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ADCDDC" w14:textId="24A8A0B3" w:rsidR="00707A2E" w:rsidRDefault="002A40D5" w:rsidP="008777AD">
      <w:pPr>
        <w:pStyle w:val="NoSpacing"/>
        <w:jc w:val="center"/>
        <w:rPr>
          <w:rFonts w:ascii="Arial" w:hAnsi="Arial" w:cs="Arial"/>
          <w:b/>
          <w:bCs/>
          <w:i/>
          <w:iCs/>
          <w:sz w:val="28"/>
          <w:szCs w:val="28"/>
        </w:rPr>
      </w:pPr>
      <w:r>
        <w:rPr>
          <w:rFonts w:ascii="Arial" w:hAnsi="Arial" w:cs="Arial"/>
          <w:b/>
          <w:bCs/>
          <w:i/>
          <w:iCs/>
          <w:sz w:val="28"/>
          <w:szCs w:val="28"/>
        </w:rPr>
        <w:t xml:space="preserve">Trajectory and character of oyster growth under altered total alkalinity and salinity </w:t>
      </w:r>
    </w:p>
    <w:p w14:paraId="28C323EE" w14:textId="61463035" w:rsidR="00A1657F" w:rsidRDefault="00A1657F" w:rsidP="001E12B1">
      <w:pPr>
        <w:pStyle w:val="NoSpacing"/>
        <w:rPr>
          <w:rFonts w:ascii="Arial" w:hAnsi="Arial" w:cs="Arial"/>
          <w:b/>
          <w:bCs/>
          <w:i/>
          <w:iCs/>
          <w:sz w:val="28"/>
          <w:szCs w:val="28"/>
        </w:rPr>
      </w:pPr>
    </w:p>
    <w:p w14:paraId="5CB45DC9" w14:textId="77777777" w:rsidR="00A1657F" w:rsidRDefault="00A1657F" w:rsidP="001E12B1">
      <w:pPr>
        <w:pStyle w:val="NoSpacing"/>
        <w:rPr>
          <w:rFonts w:ascii="Arial" w:hAnsi="Arial" w:cs="Arial"/>
          <w:b/>
          <w:bCs/>
          <w:i/>
          <w:iCs/>
          <w:sz w:val="28"/>
          <w:szCs w:val="28"/>
        </w:rPr>
      </w:pPr>
    </w:p>
    <w:p w14:paraId="0E2E0C01" w14:textId="03495E89" w:rsidR="00A1657F" w:rsidRDefault="00A1657F" w:rsidP="00A1657F">
      <w:pPr>
        <w:spacing w:line="480" w:lineRule="auto"/>
        <w:jc w:val="both"/>
        <w:rPr>
          <w:rFonts w:ascii="Arial" w:hAnsi="Arial" w:cs="Arial"/>
          <w:vertAlign w:val="superscript"/>
        </w:rPr>
      </w:pPr>
      <w:r w:rsidRPr="00042720">
        <w:rPr>
          <w:rFonts w:ascii="Arial" w:hAnsi="Arial" w:cs="Arial"/>
          <w:sz w:val="26"/>
          <w:szCs w:val="26"/>
          <w:vertAlign w:val="superscript"/>
        </w:rPr>
        <w:t>1,</w:t>
      </w:r>
      <w:r>
        <w:rPr>
          <w:rFonts w:ascii="Arial" w:hAnsi="Arial" w:cs="Arial"/>
          <w:sz w:val="26"/>
          <w:szCs w:val="26"/>
          <w:vertAlign w:val="superscript"/>
        </w:rPr>
        <w:t>2</w:t>
      </w:r>
      <w:r w:rsidRPr="00042720">
        <w:rPr>
          <w:rFonts w:ascii="Arial" w:hAnsi="Arial" w:cs="Arial"/>
          <w:sz w:val="26"/>
          <w:szCs w:val="26"/>
        </w:rPr>
        <w:t>Saley, Alisha M.,</w:t>
      </w:r>
      <w:r>
        <w:rPr>
          <w:rFonts w:ascii="Arial" w:hAnsi="Arial" w:cs="Arial"/>
          <w:sz w:val="26"/>
          <w:szCs w:val="26"/>
        </w:rPr>
        <w:t xml:space="preserve"> </w:t>
      </w:r>
      <w:r w:rsidR="00FA03EC" w:rsidRPr="00B75257">
        <w:rPr>
          <w:rFonts w:ascii="Arial" w:hAnsi="Arial" w:cs="Arial"/>
          <w:vertAlign w:val="superscript"/>
        </w:rPr>
        <w:t>2</w:t>
      </w:r>
      <w:r>
        <w:rPr>
          <w:rFonts w:ascii="Arial" w:hAnsi="Arial" w:cs="Arial"/>
          <w:sz w:val="26"/>
          <w:szCs w:val="26"/>
        </w:rPr>
        <w:t>Kimball, Zoe</w:t>
      </w:r>
      <w:r w:rsidRPr="00042720">
        <w:rPr>
          <w:rFonts w:ascii="Arial" w:hAnsi="Arial" w:cs="Arial"/>
          <w:sz w:val="26"/>
          <w:szCs w:val="26"/>
        </w:rPr>
        <w:t xml:space="preserve"> &amp; </w:t>
      </w:r>
      <w:r w:rsidRPr="00042720">
        <w:rPr>
          <w:rFonts w:ascii="Arial" w:hAnsi="Arial" w:cs="Arial"/>
          <w:sz w:val="26"/>
          <w:szCs w:val="26"/>
          <w:vertAlign w:val="superscript"/>
        </w:rPr>
        <w:t>1,</w:t>
      </w:r>
      <w:r>
        <w:rPr>
          <w:rFonts w:ascii="Arial" w:hAnsi="Arial" w:cs="Arial"/>
          <w:sz w:val="26"/>
          <w:szCs w:val="26"/>
          <w:vertAlign w:val="superscript"/>
        </w:rPr>
        <w:t>2</w:t>
      </w:r>
      <w:r w:rsidRPr="00042720">
        <w:rPr>
          <w:rFonts w:ascii="Arial" w:hAnsi="Arial" w:cs="Arial"/>
          <w:sz w:val="26"/>
          <w:szCs w:val="26"/>
        </w:rPr>
        <w:t>Brian Gaylord</w:t>
      </w:r>
    </w:p>
    <w:p w14:paraId="178F37B7" w14:textId="46F09928" w:rsidR="00A1657F" w:rsidRPr="00042720" w:rsidRDefault="00A1657F" w:rsidP="00A1657F">
      <w:pPr>
        <w:spacing w:line="480" w:lineRule="auto"/>
        <w:jc w:val="both"/>
        <w:rPr>
          <w:rFonts w:ascii="Arial" w:hAnsi="Arial" w:cs="Arial"/>
        </w:rPr>
      </w:pPr>
      <w:r w:rsidRPr="00042720">
        <w:rPr>
          <w:rFonts w:ascii="Arial" w:hAnsi="Arial" w:cs="Arial"/>
          <w:vertAlign w:val="superscript"/>
        </w:rPr>
        <w:t>1</w:t>
      </w:r>
      <w:r w:rsidR="00380FE4">
        <w:rPr>
          <w:rFonts w:ascii="Arial" w:hAnsi="Arial" w:cs="Arial"/>
          <w:vertAlign w:val="superscript"/>
        </w:rPr>
        <w:t xml:space="preserve"> </w:t>
      </w:r>
      <w:r w:rsidRPr="00042720">
        <w:rPr>
          <w:rFonts w:ascii="Arial" w:hAnsi="Arial" w:cs="Arial"/>
        </w:rPr>
        <w:t>Bodega Marine Laboratory, University of California Davis</w:t>
      </w:r>
    </w:p>
    <w:p w14:paraId="77A5C778" w14:textId="45430C9F" w:rsidR="00707A2E" w:rsidRDefault="00A1657F" w:rsidP="0080242F">
      <w:pPr>
        <w:spacing w:line="480" w:lineRule="auto"/>
        <w:jc w:val="both"/>
        <w:rPr>
          <w:rFonts w:ascii="Arial" w:hAnsi="Arial" w:cs="Arial"/>
        </w:rPr>
      </w:pPr>
      <w:r w:rsidRPr="00B75257">
        <w:rPr>
          <w:rFonts w:ascii="Arial" w:hAnsi="Arial" w:cs="Arial"/>
          <w:vertAlign w:val="superscript"/>
        </w:rPr>
        <w:t>2</w:t>
      </w:r>
      <w:r w:rsidRPr="006574CA">
        <w:rPr>
          <w:rFonts w:ascii="Arial" w:hAnsi="Arial" w:cs="Arial"/>
        </w:rPr>
        <w:t xml:space="preserve"> </w:t>
      </w:r>
      <w:r w:rsidRPr="00042720">
        <w:rPr>
          <w:rFonts w:ascii="Arial" w:hAnsi="Arial" w:cs="Arial"/>
        </w:rPr>
        <w:t xml:space="preserve">Dept. of Ecology and Evolution, University of California </w:t>
      </w:r>
      <w:r>
        <w:rPr>
          <w:rFonts w:ascii="Arial" w:hAnsi="Arial" w:cs="Arial"/>
        </w:rPr>
        <w:t xml:space="preserve">at </w:t>
      </w:r>
      <w:r w:rsidRPr="00042720">
        <w:rPr>
          <w:rFonts w:ascii="Arial" w:hAnsi="Arial" w:cs="Arial"/>
        </w:rPr>
        <w:t>Davis</w:t>
      </w:r>
    </w:p>
    <w:p w14:paraId="384804BB" w14:textId="77777777" w:rsidR="0080242F" w:rsidRDefault="0080242F" w:rsidP="0080242F">
      <w:pPr>
        <w:spacing w:line="480" w:lineRule="auto"/>
        <w:jc w:val="both"/>
      </w:pPr>
    </w:p>
    <w:p w14:paraId="46E08819" w14:textId="793065E2" w:rsidR="00AC068B" w:rsidRDefault="00676B81" w:rsidP="00697CA4">
      <w:pPr>
        <w:pStyle w:val="NoSpacing"/>
        <w:spacing w:line="480" w:lineRule="auto"/>
        <w:rPr>
          <w:rFonts w:ascii="Arial" w:hAnsi="Arial" w:cs="Arial"/>
          <w:sz w:val="24"/>
          <w:szCs w:val="24"/>
        </w:rPr>
      </w:pPr>
      <w:r w:rsidRPr="001E12B1">
        <w:rPr>
          <w:rFonts w:ascii="Arial" w:hAnsi="Arial" w:cs="Arial"/>
          <w:b/>
          <w:bCs/>
          <w:i/>
          <w:iCs/>
          <w:sz w:val="28"/>
          <w:szCs w:val="28"/>
        </w:rPr>
        <w:t>Abstract—</w:t>
      </w:r>
      <w:r w:rsidR="008B719F">
        <w:rPr>
          <w:rFonts w:ascii="Arial" w:hAnsi="Arial" w:cs="Arial"/>
          <w:sz w:val="24"/>
          <w:szCs w:val="24"/>
        </w:rPr>
        <w:t xml:space="preserve"> S</w:t>
      </w:r>
      <w:r w:rsidR="00C6743A">
        <w:rPr>
          <w:rFonts w:ascii="Arial" w:hAnsi="Arial" w:cs="Arial"/>
          <w:sz w:val="24"/>
          <w:szCs w:val="24"/>
        </w:rPr>
        <w:t>essile</w:t>
      </w:r>
      <w:r w:rsidR="00C6743A" w:rsidRPr="00656583">
        <w:rPr>
          <w:rFonts w:ascii="Arial" w:hAnsi="Arial" w:cs="Arial"/>
          <w:sz w:val="24"/>
          <w:szCs w:val="24"/>
        </w:rPr>
        <w:t xml:space="preserve"> </w:t>
      </w:r>
      <w:r w:rsidR="004E1087">
        <w:rPr>
          <w:rFonts w:ascii="Arial" w:hAnsi="Arial" w:cs="Arial"/>
          <w:sz w:val="24"/>
          <w:szCs w:val="24"/>
        </w:rPr>
        <w:t>organisms</w:t>
      </w:r>
      <w:r w:rsidR="00C6743A" w:rsidRPr="00656583">
        <w:rPr>
          <w:rFonts w:ascii="Arial" w:hAnsi="Arial" w:cs="Arial"/>
          <w:sz w:val="24"/>
          <w:szCs w:val="24"/>
        </w:rPr>
        <w:t xml:space="preserve"> in d</w:t>
      </w:r>
      <w:r w:rsidR="00E27CA1" w:rsidRPr="00C6743A">
        <w:rPr>
          <w:rFonts w:ascii="Arial" w:hAnsi="Arial" w:cs="Arial"/>
          <w:sz w:val="24"/>
          <w:szCs w:val="24"/>
        </w:rPr>
        <w:t xml:space="preserve">ynamic </w:t>
      </w:r>
      <w:r w:rsidR="00CB6175">
        <w:rPr>
          <w:rFonts w:ascii="Arial" w:hAnsi="Arial" w:cs="Arial"/>
          <w:sz w:val="24"/>
          <w:szCs w:val="24"/>
        </w:rPr>
        <w:t xml:space="preserve">coastal and </w:t>
      </w:r>
      <w:r w:rsidR="00E27CA1" w:rsidRPr="00C6743A">
        <w:rPr>
          <w:rFonts w:ascii="Arial" w:hAnsi="Arial" w:cs="Arial"/>
          <w:sz w:val="24"/>
          <w:szCs w:val="24"/>
        </w:rPr>
        <w:t>estuarine environments</w:t>
      </w:r>
      <w:r w:rsidR="00C6743A" w:rsidRPr="00656583">
        <w:rPr>
          <w:rFonts w:ascii="Arial" w:hAnsi="Arial" w:cs="Arial"/>
          <w:sz w:val="24"/>
          <w:szCs w:val="24"/>
        </w:rPr>
        <w:t xml:space="preserve"> </w:t>
      </w:r>
      <w:r w:rsidR="003A2602">
        <w:rPr>
          <w:rFonts w:ascii="Arial" w:hAnsi="Arial" w:cs="Arial"/>
          <w:sz w:val="24"/>
          <w:szCs w:val="24"/>
        </w:rPr>
        <w:t xml:space="preserve">can </w:t>
      </w:r>
      <w:r w:rsidR="00C6743A" w:rsidRPr="00656583">
        <w:rPr>
          <w:rFonts w:ascii="Arial" w:hAnsi="Arial" w:cs="Arial"/>
          <w:sz w:val="24"/>
          <w:szCs w:val="24"/>
        </w:rPr>
        <w:t>experienc</w:t>
      </w:r>
      <w:r w:rsidR="007C7985">
        <w:rPr>
          <w:rFonts w:ascii="Arial" w:hAnsi="Arial" w:cs="Arial"/>
          <w:sz w:val="24"/>
          <w:szCs w:val="24"/>
        </w:rPr>
        <w:t>e</w:t>
      </w:r>
      <w:r w:rsidR="00E53042">
        <w:rPr>
          <w:rFonts w:ascii="Arial" w:hAnsi="Arial" w:cs="Arial"/>
          <w:sz w:val="24"/>
          <w:szCs w:val="24"/>
        </w:rPr>
        <w:t xml:space="preserve"> </w:t>
      </w:r>
      <w:r w:rsidR="003A2602">
        <w:rPr>
          <w:rFonts w:ascii="Arial" w:hAnsi="Arial" w:cs="Arial"/>
          <w:sz w:val="24"/>
          <w:szCs w:val="24"/>
        </w:rPr>
        <w:t xml:space="preserve">both gradual transitions in seawater properties, as well as </w:t>
      </w:r>
      <w:r w:rsidR="00B15518">
        <w:rPr>
          <w:rFonts w:ascii="Arial" w:hAnsi="Arial" w:cs="Arial"/>
          <w:sz w:val="24"/>
          <w:szCs w:val="24"/>
        </w:rPr>
        <w:t>sudden, step-</w:t>
      </w:r>
      <w:r w:rsidR="000124D1">
        <w:rPr>
          <w:rFonts w:ascii="Arial" w:hAnsi="Arial" w:cs="Arial"/>
          <w:sz w:val="24"/>
          <w:szCs w:val="24"/>
        </w:rPr>
        <w:t xml:space="preserve">like </w:t>
      </w:r>
      <w:r w:rsidR="00B15518">
        <w:rPr>
          <w:rFonts w:ascii="Arial" w:hAnsi="Arial" w:cs="Arial"/>
          <w:sz w:val="24"/>
          <w:szCs w:val="24"/>
        </w:rPr>
        <w:t>changes</w:t>
      </w:r>
      <w:r w:rsidR="003A2602">
        <w:rPr>
          <w:rFonts w:ascii="Arial" w:hAnsi="Arial" w:cs="Arial"/>
          <w:sz w:val="24"/>
          <w:szCs w:val="24"/>
        </w:rPr>
        <w:t xml:space="preserve"> </w:t>
      </w:r>
      <w:r w:rsidR="006B6FED">
        <w:rPr>
          <w:rFonts w:ascii="Arial" w:hAnsi="Arial" w:cs="Arial"/>
          <w:sz w:val="24"/>
          <w:szCs w:val="24"/>
        </w:rPr>
        <w:t xml:space="preserve">that </w:t>
      </w:r>
      <w:r w:rsidR="003A2602">
        <w:rPr>
          <w:rFonts w:ascii="Arial" w:hAnsi="Arial" w:cs="Arial"/>
          <w:sz w:val="24"/>
          <w:szCs w:val="24"/>
        </w:rPr>
        <w:t xml:space="preserve">then </w:t>
      </w:r>
      <w:r w:rsidR="006B6FED">
        <w:rPr>
          <w:rFonts w:ascii="Arial" w:hAnsi="Arial" w:cs="Arial"/>
          <w:sz w:val="24"/>
          <w:szCs w:val="24"/>
        </w:rPr>
        <w:t xml:space="preserve">persist for long periods. </w:t>
      </w:r>
      <w:r w:rsidR="00140066">
        <w:rPr>
          <w:rFonts w:ascii="Arial" w:hAnsi="Arial" w:cs="Arial"/>
          <w:sz w:val="24"/>
          <w:szCs w:val="24"/>
        </w:rPr>
        <w:t xml:space="preserve">Seawater carbonate system parameters like total alkalinity </w:t>
      </w:r>
      <w:r w:rsidR="00CB6175">
        <w:rPr>
          <w:rFonts w:ascii="Arial" w:hAnsi="Arial" w:cs="Arial"/>
          <w:sz w:val="24"/>
          <w:szCs w:val="24"/>
        </w:rPr>
        <w:t xml:space="preserve">(TA) </w:t>
      </w:r>
      <w:r w:rsidR="00140066">
        <w:rPr>
          <w:rFonts w:ascii="Arial" w:hAnsi="Arial" w:cs="Arial"/>
          <w:sz w:val="24"/>
          <w:szCs w:val="24"/>
        </w:rPr>
        <w:t xml:space="preserve">and salinity are examples of parameters that vary in this fashion. </w:t>
      </w:r>
      <w:del w:id="0" w:author="alisha saley" w:date="2023-12-03T09:11:00Z">
        <w:r w:rsidR="0039320B" w:rsidDel="00703858">
          <w:rPr>
            <w:rFonts w:ascii="Arial" w:hAnsi="Arial" w:cs="Arial"/>
            <w:sz w:val="24"/>
            <w:szCs w:val="24"/>
          </w:rPr>
          <w:delText xml:space="preserve">Little </w:delText>
        </w:r>
      </w:del>
      <w:ins w:id="1" w:author="alisha saley" w:date="2023-12-03T09:11:00Z">
        <w:r w:rsidR="00703858">
          <w:rPr>
            <w:rFonts w:ascii="Arial" w:hAnsi="Arial" w:cs="Arial"/>
            <w:sz w:val="24"/>
            <w:szCs w:val="24"/>
          </w:rPr>
          <w:t>L</w:t>
        </w:r>
        <w:r w:rsidR="00703858">
          <w:rPr>
            <w:rFonts w:ascii="Arial" w:hAnsi="Arial" w:cs="Arial"/>
            <w:sz w:val="24"/>
            <w:szCs w:val="24"/>
          </w:rPr>
          <w:t>es</w:t>
        </w:r>
      </w:ins>
      <w:ins w:id="2" w:author="alisha saley" w:date="2023-12-03T09:12:00Z">
        <w:r w:rsidR="00703858">
          <w:rPr>
            <w:rFonts w:ascii="Arial" w:hAnsi="Arial" w:cs="Arial"/>
            <w:sz w:val="24"/>
            <w:szCs w:val="24"/>
          </w:rPr>
          <w:t>s</w:t>
        </w:r>
      </w:ins>
      <w:ins w:id="3" w:author="alisha saley" w:date="2023-12-03T09:11:00Z">
        <w:r w:rsidR="00703858">
          <w:rPr>
            <w:rFonts w:ascii="Arial" w:hAnsi="Arial" w:cs="Arial"/>
            <w:sz w:val="24"/>
            <w:szCs w:val="24"/>
          </w:rPr>
          <w:t xml:space="preserve"> </w:t>
        </w:r>
      </w:ins>
      <w:r w:rsidR="0039320B">
        <w:rPr>
          <w:rFonts w:ascii="Arial" w:hAnsi="Arial" w:cs="Arial"/>
          <w:sz w:val="24"/>
          <w:szCs w:val="24"/>
        </w:rPr>
        <w:t xml:space="preserve">is known, however, </w:t>
      </w:r>
      <w:r w:rsidR="00D67A24">
        <w:rPr>
          <w:rFonts w:ascii="Arial" w:hAnsi="Arial" w:cs="Arial"/>
          <w:sz w:val="24"/>
          <w:szCs w:val="24"/>
        </w:rPr>
        <w:t>about h</w:t>
      </w:r>
      <w:r w:rsidR="004B64E2">
        <w:rPr>
          <w:rFonts w:ascii="Arial" w:hAnsi="Arial" w:cs="Arial"/>
          <w:sz w:val="24"/>
          <w:szCs w:val="24"/>
        </w:rPr>
        <w:t xml:space="preserve">ow organisms </w:t>
      </w:r>
      <w:r w:rsidR="00140066">
        <w:rPr>
          <w:rFonts w:ascii="Arial" w:hAnsi="Arial" w:cs="Arial"/>
          <w:sz w:val="24"/>
          <w:szCs w:val="24"/>
        </w:rPr>
        <w:t xml:space="preserve">experiencing such variation will </w:t>
      </w:r>
      <w:r w:rsidR="004B64E2">
        <w:rPr>
          <w:rFonts w:ascii="Arial" w:hAnsi="Arial" w:cs="Arial"/>
          <w:sz w:val="24"/>
          <w:szCs w:val="24"/>
        </w:rPr>
        <w:t xml:space="preserve">respond </w:t>
      </w:r>
      <w:r w:rsidR="00140066">
        <w:rPr>
          <w:rFonts w:ascii="Arial" w:hAnsi="Arial" w:cs="Arial"/>
          <w:sz w:val="24"/>
          <w:szCs w:val="24"/>
        </w:rPr>
        <w:t>over</w:t>
      </w:r>
      <w:r w:rsidR="004B64E2">
        <w:rPr>
          <w:rFonts w:ascii="Arial" w:hAnsi="Arial" w:cs="Arial"/>
          <w:sz w:val="24"/>
          <w:szCs w:val="24"/>
        </w:rPr>
        <w:t xml:space="preserve"> the course of a</w:t>
      </w:r>
      <w:ins w:id="4" w:author="alisha saley" w:date="2023-12-03T09:12:00Z">
        <w:r w:rsidR="00703858">
          <w:rPr>
            <w:rFonts w:ascii="Arial" w:hAnsi="Arial" w:cs="Arial"/>
            <w:sz w:val="24"/>
            <w:szCs w:val="24"/>
          </w:rPr>
          <w:t xml:space="preserve"> short term</w:t>
        </w:r>
      </w:ins>
      <w:del w:id="5" w:author="alisha saley" w:date="2023-12-03T09:12:00Z">
        <w:r w:rsidR="004B64E2" w:rsidDel="00703858">
          <w:rPr>
            <w:rFonts w:ascii="Arial" w:hAnsi="Arial" w:cs="Arial"/>
            <w:sz w:val="24"/>
            <w:szCs w:val="24"/>
          </w:rPr>
          <w:delText>n</w:delText>
        </w:r>
      </w:del>
      <w:r w:rsidR="004B64E2">
        <w:rPr>
          <w:rFonts w:ascii="Arial" w:hAnsi="Arial" w:cs="Arial"/>
          <w:sz w:val="24"/>
          <w:szCs w:val="24"/>
        </w:rPr>
        <w:t xml:space="preserve"> exposure</w:t>
      </w:r>
      <w:ins w:id="6" w:author="alisha saley" w:date="2023-12-03T09:12:00Z">
        <w:r w:rsidR="00703858">
          <w:rPr>
            <w:rFonts w:ascii="Arial" w:hAnsi="Arial" w:cs="Arial"/>
            <w:sz w:val="24"/>
            <w:szCs w:val="24"/>
          </w:rPr>
          <w:t xml:space="preserve"> (36 d)</w:t>
        </w:r>
      </w:ins>
      <w:r w:rsidR="000E32C1">
        <w:rPr>
          <w:rFonts w:ascii="Arial" w:hAnsi="Arial" w:cs="Arial"/>
          <w:sz w:val="24"/>
          <w:szCs w:val="24"/>
        </w:rPr>
        <w:t xml:space="preserve">. </w:t>
      </w:r>
      <w:r w:rsidR="00140066">
        <w:rPr>
          <w:rFonts w:ascii="Arial" w:hAnsi="Arial" w:cs="Arial"/>
          <w:sz w:val="24"/>
          <w:szCs w:val="24"/>
        </w:rPr>
        <w:t>In particular, it remains unclear whether phy</w:t>
      </w:r>
      <w:r w:rsidR="00CB6175">
        <w:rPr>
          <w:rFonts w:ascii="Arial" w:hAnsi="Arial" w:cs="Arial"/>
          <w:sz w:val="24"/>
          <w:szCs w:val="24"/>
        </w:rPr>
        <w:t>siological responses to changes in</w:t>
      </w:r>
      <w:r w:rsidR="00140066">
        <w:rPr>
          <w:rFonts w:ascii="Arial" w:hAnsi="Arial" w:cs="Arial"/>
          <w:sz w:val="24"/>
          <w:szCs w:val="24"/>
        </w:rPr>
        <w:t xml:space="preserve"> TA and salinity manifest quickly or slowly, and whether such responses are transient or persist for extended periods. Understanding such details </w:t>
      </w:r>
      <w:r w:rsidR="00922E75">
        <w:rPr>
          <w:rFonts w:ascii="Arial" w:hAnsi="Arial" w:cs="Arial"/>
          <w:sz w:val="24"/>
          <w:szCs w:val="24"/>
        </w:rPr>
        <w:t>is</w:t>
      </w:r>
      <w:r w:rsidR="00140066">
        <w:rPr>
          <w:rFonts w:ascii="Arial" w:hAnsi="Arial" w:cs="Arial"/>
          <w:sz w:val="24"/>
          <w:szCs w:val="24"/>
        </w:rPr>
        <w:t xml:space="preserve"> essential to predicting how marine species </w:t>
      </w:r>
      <w:r w:rsidR="00922E75">
        <w:rPr>
          <w:rFonts w:ascii="Arial" w:hAnsi="Arial" w:cs="Arial"/>
          <w:sz w:val="24"/>
          <w:szCs w:val="24"/>
        </w:rPr>
        <w:t>might</w:t>
      </w:r>
      <w:r w:rsidR="00140066">
        <w:rPr>
          <w:rFonts w:ascii="Arial" w:hAnsi="Arial" w:cs="Arial"/>
          <w:sz w:val="24"/>
          <w:szCs w:val="24"/>
        </w:rPr>
        <w:t xml:space="preserve"> cope with increasingly </w:t>
      </w:r>
      <w:r w:rsidR="00922E75">
        <w:rPr>
          <w:rFonts w:ascii="Arial" w:hAnsi="Arial" w:cs="Arial"/>
          <w:sz w:val="24"/>
          <w:szCs w:val="24"/>
        </w:rPr>
        <w:t>perturbed</w:t>
      </w:r>
      <w:r w:rsidR="00140066">
        <w:rPr>
          <w:rFonts w:ascii="Arial" w:hAnsi="Arial" w:cs="Arial"/>
          <w:sz w:val="24"/>
          <w:szCs w:val="24"/>
        </w:rPr>
        <w:t xml:space="preserve"> </w:t>
      </w:r>
      <w:r w:rsidR="00CB6175">
        <w:rPr>
          <w:rFonts w:ascii="Arial" w:hAnsi="Arial" w:cs="Arial"/>
          <w:sz w:val="24"/>
          <w:szCs w:val="24"/>
        </w:rPr>
        <w:t>shoreline</w:t>
      </w:r>
      <w:r w:rsidR="00140066">
        <w:rPr>
          <w:rFonts w:ascii="Arial" w:hAnsi="Arial" w:cs="Arial"/>
          <w:sz w:val="24"/>
          <w:szCs w:val="24"/>
        </w:rPr>
        <w:t xml:space="preserve"> environments. </w:t>
      </w:r>
      <w:r w:rsidR="000E32C1">
        <w:rPr>
          <w:rFonts w:ascii="Arial" w:hAnsi="Arial" w:cs="Arial"/>
          <w:sz w:val="24"/>
          <w:szCs w:val="24"/>
        </w:rPr>
        <w:t xml:space="preserve">Here, we </w:t>
      </w:r>
      <w:r w:rsidR="005A560F">
        <w:rPr>
          <w:rFonts w:ascii="Arial" w:hAnsi="Arial" w:cs="Arial"/>
          <w:sz w:val="24"/>
          <w:szCs w:val="24"/>
        </w:rPr>
        <w:t>compare</w:t>
      </w:r>
      <w:r w:rsidR="00A75A75">
        <w:rPr>
          <w:rFonts w:ascii="Arial" w:hAnsi="Arial" w:cs="Arial"/>
          <w:sz w:val="24"/>
          <w:szCs w:val="24"/>
        </w:rPr>
        <w:t xml:space="preserve"> </w:t>
      </w:r>
      <w:r w:rsidR="00211513">
        <w:rPr>
          <w:rFonts w:ascii="Arial" w:hAnsi="Arial" w:cs="Arial"/>
          <w:sz w:val="24"/>
          <w:szCs w:val="24"/>
        </w:rPr>
        <w:t>effect</w:t>
      </w:r>
      <w:r w:rsidR="00AA62DA">
        <w:rPr>
          <w:rFonts w:ascii="Arial" w:hAnsi="Arial" w:cs="Arial"/>
          <w:sz w:val="24"/>
          <w:szCs w:val="24"/>
        </w:rPr>
        <w:t>s</w:t>
      </w:r>
      <w:r w:rsidR="008A437F">
        <w:rPr>
          <w:rFonts w:ascii="Arial" w:hAnsi="Arial" w:cs="Arial"/>
          <w:sz w:val="24"/>
          <w:szCs w:val="24"/>
        </w:rPr>
        <w:t xml:space="preserve"> of </w:t>
      </w:r>
      <w:r w:rsidR="00922E75">
        <w:rPr>
          <w:rFonts w:ascii="Arial" w:hAnsi="Arial" w:cs="Arial"/>
          <w:sz w:val="24"/>
          <w:szCs w:val="24"/>
        </w:rPr>
        <w:t xml:space="preserve">a rapidly initiated </w:t>
      </w:r>
      <w:del w:id="7" w:author="alisha saley" w:date="2023-12-01T18:24:00Z">
        <w:r w:rsidR="00BB5D31" w:rsidDel="00537A1B">
          <w:rPr>
            <w:rFonts w:ascii="Arial" w:hAnsi="Arial" w:cs="Arial"/>
            <w:sz w:val="24"/>
            <w:szCs w:val="24"/>
          </w:rPr>
          <w:delText xml:space="preserve">but </w:delText>
        </w:r>
      </w:del>
      <w:ins w:id="8" w:author="alisha saley" w:date="2023-12-01T18:24:00Z">
        <w:r w:rsidR="00537A1B">
          <w:rPr>
            <w:rFonts w:ascii="Arial" w:hAnsi="Arial" w:cs="Arial"/>
            <w:sz w:val="24"/>
            <w:szCs w:val="24"/>
          </w:rPr>
          <w:t>and persistent</w:t>
        </w:r>
      </w:ins>
      <w:del w:id="9" w:author="alisha saley" w:date="2023-12-01T18:24:00Z">
        <w:r w:rsidR="00BB5D31" w:rsidDel="00537A1B">
          <w:rPr>
            <w:rFonts w:ascii="Arial" w:hAnsi="Arial" w:cs="Arial"/>
            <w:sz w:val="24"/>
            <w:szCs w:val="24"/>
          </w:rPr>
          <w:delText>persisting</w:delText>
        </w:r>
      </w:del>
      <w:r w:rsidR="00BB5D31">
        <w:rPr>
          <w:rFonts w:ascii="Arial" w:hAnsi="Arial" w:cs="Arial"/>
          <w:sz w:val="24"/>
          <w:szCs w:val="24"/>
        </w:rPr>
        <w:t xml:space="preserve"> </w:t>
      </w:r>
      <w:r w:rsidR="00922E75">
        <w:rPr>
          <w:rFonts w:ascii="Arial" w:hAnsi="Arial" w:cs="Arial"/>
          <w:sz w:val="24"/>
          <w:szCs w:val="24"/>
        </w:rPr>
        <w:t>modification</w:t>
      </w:r>
      <w:ins w:id="10" w:author="alisha saley" w:date="2023-12-03T09:13:00Z">
        <w:r w:rsidR="00697CA4">
          <w:rPr>
            <w:rFonts w:ascii="Arial" w:hAnsi="Arial" w:cs="Arial"/>
            <w:sz w:val="24"/>
            <w:szCs w:val="24"/>
          </w:rPr>
          <w:t xml:space="preserve"> (i.e., ‘step-change’)</w:t>
        </w:r>
      </w:ins>
      <w:r w:rsidR="00922E75">
        <w:rPr>
          <w:rFonts w:ascii="Arial" w:hAnsi="Arial" w:cs="Arial"/>
          <w:sz w:val="24"/>
          <w:szCs w:val="24"/>
        </w:rPr>
        <w:t xml:space="preserve"> to</w:t>
      </w:r>
      <w:r w:rsidR="00140066">
        <w:rPr>
          <w:rFonts w:ascii="Arial" w:hAnsi="Arial" w:cs="Arial"/>
          <w:sz w:val="24"/>
          <w:szCs w:val="24"/>
        </w:rPr>
        <w:t xml:space="preserve"> </w:t>
      </w:r>
      <w:r w:rsidR="008A437F">
        <w:rPr>
          <w:rFonts w:ascii="Arial" w:hAnsi="Arial" w:cs="Arial"/>
          <w:sz w:val="24"/>
          <w:szCs w:val="24"/>
        </w:rPr>
        <w:t xml:space="preserve">TA and salinity on </w:t>
      </w:r>
      <w:r w:rsidR="00AA62DA">
        <w:rPr>
          <w:rFonts w:ascii="Arial" w:hAnsi="Arial" w:cs="Arial"/>
          <w:sz w:val="24"/>
          <w:szCs w:val="24"/>
        </w:rPr>
        <w:t xml:space="preserve">growth of </w:t>
      </w:r>
      <w:r w:rsidR="00060B7A">
        <w:rPr>
          <w:rFonts w:ascii="Arial" w:hAnsi="Arial" w:cs="Arial"/>
          <w:sz w:val="24"/>
          <w:szCs w:val="24"/>
        </w:rPr>
        <w:t xml:space="preserve">juvenile </w:t>
      </w:r>
      <w:r w:rsidR="00CB6175">
        <w:rPr>
          <w:rFonts w:ascii="Arial" w:hAnsi="Arial" w:cs="Arial"/>
          <w:sz w:val="24"/>
          <w:szCs w:val="24"/>
        </w:rPr>
        <w:t>Eastern oysters (</w:t>
      </w:r>
      <w:r w:rsidR="00B321CC">
        <w:rPr>
          <w:rFonts w:ascii="Arial" w:hAnsi="Arial" w:cs="Arial"/>
          <w:i/>
          <w:iCs/>
          <w:sz w:val="24"/>
          <w:szCs w:val="24"/>
        </w:rPr>
        <w:t>Crassostrea</w:t>
      </w:r>
      <w:r w:rsidR="008E69C1">
        <w:rPr>
          <w:rFonts w:ascii="Arial" w:hAnsi="Arial" w:cs="Arial"/>
          <w:i/>
          <w:iCs/>
          <w:sz w:val="24"/>
          <w:szCs w:val="24"/>
        </w:rPr>
        <w:t xml:space="preserve"> virginica</w:t>
      </w:r>
      <w:r w:rsidR="008E69C1">
        <w:rPr>
          <w:rFonts w:ascii="Arial" w:hAnsi="Arial" w:cs="Arial"/>
          <w:sz w:val="24"/>
          <w:szCs w:val="24"/>
        </w:rPr>
        <w:t>)</w:t>
      </w:r>
      <w:r w:rsidR="00BB5D31">
        <w:rPr>
          <w:rFonts w:ascii="Arial" w:hAnsi="Arial" w:cs="Arial"/>
          <w:sz w:val="24"/>
          <w:szCs w:val="24"/>
        </w:rPr>
        <w:t xml:space="preserve">. We </w:t>
      </w:r>
      <w:del w:id="11" w:author="alisha saley" w:date="2023-12-03T09:17:00Z">
        <w:r w:rsidR="00BB5D31" w:rsidDel="00697CA4">
          <w:rPr>
            <w:rFonts w:ascii="Arial" w:hAnsi="Arial" w:cs="Arial"/>
            <w:sz w:val="24"/>
            <w:szCs w:val="24"/>
          </w:rPr>
          <w:delText xml:space="preserve">explore </w:delText>
        </w:r>
      </w:del>
      <w:ins w:id="12" w:author="alisha saley" w:date="2023-12-03T09:17:00Z">
        <w:r w:rsidR="00697CA4">
          <w:rPr>
            <w:rFonts w:ascii="Arial" w:hAnsi="Arial" w:cs="Arial"/>
            <w:sz w:val="24"/>
            <w:szCs w:val="24"/>
          </w:rPr>
          <w:t>examine</w:t>
        </w:r>
        <w:r w:rsidR="00697CA4">
          <w:rPr>
            <w:rFonts w:ascii="Arial" w:hAnsi="Arial" w:cs="Arial"/>
            <w:sz w:val="24"/>
            <w:szCs w:val="24"/>
          </w:rPr>
          <w:t xml:space="preserve"> </w:t>
        </w:r>
      </w:ins>
      <w:r w:rsidR="00BB5D31">
        <w:rPr>
          <w:rFonts w:ascii="Arial" w:hAnsi="Arial" w:cs="Arial"/>
          <w:sz w:val="24"/>
          <w:szCs w:val="24"/>
        </w:rPr>
        <w:t xml:space="preserve">responses </w:t>
      </w:r>
      <w:del w:id="13" w:author="alisha saley" w:date="2023-12-03T09:17:00Z">
        <w:r w:rsidR="00BB5D31" w:rsidDel="00697CA4">
          <w:rPr>
            <w:rFonts w:ascii="Arial" w:hAnsi="Arial" w:cs="Arial"/>
            <w:sz w:val="24"/>
            <w:szCs w:val="24"/>
          </w:rPr>
          <w:delText>across</w:delText>
        </w:r>
        <w:r w:rsidR="00773089" w:rsidDel="00697CA4">
          <w:rPr>
            <w:rFonts w:ascii="Arial" w:hAnsi="Arial" w:cs="Arial"/>
            <w:sz w:val="24"/>
            <w:szCs w:val="24"/>
          </w:rPr>
          <w:delText xml:space="preserve"> </w:delText>
        </w:r>
      </w:del>
      <w:ins w:id="14" w:author="alisha saley" w:date="2023-12-03T09:17:00Z">
        <w:r w:rsidR="00697CA4">
          <w:rPr>
            <w:rFonts w:ascii="Arial" w:hAnsi="Arial" w:cs="Arial"/>
            <w:sz w:val="24"/>
            <w:szCs w:val="24"/>
          </w:rPr>
          <w:t>within</w:t>
        </w:r>
        <w:r w:rsidR="00697CA4">
          <w:rPr>
            <w:rFonts w:ascii="Arial" w:hAnsi="Arial" w:cs="Arial"/>
            <w:sz w:val="24"/>
            <w:szCs w:val="24"/>
          </w:rPr>
          <w:t xml:space="preserve"> </w:t>
        </w:r>
      </w:ins>
      <w:r w:rsidR="00773089">
        <w:rPr>
          <w:rFonts w:ascii="Arial" w:hAnsi="Arial" w:cs="Arial"/>
          <w:sz w:val="24"/>
          <w:szCs w:val="24"/>
        </w:rPr>
        <w:t>two time windows</w:t>
      </w:r>
      <w:ins w:id="15" w:author="alisha saley" w:date="2023-12-03T09:17:00Z">
        <w:r w:rsidR="00697CA4">
          <w:rPr>
            <w:rFonts w:ascii="Arial" w:hAnsi="Arial" w:cs="Arial"/>
            <w:sz w:val="24"/>
            <w:szCs w:val="24"/>
          </w:rPr>
          <w:t>:</w:t>
        </w:r>
      </w:ins>
      <w:del w:id="16" w:author="alisha saley" w:date="2023-12-03T09:17:00Z">
        <w:r w:rsidR="00773089" w:rsidDel="00697CA4">
          <w:rPr>
            <w:rFonts w:ascii="Arial" w:hAnsi="Arial" w:cs="Arial"/>
            <w:sz w:val="24"/>
            <w:szCs w:val="24"/>
          </w:rPr>
          <w:delText>,</w:delText>
        </w:r>
      </w:del>
      <w:r w:rsidR="00773089">
        <w:rPr>
          <w:rFonts w:ascii="Arial" w:hAnsi="Arial" w:cs="Arial"/>
          <w:sz w:val="24"/>
          <w:szCs w:val="24"/>
        </w:rPr>
        <w:t xml:space="preserve"> one immediately </w:t>
      </w:r>
      <w:del w:id="17" w:author="alisha saley" w:date="2023-12-03T09:17:00Z">
        <w:r w:rsidR="00CB6175" w:rsidDel="00697CA4">
          <w:rPr>
            <w:rFonts w:ascii="Arial" w:hAnsi="Arial" w:cs="Arial"/>
            <w:sz w:val="24"/>
            <w:szCs w:val="24"/>
          </w:rPr>
          <w:delText xml:space="preserve">after </w:delText>
        </w:r>
      </w:del>
      <w:ins w:id="18" w:author="alisha saley" w:date="2023-12-03T09:17:00Z">
        <w:r w:rsidR="00697CA4">
          <w:rPr>
            <w:rFonts w:ascii="Arial" w:hAnsi="Arial" w:cs="Arial"/>
            <w:sz w:val="24"/>
            <w:szCs w:val="24"/>
          </w:rPr>
          <w:t>following the</w:t>
        </w:r>
        <w:r w:rsidR="00697CA4">
          <w:rPr>
            <w:rFonts w:ascii="Arial" w:hAnsi="Arial" w:cs="Arial"/>
            <w:sz w:val="24"/>
            <w:szCs w:val="24"/>
          </w:rPr>
          <w:t xml:space="preserve"> </w:t>
        </w:r>
      </w:ins>
      <w:r w:rsidR="00CB6175">
        <w:rPr>
          <w:rFonts w:ascii="Arial" w:hAnsi="Arial" w:cs="Arial"/>
          <w:sz w:val="24"/>
          <w:szCs w:val="24"/>
        </w:rPr>
        <w:t>initiation of</w:t>
      </w:r>
      <w:ins w:id="19" w:author="alisha saley" w:date="2023-12-03T09:17:00Z">
        <w:r w:rsidR="00697CA4">
          <w:rPr>
            <w:rFonts w:ascii="Arial" w:hAnsi="Arial" w:cs="Arial"/>
            <w:sz w:val="24"/>
            <w:szCs w:val="24"/>
          </w:rPr>
          <w:t xml:space="preserve"> the</w:t>
        </w:r>
      </w:ins>
      <w:del w:id="20" w:author="alisha saley" w:date="2023-12-03T09:17:00Z">
        <w:r w:rsidR="00CB6175" w:rsidDel="00697CA4">
          <w:rPr>
            <w:rFonts w:ascii="Arial" w:hAnsi="Arial" w:cs="Arial"/>
            <w:sz w:val="24"/>
            <w:szCs w:val="24"/>
          </w:rPr>
          <w:delText xml:space="preserve"> a</w:delText>
        </w:r>
      </w:del>
      <w:r w:rsidR="00CB6175">
        <w:rPr>
          <w:rFonts w:ascii="Arial" w:hAnsi="Arial" w:cs="Arial"/>
          <w:sz w:val="24"/>
          <w:szCs w:val="24"/>
        </w:rPr>
        <w:t xml:space="preserve"> treatment</w:t>
      </w:r>
      <w:r w:rsidR="00BB5D31">
        <w:rPr>
          <w:rFonts w:ascii="Arial" w:hAnsi="Arial" w:cs="Arial"/>
          <w:sz w:val="24"/>
          <w:szCs w:val="24"/>
        </w:rPr>
        <w:t xml:space="preserve"> </w:t>
      </w:r>
      <w:r w:rsidR="000B6200">
        <w:rPr>
          <w:rFonts w:ascii="Arial" w:hAnsi="Arial" w:cs="Arial"/>
          <w:sz w:val="24"/>
          <w:szCs w:val="24"/>
        </w:rPr>
        <w:t>(</w:t>
      </w:r>
      <w:r w:rsidR="00CB6175">
        <w:rPr>
          <w:rFonts w:ascii="Arial" w:hAnsi="Arial" w:cs="Arial"/>
          <w:sz w:val="24"/>
          <w:szCs w:val="24"/>
        </w:rPr>
        <w:t xml:space="preserve">days </w:t>
      </w:r>
      <w:r w:rsidR="000B6200">
        <w:rPr>
          <w:rFonts w:ascii="Arial" w:hAnsi="Arial" w:cs="Arial"/>
          <w:sz w:val="24"/>
          <w:szCs w:val="24"/>
        </w:rPr>
        <w:t xml:space="preserve">0 – 18) and another </w:t>
      </w:r>
      <w:r w:rsidR="00BB5D31">
        <w:rPr>
          <w:rFonts w:ascii="Arial" w:hAnsi="Arial" w:cs="Arial"/>
          <w:sz w:val="24"/>
          <w:szCs w:val="24"/>
        </w:rPr>
        <w:t xml:space="preserve">that follows </w:t>
      </w:r>
      <w:r w:rsidR="000B6200">
        <w:rPr>
          <w:rFonts w:ascii="Arial" w:hAnsi="Arial" w:cs="Arial"/>
          <w:sz w:val="24"/>
          <w:szCs w:val="24"/>
        </w:rPr>
        <w:t>later (</w:t>
      </w:r>
      <w:r w:rsidR="00CB6175">
        <w:rPr>
          <w:rFonts w:ascii="Arial" w:hAnsi="Arial" w:cs="Arial"/>
          <w:sz w:val="24"/>
          <w:szCs w:val="24"/>
        </w:rPr>
        <w:t xml:space="preserve">days </w:t>
      </w:r>
      <w:r w:rsidR="000B6200">
        <w:rPr>
          <w:rFonts w:ascii="Arial" w:hAnsi="Arial" w:cs="Arial"/>
          <w:sz w:val="24"/>
          <w:szCs w:val="24"/>
        </w:rPr>
        <w:t>19 – 36).</w:t>
      </w:r>
      <w:r w:rsidR="005A560F">
        <w:rPr>
          <w:rFonts w:ascii="Arial" w:hAnsi="Arial" w:cs="Arial"/>
          <w:sz w:val="24"/>
          <w:szCs w:val="24"/>
        </w:rPr>
        <w:t xml:space="preserve"> We </w:t>
      </w:r>
      <w:r w:rsidR="002F7908">
        <w:rPr>
          <w:rFonts w:ascii="Arial" w:hAnsi="Arial" w:cs="Arial"/>
          <w:sz w:val="24"/>
          <w:szCs w:val="24"/>
        </w:rPr>
        <w:t>employ</w:t>
      </w:r>
      <w:r w:rsidR="00BB5D31">
        <w:rPr>
          <w:rFonts w:ascii="Arial" w:hAnsi="Arial" w:cs="Arial"/>
          <w:sz w:val="24"/>
          <w:szCs w:val="24"/>
        </w:rPr>
        <w:t xml:space="preserve"> six treatment levels of</w:t>
      </w:r>
      <w:r w:rsidR="001B5E85">
        <w:rPr>
          <w:rFonts w:ascii="Arial" w:hAnsi="Arial" w:cs="Arial"/>
          <w:sz w:val="24"/>
          <w:szCs w:val="24"/>
        </w:rPr>
        <w:t xml:space="preserve"> to</w:t>
      </w:r>
      <w:r w:rsidR="006F4CED">
        <w:rPr>
          <w:rFonts w:ascii="Arial" w:hAnsi="Arial" w:cs="Arial"/>
          <w:sz w:val="24"/>
          <w:szCs w:val="24"/>
        </w:rPr>
        <w:t>tal alkalinit</w:t>
      </w:r>
      <w:r w:rsidR="00BB5D31">
        <w:rPr>
          <w:rFonts w:ascii="Arial" w:hAnsi="Arial" w:cs="Arial"/>
          <w:sz w:val="24"/>
          <w:szCs w:val="24"/>
        </w:rPr>
        <w:t>y (spanning 792 to 2916 µmol kg</w:t>
      </w:r>
      <w:r w:rsidR="00BB5D31">
        <w:rPr>
          <w:rFonts w:ascii="Arial" w:hAnsi="Arial" w:cs="Arial"/>
          <w:sz w:val="24"/>
          <w:szCs w:val="24"/>
          <w:vertAlign w:val="superscript"/>
        </w:rPr>
        <w:t>-1</w:t>
      </w:r>
      <w:r w:rsidR="00BB5D31">
        <w:rPr>
          <w:rFonts w:ascii="Arial" w:hAnsi="Arial" w:cs="Arial"/>
          <w:sz w:val="24"/>
          <w:szCs w:val="24"/>
        </w:rPr>
        <w:t xml:space="preserve">) and two </w:t>
      </w:r>
      <w:r w:rsidR="00D16A93">
        <w:rPr>
          <w:rFonts w:ascii="Arial" w:hAnsi="Arial" w:cs="Arial"/>
          <w:sz w:val="24"/>
          <w:szCs w:val="24"/>
        </w:rPr>
        <w:t>salinities (27</w:t>
      </w:r>
      <w:r w:rsidR="00BB5D31">
        <w:rPr>
          <w:rFonts w:ascii="Arial" w:hAnsi="Arial" w:cs="Arial"/>
          <w:sz w:val="24"/>
          <w:szCs w:val="24"/>
        </w:rPr>
        <w:t xml:space="preserve"> and 34</w:t>
      </w:r>
      <w:commentRangeStart w:id="21"/>
      <w:ins w:id="22" w:author="Tessa Hill" w:date="2023-11-27T09:13:00Z">
        <w:r w:rsidR="00DC1B7C">
          <w:rPr>
            <w:rFonts w:ascii="Arial" w:hAnsi="Arial" w:cs="Arial"/>
            <w:sz w:val="24"/>
            <w:szCs w:val="24"/>
          </w:rPr>
          <w:t xml:space="preserve"> </w:t>
        </w:r>
        <w:proofErr w:type="spellStart"/>
        <w:r w:rsidR="00DC1B7C" w:rsidRPr="003E6316">
          <w:rPr>
            <w:rFonts w:ascii="Arial" w:hAnsi="Arial" w:cs="Arial"/>
            <w:b/>
            <w:bCs/>
            <w:sz w:val="24"/>
            <w:szCs w:val="24"/>
            <w:rPrChange w:id="23" w:author="alisha saley" w:date="2023-12-02T14:08:00Z">
              <w:rPr>
                <w:rFonts w:ascii="Arial" w:hAnsi="Arial" w:cs="Arial"/>
                <w:sz w:val="24"/>
                <w:szCs w:val="24"/>
              </w:rPr>
            </w:rPrChange>
          </w:rPr>
          <w:t>psu</w:t>
        </w:r>
      </w:ins>
      <w:commentRangeEnd w:id="21"/>
      <w:proofErr w:type="spellEnd"/>
      <w:r w:rsidR="00537A1B" w:rsidRPr="003E6316">
        <w:rPr>
          <w:rStyle w:val="CommentReference"/>
          <w:b/>
          <w:bCs/>
          <w:rPrChange w:id="24" w:author="alisha saley" w:date="2023-12-02T14:08:00Z">
            <w:rPr>
              <w:rStyle w:val="CommentReference"/>
            </w:rPr>
          </w:rPrChange>
        </w:rPr>
        <w:commentReference w:id="21"/>
      </w:r>
      <w:r w:rsidR="00D16A93">
        <w:rPr>
          <w:rFonts w:ascii="Arial" w:hAnsi="Arial" w:cs="Arial"/>
          <w:sz w:val="24"/>
          <w:szCs w:val="24"/>
        </w:rPr>
        <w:t>)</w:t>
      </w:r>
      <w:r w:rsidR="00445689">
        <w:rPr>
          <w:rFonts w:ascii="Arial" w:hAnsi="Arial" w:cs="Arial"/>
          <w:sz w:val="24"/>
          <w:szCs w:val="24"/>
        </w:rPr>
        <w:t xml:space="preserve"> that might be expected </w:t>
      </w:r>
      <w:r w:rsidR="002F7908">
        <w:rPr>
          <w:rFonts w:ascii="Arial" w:hAnsi="Arial" w:cs="Arial"/>
          <w:sz w:val="24"/>
          <w:szCs w:val="24"/>
        </w:rPr>
        <w:t xml:space="preserve">within </w:t>
      </w:r>
      <w:r w:rsidR="00286420">
        <w:rPr>
          <w:rFonts w:ascii="Arial" w:hAnsi="Arial" w:cs="Arial"/>
          <w:sz w:val="24"/>
          <w:szCs w:val="24"/>
        </w:rPr>
        <w:t xml:space="preserve">coastal </w:t>
      </w:r>
      <w:r w:rsidR="00E40334">
        <w:rPr>
          <w:rFonts w:ascii="Arial" w:hAnsi="Arial" w:cs="Arial"/>
          <w:sz w:val="24"/>
          <w:szCs w:val="24"/>
        </w:rPr>
        <w:t xml:space="preserve">zones or </w:t>
      </w:r>
      <w:r w:rsidR="00286420">
        <w:rPr>
          <w:rFonts w:ascii="Arial" w:hAnsi="Arial" w:cs="Arial"/>
          <w:sz w:val="24"/>
          <w:szCs w:val="24"/>
        </w:rPr>
        <w:t xml:space="preserve">estuaries </w:t>
      </w:r>
      <w:r w:rsidR="002F7908">
        <w:rPr>
          <w:rFonts w:ascii="Arial" w:hAnsi="Arial" w:cs="Arial"/>
          <w:sz w:val="24"/>
          <w:szCs w:val="24"/>
        </w:rPr>
        <w:t xml:space="preserve">that </w:t>
      </w:r>
      <w:r w:rsidR="00286420">
        <w:rPr>
          <w:rFonts w:ascii="Arial" w:hAnsi="Arial" w:cs="Arial"/>
          <w:sz w:val="24"/>
          <w:szCs w:val="24"/>
        </w:rPr>
        <w:t>receiv</w:t>
      </w:r>
      <w:r w:rsidR="002F7908">
        <w:rPr>
          <w:rFonts w:ascii="Arial" w:hAnsi="Arial" w:cs="Arial"/>
          <w:sz w:val="24"/>
          <w:szCs w:val="24"/>
        </w:rPr>
        <w:t>e</w:t>
      </w:r>
      <w:r w:rsidR="00286420">
        <w:rPr>
          <w:rFonts w:ascii="Arial" w:hAnsi="Arial" w:cs="Arial"/>
          <w:sz w:val="24"/>
          <w:szCs w:val="24"/>
        </w:rPr>
        <w:t xml:space="preserve"> stream inputs. </w:t>
      </w:r>
      <w:r w:rsidR="00DA17E7">
        <w:rPr>
          <w:rFonts w:ascii="Arial" w:hAnsi="Arial" w:cs="Arial"/>
          <w:sz w:val="24"/>
          <w:szCs w:val="24"/>
        </w:rPr>
        <w:t xml:space="preserve">In addition to </w:t>
      </w:r>
      <w:r w:rsidR="00597C47">
        <w:rPr>
          <w:rFonts w:ascii="Arial" w:hAnsi="Arial" w:cs="Arial"/>
          <w:sz w:val="24"/>
          <w:szCs w:val="24"/>
        </w:rPr>
        <w:lastRenderedPageBreak/>
        <w:t xml:space="preserve">assays </w:t>
      </w:r>
      <w:ins w:id="25" w:author="alisha saley" w:date="2023-12-03T09:19:00Z">
        <w:r w:rsidR="00AA5E2F">
          <w:rPr>
            <w:rFonts w:ascii="Arial" w:hAnsi="Arial" w:cs="Arial"/>
            <w:sz w:val="24"/>
            <w:szCs w:val="24"/>
          </w:rPr>
          <w:t xml:space="preserve">measuring </w:t>
        </w:r>
        <w:r w:rsidR="00AA5E2F">
          <w:rPr>
            <w:rFonts w:ascii="Arial" w:hAnsi="Arial" w:cs="Arial"/>
            <w:sz w:val="24"/>
            <w:szCs w:val="24"/>
          </w:rPr>
          <w:t xml:space="preserve">growth </w:t>
        </w:r>
      </w:ins>
      <w:ins w:id="26" w:author="alisha saley" w:date="2023-12-03T09:20:00Z">
        <w:r w:rsidR="00AD64E1">
          <w:rPr>
            <w:rFonts w:ascii="Arial" w:hAnsi="Arial" w:cs="Arial"/>
            <w:sz w:val="24"/>
            <w:szCs w:val="24"/>
          </w:rPr>
          <w:t>in</w:t>
        </w:r>
      </w:ins>
      <w:del w:id="27" w:author="alisha saley" w:date="2023-12-03T09:20:00Z">
        <w:r w:rsidR="00597C47" w:rsidDel="00AD64E1">
          <w:rPr>
            <w:rFonts w:ascii="Arial" w:hAnsi="Arial" w:cs="Arial"/>
            <w:sz w:val="24"/>
            <w:szCs w:val="24"/>
          </w:rPr>
          <w:delText>of</w:delText>
        </w:r>
      </w:del>
      <w:r w:rsidR="00597C47">
        <w:rPr>
          <w:rFonts w:ascii="Arial" w:hAnsi="Arial" w:cs="Arial"/>
          <w:sz w:val="24"/>
          <w:szCs w:val="24"/>
        </w:rPr>
        <w:t xml:space="preserve"> shell </w:t>
      </w:r>
      <w:ins w:id="28" w:author="alisha saley" w:date="2023-12-01T18:26:00Z">
        <w:r w:rsidR="00537A1B">
          <w:rPr>
            <w:rFonts w:ascii="Arial" w:hAnsi="Arial" w:cs="Arial"/>
            <w:sz w:val="24"/>
            <w:szCs w:val="24"/>
          </w:rPr>
          <w:t xml:space="preserve">area </w:t>
        </w:r>
      </w:ins>
      <w:del w:id="29" w:author="alisha saley" w:date="2023-12-03T09:19:00Z">
        <w:r w:rsidR="00DA17E7" w:rsidDel="00AA5E2F">
          <w:rPr>
            <w:rFonts w:ascii="Arial" w:hAnsi="Arial" w:cs="Arial"/>
            <w:sz w:val="24"/>
            <w:szCs w:val="24"/>
          </w:rPr>
          <w:delText>growth</w:delText>
        </w:r>
      </w:del>
      <w:ins w:id="30" w:author="alisha saley" w:date="2023-12-01T18:25:00Z">
        <w:r w:rsidR="00537A1B">
          <w:rPr>
            <w:rFonts w:ascii="Arial" w:hAnsi="Arial" w:cs="Arial"/>
            <w:sz w:val="24"/>
            <w:szCs w:val="24"/>
          </w:rPr>
          <w:t>(mm</w:t>
        </w:r>
        <w:r w:rsidR="00537A1B" w:rsidRPr="00537A1B">
          <w:rPr>
            <w:rFonts w:ascii="Arial" w:hAnsi="Arial" w:cs="Arial"/>
            <w:sz w:val="24"/>
            <w:szCs w:val="24"/>
            <w:vertAlign w:val="superscript"/>
            <w:rPrChange w:id="31" w:author="alisha saley" w:date="2023-12-01T18:26:00Z">
              <w:rPr>
                <w:rFonts w:ascii="Arial" w:hAnsi="Arial" w:cs="Arial"/>
                <w:sz w:val="24"/>
                <w:szCs w:val="24"/>
              </w:rPr>
            </w:rPrChange>
          </w:rPr>
          <w:t>2</w:t>
        </w:r>
      </w:ins>
      <w:ins w:id="32" w:author="alisha saley" w:date="2023-12-01T18:26:00Z">
        <w:r w:rsidR="00537A1B">
          <w:rPr>
            <w:rFonts w:ascii="Arial" w:hAnsi="Arial" w:cs="Arial"/>
            <w:sz w:val="24"/>
            <w:szCs w:val="24"/>
          </w:rPr>
          <w:t>)</w:t>
        </w:r>
      </w:ins>
      <w:r w:rsidR="000A558F">
        <w:rPr>
          <w:rFonts w:ascii="Arial" w:hAnsi="Arial" w:cs="Arial"/>
          <w:sz w:val="24"/>
          <w:szCs w:val="24"/>
        </w:rPr>
        <w:t>,</w:t>
      </w:r>
      <w:r w:rsidR="0034692C">
        <w:rPr>
          <w:rFonts w:ascii="Arial" w:hAnsi="Arial" w:cs="Arial"/>
          <w:sz w:val="24"/>
          <w:szCs w:val="24"/>
        </w:rPr>
        <w:t xml:space="preserve"> </w:t>
      </w:r>
      <w:r w:rsidR="00597C47">
        <w:rPr>
          <w:rFonts w:ascii="Arial" w:hAnsi="Arial" w:cs="Arial"/>
          <w:sz w:val="24"/>
          <w:szCs w:val="24"/>
        </w:rPr>
        <w:t>w</w:t>
      </w:r>
      <w:r w:rsidR="00E40334">
        <w:rPr>
          <w:rFonts w:ascii="Arial" w:hAnsi="Arial" w:cs="Arial"/>
          <w:sz w:val="24"/>
          <w:szCs w:val="24"/>
        </w:rPr>
        <w:t xml:space="preserve">e </w:t>
      </w:r>
      <w:r w:rsidR="00597C47">
        <w:rPr>
          <w:rFonts w:ascii="Arial" w:hAnsi="Arial" w:cs="Arial"/>
          <w:sz w:val="24"/>
          <w:szCs w:val="24"/>
        </w:rPr>
        <w:t xml:space="preserve">also </w:t>
      </w:r>
      <w:r w:rsidR="002F7908">
        <w:rPr>
          <w:rFonts w:ascii="Arial" w:hAnsi="Arial" w:cs="Arial"/>
          <w:sz w:val="24"/>
          <w:szCs w:val="24"/>
        </w:rPr>
        <w:t>examine</w:t>
      </w:r>
      <w:r w:rsidR="00597C47">
        <w:rPr>
          <w:rFonts w:ascii="Arial" w:hAnsi="Arial" w:cs="Arial"/>
          <w:sz w:val="24"/>
          <w:szCs w:val="24"/>
        </w:rPr>
        <w:t xml:space="preserve"> consequences </w:t>
      </w:r>
      <w:r w:rsidR="00E40334">
        <w:rPr>
          <w:rFonts w:ascii="Arial" w:hAnsi="Arial" w:cs="Arial"/>
          <w:sz w:val="24"/>
          <w:szCs w:val="24"/>
        </w:rPr>
        <w:t xml:space="preserve">of altered TA and salinity </w:t>
      </w:r>
      <w:r w:rsidR="00597C47">
        <w:rPr>
          <w:rFonts w:ascii="Arial" w:hAnsi="Arial" w:cs="Arial"/>
          <w:sz w:val="24"/>
          <w:szCs w:val="24"/>
        </w:rPr>
        <w:t xml:space="preserve">for </w:t>
      </w:r>
      <w:r w:rsidR="000A558F">
        <w:rPr>
          <w:rFonts w:ascii="Arial" w:hAnsi="Arial" w:cs="Arial"/>
          <w:sz w:val="24"/>
          <w:szCs w:val="24"/>
        </w:rPr>
        <w:t xml:space="preserve">indices of </w:t>
      </w:r>
      <w:r w:rsidR="00597C47">
        <w:rPr>
          <w:rFonts w:ascii="Arial" w:hAnsi="Arial" w:cs="Arial"/>
          <w:sz w:val="24"/>
          <w:szCs w:val="24"/>
        </w:rPr>
        <w:t>shell</w:t>
      </w:r>
      <w:r w:rsidR="0085106F">
        <w:rPr>
          <w:rFonts w:ascii="Arial" w:hAnsi="Arial" w:cs="Arial"/>
          <w:sz w:val="24"/>
          <w:szCs w:val="24"/>
        </w:rPr>
        <w:t xml:space="preserve"> thickness (m</w:t>
      </w:r>
      <w:r w:rsidR="009A6FF2">
        <w:rPr>
          <w:rFonts w:ascii="Arial" w:hAnsi="Arial" w:cs="Arial"/>
          <w:sz w:val="24"/>
          <w:szCs w:val="24"/>
        </w:rPr>
        <w:t>g mm</w:t>
      </w:r>
      <w:r w:rsidR="009A6FF2" w:rsidRPr="00465157">
        <w:rPr>
          <w:rFonts w:ascii="Arial" w:hAnsi="Arial" w:cs="Arial"/>
          <w:sz w:val="24"/>
          <w:szCs w:val="24"/>
          <w:vertAlign w:val="superscript"/>
        </w:rPr>
        <w:t>-2</w:t>
      </w:r>
      <w:r w:rsidR="009A6FF2">
        <w:rPr>
          <w:rFonts w:ascii="Arial" w:hAnsi="Arial" w:cs="Arial"/>
          <w:sz w:val="24"/>
          <w:szCs w:val="24"/>
        </w:rPr>
        <w:t>)</w:t>
      </w:r>
      <w:r w:rsidR="0085106F">
        <w:rPr>
          <w:rFonts w:ascii="Arial" w:hAnsi="Arial" w:cs="Arial"/>
          <w:sz w:val="24"/>
          <w:szCs w:val="24"/>
        </w:rPr>
        <w:t xml:space="preserve"> and </w:t>
      </w:r>
      <w:r w:rsidR="00E40334">
        <w:rPr>
          <w:rFonts w:ascii="Arial" w:hAnsi="Arial" w:cs="Arial"/>
          <w:sz w:val="24"/>
          <w:szCs w:val="24"/>
        </w:rPr>
        <w:t xml:space="preserve">oyster </w:t>
      </w:r>
      <w:r w:rsidR="0085106F">
        <w:rPr>
          <w:rFonts w:ascii="Arial" w:hAnsi="Arial" w:cs="Arial"/>
          <w:sz w:val="24"/>
          <w:szCs w:val="24"/>
        </w:rPr>
        <w:t>condition index</w:t>
      </w:r>
      <w:r w:rsidR="009A6FF2">
        <w:rPr>
          <w:rFonts w:ascii="Arial" w:hAnsi="Arial" w:cs="Arial"/>
          <w:sz w:val="24"/>
          <w:szCs w:val="24"/>
        </w:rPr>
        <w:t xml:space="preserve"> (mg mg</w:t>
      </w:r>
      <w:r w:rsidR="009A6FF2" w:rsidRPr="00465157">
        <w:rPr>
          <w:rFonts w:ascii="Arial" w:hAnsi="Arial" w:cs="Arial"/>
          <w:sz w:val="24"/>
          <w:szCs w:val="24"/>
          <w:vertAlign w:val="superscript"/>
        </w:rPr>
        <w:t>-1</w:t>
      </w:r>
      <w:r w:rsidR="009A6FF2">
        <w:rPr>
          <w:rFonts w:ascii="Arial" w:hAnsi="Arial" w:cs="Arial"/>
          <w:sz w:val="24"/>
          <w:szCs w:val="24"/>
        </w:rPr>
        <w:t>)</w:t>
      </w:r>
      <w:r w:rsidR="00597C47">
        <w:rPr>
          <w:rFonts w:ascii="Arial" w:hAnsi="Arial" w:cs="Arial"/>
          <w:sz w:val="24"/>
          <w:szCs w:val="24"/>
        </w:rPr>
        <w:t>.</w:t>
      </w:r>
      <w:r w:rsidR="003D50F3">
        <w:rPr>
          <w:rFonts w:ascii="Arial" w:hAnsi="Arial" w:cs="Arial"/>
          <w:sz w:val="24"/>
          <w:szCs w:val="24"/>
        </w:rPr>
        <w:t xml:space="preserve"> </w:t>
      </w:r>
      <w:r w:rsidR="00E23B13">
        <w:rPr>
          <w:rFonts w:ascii="Arial" w:hAnsi="Arial" w:cs="Arial"/>
          <w:sz w:val="24"/>
          <w:szCs w:val="24"/>
        </w:rPr>
        <w:t>Results demonstrate that g</w:t>
      </w:r>
      <w:r w:rsidR="004E785E">
        <w:rPr>
          <w:rFonts w:ascii="Arial" w:hAnsi="Arial" w:cs="Arial"/>
          <w:sz w:val="24"/>
          <w:szCs w:val="24"/>
        </w:rPr>
        <w:t xml:space="preserve">rowth in shell area </w:t>
      </w:r>
      <w:r w:rsidR="00E40334">
        <w:rPr>
          <w:rFonts w:ascii="Arial" w:hAnsi="Arial" w:cs="Arial"/>
          <w:sz w:val="24"/>
          <w:szCs w:val="24"/>
        </w:rPr>
        <w:t xml:space="preserve">of oysters </w:t>
      </w:r>
      <w:r w:rsidR="00597C47">
        <w:rPr>
          <w:rFonts w:ascii="Arial" w:hAnsi="Arial" w:cs="Arial"/>
          <w:sz w:val="24"/>
          <w:szCs w:val="24"/>
        </w:rPr>
        <w:t xml:space="preserve">was higher during the earlier </w:t>
      </w:r>
      <w:r w:rsidR="002F7908">
        <w:rPr>
          <w:rFonts w:ascii="Arial" w:hAnsi="Arial" w:cs="Arial"/>
          <w:sz w:val="24"/>
          <w:szCs w:val="24"/>
        </w:rPr>
        <w:t xml:space="preserve">time </w:t>
      </w:r>
      <w:r w:rsidR="00597C47">
        <w:rPr>
          <w:rFonts w:ascii="Arial" w:hAnsi="Arial" w:cs="Arial"/>
          <w:sz w:val="24"/>
          <w:szCs w:val="24"/>
        </w:rPr>
        <w:t>window compared to the later window</w:t>
      </w:r>
      <w:r w:rsidR="00A75F97">
        <w:rPr>
          <w:rFonts w:ascii="Arial" w:hAnsi="Arial" w:cs="Arial"/>
          <w:sz w:val="24"/>
          <w:szCs w:val="24"/>
        </w:rPr>
        <w:t xml:space="preserve"> of exposure</w:t>
      </w:r>
      <w:r w:rsidR="00597C47">
        <w:rPr>
          <w:rFonts w:ascii="Arial" w:hAnsi="Arial" w:cs="Arial"/>
          <w:sz w:val="24"/>
          <w:szCs w:val="24"/>
        </w:rPr>
        <w:t>. Growth in shell area was unaffected by</w:t>
      </w:r>
      <w:r w:rsidR="000F71B4">
        <w:rPr>
          <w:rFonts w:ascii="Arial" w:hAnsi="Arial" w:cs="Arial"/>
          <w:sz w:val="24"/>
          <w:szCs w:val="24"/>
        </w:rPr>
        <w:t xml:space="preserve"> TA</w:t>
      </w:r>
      <w:r w:rsidR="00C57001">
        <w:rPr>
          <w:rFonts w:ascii="Arial" w:hAnsi="Arial" w:cs="Arial"/>
          <w:sz w:val="24"/>
          <w:szCs w:val="24"/>
        </w:rPr>
        <w:t xml:space="preserve"> in the earlier window</w:t>
      </w:r>
      <w:r w:rsidR="008735E8">
        <w:rPr>
          <w:rFonts w:ascii="Arial" w:hAnsi="Arial" w:cs="Arial"/>
          <w:sz w:val="24"/>
          <w:szCs w:val="24"/>
        </w:rPr>
        <w:t xml:space="preserve">, </w:t>
      </w:r>
      <w:r w:rsidR="000A558F">
        <w:rPr>
          <w:rFonts w:ascii="Arial" w:hAnsi="Arial" w:cs="Arial"/>
          <w:sz w:val="24"/>
          <w:szCs w:val="24"/>
        </w:rPr>
        <w:t>but</w:t>
      </w:r>
      <w:r w:rsidR="00597C47">
        <w:rPr>
          <w:rFonts w:ascii="Arial" w:hAnsi="Arial" w:cs="Arial"/>
          <w:sz w:val="24"/>
          <w:szCs w:val="24"/>
        </w:rPr>
        <w:t xml:space="preserve"> increased with higher</w:t>
      </w:r>
      <w:r w:rsidR="008735E8">
        <w:rPr>
          <w:rFonts w:ascii="Arial" w:hAnsi="Arial" w:cs="Arial"/>
          <w:sz w:val="24"/>
          <w:szCs w:val="24"/>
        </w:rPr>
        <w:t xml:space="preserve"> TA </w:t>
      </w:r>
      <w:r w:rsidR="00597C47">
        <w:rPr>
          <w:rFonts w:ascii="Arial" w:hAnsi="Arial" w:cs="Arial"/>
          <w:sz w:val="24"/>
          <w:szCs w:val="24"/>
        </w:rPr>
        <w:t>during</w:t>
      </w:r>
      <w:r w:rsidR="00C57001">
        <w:rPr>
          <w:rFonts w:ascii="Arial" w:hAnsi="Arial" w:cs="Arial"/>
          <w:sz w:val="24"/>
          <w:szCs w:val="24"/>
        </w:rPr>
        <w:t xml:space="preserve"> the later window.</w:t>
      </w:r>
      <w:r w:rsidR="00597C47">
        <w:rPr>
          <w:rFonts w:ascii="Arial" w:hAnsi="Arial" w:cs="Arial"/>
          <w:sz w:val="24"/>
          <w:szCs w:val="24"/>
        </w:rPr>
        <w:t xml:space="preserve"> Oyster individuals of larger initial size grew faster in the earlier time window. Salinity had no effect </w:t>
      </w:r>
      <w:r w:rsidR="00A75F97">
        <w:rPr>
          <w:rFonts w:ascii="Arial" w:hAnsi="Arial" w:cs="Arial"/>
          <w:sz w:val="24"/>
          <w:szCs w:val="24"/>
        </w:rPr>
        <w:t xml:space="preserve">on growth </w:t>
      </w:r>
      <w:r w:rsidR="00597C47">
        <w:rPr>
          <w:rFonts w:ascii="Arial" w:hAnsi="Arial" w:cs="Arial"/>
          <w:sz w:val="24"/>
          <w:szCs w:val="24"/>
        </w:rPr>
        <w:t xml:space="preserve">during either window. </w:t>
      </w:r>
      <w:r w:rsidR="00A87193">
        <w:rPr>
          <w:rFonts w:ascii="Arial" w:hAnsi="Arial" w:cs="Arial"/>
          <w:sz w:val="24"/>
          <w:szCs w:val="24"/>
        </w:rPr>
        <w:t xml:space="preserve">Over the </w:t>
      </w:r>
      <w:r w:rsidR="00E40334">
        <w:rPr>
          <w:rFonts w:ascii="Arial" w:hAnsi="Arial" w:cs="Arial"/>
          <w:sz w:val="24"/>
          <w:szCs w:val="24"/>
        </w:rPr>
        <w:t>full</w:t>
      </w:r>
      <w:r w:rsidR="00A87193">
        <w:rPr>
          <w:rFonts w:ascii="Arial" w:hAnsi="Arial" w:cs="Arial"/>
          <w:sz w:val="24"/>
          <w:szCs w:val="24"/>
        </w:rPr>
        <w:t xml:space="preserve"> time period of the experiment </w:t>
      </w:r>
      <w:r w:rsidR="00E40334">
        <w:rPr>
          <w:rFonts w:ascii="Arial" w:hAnsi="Arial" w:cs="Arial"/>
          <w:sz w:val="24"/>
          <w:szCs w:val="24"/>
        </w:rPr>
        <w:t>spanning</w:t>
      </w:r>
      <w:r w:rsidR="00A87193">
        <w:rPr>
          <w:rFonts w:ascii="Arial" w:hAnsi="Arial" w:cs="Arial"/>
          <w:sz w:val="24"/>
          <w:szCs w:val="24"/>
        </w:rPr>
        <w:t xml:space="preserve"> both time w</w:t>
      </w:r>
      <w:r w:rsidR="00E40334">
        <w:rPr>
          <w:rFonts w:ascii="Arial" w:hAnsi="Arial" w:cs="Arial"/>
          <w:sz w:val="24"/>
          <w:szCs w:val="24"/>
        </w:rPr>
        <w:t>indows,</w:t>
      </w:r>
      <w:r w:rsidR="00E4691E">
        <w:rPr>
          <w:rFonts w:ascii="Arial" w:hAnsi="Arial" w:cs="Arial"/>
          <w:sz w:val="24"/>
          <w:szCs w:val="24"/>
        </w:rPr>
        <w:t xml:space="preserve"> </w:t>
      </w:r>
      <w:r w:rsidR="00A87193">
        <w:rPr>
          <w:rFonts w:ascii="Arial" w:hAnsi="Arial" w:cs="Arial"/>
          <w:sz w:val="24"/>
          <w:szCs w:val="24"/>
        </w:rPr>
        <w:t xml:space="preserve">neither </w:t>
      </w:r>
      <w:r w:rsidR="00E4691E">
        <w:rPr>
          <w:rFonts w:ascii="Arial" w:hAnsi="Arial" w:cs="Arial"/>
          <w:sz w:val="24"/>
          <w:szCs w:val="24"/>
        </w:rPr>
        <w:t xml:space="preserve">shell thickness </w:t>
      </w:r>
      <w:r w:rsidR="00A87193">
        <w:rPr>
          <w:rFonts w:ascii="Arial" w:hAnsi="Arial" w:cs="Arial"/>
          <w:sz w:val="24"/>
          <w:szCs w:val="24"/>
        </w:rPr>
        <w:t>n</w:t>
      </w:r>
      <w:r w:rsidR="00E4691E">
        <w:rPr>
          <w:rFonts w:ascii="Arial" w:hAnsi="Arial" w:cs="Arial"/>
          <w:sz w:val="24"/>
          <w:szCs w:val="24"/>
        </w:rPr>
        <w:t>or condition index</w:t>
      </w:r>
      <w:r w:rsidR="00A87193">
        <w:rPr>
          <w:rFonts w:ascii="Arial" w:hAnsi="Arial" w:cs="Arial"/>
          <w:sz w:val="24"/>
          <w:szCs w:val="24"/>
        </w:rPr>
        <w:t xml:space="preserve"> varied with TA or salinity. The lack of trend over such a longer period resembles that observed in </w:t>
      </w:r>
      <w:r w:rsidR="00E76FE7" w:rsidRPr="00A87193">
        <w:rPr>
          <w:rFonts w:ascii="Arial" w:hAnsi="Arial" w:cs="Arial"/>
          <w:sz w:val="24"/>
          <w:szCs w:val="24"/>
        </w:rPr>
        <w:t>other well-fed calcifier</w:t>
      </w:r>
      <w:r w:rsidR="00E129E8" w:rsidRPr="00A87193">
        <w:rPr>
          <w:rFonts w:ascii="Arial" w:hAnsi="Arial" w:cs="Arial"/>
          <w:sz w:val="24"/>
          <w:szCs w:val="24"/>
        </w:rPr>
        <w:t>s</w:t>
      </w:r>
      <w:r w:rsidR="00A87193">
        <w:rPr>
          <w:rFonts w:ascii="Arial" w:hAnsi="Arial" w:cs="Arial"/>
          <w:sz w:val="24"/>
          <w:szCs w:val="24"/>
        </w:rPr>
        <w:t xml:space="preserve"> that increase energy expenditures to cope</w:t>
      </w:r>
      <w:r w:rsidR="00E40334">
        <w:rPr>
          <w:rFonts w:ascii="Arial" w:hAnsi="Arial" w:cs="Arial"/>
          <w:sz w:val="24"/>
          <w:szCs w:val="24"/>
        </w:rPr>
        <w:t xml:space="preserve"> with stressful conditions, </w:t>
      </w:r>
      <w:r w:rsidR="00A87193">
        <w:rPr>
          <w:rFonts w:ascii="Arial" w:hAnsi="Arial" w:cs="Arial"/>
          <w:sz w:val="24"/>
          <w:szCs w:val="24"/>
        </w:rPr>
        <w:t xml:space="preserve">or </w:t>
      </w:r>
      <w:r w:rsidR="00A75F97">
        <w:rPr>
          <w:rFonts w:ascii="Arial" w:hAnsi="Arial" w:cs="Arial"/>
          <w:sz w:val="24"/>
          <w:szCs w:val="24"/>
        </w:rPr>
        <w:t xml:space="preserve">could indicate a </w:t>
      </w:r>
      <w:r w:rsidR="00A87193">
        <w:rPr>
          <w:rFonts w:ascii="Arial" w:hAnsi="Arial" w:cs="Arial"/>
          <w:sz w:val="24"/>
          <w:szCs w:val="24"/>
        </w:rPr>
        <w:t xml:space="preserve">trade </w:t>
      </w:r>
      <w:r w:rsidR="00A75F97">
        <w:rPr>
          <w:rFonts w:ascii="Arial" w:hAnsi="Arial" w:cs="Arial"/>
          <w:sz w:val="24"/>
          <w:szCs w:val="24"/>
        </w:rPr>
        <w:t xml:space="preserve">off in </w:t>
      </w:r>
      <w:r w:rsidR="00A87193">
        <w:rPr>
          <w:rFonts w:ascii="Arial" w:hAnsi="Arial" w:cs="Arial"/>
          <w:sz w:val="24"/>
          <w:szCs w:val="24"/>
        </w:rPr>
        <w:t xml:space="preserve">one </w:t>
      </w:r>
      <w:r w:rsidR="00E40334">
        <w:rPr>
          <w:rFonts w:ascii="Arial" w:hAnsi="Arial" w:cs="Arial"/>
          <w:sz w:val="24"/>
          <w:szCs w:val="24"/>
        </w:rPr>
        <w:t xml:space="preserve">axis of </w:t>
      </w:r>
      <w:r w:rsidR="00A87193">
        <w:rPr>
          <w:rFonts w:ascii="Arial" w:hAnsi="Arial" w:cs="Arial"/>
          <w:sz w:val="24"/>
          <w:szCs w:val="24"/>
        </w:rPr>
        <w:t>physiological response against another</w:t>
      </w:r>
      <w:r w:rsidR="00934A88" w:rsidRPr="00A87193">
        <w:rPr>
          <w:rFonts w:ascii="Arial" w:hAnsi="Arial" w:cs="Arial"/>
          <w:sz w:val="24"/>
          <w:szCs w:val="24"/>
        </w:rPr>
        <w:t>.</w:t>
      </w:r>
      <w:r w:rsidR="00343102" w:rsidRPr="00A87193">
        <w:rPr>
          <w:rFonts w:ascii="Arial" w:hAnsi="Arial" w:cs="Arial"/>
          <w:sz w:val="24"/>
          <w:szCs w:val="24"/>
        </w:rPr>
        <w:t xml:space="preserve"> </w:t>
      </w:r>
      <w:r w:rsidR="00E40334">
        <w:rPr>
          <w:rFonts w:ascii="Arial" w:hAnsi="Arial" w:cs="Arial"/>
          <w:sz w:val="24"/>
          <w:szCs w:val="24"/>
        </w:rPr>
        <w:t xml:space="preserve">This </w:t>
      </w:r>
      <w:r w:rsidR="004D5A3B">
        <w:rPr>
          <w:rFonts w:ascii="Arial" w:hAnsi="Arial" w:cs="Arial"/>
          <w:sz w:val="24"/>
          <w:szCs w:val="24"/>
        </w:rPr>
        <w:t>work</w:t>
      </w:r>
      <w:r w:rsidR="00A60545">
        <w:rPr>
          <w:rFonts w:ascii="Arial" w:hAnsi="Arial" w:cs="Arial"/>
          <w:sz w:val="24"/>
          <w:szCs w:val="24"/>
        </w:rPr>
        <w:t xml:space="preserve"> </w:t>
      </w:r>
      <w:r w:rsidR="00A87193">
        <w:rPr>
          <w:rFonts w:ascii="Arial" w:hAnsi="Arial" w:cs="Arial"/>
          <w:sz w:val="24"/>
          <w:szCs w:val="24"/>
        </w:rPr>
        <w:t xml:space="preserve">begins to </w:t>
      </w:r>
      <w:r w:rsidR="00A75F97">
        <w:rPr>
          <w:rFonts w:ascii="Arial" w:hAnsi="Arial" w:cs="Arial"/>
          <w:sz w:val="24"/>
          <w:szCs w:val="24"/>
        </w:rPr>
        <w:t xml:space="preserve">broaden our understanding of </w:t>
      </w:r>
      <w:r w:rsidR="00A87193">
        <w:rPr>
          <w:rFonts w:ascii="Arial" w:hAnsi="Arial" w:cs="Arial"/>
          <w:sz w:val="24"/>
          <w:szCs w:val="24"/>
        </w:rPr>
        <w:t>t</w:t>
      </w:r>
      <w:r w:rsidR="00E40334">
        <w:rPr>
          <w:rFonts w:ascii="Arial" w:hAnsi="Arial" w:cs="Arial"/>
          <w:sz w:val="24"/>
          <w:szCs w:val="24"/>
        </w:rPr>
        <w:t xml:space="preserve">emporal </w:t>
      </w:r>
      <w:r w:rsidR="00A75F97">
        <w:rPr>
          <w:rFonts w:ascii="Arial" w:hAnsi="Arial" w:cs="Arial"/>
          <w:sz w:val="24"/>
          <w:szCs w:val="24"/>
        </w:rPr>
        <w:t xml:space="preserve">dynamics </w:t>
      </w:r>
      <w:r w:rsidR="00E40334">
        <w:rPr>
          <w:rFonts w:ascii="Arial" w:hAnsi="Arial" w:cs="Arial"/>
          <w:sz w:val="24"/>
          <w:szCs w:val="24"/>
        </w:rPr>
        <w:t>and sensitivities of species to multiple types of altered</w:t>
      </w:r>
      <w:r w:rsidR="00A87193">
        <w:rPr>
          <w:rFonts w:ascii="Arial" w:hAnsi="Arial" w:cs="Arial"/>
          <w:sz w:val="24"/>
          <w:szCs w:val="24"/>
        </w:rPr>
        <w:t xml:space="preserve"> seawater carbonate system parameters </w:t>
      </w:r>
      <w:r w:rsidR="00E40334">
        <w:rPr>
          <w:rFonts w:ascii="Arial" w:hAnsi="Arial" w:cs="Arial"/>
          <w:sz w:val="24"/>
          <w:szCs w:val="24"/>
        </w:rPr>
        <w:t>characteristic of</w:t>
      </w:r>
      <w:r w:rsidR="00A87193">
        <w:rPr>
          <w:rFonts w:ascii="Arial" w:hAnsi="Arial" w:cs="Arial"/>
          <w:sz w:val="24"/>
          <w:szCs w:val="24"/>
        </w:rPr>
        <w:t xml:space="preserve"> nearshore habitats</w:t>
      </w:r>
      <w:r w:rsidR="00A63D33">
        <w:rPr>
          <w:rFonts w:ascii="Arial" w:hAnsi="Arial" w:cs="Arial"/>
          <w:sz w:val="24"/>
          <w:szCs w:val="24"/>
        </w:rPr>
        <w:t>.</w:t>
      </w:r>
    </w:p>
    <w:p w14:paraId="60F09773" w14:textId="77777777" w:rsidR="00465157" w:rsidRPr="00C6743A" w:rsidRDefault="00465157" w:rsidP="0080242F">
      <w:pPr>
        <w:pStyle w:val="NoSpacing"/>
        <w:spacing w:line="480" w:lineRule="auto"/>
        <w:rPr>
          <w:rFonts w:ascii="Arial" w:hAnsi="Arial" w:cs="Arial"/>
          <w:b/>
          <w:bCs/>
          <w:i/>
          <w:iCs/>
          <w:sz w:val="28"/>
          <w:szCs w:val="28"/>
        </w:rPr>
      </w:pPr>
    </w:p>
    <w:p w14:paraId="04070887" w14:textId="028824DE" w:rsidR="001E12B1" w:rsidRDefault="00D4097F" w:rsidP="00CE35C8">
      <w:pPr>
        <w:pStyle w:val="NoSpacing"/>
        <w:spacing w:line="480" w:lineRule="auto"/>
        <w:rPr>
          <w:rFonts w:ascii="Arial" w:hAnsi="Arial" w:cs="Arial"/>
          <w:sz w:val="24"/>
          <w:szCs w:val="24"/>
        </w:rPr>
      </w:pPr>
      <w:r w:rsidRPr="001E12B1">
        <w:rPr>
          <w:rFonts w:ascii="Arial" w:hAnsi="Arial" w:cs="Arial"/>
          <w:b/>
          <w:bCs/>
          <w:i/>
          <w:iCs/>
          <w:sz w:val="28"/>
          <w:szCs w:val="28"/>
        </w:rPr>
        <w:t>Introduction—</w:t>
      </w:r>
      <w:r w:rsidR="00751C9F" w:rsidRPr="001E12B1">
        <w:rPr>
          <w:rFonts w:ascii="Arial" w:hAnsi="Arial" w:cs="Arial"/>
        </w:rPr>
        <w:t xml:space="preserve"> </w:t>
      </w:r>
      <w:r w:rsidR="00751C9F" w:rsidRPr="001E12B1">
        <w:rPr>
          <w:rFonts w:ascii="Arial" w:hAnsi="Arial" w:cs="Arial"/>
          <w:sz w:val="24"/>
          <w:szCs w:val="24"/>
        </w:rPr>
        <w:t xml:space="preserve">Coastal </w:t>
      </w:r>
      <w:r w:rsidR="00F24CBE">
        <w:rPr>
          <w:rFonts w:ascii="Arial" w:hAnsi="Arial" w:cs="Arial"/>
          <w:sz w:val="24"/>
          <w:szCs w:val="24"/>
        </w:rPr>
        <w:t xml:space="preserve">zones and </w:t>
      </w:r>
      <w:r w:rsidR="00751C9F" w:rsidRPr="001E12B1">
        <w:rPr>
          <w:rFonts w:ascii="Arial" w:hAnsi="Arial" w:cs="Arial"/>
          <w:sz w:val="24"/>
          <w:szCs w:val="24"/>
        </w:rPr>
        <w:t xml:space="preserve">estuaries exhibit variability in the seawater carbonate system, </w:t>
      </w:r>
      <w:del w:id="33" w:author="alisha saley" w:date="2023-12-03T09:20:00Z">
        <w:r w:rsidR="00751C9F" w:rsidRPr="001E12B1" w:rsidDel="00AD64E1">
          <w:rPr>
            <w:rFonts w:ascii="Arial" w:hAnsi="Arial" w:cs="Arial"/>
            <w:sz w:val="24"/>
            <w:szCs w:val="24"/>
          </w:rPr>
          <w:delText xml:space="preserve">with </w:delText>
        </w:r>
      </w:del>
      <w:ins w:id="34" w:author="alisha saley" w:date="2023-12-03T09:20:00Z">
        <w:r w:rsidR="00AD64E1">
          <w:rPr>
            <w:rFonts w:ascii="Arial" w:hAnsi="Arial" w:cs="Arial"/>
            <w:sz w:val="24"/>
            <w:szCs w:val="24"/>
          </w:rPr>
          <w:t>which</w:t>
        </w:r>
        <w:r w:rsidR="007152C2">
          <w:rPr>
            <w:rFonts w:ascii="Arial" w:hAnsi="Arial" w:cs="Arial"/>
            <w:sz w:val="24"/>
            <w:szCs w:val="24"/>
          </w:rPr>
          <w:t xml:space="preserve"> have</w:t>
        </w:r>
        <w:r w:rsidR="00AD64E1" w:rsidRPr="001E12B1">
          <w:rPr>
            <w:rFonts w:ascii="Arial" w:hAnsi="Arial" w:cs="Arial"/>
            <w:sz w:val="24"/>
            <w:szCs w:val="24"/>
          </w:rPr>
          <w:t xml:space="preserve"> </w:t>
        </w:r>
      </w:ins>
      <w:r w:rsidR="00751C9F" w:rsidRPr="001E12B1">
        <w:rPr>
          <w:rFonts w:ascii="Arial" w:hAnsi="Arial" w:cs="Arial"/>
          <w:sz w:val="24"/>
          <w:szCs w:val="24"/>
        </w:rPr>
        <w:t>implications for</w:t>
      </w:r>
      <w:r w:rsidR="00D64AEE" w:rsidRPr="001E12B1">
        <w:rPr>
          <w:rFonts w:ascii="Arial" w:hAnsi="Arial" w:cs="Arial"/>
          <w:sz w:val="24"/>
          <w:szCs w:val="24"/>
        </w:rPr>
        <w:t xml:space="preserve"> </w:t>
      </w:r>
      <w:del w:id="35" w:author="alisha saley" w:date="2023-12-03T09:20:00Z">
        <w:r w:rsidR="00D64AEE" w:rsidRPr="001E12B1" w:rsidDel="007152C2">
          <w:rPr>
            <w:rFonts w:ascii="Arial" w:hAnsi="Arial" w:cs="Arial"/>
            <w:sz w:val="24"/>
            <w:szCs w:val="24"/>
          </w:rPr>
          <w:delText>calcifying</w:delText>
        </w:r>
        <w:r w:rsidR="00751C9F" w:rsidRPr="001E12B1" w:rsidDel="007152C2">
          <w:rPr>
            <w:rFonts w:ascii="Arial" w:hAnsi="Arial" w:cs="Arial"/>
            <w:sz w:val="24"/>
            <w:szCs w:val="24"/>
          </w:rPr>
          <w:delText xml:space="preserve"> </w:delText>
        </w:r>
      </w:del>
      <w:ins w:id="36" w:author="alisha saley" w:date="2023-12-03T09:20:00Z">
        <w:r w:rsidR="007152C2">
          <w:rPr>
            <w:rFonts w:ascii="Arial" w:hAnsi="Arial" w:cs="Arial"/>
            <w:sz w:val="24"/>
            <w:szCs w:val="24"/>
          </w:rPr>
          <w:t>shell-building</w:t>
        </w:r>
        <w:r w:rsidR="007152C2" w:rsidRPr="001E12B1">
          <w:rPr>
            <w:rFonts w:ascii="Arial" w:hAnsi="Arial" w:cs="Arial"/>
            <w:sz w:val="24"/>
            <w:szCs w:val="24"/>
          </w:rPr>
          <w:t xml:space="preserve"> </w:t>
        </w:r>
      </w:ins>
      <w:r w:rsidR="001642F2" w:rsidRPr="001E12B1">
        <w:rPr>
          <w:rFonts w:ascii="Arial" w:hAnsi="Arial" w:cs="Arial"/>
          <w:sz w:val="24"/>
          <w:szCs w:val="24"/>
        </w:rPr>
        <w:t>inhabi</w:t>
      </w:r>
      <w:r w:rsidR="00D64AEE" w:rsidRPr="001E12B1">
        <w:rPr>
          <w:rFonts w:ascii="Arial" w:hAnsi="Arial" w:cs="Arial"/>
          <w:sz w:val="24"/>
          <w:szCs w:val="24"/>
        </w:rPr>
        <w:t>tants</w:t>
      </w:r>
      <w:r w:rsidR="00751C9F" w:rsidRPr="001E12B1">
        <w:rPr>
          <w:rFonts w:ascii="Arial" w:hAnsi="Arial" w:cs="Arial"/>
          <w:sz w:val="24"/>
          <w:szCs w:val="24"/>
        </w:rPr>
        <w:t xml:space="preserve">. </w:t>
      </w:r>
      <w:ins w:id="37" w:author="alisha saley" w:date="2023-12-02T14:18:00Z">
        <w:r w:rsidR="00FD45BE">
          <w:rPr>
            <w:rFonts w:ascii="Arial" w:hAnsi="Arial" w:cs="Arial"/>
            <w:sz w:val="24"/>
            <w:szCs w:val="24"/>
          </w:rPr>
          <w:t>Various factors</w:t>
        </w:r>
      </w:ins>
      <w:del w:id="38" w:author="alisha saley" w:date="2023-12-02T14:18:00Z">
        <w:r w:rsidR="0074618A" w:rsidRPr="001E12B1" w:rsidDel="00FD45BE">
          <w:rPr>
            <w:rFonts w:ascii="Arial" w:hAnsi="Arial" w:cs="Arial"/>
            <w:sz w:val="24"/>
            <w:szCs w:val="24"/>
          </w:rPr>
          <w:delText>For example</w:delText>
        </w:r>
      </w:del>
      <w:r w:rsidR="0074618A" w:rsidRPr="001E12B1">
        <w:rPr>
          <w:rFonts w:ascii="Arial" w:hAnsi="Arial" w:cs="Arial"/>
          <w:sz w:val="24"/>
          <w:szCs w:val="24"/>
        </w:rPr>
        <w:t>,</w:t>
      </w:r>
      <w:ins w:id="39" w:author="alisha saley" w:date="2023-12-02T14:18:00Z">
        <w:r w:rsidR="00FD45BE">
          <w:rPr>
            <w:rFonts w:ascii="Arial" w:hAnsi="Arial" w:cs="Arial"/>
            <w:sz w:val="24"/>
            <w:szCs w:val="24"/>
          </w:rPr>
          <w:t xml:space="preserve"> </w:t>
        </w:r>
      </w:ins>
      <w:ins w:id="40" w:author="alisha saley" w:date="2023-12-02T14:25:00Z">
        <w:r w:rsidR="007F5900">
          <w:rPr>
            <w:rFonts w:ascii="Arial" w:hAnsi="Arial" w:cs="Arial"/>
            <w:sz w:val="24"/>
            <w:szCs w:val="24"/>
          </w:rPr>
          <w:t>including</w:t>
        </w:r>
      </w:ins>
      <w:r w:rsidR="00751C9F" w:rsidRPr="001E12B1">
        <w:rPr>
          <w:rFonts w:ascii="Arial" w:hAnsi="Arial" w:cs="Arial"/>
          <w:sz w:val="24"/>
          <w:szCs w:val="24"/>
        </w:rPr>
        <w:t xml:space="preserve"> bio</w:t>
      </w:r>
      <w:r w:rsidR="00FC6D10">
        <w:rPr>
          <w:rFonts w:ascii="Arial" w:hAnsi="Arial" w:cs="Arial"/>
          <w:sz w:val="24"/>
          <w:szCs w:val="24"/>
        </w:rPr>
        <w:t>geo</w:t>
      </w:r>
      <w:r w:rsidR="00751C9F" w:rsidRPr="001E12B1">
        <w:rPr>
          <w:rFonts w:ascii="Arial" w:hAnsi="Arial" w:cs="Arial"/>
          <w:sz w:val="24"/>
          <w:szCs w:val="24"/>
        </w:rPr>
        <w:t>chemical processing and river inflows</w:t>
      </w:r>
      <w:ins w:id="41" w:author="alisha saley" w:date="2023-12-02T14:25:00Z">
        <w:r w:rsidR="007F5900">
          <w:rPr>
            <w:rFonts w:ascii="Arial" w:hAnsi="Arial" w:cs="Arial"/>
            <w:sz w:val="24"/>
            <w:szCs w:val="24"/>
          </w:rPr>
          <w:t>,</w:t>
        </w:r>
      </w:ins>
      <w:r w:rsidR="00751C9F" w:rsidRPr="001E12B1">
        <w:rPr>
          <w:rFonts w:ascii="Arial" w:hAnsi="Arial" w:cs="Arial"/>
          <w:sz w:val="24"/>
          <w:szCs w:val="24"/>
        </w:rPr>
        <w:t xml:space="preserve"> </w:t>
      </w:r>
      <w:r w:rsidR="00107139" w:rsidRPr="001E12B1">
        <w:rPr>
          <w:rFonts w:ascii="Arial" w:hAnsi="Arial" w:cs="Arial"/>
          <w:sz w:val="24"/>
          <w:szCs w:val="24"/>
        </w:rPr>
        <w:t>can</w:t>
      </w:r>
      <w:ins w:id="42" w:author="alisha saley" w:date="2023-12-02T14:18:00Z">
        <w:r w:rsidR="00FD45BE">
          <w:rPr>
            <w:rFonts w:ascii="Arial" w:hAnsi="Arial" w:cs="Arial"/>
            <w:sz w:val="24"/>
            <w:szCs w:val="24"/>
          </w:rPr>
          <w:t xml:space="preserve"> contribute to</w:t>
        </w:r>
      </w:ins>
      <w:del w:id="43" w:author="alisha saley" w:date="2023-12-02T14:18:00Z">
        <w:r w:rsidR="00107139" w:rsidRPr="001E12B1" w:rsidDel="00FD45BE">
          <w:rPr>
            <w:rFonts w:ascii="Arial" w:hAnsi="Arial" w:cs="Arial"/>
            <w:sz w:val="24"/>
            <w:szCs w:val="24"/>
          </w:rPr>
          <w:delText xml:space="preserve"> </w:delText>
        </w:r>
        <w:r w:rsidR="00FC6D10" w:rsidDel="00FD45BE">
          <w:rPr>
            <w:rFonts w:ascii="Arial" w:hAnsi="Arial" w:cs="Arial"/>
            <w:sz w:val="24"/>
            <w:szCs w:val="24"/>
          </w:rPr>
          <w:delText>create</w:delText>
        </w:r>
      </w:del>
      <w:r w:rsidR="00FC6D10">
        <w:rPr>
          <w:rFonts w:ascii="Arial" w:hAnsi="Arial" w:cs="Arial"/>
          <w:sz w:val="24"/>
          <w:szCs w:val="24"/>
        </w:rPr>
        <w:t xml:space="preserve"> deviations in</w:t>
      </w:r>
      <w:r w:rsidR="00751C9F" w:rsidRPr="001E12B1">
        <w:rPr>
          <w:rFonts w:ascii="Arial" w:hAnsi="Arial" w:cs="Arial"/>
          <w:sz w:val="24"/>
          <w:szCs w:val="24"/>
        </w:rPr>
        <w:t xml:space="preserve"> total alkalinity (TA) </w:t>
      </w:r>
      <w:r w:rsidR="00FC6D10">
        <w:rPr>
          <w:rFonts w:ascii="Arial" w:hAnsi="Arial" w:cs="Arial"/>
          <w:sz w:val="24"/>
          <w:szCs w:val="24"/>
        </w:rPr>
        <w:t>from open-ocean values</w:t>
      </w:r>
      <w:r w:rsidR="00D000FE">
        <w:rPr>
          <w:rFonts w:ascii="Arial" w:hAnsi="Arial" w:cs="Arial"/>
          <w:sz w:val="24"/>
          <w:szCs w:val="24"/>
        </w:rPr>
        <w:t xml:space="preserve"> </w:t>
      </w:r>
      <w:r w:rsidR="00D000FE">
        <w:rPr>
          <w:rFonts w:ascii="Arial" w:hAnsi="Arial" w:cs="Arial"/>
          <w:sz w:val="24"/>
          <w:szCs w:val="24"/>
        </w:rPr>
        <w:fldChar w:fldCharType="begin"/>
      </w:r>
      <w:r w:rsidR="00626278">
        <w:rPr>
          <w:rFonts w:ascii="Arial" w:hAnsi="Arial" w:cs="Arial"/>
          <w:sz w:val="24"/>
          <w:szCs w:val="24"/>
        </w:rPr>
        <w:instrText xml:space="preserve"> ADDIN ZOTERO_ITEM CSL_CITATION {"citationID":"oP6SfwX8","properties":{"formattedCitation":"(Hunt et al. 2011, Fassbender et al. 2016, Montagna et al. 2018, Savoie et al. 2022)","plainCitation":"(Hunt et al. 2011, Fassbender et al. 2016, Montagna et al. 2018, Savoie et al. 2022)","noteIndex":0},"citationItems":[{"id":281,"uris":["http://zotero.org/users/4496705/items/SQI2I277"],"itemData":{"id":281,"type":"article-journal","abstract":"Abstract. Total alkalinity (TAlk) has long been used to evaluate the buffering capacity of aquatic systems. TAlk has also been used, together with measurements of either pH or dissolved inorganic carbon (DIC), to indirectly estimate the partial pressure of carbon dioxide (pCO2) in inland waters, estuaries, and marine systems. These estimates typically assume that carbonate and bicarbonate ions comprise nearly all the species contributing to TAlk; however, other inorganic and organic acids have the potential to contribute significant non-carbonate alkalinity. To evaluate the potential for error in using TAlk to estimate pCO2, we measured pH, TAlk, and DIC in samples of river water. Estimates of pCO2 derived from TAlk and pH measurements were higher than pCO2 estimates derived from DIC and pH by 13–66%. We infer that this overestimate is due to the presence of significant non-carbonate alkalinity (NC-Alk). This study also describes the relative proportions of carbonate- and non-carbonate alkalinity measured in 15 river systems located in northern New England (USA) and New Brunswick (Canada). NC-Alk represents a significant buffering component in these river systems (21–</w:instrText>
      </w:r>
      <w:r w:rsidR="00626278">
        <w:rPr>
          <w:rFonts w:ascii="Cambria Math" w:hAnsi="Cambria Math" w:cs="Cambria Math"/>
          <w:sz w:val="24"/>
          <w:szCs w:val="24"/>
        </w:rPr>
        <w:instrText>∼</w:instrText>
      </w:r>
      <w:r w:rsidR="00626278">
        <w:rPr>
          <w:rFonts w:ascii="Arial" w:hAnsi="Arial" w:cs="Arial"/>
          <w:sz w:val="24"/>
          <w:szCs w:val="24"/>
        </w:rPr>
        <w:instrText>100% of TAlk), and failure to account for NC-Alk (which cannot directly contribute to pCO2) leads to the overestimation of carbon dioxide release to the atmosphere.","container-title":"Biogeosciences","DOI":"10.5194/bg-8-3069-2011","ISSN":"1726-4189","issue":"10","journalAbbreviation":"Biogeosciences","language":"en","page":"3069-3076","source":"DOI.org (Crossref)","title":"Contribution of non-carbonate anions to total alkalinity and overestimation of &amp;lt;i&amp;gt;p&amp;lt;/i&amp;gt;CO&amp;lt;sub&amp;gt;2&amp;lt;/sub&amp;gt; in New England and New Brunswick rivers","volume":"8","author":[{"family":"Hunt","given":"C. W."},{"family":"Salisbury","given":"J. E."},{"family":"Vandemark","given":"D."}],"issued":{"date-parts":[["2011",10,31]]}}},{"id":37,"uris":["http://zotero.org/users/4496705/items/TY2BAUHF"],"itemData":{"id":37,"type":"article-journal","container-title":"Geophysical Research Letters","DOI":"10.1002/2016GL068860","ISSN":"00948276","issue":"9","journalAbbreviation":"Geophys. Res. Lett.","language":"en","page":"4467-4476","source":"DOI.org (Crossref)","title":"Consideration of coastal carbonate chemistry in understanding biological calcification: COASTAL ZONE CALCIFICATION","title-short":"Consideration of coastal carbonate chemistry in understanding biological calcification","volume":"43","author":[{"family":"Fassbender","given":"Andrea J."},{"family":"Sabine","given":"Christopher L."},{"family":"Feifel","given":"Kirsten M."}],"issued":{"date-parts":[["2016",5,16]]}}},{"id":988,"uris":["http://zotero.org/users/4496705/items/28R7MXSN"],"itemData":{"id":988,"type":"article-journal","abstract":"Abstract\n            Given projected changes in river flow to coastal regions worldwide due to climate change and increasing human freshwater demands, it is necessary to determine the role hydrology plays in regulating the biogeochemistry of estuaries. A climatic gradient exists along the Texas coast where freshwater inflow balance ranges from hydrologically positive to negative (where evaporation exceeds inflow) within a narrow latitudinal band, providing a natural experiment for examining inflow effects. Four Texas estuaries ranging from mesosaline to hypersaline were studied for 3 yr to determine how hydrological changes alter the biogeochemistry within and among the estuaries. Trends in dissolved inorganic nutrients, chlorophyll, dissolved organic matter, and carbonate chemistry indicated that these estuaries had drastically different biogeochemical signatures. Nutrients and chlorophyll patterns illustrated an emerging paradigm where phytoplankton biomass in positive estuaries is supported by “new” nitrogen from riverine input, while high concentrations of reduced nitrogen (organic, ammonium) allowed for high chlorophyll in the negative estuary. For carbonate chemistry, a positive estuary receiving river input from a limestone</w:instrText>
      </w:r>
      <w:r w:rsidR="00626278">
        <w:rPr>
          <w:rFonts w:ascii="Cambria Math" w:hAnsi="Cambria Math" w:cs="Cambria Math"/>
          <w:sz w:val="24"/>
          <w:szCs w:val="24"/>
        </w:rPr>
        <w:instrText>‐</w:instrText>
      </w:r>
      <w:r w:rsidR="00626278">
        <w:rPr>
          <w:rFonts w:ascii="Arial" w:hAnsi="Arial" w:cs="Arial"/>
          <w:sz w:val="24"/>
          <w:szCs w:val="24"/>
        </w:rPr>
        <w:instrText>dominated watershed was well</w:instrText>
      </w:r>
      <w:r w:rsidR="00626278">
        <w:rPr>
          <w:rFonts w:ascii="Cambria Math" w:hAnsi="Cambria Math" w:cs="Cambria Math"/>
          <w:sz w:val="24"/>
          <w:szCs w:val="24"/>
        </w:rPr>
        <w:instrText>‐</w:instrText>
      </w:r>
      <w:r w:rsidR="00626278">
        <w:rPr>
          <w:rFonts w:ascii="Arial" w:hAnsi="Arial" w:cs="Arial"/>
          <w:sz w:val="24"/>
          <w:szCs w:val="24"/>
        </w:rPr>
        <w:instrText>buffered under moderate to high freshwater inflow conditions. When weathering products were diluted during high</w:instrText>
      </w:r>
      <w:r w:rsidR="00626278">
        <w:rPr>
          <w:rFonts w:ascii="Cambria Math" w:hAnsi="Cambria Math" w:cs="Cambria Math"/>
          <w:sz w:val="24"/>
          <w:szCs w:val="24"/>
        </w:rPr>
        <w:instrText>‐</w:instrText>
      </w:r>
      <w:r w:rsidR="00626278">
        <w:rPr>
          <w:rFonts w:ascii="Arial" w:hAnsi="Arial" w:cs="Arial"/>
          <w:sz w:val="24"/>
          <w:szCs w:val="24"/>
        </w:rPr>
        <w:instrText>flow conditions, there is carbonate undersaturation (for aragonite) and decreases in pH. However, “acidification” was not observed in the negative estuary because evaporation concentrated the dissolved species and increased buffering capacity. Hydrological changes over spatial gradients are analogous to climatic changes over time, meaning climate change forecasts of higher temperatures and decreased precipitation can make the biogeochemistry of fresher estuaries change to the patterns of saltier estuaries.","container-title":"Limnology and Oceanography","DOI":"10.1002/lno.10953","ISSN":"0024-3590, 1939-5590","issue":"6","journalAbbreviation":"Limnology &amp; Oceanography","language":"en","page":"2465-2478","source":"DOI.org (Crossref)","title":"Effect of hydrological variability on the biogeochemistry of estuaries across a regional climatic gradient","volume":"63","author":[{"family":"Montagna","given":"Paul A."},{"family":"Hu","given":"Xinping"},{"family":"Palmer","given":"Terence A."},{"family":"Wetz","given":"Michael"}],"issued":{"date-parts":[["2018",11]]}}},{"id":1007,"uris":["http://zotero.org/users/4496705/items/AGPT9K9E"],"itemData":{"id":1007,"type":"article-journal","abstract":"Abstract\n            \n              Coastal ecosystems are highly dynamic areas for carbon cycling and are likely to be negatively impacted by increasing ocean acidification. This research focused on dissolved inorganic carbon (DIC) and total alkalinity (TA) in the Mississippi Sound to understand the influence of local rivers on coastal acidification. This area receives large fluxes of freshwater from local rivers, in addition to episodic inputs from the Mississippi River through a human</w:instrText>
      </w:r>
      <w:r w:rsidR="00626278">
        <w:rPr>
          <w:rFonts w:ascii="Cambria Math" w:hAnsi="Cambria Math" w:cs="Cambria Math"/>
          <w:sz w:val="24"/>
          <w:szCs w:val="24"/>
        </w:rPr>
        <w:instrText>‐</w:instrText>
      </w:r>
      <w:r w:rsidR="00626278">
        <w:rPr>
          <w:rFonts w:ascii="Arial" w:hAnsi="Arial" w:cs="Arial"/>
          <w:sz w:val="24"/>
          <w:szCs w:val="24"/>
        </w:rPr>
        <w:instrText>built diversion, the Bonnet Carré Spillway. Sites in the Sound were sampled monthly from August 2018 to November 2019 and weekly from June to August 2019 in response to an extended spillway opening. Prior to the 2019 spillway opening, the contribution of the local, lower alkalinity rivers to the Sound may have left the study area more susceptible to coastal acidification during winter months, with aragonite saturation states (Ω\n              ar\n              ) &lt; 2. After the spillway opened, desp</w:instrText>
      </w:r>
      <w:r w:rsidR="00626278" w:rsidRPr="00D13988">
        <w:rPr>
          <w:rFonts w:ascii="Arial" w:hAnsi="Arial" w:cs="Arial"/>
          <w:sz w:val="24"/>
          <w:szCs w:val="24"/>
          <w:lang w:val="fr-FR"/>
        </w:rPr>
        <w:instrText xml:space="preserve">ite a large increase in TA throughout the Sound, aragonite saturation states remained low, likely due to hypoxia and increased CO\n              2\n              concentrations in subsurface waters. Increased Mississippi River input could represent a new normal in the Sound's hydrography during spring and summer months. The spillway has been utilized more frequently over the last two decades due to increasing precipitation in the Mississippi River watershed, which is primarily associated with climate change. Future increases in freshwater discharge and the associated declines in salinity, dissolved oxygen, and </w:instrText>
      </w:r>
      <w:r w:rsidR="00626278">
        <w:rPr>
          <w:rFonts w:ascii="Arial" w:hAnsi="Arial" w:cs="Arial"/>
          <w:sz w:val="24"/>
          <w:szCs w:val="24"/>
        </w:rPr>
        <w:instrText>Ω</w:instrText>
      </w:r>
      <w:r w:rsidR="00626278" w:rsidRPr="00D13988">
        <w:rPr>
          <w:rFonts w:ascii="Arial" w:hAnsi="Arial" w:cs="Arial"/>
          <w:sz w:val="24"/>
          <w:szCs w:val="24"/>
          <w:lang w:val="fr-FR"/>
        </w:rPr>
        <w:instrText xml:space="preserve">\n              ar\n              in the Sound will likely be detrimental to oyster stocks and the resilience of similar ecosystems to coastal acidification.","container-title":"Limnology and Oceanography","DOI":"10.1002/lno.12237","ISSN":"0024-3590, 1939-5590","issue":"12","journalAbbreviation":"Limnology &amp; Oceanography","language":"en","page":"2779-2795","source":"DOI.org (Crossref)","title":"Impact of local rivers on coastal acidification","volume":"67","author":[{"family":"Savoie","given":"Allison M."},{"family":"Moody","given":"Amy"},{"family":"Gilbert","given":"Melissa"},{"family":"Dillon","given":"Kevin S."},{"family":"Howden","given":"Stephan D."},{"family":"Shiller","given":"Alan M."},{"family":"Hayes","given":"Christopher T."}],"issued":{"date-parts":[["2022",12]]}}}],"schema":"https://github.com/citation-style-language/schema/raw/master/csl-citation.json"} </w:instrText>
      </w:r>
      <w:r w:rsidR="00D000FE">
        <w:rPr>
          <w:rFonts w:ascii="Arial" w:hAnsi="Arial" w:cs="Arial"/>
          <w:sz w:val="24"/>
          <w:szCs w:val="24"/>
        </w:rPr>
        <w:fldChar w:fldCharType="separate"/>
      </w:r>
      <w:r w:rsidR="00626278" w:rsidRPr="00626278">
        <w:rPr>
          <w:rFonts w:ascii="Arial" w:hAnsi="Arial" w:cs="Arial"/>
          <w:sz w:val="24"/>
          <w:lang w:val="fr-FR"/>
        </w:rPr>
        <w:t>(Hunt et al. 2011, Fassbender et al. 2016, Montagna et al. 2018, Savoie et al. 2022)</w:t>
      </w:r>
      <w:r w:rsidR="00D000FE">
        <w:rPr>
          <w:rFonts w:ascii="Arial" w:hAnsi="Arial" w:cs="Arial"/>
          <w:sz w:val="24"/>
          <w:szCs w:val="24"/>
        </w:rPr>
        <w:fldChar w:fldCharType="end"/>
      </w:r>
      <w:r w:rsidR="00D000FE" w:rsidRPr="00D13988">
        <w:rPr>
          <w:rFonts w:ascii="Arial" w:hAnsi="Arial" w:cs="Arial"/>
          <w:sz w:val="24"/>
          <w:szCs w:val="24"/>
          <w:lang w:val="fr-FR"/>
        </w:rPr>
        <w:t>.</w:t>
      </w:r>
      <w:r w:rsidR="00751C9F" w:rsidRPr="00D13988">
        <w:rPr>
          <w:rFonts w:ascii="Arial" w:hAnsi="Arial" w:cs="Arial"/>
          <w:sz w:val="24"/>
          <w:szCs w:val="24"/>
          <w:lang w:val="fr-FR"/>
        </w:rPr>
        <w:t xml:space="preserve"> </w:t>
      </w:r>
      <w:r w:rsidR="00FC6D10" w:rsidRPr="00446264">
        <w:rPr>
          <w:rFonts w:ascii="Arial" w:hAnsi="Arial" w:cs="Arial"/>
          <w:sz w:val="24"/>
          <w:szCs w:val="24"/>
          <w:rPrChange w:id="44" w:author="alisha saley" w:date="2023-12-02T08:31:00Z">
            <w:rPr>
              <w:rFonts w:ascii="Arial" w:hAnsi="Arial" w:cs="Arial"/>
              <w:sz w:val="24"/>
              <w:szCs w:val="24"/>
              <w:lang w:val="fr-FR"/>
            </w:rPr>
          </w:rPrChange>
        </w:rPr>
        <w:t>Likewise, salinities</w:t>
      </w:r>
      <w:ins w:id="45" w:author="alisha saley" w:date="2023-12-02T16:14:00Z">
        <w:r w:rsidR="00033398">
          <w:rPr>
            <w:rFonts w:ascii="Arial" w:hAnsi="Arial" w:cs="Arial"/>
            <w:sz w:val="24"/>
            <w:szCs w:val="24"/>
          </w:rPr>
          <w:t xml:space="preserve"> can</w:t>
        </w:r>
      </w:ins>
      <w:r w:rsidR="00A90D4C" w:rsidRPr="00446264">
        <w:rPr>
          <w:rFonts w:ascii="Arial" w:hAnsi="Arial" w:cs="Arial"/>
          <w:sz w:val="24"/>
          <w:szCs w:val="24"/>
          <w:rPrChange w:id="46" w:author="alisha saley" w:date="2023-12-02T08:31:00Z">
            <w:rPr>
              <w:rFonts w:ascii="Arial" w:hAnsi="Arial" w:cs="Arial"/>
              <w:sz w:val="24"/>
              <w:szCs w:val="24"/>
              <w:lang w:val="fr-FR"/>
            </w:rPr>
          </w:rPrChange>
        </w:rPr>
        <w:t xml:space="preserve"> </w:t>
      </w:r>
      <w:del w:id="47" w:author="alisha saley" w:date="2023-12-02T08:30:00Z">
        <w:r w:rsidR="00FC6D10" w:rsidRPr="00446264" w:rsidDel="00446264">
          <w:rPr>
            <w:rFonts w:ascii="Arial" w:hAnsi="Arial" w:cs="Arial"/>
            <w:sz w:val="24"/>
            <w:szCs w:val="24"/>
            <w:rPrChange w:id="48" w:author="alisha saley" w:date="2023-12-02T08:31:00Z">
              <w:rPr>
                <w:rFonts w:ascii="Arial" w:hAnsi="Arial" w:cs="Arial"/>
                <w:sz w:val="24"/>
                <w:szCs w:val="24"/>
                <w:lang w:val="fr-FR"/>
              </w:rPr>
            </w:rPrChange>
          </w:rPr>
          <w:delText xml:space="preserve">can </w:delText>
        </w:r>
      </w:del>
      <w:ins w:id="49" w:author="alisha saley" w:date="2023-12-02T14:19:00Z">
        <w:r w:rsidR="00FD45BE">
          <w:rPr>
            <w:rFonts w:ascii="Arial" w:hAnsi="Arial" w:cs="Arial"/>
            <w:sz w:val="24"/>
            <w:szCs w:val="24"/>
          </w:rPr>
          <w:t>fluctuate</w:t>
        </w:r>
      </w:ins>
      <w:del w:id="50" w:author="alisha saley" w:date="2023-12-02T08:30:00Z">
        <w:r w:rsidR="00FC6D10" w:rsidRPr="00446264" w:rsidDel="00446264">
          <w:rPr>
            <w:rFonts w:ascii="Arial" w:hAnsi="Arial" w:cs="Arial"/>
            <w:sz w:val="24"/>
            <w:szCs w:val="24"/>
            <w:rPrChange w:id="51" w:author="alisha saley" w:date="2023-12-02T08:31:00Z">
              <w:rPr>
                <w:rFonts w:ascii="Arial" w:hAnsi="Arial" w:cs="Arial"/>
                <w:sz w:val="24"/>
                <w:szCs w:val="24"/>
                <w:lang w:val="fr-FR"/>
              </w:rPr>
            </w:rPrChange>
          </w:rPr>
          <w:delText>be</w:delText>
        </w:r>
      </w:del>
      <w:del w:id="52" w:author="alisha saley" w:date="2023-12-02T14:19:00Z">
        <w:r w:rsidR="00FC6D10" w:rsidRPr="00446264" w:rsidDel="00FD45BE">
          <w:rPr>
            <w:rFonts w:ascii="Arial" w:hAnsi="Arial" w:cs="Arial"/>
            <w:sz w:val="24"/>
            <w:szCs w:val="24"/>
            <w:rPrChange w:id="53" w:author="alisha saley" w:date="2023-12-02T08:31:00Z">
              <w:rPr>
                <w:rFonts w:ascii="Arial" w:hAnsi="Arial" w:cs="Arial"/>
                <w:sz w:val="24"/>
                <w:szCs w:val="24"/>
                <w:lang w:val="fr-FR"/>
              </w:rPr>
            </w:rPrChange>
          </w:rPr>
          <w:delText xml:space="preserve"> modulated</w:delText>
        </w:r>
      </w:del>
      <w:ins w:id="54" w:author="alisha saley" w:date="2023-12-02T14:20:00Z">
        <w:r w:rsidR="00FD45BE">
          <w:rPr>
            <w:rFonts w:ascii="Arial" w:hAnsi="Arial" w:cs="Arial"/>
            <w:sz w:val="24"/>
            <w:szCs w:val="24"/>
          </w:rPr>
          <w:t xml:space="preserve"> depending on </w:t>
        </w:r>
      </w:ins>
      <w:ins w:id="55" w:author="alisha saley" w:date="2023-12-02T08:32:00Z">
        <w:r w:rsidR="00446264">
          <w:rPr>
            <w:rFonts w:ascii="Arial" w:hAnsi="Arial" w:cs="Arial"/>
            <w:sz w:val="24"/>
            <w:szCs w:val="24"/>
          </w:rPr>
          <w:t xml:space="preserve">the physical and chemical </w:t>
        </w:r>
      </w:ins>
      <w:ins w:id="56" w:author="alisha saley" w:date="2023-12-02T14:22:00Z">
        <w:r w:rsidR="00FD45BE">
          <w:rPr>
            <w:rFonts w:ascii="Arial" w:hAnsi="Arial" w:cs="Arial"/>
            <w:sz w:val="24"/>
            <w:szCs w:val="24"/>
          </w:rPr>
          <w:t>mixing</w:t>
        </w:r>
      </w:ins>
      <w:ins w:id="57" w:author="alisha saley" w:date="2023-12-02T08:32:00Z">
        <w:r w:rsidR="00446264">
          <w:rPr>
            <w:rFonts w:ascii="Arial" w:hAnsi="Arial" w:cs="Arial"/>
            <w:sz w:val="24"/>
            <w:szCs w:val="24"/>
          </w:rPr>
          <w:t xml:space="preserve"> of coastal seawater with</w:t>
        </w:r>
      </w:ins>
      <w:ins w:id="58" w:author="alisha saley" w:date="2023-12-02T08:30:00Z">
        <w:r w:rsidR="00446264" w:rsidRPr="00446264">
          <w:rPr>
            <w:rFonts w:ascii="Arial" w:hAnsi="Arial" w:cs="Arial"/>
            <w:sz w:val="24"/>
            <w:szCs w:val="24"/>
            <w:rPrChange w:id="59" w:author="alisha saley" w:date="2023-12-02T08:31:00Z">
              <w:rPr>
                <w:rFonts w:ascii="Arial" w:hAnsi="Arial" w:cs="Arial"/>
                <w:sz w:val="24"/>
                <w:szCs w:val="24"/>
                <w:lang w:val="fr-FR"/>
              </w:rPr>
            </w:rPrChange>
          </w:rPr>
          <w:t xml:space="preserve"> freshwater </w:t>
        </w:r>
      </w:ins>
      <w:ins w:id="60" w:author="alisha saley" w:date="2023-12-02T14:22:00Z">
        <w:r w:rsidR="00FD45BE">
          <w:rPr>
            <w:rFonts w:ascii="Arial" w:hAnsi="Arial" w:cs="Arial"/>
            <w:sz w:val="24"/>
            <w:szCs w:val="24"/>
          </w:rPr>
          <w:t>sources</w:t>
        </w:r>
      </w:ins>
      <w:r w:rsidR="004F119E" w:rsidRPr="00446264">
        <w:rPr>
          <w:rFonts w:ascii="Arial" w:hAnsi="Arial" w:cs="Arial"/>
          <w:sz w:val="24"/>
          <w:szCs w:val="24"/>
          <w:rPrChange w:id="61" w:author="alisha saley" w:date="2023-12-02T08:31:00Z">
            <w:rPr>
              <w:rFonts w:ascii="Arial" w:hAnsi="Arial" w:cs="Arial"/>
              <w:sz w:val="24"/>
              <w:szCs w:val="24"/>
              <w:lang w:val="fr-FR"/>
            </w:rPr>
          </w:rPrChange>
        </w:rPr>
        <w:t xml:space="preserve"> </w:t>
      </w:r>
      <w:r w:rsidR="00D000FE">
        <w:rPr>
          <w:rFonts w:ascii="Arial" w:hAnsi="Arial" w:cs="Arial"/>
          <w:sz w:val="24"/>
          <w:szCs w:val="24"/>
        </w:rPr>
        <w:fldChar w:fldCharType="begin"/>
      </w:r>
      <w:r w:rsidR="00D12F0E" w:rsidRPr="00446264">
        <w:rPr>
          <w:rFonts w:ascii="Arial" w:hAnsi="Arial" w:cs="Arial"/>
          <w:sz w:val="24"/>
          <w:szCs w:val="24"/>
          <w:rPrChange w:id="62" w:author="alisha saley" w:date="2023-12-02T08:31:00Z">
            <w:rPr>
              <w:rFonts w:ascii="Arial" w:hAnsi="Arial" w:cs="Arial"/>
              <w:sz w:val="24"/>
              <w:szCs w:val="24"/>
              <w:lang w:val="fr-FR"/>
            </w:rPr>
          </w:rPrChange>
        </w:rPr>
        <w:instrText xml:space="preserve"> ADDIN ZOTERO_ITEM CSL_CITATION {"citationID":"JwDDBrvp","properties":{"formattedCitation":"(Das et al. 2012, Geiger et al. 2013, Hollarsmith et al. 2020)","plainCitation":"(Das et al. 2012, Geiger et al. 2013, Hollarsmith et al. 2020)","noteIndex":0},"citationItems":[{"id":1075,"uris":["http://zotero.org/users/4496705/items/65V3Q7QG"],"itemData":{"id":1075,"type":"article-journal","container-title":"Estuarine, Coastal and Shelf Science","DOI":"10.1016/j.ecss.2012.06.005","ISSN":"02727714","journalAbbreviation":"Estuarine, Coastal and Shelf Science","language":"en","page":"17-26","source":"DOI.org (Crossref)","title":"Impacts of Mississippi River diversions on salinity gradients in a deltaic Louisiana estuary: Ecological and management implications","title-short":"Impacts of Mississippi River diversions on salinity gradients in a deltaic Louisiana estuary","volume":"111","author":[{"family":"Das","given":"Anindita"},{"family":"Justic","given":"Dubravko"},{"family":"Inoue","given":"Masamichi"},{"family":"Hoda","given":"Asif"},{"family":"Huang","given":"Haosheng"},{"family":"Park","given":"Dongho"}],"issued":{"date-parts":[["2012",10]]}}},{"id":1074,"uris":["http://zotero.org/users/4496705/items/ZSCRHJEB"],"itemData":{"id":1074,"type":"article-journal","container-title":"Continental Shelf Research","DOI":"10.1016/j.csr.2011.12.001","ISSN":"02784343","journalAbbreviation":"Continental Shelf Research","lan</w:instrText>
      </w:r>
      <w:r w:rsidR="00D12F0E" w:rsidRPr="00537A1B">
        <w:rPr>
          <w:rFonts w:ascii="Arial" w:hAnsi="Arial" w:cs="Arial"/>
          <w:sz w:val="24"/>
          <w:szCs w:val="24"/>
          <w:lang w:val="fr-FR"/>
        </w:rPr>
        <w:instrText>guage":"en","page":"S235-S242","so</w:instrText>
      </w:r>
      <w:r w:rsidR="00D12F0E">
        <w:rPr>
          <w:rFonts w:ascii="Arial" w:hAnsi="Arial" w:cs="Arial"/>
          <w:sz w:val="24"/>
          <w:szCs w:val="24"/>
        </w:rPr>
        <w:instrText>urce":"DOI.org (Crossref)","title":"Satellite-derived coastal ocean and estuarine salinity in the Mid-Atlantic","volume":"63","author":[{"family":"Geiger","given":"Erick F."},{"family":"Grossi","given":"Matthew D."},{"family":"Trembanis","given":"Arthur C."},{"family":"Kohut","given":"Josh T."},{"family":"Oliver","given":"Matthew J."}],"issued":{"date-parts":[["2013",7]]}}},{"id":1055,"uris":["http://zotero.org/users/4496705/items/UQTRE2HD"],"itemData":{"id":1055,"type":"article-journal","abstract":"Abstract\n            \n              The effects of climate change, including ocean acidification and ocean heatwaves, on biological communities in estuaries are often uncertain. Part of the uncertainty is due to the complex suite of environmental factors in addition to acidification and warming that influence the growth of shells and skeletons of many estuarine organisms. The goal of this study was to document spatial and temporal variation in water column properties and to measure the in situ effects on larval and recently settled stages of ecologically important Olympia oysters (\n              Ostrea lurida\n              ) and commercially important Pacific oysters (\n              Crassostrea gigas\n              ) in a low</w:instrText>
      </w:r>
      <w:r w:rsidR="00D12F0E">
        <w:rPr>
          <w:rFonts w:ascii="Cambria Math" w:hAnsi="Cambria Math" w:cs="Cambria Math"/>
          <w:sz w:val="24"/>
          <w:szCs w:val="24"/>
        </w:rPr>
        <w:instrText>‐</w:instrText>
      </w:r>
      <w:r w:rsidR="00D12F0E">
        <w:rPr>
          <w:rFonts w:ascii="Arial" w:hAnsi="Arial" w:cs="Arial"/>
          <w:sz w:val="24"/>
          <w:szCs w:val="24"/>
        </w:rPr>
        <w:instrText>inflow estuary with a Mediterranean climate in Northern California. Our results reveal that seasonal inputs of upwelled or riverine water create important and predictable gradients of carbonate system parameters, temperature, salinity, dissolved oxygen (DO), and other variables that influence oyster performance, and that the influence of these gradients is contingent upon the location in the estuary as well as seasonal timing. During upwelling events (dry season), temperature, carbonate chemistry, and DO had the greatest impact on oyster performance. During runoff events (wet season), gradients in salinity, nutrient concentrations, and total alkalinity driven by river discharge were comparatively more important. These results suggest that the spatial importance of carbonate chemistry and temperature are seasonally variable and are two of several other factors that determine oyster performance. We use these results to discuss future impacts on oysters given projected regional changes in the frequency and magnitude of upwelling and precipitation</w:instrText>
      </w:r>
      <w:r w:rsidR="00D12F0E">
        <w:rPr>
          <w:rFonts w:ascii="Cambria Math" w:hAnsi="Cambria Math" w:cs="Cambria Math"/>
          <w:sz w:val="24"/>
          <w:szCs w:val="24"/>
        </w:rPr>
        <w:instrText>‐</w:instrText>
      </w:r>
      <w:r w:rsidR="00D12F0E">
        <w:rPr>
          <w:rFonts w:ascii="Arial" w:hAnsi="Arial" w:cs="Arial"/>
          <w:sz w:val="24"/>
          <w:szCs w:val="24"/>
        </w:rPr>
        <w:instrText xml:space="preserve">driven runoff events.","container-title":"Limnology and Oceanography","DOI":"10.1002/lno.11293","ISSN":"0024-3590, 1939-5590","issue":"2","journalAbbreviation":"Limnology &amp; Oceanography","language":"en","page":"224-235","source":"DOI.org (Crossref)","title":"Effects of seasonal upwelling and runoff on water chemistry and growth and survival of native and commercial oysters","volume":"65","author":[{"family":"Hollarsmith","given":"Jordan A."},{"family":"Sadowski","given":"Jason S."},{"family":"Picard","given":"Manon M. M."},{"family":"Cheng","given":"Brian"},{"family":"Farlin","given":"James"},{"family":"Russell","given":"Ann"},{"family":"Grosholz","given":"Edwin D."}],"issued":{"date-parts":[["2020",2]]}}}],"schema":"https://github.com/citation-style-language/schema/raw/master/csl-citation.json"} </w:instrText>
      </w:r>
      <w:r w:rsidR="00D000FE">
        <w:rPr>
          <w:rFonts w:ascii="Arial" w:hAnsi="Arial" w:cs="Arial"/>
          <w:sz w:val="24"/>
          <w:szCs w:val="24"/>
        </w:rPr>
        <w:fldChar w:fldCharType="separate"/>
      </w:r>
      <w:r w:rsidR="006E6A36" w:rsidRPr="006E6A36">
        <w:rPr>
          <w:rFonts w:ascii="Arial" w:hAnsi="Arial" w:cs="Arial"/>
          <w:sz w:val="24"/>
        </w:rPr>
        <w:t>(Das et al. 2012, Geiger et al. 2013, Hollarsmith et al. 2020)</w:t>
      </w:r>
      <w:r w:rsidR="00D000FE">
        <w:rPr>
          <w:rFonts w:ascii="Arial" w:hAnsi="Arial" w:cs="Arial"/>
          <w:sz w:val="24"/>
          <w:szCs w:val="24"/>
        </w:rPr>
        <w:fldChar w:fldCharType="end"/>
      </w:r>
      <w:r w:rsidR="00FC6D10" w:rsidRPr="00FF34CC">
        <w:rPr>
          <w:rFonts w:ascii="Arial" w:hAnsi="Arial" w:cs="Arial"/>
          <w:sz w:val="24"/>
          <w:szCs w:val="24"/>
        </w:rPr>
        <w:t xml:space="preserve">. </w:t>
      </w:r>
      <w:ins w:id="63" w:author="alisha saley" w:date="2023-12-02T14:26:00Z">
        <w:r w:rsidR="007F5900">
          <w:rPr>
            <w:rFonts w:ascii="Arial" w:hAnsi="Arial" w:cs="Arial"/>
            <w:sz w:val="24"/>
            <w:szCs w:val="24"/>
          </w:rPr>
          <w:t>Moreover, s</w:t>
        </w:r>
      </w:ins>
      <w:del w:id="64" w:author="alisha saley" w:date="2023-12-02T14:26:00Z">
        <w:r w:rsidR="00F24CBE" w:rsidDel="007F5900">
          <w:rPr>
            <w:rFonts w:ascii="Arial" w:hAnsi="Arial" w:cs="Arial"/>
            <w:sz w:val="24"/>
            <w:szCs w:val="24"/>
          </w:rPr>
          <w:delText>S</w:delText>
        </w:r>
      </w:del>
      <w:r w:rsidR="00F24CBE">
        <w:rPr>
          <w:rFonts w:ascii="Arial" w:hAnsi="Arial" w:cs="Arial"/>
          <w:sz w:val="24"/>
          <w:szCs w:val="24"/>
        </w:rPr>
        <w:t>horeline and e</w:t>
      </w:r>
      <w:r w:rsidR="008E711B" w:rsidRPr="00CA31B1">
        <w:rPr>
          <w:rFonts w:ascii="Arial" w:hAnsi="Arial" w:cs="Arial"/>
          <w:sz w:val="24"/>
          <w:szCs w:val="24"/>
        </w:rPr>
        <w:t>stuarine conditions</w:t>
      </w:r>
      <w:r w:rsidR="00957032" w:rsidRPr="00CA31B1">
        <w:rPr>
          <w:rFonts w:ascii="Arial" w:hAnsi="Arial" w:cs="Arial"/>
          <w:sz w:val="24"/>
          <w:szCs w:val="24"/>
        </w:rPr>
        <w:t xml:space="preserve"> are </w:t>
      </w:r>
      <w:del w:id="65" w:author="alisha saley" w:date="2023-12-02T14:26:00Z">
        <w:r w:rsidR="00FC6D10" w:rsidRPr="00CA31B1" w:rsidDel="007F5900">
          <w:rPr>
            <w:rFonts w:ascii="Arial" w:hAnsi="Arial" w:cs="Arial"/>
            <w:sz w:val="24"/>
            <w:szCs w:val="24"/>
          </w:rPr>
          <w:delText xml:space="preserve">also </w:delText>
        </w:r>
      </w:del>
      <w:r w:rsidR="00957032" w:rsidRPr="00CA31B1">
        <w:rPr>
          <w:rFonts w:ascii="Arial" w:hAnsi="Arial" w:cs="Arial"/>
          <w:sz w:val="24"/>
          <w:szCs w:val="24"/>
        </w:rPr>
        <w:t xml:space="preserve">temporally complex, </w:t>
      </w:r>
      <w:r w:rsidR="00FC6D10" w:rsidRPr="00CA31B1">
        <w:rPr>
          <w:rFonts w:ascii="Arial" w:hAnsi="Arial" w:cs="Arial"/>
          <w:sz w:val="24"/>
          <w:szCs w:val="24"/>
        </w:rPr>
        <w:t xml:space="preserve">with </w:t>
      </w:r>
      <w:r w:rsidR="00A82DEF" w:rsidRPr="00CA31B1">
        <w:rPr>
          <w:rFonts w:ascii="Arial" w:hAnsi="Arial" w:cs="Arial"/>
          <w:sz w:val="24"/>
          <w:szCs w:val="24"/>
        </w:rPr>
        <w:t xml:space="preserve">TA and salinity </w:t>
      </w:r>
      <w:r w:rsidR="008E711B" w:rsidRPr="00CA31B1">
        <w:rPr>
          <w:rFonts w:ascii="Arial" w:hAnsi="Arial" w:cs="Arial"/>
          <w:sz w:val="24"/>
          <w:szCs w:val="24"/>
        </w:rPr>
        <w:lastRenderedPageBreak/>
        <w:t>chang</w:t>
      </w:r>
      <w:r w:rsidR="00FC6D10" w:rsidRPr="00CA31B1">
        <w:rPr>
          <w:rFonts w:ascii="Arial" w:hAnsi="Arial" w:cs="Arial"/>
          <w:sz w:val="24"/>
          <w:szCs w:val="24"/>
        </w:rPr>
        <w:t>ing</w:t>
      </w:r>
      <w:r w:rsidR="00751C9F" w:rsidRPr="00CA31B1">
        <w:rPr>
          <w:rFonts w:ascii="Arial" w:hAnsi="Arial" w:cs="Arial"/>
          <w:sz w:val="24"/>
          <w:szCs w:val="24"/>
        </w:rPr>
        <w:t xml:space="preserve"> abruptly</w:t>
      </w:r>
      <w:r w:rsidR="00FC6D10" w:rsidRPr="00CA31B1">
        <w:rPr>
          <w:rFonts w:ascii="Arial" w:hAnsi="Arial" w:cs="Arial"/>
          <w:sz w:val="24"/>
          <w:szCs w:val="24"/>
        </w:rPr>
        <w:t xml:space="preserve">, often in conjunction </w:t>
      </w:r>
      <w:r w:rsidR="006B45CF" w:rsidRPr="00CA31B1">
        <w:rPr>
          <w:rFonts w:ascii="Arial" w:hAnsi="Arial" w:cs="Arial"/>
          <w:sz w:val="24"/>
          <w:szCs w:val="24"/>
        </w:rPr>
        <w:t xml:space="preserve">with </w:t>
      </w:r>
      <w:r w:rsidR="00A82DEF" w:rsidRPr="00CA31B1">
        <w:rPr>
          <w:rFonts w:ascii="Arial" w:hAnsi="Arial" w:cs="Arial"/>
          <w:sz w:val="24"/>
          <w:szCs w:val="24"/>
        </w:rPr>
        <w:t xml:space="preserve">storms or </w:t>
      </w:r>
      <w:r w:rsidR="00FC6D10" w:rsidRPr="00CA31B1">
        <w:rPr>
          <w:rFonts w:ascii="Arial" w:hAnsi="Arial" w:cs="Arial"/>
          <w:sz w:val="24"/>
          <w:szCs w:val="24"/>
        </w:rPr>
        <w:t>seasonal shifts,</w:t>
      </w:r>
      <w:r w:rsidR="0034758C" w:rsidRPr="00CA31B1">
        <w:rPr>
          <w:rFonts w:ascii="Arial" w:hAnsi="Arial" w:cs="Arial"/>
          <w:sz w:val="24"/>
          <w:szCs w:val="24"/>
        </w:rPr>
        <w:t xml:space="preserve"> </w:t>
      </w:r>
      <w:r w:rsidR="007A210E" w:rsidRPr="00CA31B1">
        <w:rPr>
          <w:rFonts w:ascii="Arial" w:hAnsi="Arial" w:cs="Arial"/>
          <w:sz w:val="24"/>
          <w:szCs w:val="24"/>
        </w:rPr>
        <w:t xml:space="preserve">and </w:t>
      </w:r>
      <w:r w:rsidR="00FC6D10" w:rsidRPr="00CA31B1">
        <w:rPr>
          <w:rFonts w:ascii="Arial" w:hAnsi="Arial" w:cs="Arial"/>
          <w:sz w:val="24"/>
          <w:szCs w:val="24"/>
        </w:rPr>
        <w:t xml:space="preserve">then </w:t>
      </w:r>
      <w:r w:rsidR="007A210E" w:rsidRPr="00CA31B1">
        <w:rPr>
          <w:rFonts w:ascii="Arial" w:hAnsi="Arial" w:cs="Arial"/>
          <w:sz w:val="24"/>
          <w:szCs w:val="24"/>
        </w:rPr>
        <w:t>persist</w:t>
      </w:r>
      <w:r w:rsidR="00FC6D10" w:rsidRPr="00CA31B1">
        <w:rPr>
          <w:rFonts w:ascii="Arial" w:hAnsi="Arial" w:cs="Arial"/>
          <w:sz w:val="24"/>
          <w:szCs w:val="24"/>
        </w:rPr>
        <w:t>ing</w:t>
      </w:r>
      <w:r w:rsidR="007A210E" w:rsidRPr="00CA31B1">
        <w:rPr>
          <w:rFonts w:ascii="Arial" w:hAnsi="Arial" w:cs="Arial"/>
          <w:sz w:val="24"/>
          <w:szCs w:val="24"/>
        </w:rPr>
        <w:t xml:space="preserve"> for </w:t>
      </w:r>
      <w:r w:rsidR="00A82DEF" w:rsidRPr="00CA31B1">
        <w:rPr>
          <w:rFonts w:ascii="Arial" w:hAnsi="Arial" w:cs="Arial"/>
          <w:sz w:val="24"/>
          <w:szCs w:val="24"/>
        </w:rPr>
        <w:t xml:space="preserve">days </w:t>
      </w:r>
      <w:r w:rsidR="00B360D9" w:rsidRPr="00CA31B1">
        <w:rPr>
          <w:rFonts w:ascii="Arial" w:hAnsi="Arial" w:cs="Arial"/>
          <w:sz w:val="24"/>
          <w:szCs w:val="24"/>
        </w:rPr>
        <w:t>to months</w:t>
      </w:r>
      <w:r w:rsidR="004F119E" w:rsidRPr="00CA31B1">
        <w:rPr>
          <w:rFonts w:ascii="Arial" w:hAnsi="Arial" w:cs="Arial"/>
          <w:sz w:val="24"/>
          <w:szCs w:val="24"/>
        </w:rPr>
        <w:t xml:space="preserve"> </w:t>
      </w:r>
      <w:r w:rsidR="00CA31B1">
        <w:rPr>
          <w:rFonts w:ascii="Arial" w:hAnsi="Arial" w:cs="Arial"/>
          <w:sz w:val="24"/>
          <w:szCs w:val="24"/>
          <w:lang w:val="fr-FR"/>
        </w:rPr>
        <w:fldChar w:fldCharType="begin"/>
      </w:r>
      <w:r w:rsidR="00241AD4">
        <w:rPr>
          <w:rFonts w:ascii="Arial" w:hAnsi="Arial" w:cs="Arial"/>
          <w:sz w:val="24"/>
          <w:szCs w:val="24"/>
        </w:rPr>
        <w:instrText xml:space="preserve"> ADDIN ZOTERO_ITEM CSL_CITATION {"citationID":"vWa2zlVb","properties":{"formattedCitation":"(Najjar et al. 2020, Ricart et al. 2021b, Bartoloni et al. 2023)","plainCitation":"(Najjar et al. 2020, Ricart et al. 2021b, Bartoloni et al. 2023)","noteIndex":0},"citationItems":[{"id":1058,"uris":["http://zotero.org/users/4496705/items/F28V747H"],"itemData":{"id":1058,"type":"article-journal","abstract":"Abstract\n            \n              Despite the important role of alkalinity in estuarine carbon cycling, the seasonal and decadal variability of alkalinity, particularly within multiple tidal tributaries of the same estuary, is poorly understood. Here we analyze more than 25,000 alkalinity measurements, mostly from the 1980s and 1990s, in the major tidal tributaries of the Chesapeake Bay, a large, coastal</w:instrText>
      </w:r>
      <w:r w:rsidR="00241AD4">
        <w:rPr>
          <w:rFonts w:ascii="Cambria Math" w:hAnsi="Cambria Math" w:cs="Cambria Math"/>
          <w:sz w:val="24"/>
          <w:szCs w:val="24"/>
        </w:rPr>
        <w:instrText>‐</w:instrText>
      </w:r>
      <w:r w:rsidR="00241AD4">
        <w:rPr>
          <w:rFonts w:ascii="Arial" w:hAnsi="Arial" w:cs="Arial"/>
          <w:sz w:val="24"/>
          <w:szCs w:val="24"/>
        </w:rPr>
        <w:instrText>plain estuary of eastern North America. The long</w:instrText>
      </w:r>
      <w:r w:rsidR="00241AD4">
        <w:rPr>
          <w:rFonts w:ascii="Cambria Math" w:hAnsi="Cambria Math" w:cs="Cambria Math"/>
          <w:sz w:val="24"/>
          <w:szCs w:val="24"/>
        </w:rPr>
        <w:instrText>‐</w:instrText>
      </w:r>
      <w:r w:rsidR="00241AD4">
        <w:rPr>
          <w:rFonts w:ascii="Arial" w:hAnsi="Arial" w:cs="Arial"/>
          <w:sz w:val="24"/>
          <w:szCs w:val="24"/>
        </w:rPr>
        <w:instrText>term means of alkalinity in tidal</w:instrText>
      </w:r>
      <w:r w:rsidR="00241AD4">
        <w:rPr>
          <w:rFonts w:ascii="Cambria Math" w:hAnsi="Cambria Math" w:cs="Cambria Math"/>
          <w:sz w:val="24"/>
          <w:szCs w:val="24"/>
        </w:rPr>
        <w:instrText>‐</w:instrText>
      </w:r>
      <w:r w:rsidR="00241AD4">
        <w:rPr>
          <w:rFonts w:ascii="Arial" w:hAnsi="Arial" w:cs="Arial"/>
          <w:sz w:val="24"/>
          <w:szCs w:val="24"/>
        </w:rPr>
        <w:instrText>fresh waters vary by a factor of 6 among seven tidal tributaries, reflecting the alkalinity of nontidal rivers draining to these estuaries. At 25 stations, mostly in the Potomac River Estuary, we find significant long</w:instrText>
      </w:r>
      <w:r w:rsidR="00241AD4">
        <w:rPr>
          <w:rFonts w:ascii="Cambria Math" w:hAnsi="Cambria Math" w:cs="Cambria Math"/>
          <w:sz w:val="24"/>
          <w:szCs w:val="24"/>
        </w:rPr>
        <w:instrText>‐</w:instrText>
      </w:r>
      <w:r w:rsidR="00241AD4">
        <w:rPr>
          <w:rFonts w:ascii="Arial" w:hAnsi="Arial" w:cs="Arial"/>
          <w:sz w:val="24"/>
          <w:szCs w:val="24"/>
        </w:rPr>
        <w:instrText>term increasing trends that exceed the trends in the nontidal rivers upstream of those stations. Box model calculations in the Potomac River Estuary indicate that the main cause of the estuarine trends is a declining alkalinity sink. The magnitude of this sink is consistent with a simple model of calcification by the invasive bivalve\n              Corbicula fluminea\n              . More generally, in tidal tributaries fed by high</w:instrText>
      </w:r>
      <w:r w:rsidR="00241AD4">
        <w:rPr>
          <w:rFonts w:ascii="Cambria Math" w:hAnsi="Cambria Math" w:cs="Cambria Math"/>
          <w:sz w:val="24"/>
          <w:szCs w:val="24"/>
        </w:rPr>
        <w:instrText>‐</w:instrText>
      </w:r>
      <w:r w:rsidR="00241AD4">
        <w:rPr>
          <w:rFonts w:ascii="Arial" w:hAnsi="Arial" w:cs="Arial"/>
          <w:sz w:val="24"/>
          <w:szCs w:val="24"/>
        </w:rPr>
        <w:instrText>alkalinity nontidal rivers, alkalinity is consumed, with sinks ranging from 8% to 27% of the upstream input. In contrast, tidal tributaries that are fed by low</w:instrText>
      </w:r>
      <w:r w:rsidR="00241AD4">
        <w:rPr>
          <w:rFonts w:ascii="Cambria Math" w:hAnsi="Cambria Math" w:cs="Cambria Math"/>
          <w:sz w:val="24"/>
          <w:szCs w:val="24"/>
        </w:rPr>
        <w:instrText>‐</w:instrText>
      </w:r>
      <w:r w:rsidR="00241AD4">
        <w:rPr>
          <w:rFonts w:ascii="Arial" w:hAnsi="Arial" w:cs="Arial"/>
          <w:sz w:val="24"/>
          <w:szCs w:val="24"/>
        </w:rPr>
        <w:instrText>alkalinity nontidal rivers have sources of alkalinity amounting to 34% to 171% of the upstream input. For a single estuarine system, the Chesapeake Bay has diverse alkalinity dynamics and can thus serve as a laboratory for studying the numerous processes influencing alkalinity among the world's estuaries.\n            \n          , \n            Plain Language Summary\n            Alkalinity, which is the capacity of a water body to neutralize acid, is a useful quantity when studying the cycling of carbon in water bodies, including estuaries. Here we analyze alkalinity measurements in tidal tributaries of the Chesapeake Bay. Average alkalinity levels in the freshest parts of the estuaries varied by sixfold among seven tidal tributaries. Alkalinity was also found to increase over several decades at several locations, partially due to alkalinity increases in the rivers draining to Chesapeake Bay and also probably due to a reduction in the processes that remove alkalinity from estuarine waters. Evidence also supports the role of an invasive species, the Asiatic Clam, in the alkalinity removal in the Potomac River Estuary. More generally, we found evidence that tidal tributaries fed by high</w:instrText>
      </w:r>
      <w:r w:rsidR="00241AD4">
        <w:rPr>
          <w:rFonts w:ascii="Cambria Math" w:hAnsi="Cambria Math" w:cs="Cambria Math"/>
          <w:sz w:val="24"/>
          <w:szCs w:val="24"/>
        </w:rPr>
        <w:instrText>‐</w:instrText>
      </w:r>
      <w:r w:rsidR="00241AD4">
        <w:rPr>
          <w:rFonts w:ascii="Arial" w:hAnsi="Arial" w:cs="Arial"/>
          <w:sz w:val="24"/>
          <w:szCs w:val="24"/>
        </w:rPr>
        <w:instrText>alkalinity rivers consumed alkalinity while tidal tributaries that are fed by low</w:instrText>
      </w:r>
      <w:r w:rsidR="00241AD4">
        <w:rPr>
          <w:rFonts w:ascii="Cambria Math" w:hAnsi="Cambria Math" w:cs="Cambria Math"/>
          <w:sz w:val="24"/>
          <w:szCs w:val="24"/>
        </w:rPr>
        <w:instrText>‐</w:instrText>
      </w:r>
      <w:r w:rsidR="00241AD4">
        <w:rPr>
          <w:rFonts w:ascii="Arial" w:hAnsi="Arial" w:cs="Arial"/>
          <w:sz w:val="24"/>
          <w:szCs w:val="24"/>
        </w:rPr>
        <w:instrText>alkalinity rivers produce alkalinity. For a single estuarine system, the Chesapeake Bay has a wide range of alkalinity levels and a wide variety of processes that influence its alkalinity. Therefore, the Chesapeake Bay can serve as a laboratory for studying the alkalinity of many of the world's estuaries.\n          , \n            Key Points\n            \n              \n                \n                  The long</w:instrText>
      </w:r>
      <w:r w:rsidR="00241AD4">
        <w:rPr>
          <w:rFonts w:ascii="Cambria Math" w:hAnsi="Cambria Math" w:cs="Cambria Math"/>
          <w:sz w:val="24"/>
          <w:szCs w:val="24"/>
        </w:rPr>
        <w:instrText>‐</w:instrText>
      </w:r>
      <w:r w:rsidR="00241AD4">
        <w:rPr>
          <w:rFonts w:ascii="Arial" w:hAnsi="Arial" w:cs="Arial"/>
          <w:sz w:val="24"/>
          <w:szCs w:val="24"/>
        </w:rPr>
        <w:instrText>term means of alkalinity in fresh waters of the Chesapeake Bay vary by a factor of 6 among seven tidal tributaries\n                \n                \n                  Tidal tributaries fed by high</w:instrText>
      </w:r>
      <w:r w:rsidR="00241AD4">
        <w:rPr>
          <w:rFonts w:ascii="Cambria Math" w:hAnsi="Cambria Math" w:cs="Cambria Math"/>
          <w:sz w:val="24"/>
          <w:szCs w:val="24"/>
        </w:rPr>
        <w:instrText>‐</w:instrText>
      </w:r>
      <w:r w:rsidR="00241AD4">
        <w:rPr>
          <w:rFonts w:ascii="Arial" w:hAnsi="Arial" w:cs="Arial"/>
          <w:sz w:val="24"/>
          <w:szCs w:val="24"/>
        </w:rPr>
        <w:instrText>alkalinity rivers have alkalinity sinks and those fed by low</w:instrText>
      </w:r>
      <w:r w:rsidR="00241AD4">
        <w:rPr>
          <w:rFonts w:ascii="Cambria Math" w:hAnsi="Cambria Math" w:cs="Cambria Math"/>
          <w:sz w:val="24"/>
          <w:szCs w:val="24"/>
        </w:rPr>
        <w:instrText>‐</w:instrText>
      </w:r>
      <w:r w:rsidR="00241AD4">
        <w:rPr>
          <w:rFonts w:ascii="Arial" w:hAnsi="Arial" w:cs="Arial"/>
          <w:sz w:val="24"/>
          <w:szCs w:val="24"/>
        </w:rPr>
        <w:instrText>alkalinity rivers have alkalinity sources\n                \n                \n                  The alkalinity sink in the Potomac River Estuary declined from 1986 to 2013, leading alkalinity to increase in this system","container-title":"Journal of Geophysical Research: Oceans","DOI":"10.1029/2019JC015597","ISSN":"2169-9275, 2169-9291","issue":"1","journalAbbreviation":"JGR Oceans","language":"en","page":"e2019JC015597","source":"DOI.org (Crossref)","title":"Alkalinity in Tidal Tributaries of the Chesapeake Bay","volume":"125","author":[{"family":"Najjar","given":"Raymond G."},{"family":"Herrmann","given":"Maria"},{"family":"Cintrón Del Valle","given":"Sebastián M."},{"family":"Friedman","given":"Jaclyn R."},{"family":"Friedrichs","given":"Marjorie A.M."},{"family":"Harris","given":"Lora A."},{"family":"Shadwick","given":"Elizabeth H."},{"family":"Stets","given":"Edward G."},{"family":"Woodland","given":"Ryan J."}],"issued":{"date-parts":[["2020",1]]}}},{"id":1060,"uris":["http://zotero.org/users/4496705/items/65B2ZJGM"],"itemData":{"id":1060,"type":"article-journal","abstract":"Abstract\n            \n              Global</w:instrText>
      </w:r>
      <w:r w:rsidR="00241AD4">
        <w:rPr>
          <w:rFonts w:ascii="Cambria Math" w:hAnsi="Cambria Math" w:cs="Cambria Math"/>
          <w:sz w:val="24"/>
          <w:szCs w:val="24"/>
        </w:rPr>
        <w:instrText>‐</w:instrText>
      </w:r>
      <w:r w:rsidR="00241AD4">
        <w:rPr>
          <w:rFonts w:ascii="Arial" w:hAnsi="Arial" w:cs="Arial"/>
          <w:sz w:val="24"/>
          <w:szCs w:val="24"/>
        </w:rPr>
        <w:instrText>scale ocean acidification has spurred interest in the capacity of seagrass ecosystems to increase seawater pH within crucial shoreline habitats through photosynthetic activity. However, the dynamic variability of the coastal carbonate system has impeded generalization into whether seagrass aerobic metabolism ameliorates low pH on physiologically and ecologically relevant timescales. Here we present results of the most extensive study to date of pH modulation by seagrasses, spanning seven meadows (\n              Zostera marina\n              ) and 1000 km of U.S. west coast over 6 years. Amelioration by seagrass ecosystems compared to non</w:instrText>
      </w:r>
      <w:r w:rsidR="00241AD4">
        <w:rPr>
          <w:rFonts w:ascii="Cambria Math" w:hAnsi="Cambria Math" w:cs="Cambria Math"/>
          <w:sz w:val="24"/>
          <w:szCs w:val="24"/>
        </w:rPr>
        <w:instrText>‐</w:instrText>
      </w:r>
      <w:r w:rsidR="00241AD4">
        <w:rPr>
          <w:rFonts w:ascii="Arial" w:hAnsi="Arial" w:cs="Arial"/>
          <w:sz w:val="24"/>
          <w:szCs w:val="24"/>
        </w:rPr>
        <w:instrText>vegetated areas occurred 65% of the time (mean increase 0.07 ± 0.008 SE). Events of continuous elevation in pH within seagrass ecosystems, indicating amelioration of low pH, were longer and of greater magnitude than opposing cases of reduced pH or exacerbation. Sustained elevations in pH of &gt;0.1, comparable to a 30% decrease in [H\n              +\n              ], were not restricted only to daylight hours but instead persisted for up to 21 days. Maximal pH elevations occurred in spring and summer during the seagrass growth season, with a tendency for stronger effects in higher latitude meadows. These results indicate that seagrass meadows can locally alleviate low pH conditions for extended periods of time with important implications for the conservation and management of coastal ecosystems.","container-title":"Global Change Biology","DOI":"10.1111/gcb.15594","ISSN":"1354-1013, 1365-2486","issue":"11","journalAbbreviation":"Global Chan</w:instrText>
      </w:r>
      <w:r w:rsidR="00241AD4" w:rsidRPr="00241AD4">
        <w:rPr>
          <w:rFonts w:ascii="Arial" w:hAnsi="Arial" w:cs="Arial"/>
          <w:sz w:val="24"/>
          <w:szCs w:val="24"/>
          <w:lang w:val="fr-FR"/>
          <w:rPrChange w:id="66" w:author="alisha saley" w:date="2023-12-02T16:39:00Z">
            <w:rPr>
              <w:rFonts w:ascii="Arial" w:hAnsi="Arial" w:cs="Arial"/>
              <w:sz w:val="24"/>
              <w:szCs w:val="24"/>
            </w:rPr>
          </w:rPrChange>
        </w:rPr>
        <w:instrText>ge Biology","language":"en","page":"2580-2591","source":"DOI.org (Crossref)","title":"Coast</w:instrText>
      </w:r>
      <w:r w:rsidR="00241AD4" w:rsidRPr="00241AD4">
        <w:rPr>
          <w:rFonts w:ascii="Cambria Math" w:hAnsi="Cambria Math" w:cs="Cambria Math"/>
          <w:sz w:val="24"/>
          <w:szCs w:val="24"/>
          <w:lang w:val="fr-FR"/>
          <w:rPrChange w:id="67" w:author="alisha saley" w:date="2023-12-02T16:39:00Z">
            <w:rPr>
              <w:rFonts w:ascii="Cambria Math" w:hAnsi="Cambria Math" w:cs="Cambria Math"/>
              <w:sz w:val="24"/>
              <w:szCs w:val="24"/>
            </w:rPr>
          </w:rPrChange>
        </w:rPr>
        <w:instrText>‐</w:instrText>
      </w:r>
      <w:r w:rsidR="00241AD4" w:rsidRPr="00241AD4">
        <w:rPr>
          <w:rFonts w:ascii="Arial" w:hAnsi="Arial" w:cs="Arial"/>
          <w:sz w:val="24"/>
          <w:szCs w:val="24"/>
          <w:lang w:val="fr-FR"/>
          <w:rPrChange w:id="68" w:author="alisha saley" w:date="2023-12-02T16:39:00Z">
            <w:rPr>
              <w:rFonts w:ascii="Arial" w:hAnsi="Arial" w:cs="Arial"/>
              <w:sz w:val="24"/>
              <w:szCs w:val="24"/>
            </w:rPr>
          </w:rPrChange>
        </w:rPr>
        <w:instrText xml:space="preserve">wide evidence of low pH amelioration by seagrass ecosystems","volume":"27","author":[{"family":"Ricart","given":"Aurora M."},{"family":"Ward","given":"Melissa"},{"family":"Hill","given":"Tessa M."},{"family":"Sanford","given":"Eric"},{"family":"Kroeker","given":"Kristy J."},{"family":"Takeshita","given":"Yuichiro"},{"family":"Merolla","given":"Sarah"},{"family":"Shukla","given":"Priya"},{"family":"Ninokawa","given":"Aaron T."},{"family":"Elsmore","given":"Kristen"},{"family":"Gaylord","given":"Brian"}],"issued":{"date-parts":[["2021",6]]}}},{"id":1057,"uris":["http://zotero.org/users/4496705/items/9IRPHG9B"],"itemData":{"id":1057,"type":"article-journal","container-title":"Estuarine, Coastal and Shelf Science","DOI":"10.1016/j.ecss.2022.108195","ISSN":"02727714","journalAbbreviation":"Estuarine, Coastal and Shelf Science","language":"en","page":"108195","source":"DOI.org (Crossref)","title":"Spatial distribution of seawater carbonate chemistry and hydrodynamic controls in a low-inflow estuary","volume":"281","author":[{"family":"Bartoloni","given":"Sarah E."},{"family":"Walter","given":"Ryan K."},{"family":"Wewerka","given":"Sydney N."},{"family":"Higgins","given":"Jolie"},{"family":"O'Leary","given":"Jennifer K."},{"family":"Bockmon","given":"Emily E."}],"issued":{"date-parts":[["2023",2]]}}}],"schema":"https://github.com/citation-style-language/schema/raw/master/csl-citation.json"} </w:instrText>
      </w:r>
      <w:r w:rsidR="00CA31B1">
        <w:rPr>
          <w:rFonts w:ascii="Arial" w:hAnsi="Arial" w:cs="Arial"/>
          <w:sz w:val="24"/>
          <w:szCs w:val="24"/>
          <w:lang w:val="fr-FR"/>
        </w:rPr>
        <w:fldChar w:fldCharType="separate"/>
      </w:r>
      <w:r w:rsidR="00241AD4" w:rsidRPr="00241AD4">
        <w:rPr>
          <w:rFonts w:ascii="Arial" w:hAnsi="Arial" w:cs="Arial"/>
          <w:sz w:val="24"/>
          <w:lang w:val="fr-FR"/>
          <w:rPrChange w:id="69" w:author="alisha saley" w:date="2023-12-02T16:39:00Z">
            <w:rPr>
              <w:rFonts w:ascii="Arial" w:hAnsi="Arial" w:cs="Arial"/>
              <w:sz w:val="24"/>
            </w:rPr>
          </w:rPrChange>
        </w:rPr>
        <w:t>(Najjar et al. 2020, Ricart et al. 2021b, Bartoloni et al. 2023)</w:t>
      </w:r>
      <w:r w:rsidR="00CA31B1">
        <w:rPr>
          <w:rFonts w:ascii="Arial" w:hAnsi="Arial" w:cs="Arial"/>
          <w:sz w:val="24"/>
          <w:szCs w:val="24"/>
          <w:lang w:val="fr-FR"/>
        </w:rPr>
        <w:fldChar w:fldCharType="end"/>
      </w:r>
      <w:r w:rsidR="00FC6D10" w:rsidRPr="00241AD4">
        <w:rPr>
          <w:rFonts w:ascii="Arial" w:hAnsi="Arial" w:cs="Arial"/>
          <w:sz w:val="24"/>
          <w:szCs w:val="24"/>
          <w:lang w:val="fr-FR"/>
          <w:rPrChange w:id="70" w:author="alisha saley" w:date="2023-12-02T16:39:00Z">
            <w:rPr>
              <w:rFonts w:ascii="Arial" w:hAnsi="Arial" w:cs="Arial"/>
              <w:sz w:val="24"/>
              <w:szCs w:val="24"/>
            </w:rPr>
          </w:rPrChange>
        </w:rPr>
        <w:t xml:space="preserve">. </w:t>
      </w:r>
      <w:r w:rsidR="00FC6D10">
        <w:rPr>
          <w:rFonts w:ascii="Arial" w:hAnsi="Arial" w:cs="Arial"/>
          <w:sz w:val="24"/>
          <w:szCs w:val="24"/>
        </w:rPr>
        <w:t>Such dynamics</w:t>
      </w:r>
      <w:r w:rsidR="007A210E" w:rsidRPr="001E12B1">
        <w:rPr>
          <w:rFonts w:ascii="Arial" w:hAnsi="Arial" w:cs="Arial"/>
          <w:sz w:val="24"/>
          <w:szCs w:val="24"/>
        </w:rPr>
        <w:t xml:space="preserve"> </w:t>
      </w:r>
      <w:r w:rsidR="001D0AFA">
        <w:rPr>
          <w:rFonts w:ascii="Arial" w:hAnsi="Arial" w:cs="Arial"/>
          <w:sz w:val="24"/>
          <w:szCs w:val="24"/>
        </w:rPr>
        <w:t>requir</w:t>
      </w:r>
      <w:r w:rsidR="00FC6D10">
        <w:rPr>
          <w:rFonts w:ascii="Arial" w:hAnsi="Arial" w:cs="Arial"/>
          <w:sz w:val="24"/>
          <w:szCs w:val="24"/>
        </w:rPr>
        <w:t>e</w:t>
      </w:r>
      <w:r w:rsidR="00751C9F" w:rsidRPr="001E12B1">
        <w:rPr>
          <w:rFonts w:ascii="Arial" w:hAnsi="Arial" w:cs="Arial"/>
          <w:sz w:val="24"/>
          <w:szCs w:val="24"/>
        </w:rPr>
        <w:t xml:space="preserve"> </w:t>
      </w:r>
      <w:r w:rsidR="00FC6D10">
        <w:rPr>
          <w:rFonts w:ascii="Arial" w:hAnsi="Arial" w:cs="Arial"/>
          <w:sz w:val="24"/>
          <w:szCs w:val="24"/>
        </w:rPr>
        <w:t xml:space="preserve">that </w:t>
      </w:r>
      <w:r w:rsidR="00751C9F" w:rsidRPr="001E12B1">
        <w:rPr>
          <w:rFonts w:ascii="Arial" w:hAnsi="Arial" w:cs="Arial"/>
          <w:sz w:val="24"/>
          <w:szCs w:val="24"/>
        </w:rPr>
        <w:t>sessile calcifiers</w:t>
      </w:r>
      <w:r w:rsidR="001A7E99">
        <w:rPr>
          <w:rFonts w:ascii="Arial" w:hAnsi="Arial" w:cs="Arial"/>
          <w:sz w:val="24"/>
          <w:szCs w:val="24"/>
        </w:rPr>
        <w:t xml:space="preserve"> </w:t>
      </w:r>
      <w:r w:rsidR="00FC6D10">
        <w:rPr>
          <w:rFonts w:ascii="Arial" w:hAnsi="Arial" w:cs="Arial"/>
          <w:sz w:val="24"/>
          <w:szCs w:val="24"/>
        </w:rPr>
        <w:t xml:space="preserve">conform </w:t>
      </w:r>
      <w:r w:rsidR="001A7E99">
        <w:rPr>
          <w:rFonts w:ascii="Arial" w:hAnsi="Arial" w:cs="Arial"/>
          <w:sz w:val="24"/>
          <w:szCs w:val="24"/>
        </w:rPr>
        <w:t>to new</w:t>
      </w:r>
      <w:r w:rsidR="001D0AFA">
        <w:rPr>
          <w:rFonts w:ascii="Arial" w:hAnsi="Arial" w:cs="Arial"/>
          <w:sz w:val="24"/>
          <w:szCs w:val="24"/>
        </w:rPr>
        <w:t xml:space="preserve"> </w:t>
      </w:r>
      <w:r w:rsidR="001A7E99">
        <w:rPr>
          <w:rFonts w:ascii="Arial" w:hAnsi="Arial" w:cs="Arial"/>
          <w:sz w:val="24"/>
          <w:szCs w:val="24"/>
        </w:rPr>
        <w:t>conditions</w:t>
      </w:r>
      <w:r w:rsidR="00FC6D10">
        <w:rPr>
          <w:rFonts w:ascii="Arial" w:hAnsi="Arial" w:cs="Arial"/>
          <w:sz w:val="24"/>
          <w:szCs w:val="24"/>
        </w:rPr>
        <w:t xml:space="preserve"> and then endure them for</w:t>
      </w:r>
      <w:del w:id="71" w:author="alisha saley" w:date="2023-12-02T14:27:00Z">
        <w:r w:rsidR="00FC6D10" w:rsidDel="007F5900">
          <w:rPr>
            <w:rFonts w:ascii="Arial" w:hAnsi="Arial" w:cs="Arial"/>
            <w:sz w:val="24"/>
            <w:szCs w:val="24"/>
          </w:rPr>
          <w:delText xml:space="preserve"> sometimes</w:delText>
        </w:r>
      </w:del>
      <w:r w:rsidR="00FC6D10">
        <w:rPr>
          <w:rFonts w:ascii="Arial" w:hAnsi="Arial" w:cs="Arial"/>
          <w:sz w:val="24"/>
          <w:szCs w:val="24"/>
        </w:rPr>
        <w:t xml:space="preserve"> extended durations</w:t>
      </w:r>
      <w:r w:rsidR="00751C9F" w:rsidRPr="001E12B1">
        <w:rPr>
          <w:rFonts w:ascii="Arial" w:hAnsi="Arial" w:cs="Arial"/>
          <w:sz w:val="24"/>
          <w:szCs w:val="24"/>
        </w:rPr>
        <w:t xml:space="preserve">. Given the </w:t>
      </w:r>
      <w:r w:rsidR="00365DAD">
        <w:rPr>
          <w:rFonts w:ascii="Arial" w:hAnsi="Arial" w:cs="Arial"/>
          <w:sz w:val="24"/>
          <w:szCs w:val="24"/>
        </w:rPr>
        <w:t xml:space="preserve">multi-faceted </w:t>
      </w:r>
      <w:r w:rsidR="00751C9F" w:rsidRPr="001E12B1">
        <w:rPr>
          <w:rFonts w:ascii="Arial" w:hAnsi="Arial" w:cs="Arial"/>
          <w:sz w:val="24"/>
          <w:szCs w:val="24"/>
        </w:rPr>
        <w:t xml:space="preserve">extent to which </w:t>
      </w:r>
      <w:ins w:id="72" w:author="alisha saley" w:date="2023-12-03T09:22:00Z">
        <w:r w:rsidR="00FA1047">
          <w:rPr>
            <w:rFonts w:ascii="Arial" w:hAnsi="Arial" w:cs="Arial"/>
            <w:sz w:val="24"/>
            <w:szCs w:val="24"/>
          </w:rPr>
          <w:t xml:space="preserve">other </w:t>
        </w:r>
      </w:ins>
      <w:ins w:id="73" w:author="alisha saley" w:date="2023-12-02T08:38:00Z">
        <w:r w:rsidR="00A27246">
          <w:rPr>
            <w:rFonts w:ascii="Arial" w:hAnsi="Arial" w:cs="Arial"/>
            <w:sz w:val="24"/>
            <w:szCs w:val="24"/>
          </w:rPr>
          <w:t xml:space="preserve">coastal </w:t>
        </w:r>
      </w:ins>
      <w:r w:rsidR="00751C9F" w:rsidRPr="001E12B1">
        <w:rPr>
          <w:rFonts w:ascii="Arial" w:hAnsi="Arial" w:cs="Arial"/>
          <w:sz w:val="24"/>
          <w:szCs w:val="24"/>
        </w:rPr>
        <w:t xml:space="preserve">seawater </w:t>
      </w:r>
      <w:del w:id="74" w:author="alisha saley" w:date="2023-12-03T09:22:00Z">
        <w:r w:rsidR="00751C9F" w:rsidRPr="001E12B1" w:rsidDel="00FA1047">
          <w:rPr>
            <w:rFonts w:ascii="Arial" w:hAnsi="Arial" w:cs="Arial"/>
            <w:sz w:val="24"/>
            <w:szCs w:val="24"/>
          </w:rPr>
          <w:delText xml:space="preserve">conditions </w:delText>
        </w:r>
      </w:del>
      <w:ins w:id="75" w:author="alisha saley" w:date="2023-12-03T09:22:00Z">
        <w:r w:rsidR="00FA1047">
          <w:rPr>
            <w:rFonts w:ascii="Arial" w:hAnsi="Arial" w:cs="Arial"/>
            <w:sz w:val="24"/>
            <w:szCs w:val="24"/>
          </w:rPr>
          <w:t>properties</w:t>
        </w:r>
        <w:r w:rsidR="00FA1047" w:rsidRPr="001E12B1">
          <w:rPr>
            <w:rFonts w:ascii="Arial" w:hAnsi="Arial" w:cs="Arial"/>
            <w:sz w:val="24"/>
            <w:szCs w:val="24"/>
          </w:rPr>
          <w:t xml:space="preserve"> </w:t>
        </w:r>
      </w:ins>
      <w:r w:rsidR="00751C9F" w:rsidRPr="001E12B1">
        <w:rPr>
          <w:rFonts w:ascii="Arial" w:hAnsi="Arial" w:cs="Arial"/>
          <w:sz w:val="24"/>
          <w:szCs w:val="24"/>
        </w:rPr>
        <w:t xml:space="preserve">dictate </w:t>
      </w:r>
      <w:r w:rsidR="00FC6D10">
        <w:rPr>
          <w:rFonts w:ascii="Arial" w:hAnsi="Arial" w:cs="Arial"/>
          <w:sz w:val="24"/>
          <w:szCs w:val="24"/>
        </w:rPr>
        <w:t xml:space="preserve">physiological and ecological </w:t>
      </w:r>
      <w:r w:rsidR="00751C9F" w:rsidRPr="001E12B1">
        <w:rPr>
          <w:rFonts w:ascii="Arial" w:hAnsi="Arial" w:cs="Arial"/>
          <w:sz w:val="24"/>
          <w:szCs w:val="24"/>
        </w:rPr>
        <w:t xml:space="preserve">performance </w:t>
      </w:r>
      <w:r w:rsidR="00FC6D10">
        <w:rPr>
          <w:rFonts w:ascii="Arial" w:hAnsi="Arial" w:cs="Arial"/>
          <w:sz w:val="24"/>
          <w:szCs w:val="24"/>
        </w:rPr>
        <w:t>of</w:t>
      </w:r>
      <w:r w:rsidR="00FC6D10" w:rsidRPr="001E12B1">
        <w:rPr>
          <w:rFonts w:ascii="Arial" w:hAnsi="Arial" w:cs="Arial"/>
          <w:sz w:val="24"/>
          <w:szCs w:val="24"/>
        </w:rPr>
        <w:t xml:space="preserve"> </w:t>
      </w:r>
      <w:r w:rsidR="00751C9F" w:rsidRPr="001E12B1">
        <w:rPr>
          <w:rFonts w:ascii="Arial" w:hAnsi="Arial" w:cs="Arial"/>
          <w:sz w:val="24"/>
          <w:szCs w:val="24"/>
        </w:rPr>
        <w:t>marine calcifiers</w:t>
      </w:r>
      <w:ins w:id="76" w:author="alisha saley" w:date="2023-12-02T08:39:00Z">
        <w:r w:rsidR="006119F6">
          <w:rPr>
            <w:rFonts w:ascii="Arial" w:hAnsi="Arial" w:cs="Arial"/>
            <w:sz w:val="24"/>
            <w:szCs w:val="24"/>
          </w:rPr>
          <w:t xml:space="preserve"> </w:t>
        </w:r>
      </w:ins>
      <w:ins w:id="77" w:author="alisha saley" w:date="2023-12-02T08:58:00Z">
        <w:r w:rsidR="00F137F8">
          <w:rPr>
            <w:rFonts w:ascii="Arial" w:hAnsi="Arial" w:cs="Arial"/>
            <w:sz w:val="24"/>
            <w:szCs w:val="24"/>
          </w:rPr>
          <w:t>(</w:t>
        </w:r>
      </w:ins>
      <w:ins w:id="78" w:author="alisha saley" w:date="2023-12-02T08:59:00Z">
        <w:r w:rsidR="00F137F8">
          <w:rPr>
            <w:rFonts w:ascii="Arial" w:hAnsi="Arial" w:cs="Arial"/>
            <w:sz w:val="24"/>
            <w:szCs w:val="24"/>
          </w:rPr>
          <w:t xml:space="preserve">for </w:t>
        </w:r>
      </w:ins>
      <w:ins w:id="79" w:author="alisha saley" w:date="2023-12-02T08:58:00Z">
        <w:r w:rsidR="00F137F8">
          <w:rPr>
            <w:rFonts w:ascii="Arial" w:hAnsi="Arial" w:cs="Arial"/>
            <w:sz w:val="24"/>
            <w:szCs w:val="24"/>
          </w:rPr>
          <w:t>an une</w:t>
        </w:r>
      </w:ins>
      <w:ins w:id="80" w:author="alisha saley" w:date="2023-12-02T08:59:00Z">
        <w:r w:rsidR="00F137F8">
          <w:rPr>
            <w:rFonts w:ascii="Arial" w:hAnsi="Arial" w:cs="Arial"/>
            <w:sz w:val="24"/>
            <w:szCs w:val="24"/>
          </w:rPr>
          <w:t>xhaustive list</w:t>
        </w:r>
      </w:ins>
      <w:ins w:id="81" w:author="alisha saley" w:date="2023-12-02T14:23:00Z">
        <w:r w:rsidR="00FD45BE">
          <w:rPr>
            <w:rFonts w:ascii="Arial" w:hAnsi="Arial" w:cs="Arial"/>
            <w:sz w:val="24"/>
            <w:szCs w:val="24"/>
          </w:rPr>
          <w:t>, refer to</w:t>
        </w:r>
      </w:ins>
      <w:ins w:id="82" w:author="alisha saley" w:date="2023-12-02T08:59:00Z">
        <w:r w:rsidR="00F137F8">
          <w:rPr>
            <w:rFonts w:ascii="Arial" w:hAnsi="Arial" w:cs="Arial"/>
            <w:sz w:val="24"/>
            <w:szCs w:val="24"/>
          </w:rPr>
          <w:t xml:space="preserve"> reviews </w:t>
        </w:r>
      </w:ins>
      <w:ins w:id="83" w:author="alisha saley" w:date="2023-12-02T14:23:00Z">
        <w:r w:rsidR="00FD45BE">
          <w:rPr>
            <w:rFonts w:ascii="Arial" w:hAnsi="Arial" w:cs="Arial"/>
            <w:sz w:val="24"/>
            <w:szCs w:val="24"/>
          </w:rPr>
          <w:t>by</w:t>
        </w:r>
      </w:ins>
      <w:ins w:id="84" w:author="alisha saley" w:date="2023-12-02T08:59:00Z">
        <w:r w:rsidR="00F137F8">
          <w:rPr>
            <w:rFonts w:ascii="Arial" w:hAnsi="Arial" w:cs="Arial"/>
            <w:sz w:val="24"/>
            <w:szCs w:val="24"/>
          </w:rPr>
          <w:t xml:space="preserve"> </w:t>
        </w:r>
      </w:ins>
      <w:r w:rsidR="00CE35C8">
        <w:rPr>
          <w:rFonts w:ascii="Arial" w:hAnsi="Arial" w:cs="Arial"/>
          <w:sz w:val="24"/>
          <w:szCs w:val="24"/>
        </w:rPr>
        <w:fldChar w:fldCharType="begin"/>
      </w:r>
      <w:r w:rsidR="00166ABE">
        <w:rPr>
          <w:rFonts w:ascii="Arial" w:hAnsi="Arial" w:cs="Arial"/>
          <w:sz w:val="24"/>
          <w:szCs w:val="24"/>
        </w:rPr>
        <w:instrText xml:space="preserve"> ADDIN ZOTERO_ITEM CSL_CITATION {"citationID":"7YO9R0BK","properties":{"formattedCitation":"(Hofmann and Todgham 2010, Gaylord et al. 2015, Kroeker et al. 2016, Byrne and Fitzer 2019, Fern\\uc0\\u225{}ndez et al. 2019, Clements and Comeau 2019)","plainCitation":"(Hofmann and Todgham 2010, Gaylord et al. 2015, Kroeker et al. 2016, Byrne and Fitzer 2019, Fernández et al. 2019, Clements and Comeau 2019)","dontUpdate":true,"noteIndex":0},"citationItems":[{"id":934,"uris":["http://zotero.org/users/4496705/items/ATL9NGUQ"],"itemData":{"id":934,"type":"article-journal","abstract":"Rising atmospheric carbon dioxide has resulted in scientific projections of changes in global temperatures, climate in general, and surface seawater chemistry. Although the consequences to ecosystems and communities of metazoans are only beginning to be revealed, a key to forecasting expected changes in animal communities is an understanding of species' vulnerability to a changing environment. For example, environmental stressors may affect a particular species by driving that organism outside a tolerance window, by altering the costs of metabolic processes under the new conditions, or by changing patterns of development and reproduction. Implicit in all these examples is the foundational understanding of physiological mechanisms and how a particular environmental driver (e.g., temperature and ocean acidification) will be transduced through the animal to alter tolerances and performance. In this review, we highlight examples of mechanisms, focusing on those underlying physiological plasticity, that operate in contemporary organisms as a means to consider physiological responses that are available to organisms in the future.","container-title":"Annual Review of Physiology","DOI":"10.1146/annurev-physiol-021909-135900","ISSN":"0066-4278, 1545-1585","issue":"1","journalAbbreviation":"Annu. Rev. Physiol.","language":"en","page":"127-145","source":"DOI.org (Crossref)","title":"Living in the Now: Physiological Mechanisms to Tolerate a Rapidly Changing Environment","title-short":"Living in the Now","volume":"72","author":[{"family":"Hofmann","given":"Gretchen E."},{"family":"Todgham","given":"Anne E."}],"issued":{"date-parts":[["2010",3,17]]}}},{"id":301,"uris":["http://zotero.org/users/4496705/items/N7VKYW9U"],"itemData":{"id":301,"type":"article-journal","abstract":"Ocean acidification, chemical changes to the carbonate system of seawater, is emerging as a key environmental challenge accompanying global warming and other human-induced perturbations. Considerable research seeks to define the scope and character of potential outcomes from this phenomenon, but a crucial impediment persists. Ecological theory, despite its power and utility, has been only peripherally applied to the problem. Here we sketch in broad strokes several areas where fundamental principles of ecology have the capacity to generate insight into ocean acidification's consequences. We focus on conceptual models that, when considered in the context of acidification, yield explicit predictions regarding a spectrum of population- and community-level effects, from narrowing of species ranges and shifts in patterns of demographic connectivity, to modified consumer–resource relationships, to ascendance of weedy taxa and loss of species diversity. Although our coverage represents only a small fraction of the breadth of possible insights achievable from the application of theory, our hope is that this initial foray will spur expanded efforts to blend experiments with theoretical approaches. The result promises to be a deeper and more nuanced understanding of ocean acidification and the ecological changes it portends.","container-title":"Ecology","DOI":"10.1890/14-0802.1","ISSN":"1939-9170","issue":"1","language":"en","page":"3-15","source":"Wiley Online Library","title":"Ocean acidification through the lens of ecological theory","volume":"96","author":[{"family":"Gaylord","given":"Brian"},{"family":"Kroeker","given":"Kristy J."},{"family":"Sunday","given":"Jennifer M."},{"family":"Anderson","given":"Kathryn M."},{"family":"Barry","given":"James P."},{"family":"Brown","given":"Norah E."},{"family":"Connell","given":"Sean D"},{"family":"Dupont","given":"Sam"},{"family":"Fabricius","given":"Katharina E."},{"family":"Hall-Spencer","given":"Jason M."},{"family":"Klinger","given":"Terrie"},{"family":"Milazzo","given":"Marco"},{"family":"Munday","given":"Philip L."},{"family":"Russell","given":"Bayden D."},{"family":"Sanford","given":"Eric"},{"family":"Schreiber","given":"Sebastian J."},{"family":"Thiyagarajan","given":"Vengatesen"},{"family":"Vaughan","given":"Megan L. H."},{"family":"Widdicombe","given":"Steven"},{"family":"Harley","given":"Christopher D. G."}],"issued":{"date-parts":[["2015",1,1]]}}},{"id":201,"uris":["http://zotero.org/users/4496705/items/P7DIHZ5M"],"itemData":{"id":201,"type":"article-journal","container-title":"Ecology Letters","DOI":"10.1111/ele.12613","ISSN":"1461-023X, 1461-0248","issue":"7","journalAbbreviation":"Ecol Lett","language":"en","page":"771-779","source":"DOI.org (Crossref)","title":"Interacting environmental mosaics drive geographic variation in mussel performance and predation vulnerability","volume":"19","author":[{"family":"Kroeker","given":"Kristy J."},{"family":"Sanford","given":"Eric"},{"family":"Rose","given":"Jeremy M."},{"family":"Blanchette","given":"Carol A."},{"family":"Chan","given":"Francis"},{"family":"Chavez","given":"Francisco P."},{"family":"Gaylord","given":"Brian"},{"family":"Helmuth","given":"Brian"},{"family":"Hill","given":"Tessa M."},{"family":"Hofmann","given":"Gretchen E."},{"family":"McManus","given":"Margaret A."},{"family":"Menge","given":"Bruce A."},{"family":"Nielsen","given":"Karina J."},{"family":"Raimondi","given":"Peter T."},{"family":"Russell","given":"Ann D."},{"family":"Washburn","given":"Libe"}],"editor":[{"family":"Navarrete","given":"Sergio"}],"issued":{"date-parts":[["2016",7]]}}},{"id":1078,"uris":["http://zotero.org/users/4496705/items/2EMGETXK"],"itemData":{"id":1078,"type":"article-journal","abstract":"Abstract\n            Ocean acidification (OA), from seawater uptake of anthropogenic CO2, has a suite of negative effects on the ability of marine invertebrates to produce and maintain their skeletons. Increased organism pCO2 causes hypercapnia, an energetically costly physiological stress. OA alters seawater carbonate chemistry, limiting the carbonate available to form the calcium carbonate (CaCO3) minerals used to build skeletons. The reduced saturation state of CaCO3 also causes corrosion of CaCO3 structures. Global change is also accelerating coastal acidification driven by land-run off (e.g. acid soil leachates, tannic acid). Building and maintaining marine biomaterials in the face of changing climate will depend on the balance between calcification and dissolution. Overall, in response to environmental acidification, many calcifiers produce less biomineral and so have smaller body size. Studies of skeleton development in echinoderms and molluscs across life stages show the stunting effect of OA. For corals, linear extension may be maintained, but at the expense of less dense biomineral. Conventional metrics used to quantify growth and calcification need to be augmented by characterisation of the changes to biomineral structure and mechanical integrity caused by environmental acidification. Scanning electron microscopy and microcomputed tomography of corals, tube worms and sea urchins exposed to experimental (laboratory) and natural (vents, coastal run off) acidification show a less dense biomineral with greater porosity and a larger void space. For bivalves, CaCO3 crystal deposition is more chaotic in response to both ocean and coastal acidification. Biomechanics tests reveal that these changes result in weaker, more fragile skeletons, compromising their vital protective roles. Vulnerabilities differ among taxa and depend on acidification level. Climate warming has the potential to ameliorate some of the negative effects of acidification but may also make matters worse. The integrative morphology-ecomechanics approach is key to understanding how marine biominerals will perform in the face of changing climate.","container-title":"Conservation Physiology","DOI":"10.1093/conphys/coz062","ISSN":"2051-1434","issue":"1","language":"en","page":"coz062","source":"DOI.org (Crossref)","title":"The impact of environmental acidification on the microstructure and mechanical integrity of marine invertebrate skeletons","volume":"7","author":[{"family":"Byrne","given":"Maria"},{"family":"Fitzer","given":"Susan"}],"editor":[{"family":"Domenici","given":"Paolo"}],"issued":{"date-parts":[["2019",1,1]]}},"label":"page"},{"id":1156,"uris":["http://zotero.org/users/4496705/items/SZ9ILGDZ"],"itemData":{"id":1156,"type":"article-journal","container-title":"Phycologia","DOI":"10.1080/00318884.2019.1628576","ISSN":"0031-8884, 2330-2968","issue":"5","journalAbbreviation":"Phycologia","language":"en","page":"542-551","source":"DOI.org (Crossref)","title":"Co-culture in marine farms: macroalgae can act as chemical refuge for shell-forming molluscs under an ocean acidification scenario","title-short":"Co-culture in marine farms","volume":"58","author":[{"family":"Fernández","given":"Pamela A."},{"family":"Leal","given":"Pablo P."},{"family":"Henríquez","given":"Luis A."}],"issued":{"date-parts":[["2019",9,3]]}}},{"id":41,"uris":["http://zotero.org/users/4496705/items/SWDZ37EY"],"itemData":{"id":41,"type":"article-journal","container-title":"Journal of Shellfish Research","DOI":"10.2983/035.038.0324","ISSN":"0730-8000","issue":"3","journalAbbreviation":"Journal of Shellfish Research","page":"725","source":"DOI.org (Crossref)","title":"Behavioral Defenses of Shellfish Prey under Ocean Acidification","volume":"38","author":[{"family":"Clements","given":"Jeff C."},{"family":"Comeau","given":"Luc A."}],"issued":{"date-parts":[["2019",12,26]]}}}],"schema":"https://github.com/citation-style-language/schema/raw/master/csl-citation.json"} </w:instrText>
      </w:r>
      <w:r w:rsidR="00CE35C8">
        <w:rPr>
          <w:rFonts w:ascii="Arial" w:hAnsi="Arial" w:cs="Arial"/>
          <w:sz w:val="24"/>
          <w:szCs w:val="24"/>
        </w:rPr>
        <w:fldChar w:fldCharType="separate"/>
      </w:r>
      <w:del w:id="85" w:author="alisha saley" w:date="2023-12-02T16:17:00Z">
        <w:r w:rsidR="00CE35C8" w:rsidRPr="00CE35C8" w:rsidDel="00CE35C8">
          <w:rPr>
            <w:rFonts w:ascii="Arial" w:hAnsi="Arial" w:cs="Arial"/>
            <w:sz w:val="24"/>
            <w:szCs w:val="24"/>
          </w:rPr>
          <w:delText>(</w:delText>
        </w:r>
      </w:del>
      <w:r w:rsidR="00CE35C8" w:rsidRPr="00CE35C8">
        <w:rPr>
          <w:rFonts w:ascii="Arial" w:hAnsi="Arial" w:cs="Arial"/>
          <w:sz w:val="24"/>
          <w:szCs w:val="24"/>
        </w:rPr>
        <w:t xml:space="preserve">Hofmann and </w:t>
      </w:r>
      <w:proofErr w:type="spellStart"/>
      <w:r w:rsidR="00CE35C8" w:rsidRPr="00CE35C8">
        <w:rPr>
          <w:rFonts w:ascii="Arial" w:hAnsi="Arial" w:cs="Arial"/>
          <w:sz w:val="24"/>
          <w:szCs w:val="24"/>
        </w:rPr>
        <w:t>Todgham</w:t>
      </w:r>
      <w:proofErr w:type="spellEnd"/>
      <w:r w:rsidR="00CE35C8" w:rsidRPr="00CE35C8">
        <w:rPr>
          <w:rFonts w:ascii="Arial" w:hAnsi="Arial" w:cs="Arial"/>
          <w:sz w:val="24"/>
          <w:szCs w:val="24"/>
        </w:rPr>
        <w:t xml:space="preserve"> 2010, Gaylord et al. 2015, Kroeker et al. 2016, Byrne and Fitzer 2019, Fernández et al. 2019,</w:t>
      </w:r>
      <w:ins w:id="86" w:author="alisha saley" w:date="2023-12-02T16:17:00Z">
        <w:r w:rsidR="00CE35C8">
          <w:rPr>
            <w:rFonts w:ascii="Arial" w:hAnsi="Arial" w:cs="Arial"/>
            <w:sz w:val="24"/>
            <w:szCs w:val="24"/>
          </w:rPr>
          <w:t xml:space="preserve"> and</w:t>
        </w:r>
      </w:ins>
      <w:r w:rsidR="00CE35C8" w:rsidRPr="00CE35C8">
        <w:rPr>
          <w:rFonts w:ascii="Arial" w:hAnsi="Arial" w:cs="Arial"/>
          <w:sz w:val="24"/>
          <w:szCs w:val="24"/>
        </w:rPr>
        <w:t xml:space="preserve"> Clements and Comeau 2019)</w:t>
      </w:r>
      <w:r w:rsidR="00CE35C8">
        <w:rPr>
          <w:rFonts w:ascii="Arial" w:hAnsi="Arial" w:cs="Arial"/>
          <w:sz w:val="24"/>
          <w:szCs w:val="24"/>
        </w:rPr>
        <w:fldChar w:fldCharType="end"/>
      </w:r>
      <w:del w:id="87" w:author="alisha saley" w:date="2023-12-02T16:17:00Z">
        <w:r w:rsidR="00CA31B1" w:rsidDel="00CE35C8">
          <w:rPr>
            <w:rFonts w:ascii="Arial" w:hAnsi="Arial" w:cs="Arial"/>
            <w:sz w:val="24"/>
            <w:szCs w:val="24"/>
          </w:rPr>
          <w:delText xml:space="preserve"> </w:delText>
        </w:r>
        <w:r w:rsidR="00CA31B1" w:rsidDel="00CE35C8">
          <w:rPr>
            <w:rFonts w:ascii="Arial" w:hAnsi="Arial" w:cs="Arial"/>
            <w:sz w:val="24"/>
            <w:szCs w:val="24"/>
          </w:rPr>
          <w:fldChar w:fldCharType="begin"/>
        </w:r>
        <w:r w:rsidR="006E6A36" w:rsidDel="00CE35C8">
          <w:rPr>
            <w:rFonts w:ascii="Arial" w:hAnsi="Arial" w:cs="Arial"/>
            <w:sz w:val="24"/>
            <w:szCs w:val="24"/>
          </w:rPr>
          <w:delInstrText xml:space="preserve"> ADDIN ZOTERO_ITEM CSL_CITATION {"citationID":"lAJj6mBy","properties":{"formattedCitation":"(Hofmann and Todgham 2010, Gaylord et al. 2015)","plainCitation":"(Hofmann and Todgham 2010, Gaylord et al. 2015)","dontUpdate":true,"noteIndex":0},"citationItems":[{"id":934,"uris":["http://zotero.org/users/4496705/items/ATL9NGUQ"],"itemData":{"id":934,"type":"article-journal","abstract":"Rising atmospheric carbon dioxide has resulted in scientific projections of changes in global temperatures, climate in general, and surface seawater chemistry. Although the consequences to ecosystems and communities of metazoans are only beginning to be revealed, a key to forecasting expected changes in animal communities is an understanding of species' vulnerability to a changing environment. For example, environmental stressors may affect a particular species by driving that organism outside a tolerance window, by altering the costs of metabolic processes under the new conditions, or by changing patterns of development and reproduction. Implicit in all these examples is the foundational understanding of physiological mechanisms and how a particular environmental driver (e.g., temperature and ocean acidification) will be transduced through the animal to alter tolerances and performance. In this review, we highlight examples of mechanisms, focusing on those underlying physiological plasticity, that operate in contemporary organisms as a means to consider physiological responses that are available to organisms in the future.","container-title":"Annual Review of Physiology","DOI":"10.1146/annurev-physiol-021909-135900","ISSN":"0066-4278, 1545-1585","issue":"1","journalAbbreviation":"Annu. Rev. Physiol.","language":"en","page":"127-145","source":"DOI.org (Crossref)","title":"Living in the Now: Physiological Mechanisms to Tolerate a Rapidly Changing Environment","title-short":"Living in the Now","volume":"72","author":[{"family":"Hofmann","given":"Gretchen E."},{"family":"Todgham","given":"Anne E."}],"issued":{"date-parts":[["2010",3,17]]}}},{"id":301,"uris":["http://zotero.org/users/4496705/items/N7VKYW9U"],"itemData":{"id":301,"type":"article-journal","abstract":"Ocean acidification, chemical changes to the carbonate system of seawater, is emerging as a key environmental challenge accompanying global warming and other human-induced perturbations. Considerable research seeks to define the scope and character of potential outcomes from this phenomenon, but a crucial impediment persists. Ecological theory, despite its power and utility, has been only peripherally applied to the problem. Here we sketch in broad strokes several areas where fundamental principles of ecology have the capacity to generate insight into ocean acidification's consequences. We focus on conceptual models that, when considered in the context of acidification, yield explicit predictions regarding a spectrum of population- and community-level effects, from narrowing of species ranges and shifts in patterns of demographic connectivity, to modified consumer–resource relationships, to ascendance of weedy taxa and loss of species diversity. Although our coverage represents only a small fraction of the breadth of possible insights achievable from the application of theory, our hope is that this initial foray will spur expanded efforts to blend experiments with theoretical approaches. The result promises to be a deeper and more nuanced understanding of ocean acidification and the ecological changes it portends.","container-title":"Ecology","DOI":"10.1890/14-0802.1","ISSN":"1939-9170","issue":"1","language":"en","page":"3-15","source":"Wiley Online Library","title":"Ocean acidification through the lens of ecological theory","volume":"96","author":[{"family":"Gaylord","given":"Brian"},{"family":"Kroeker","given":"Kristy J."},{"family":"Sunday","given":"Jennifer M."},{"family":"Anderson","given":"Kathryn M."},{"family":"Barry","given":"James P."},{"family":"Brown","given":"Norah E."},{"family":"Connell","given":"Sean D"},{"family":"Dupont","given":"Sam"},{"family":"Fabricius","given":"Katharina E."},{"family":"Hall-Spencer","given":"Jason M."},{"family":"Klinger","given":"Terrie"},{"family":"Milazzo","given":"Marco"},{"family":"Munday","given":"Philip L."},{"family":"Russell","given":"Bayden D."},{"family":"Sanford","given":"Eric"},{"family":"Schreiber","given":"Sebastian J."},{"family":"Thiyagarajan","given":"Vengatesen"},{"family":"Vaughan","given":"Megan L. H."},{"family":"Widdicombe","given":"Steven"},{"family":"Harley","given":"Christopher D. G."}],"issued":{"date-parts":[["2015",1,1]]}}}],"schema":"https://github.com/citation-style-language/schema/raw/master/csl-citation.json"} </w:delInstrText>
        </w:r>
        <w:r w:rsidR="00CA31B1" w:rsidDel="00CE35C8">
          <w:rPr>
            <w:rFonts w:ascii="Arial" w:hAnsi="Arial" w:cs="Arial"/>
            <w:sz w:val="24"/>
            <w:szCs w:val="24"/>
          </w:rPr>
          <w:fldChar w:fldCharType="separate"/>
        </w:r>
        <w:r w:rsidR="00CA31B1" w:rsidRPr="00CA31B1" w:rsidDel="00CE35C8">
          <w:rPr>
            <w:rFonts w:ascii="Arial" w:hAnsi="Arial" w:cs="Arial"/>
            <w:sz w:val="24"/>
          </w:rPr>
          <w:delText>(</w:delText>
        </w:r>
        <w:r w:rsidR="007E42B8" w:rsidDel="00CE35C8">
          <w:rPr>
            <w:rFonts w:ascii="Arial" w:hAnsi="Arial" w:cs="Arial"/>
            <w:sz w:val="24"/>
          </w:rPr>
          <w:delText xml:space="preserve">e.g., </w:delText>
        </w:r>
        <w:r w:rsidR="00CA31B1" w:rsidRPr="00CA31B1" w:rsidDel="00CE35C8">
          <w:rPr>
            <w:rFonts w:ascii="Arial" w:hAnsi="Arial" w:cs="Arial"/>
            <w:sz w:val="24"/>
          </w:rPr>
          <w:delText>Hofmann and Todgham 2010, Gaylord et al. 2015)</w:delText>
        </w:r>
        <w:r w:rsidR="00CA31B1" w:rsidDel="00CE35C8">
          <w:rPr>
            <w:rFonts w:ascii="Arial" w:hAnsi="Arial" w:cs="Arial"/>
            <w:sz w:val="24"/>
            <w:szCs w:val="24"/>
          </w:rPr>
          <w:fldChar w:fldCharType="end"/>
        </w:r>
      </w:del>
      <w:r w:rsidR="00751C9F" w:rsidRPr="001E12B1">
        <w:rPr>
          <w:rFonts w:ascii="Arial" w:hAnsi="Arial" w:cs="Arial"/>
          <w:sz w:val="24"/>
          <w:szCs w:val="24"/>
        </w:rPr>
        <w:t>, investigating responses to variation in TA</w:t>
      </w:r>
      <w:r w:rsidR="00FC6D10">
        <w:rPr>
          <w:rFonts w:ascii="Arial" w:hAnsi="Arial" w:cs="Arial"/>
          <w:sz w:val="24"/>
          <w:szCs w:val="24"/>
        </w:rPr>
        <w:t xml:space="preserve"> and salinity</w:t>
      </w:r>
      <w:r w:rsidR="00751C9F" w:rsidRPr="001E12B1">
        <w:rPr>
          <w:rFonts w:ascii="Arial" w:hAnsi="Arial" w:cs="Arial"/>
          <w:sz w:val="24"/>
          <w:szCs w:val="24"/>
        </w:rPr>
        <w:t xml:space="preserve"> </w:t>
      </w:r>
      <w:r w:rsidR="00FB3A3E" w:rsidRPr="001E12B1">
        <w:rPr>
          <w:rFonts w:ascii="Arial" w:hAnsi="Arial" w:cs="Arial"/>
          <w:sz w:val="24"/>
          <w:szCs w:val="24"/>
        </w:rPr>
        <w:t>deserves</w:t>
      </w:r>
      <w:r w:rsidR="00751C9F" w:rsidRPr="001E12B1">
        <w:rPr>
          <w:rFonts w:ascii="Arial" w:hAnsi="Arial" w:cs="Arial"/>
          <w:sz w:val="24"/>
          <w:szCs w:val="24"/>
        </w:rPr>
        <w:t xml:space="preserve"> </w:t>
      </w:r>
      <w:r w:rsidR="006B45CF">
        <w:rPr>
          <w:rFonts w:ascii="Arial" w:hAnsi="Arial" w:cs="Arial"/>
          <w:sz w:val="24"/>
          <w:szCs w:val="24"/>
        </w:rPr>
        <w:t>detailed</w:t>
      </w:r>
      <w:r w:rsidR="006B45CF" w:rsidRPr="001E12B1">
        <w:rPr>
          <w:rFonts w:ascii="Arial" w:hAnsi="Arial" w:cs="Arial"/>
          <w:sz w:val="24"/>
          <w:szCs w:val="24"/>
        </w:rPr>
        <w:t xml:space="preserve"> </w:t>
      </w:r>
      <w:r w:rsidR="0029714F" w:rsidRPr="001E12B1">
        <w:rPr>
          <w:rFonts w:ascii="Arial" w:hAnsi="Arial" w:cs="Arial"/>
          <w:sz w:val="24"/>
          <w:szCs w:val="24"/>
        </w:rPr>
        <w:t>attention</w:t>
      </w:r>
      <w:r w:rsidR="00751C9F" w:rsidRPr="001E12B1">
        <w:rPr>
          <w:rFonts w:ascii="Arial" w:hAnsi="Arial" w:cs="Arial"/>
          <w:sz w:val="24"/>
          <w:szCs w:val="24"/>
        </w:rPr>
        <w:t xml:space="preserve">. </w:t>
      </w:r>
    </w:p>
    <w:p w14:paraId="08610030" w14:textId="2305FA36" w:rsidR="00A82DEF" w:rsidRPr="00DE3A92" w:rsidRDefault="00A82DEF" w:rsidP="0080242F">
      <w:pPr>
        <w:pStyle w:val="NoSpacing"/>
        <w:spacing w:line="480" w:lineRule="auto"/>
        <w:rPr>
          <w:rFonts w:ascii="Arial" w:hAnsi="Arial" w:cs="Arial"/>
          <w:sz w:val="24"/>
          <w:szCs w:val="24"/>
        </w:rPr>
      </w:pPr>
      <w:r w:rsidRPr="00DE3A92">
        <w:rPr>
          <w:rFonts w:ascii="Arial" w:hAnsi="Arial" w:cs="Arial"/>
          <w:sz w:val="24"/>
          <w:szCs w:val="24"/>
        </w:rPr>
        <w:tab/>
      </w:r>
      <w:r w:rsidR="000304FA" w:rsidRPr="00DE3A92">
        <w:rPr>
          <w:rFonts w:ascii="Arial" w:hAnsi="Arial" w:cs="Arial"/>
          <w:sz w:val="24"/>
          <w:szCs w:val="24"/>
        </w:rPr>
        <w:t>Global perturbations to the carbonate system</w:t>
      </w:r>
      <w:ins w:id="88" w:author="alisha saley" w:date="2023-12-03T09:29:00Z">
        <w:r w:rsidR="0006365C">
          <w:rPr>
            <w:rFonts w:ascii="Arial" w:hAnsi="Arial" w:cs="Arial"/>
            <w:sz w:val="24"/>
            <w:szCs w:val="24"/>
          </w:rPr>
          <w:t xml:space="preserve"> </w:t>
        </w:r>
      </w:ins>
      <w:ins w:id="89" w:author="alisha saley" w:date="2023-12-03T09:40:00Z">
        <w:r w:rsidR="005D7240">
          <w:rPr>
            <w:rFonts w:ascii="Arial" w:hAnsi="Arial" w:cs="Arial"/>
            <w:sz w:val="24"/>
            <w:szCs w:val="24"/>
          </w:rPr>
          <w:t>will likely</w:t>
        </w:r>
      </w:ins>
      <w:ins w:id="90" w:author="alisha saley" w:date="2023-12-03T09:35:00Z">
        <w:r w:rsidR="00161018">
          <w:rPr>
            <w:rFonts w:ascii="Arial" w:hAnsi="Arial" w:cs="Arial"/>
            <w:sz w:val="24"/>
            <w:szCs w:val="24"/>
          </w:rPr>
          <w:t xml:space="preserve"> </w:t>
        </w:r>
      </w:ins>
      <w:ins w:id="91" w:author="alisha saley" w:date="2023-12-03T09:33:00Z">
        <w:r w:rsidR="00161018">
          <w:rPr>
            <w:rFonts w:ascii="Arial" w:hAnsi="Arial" w:cs="Arial"/>
            <w:sz w:val="24"/>
            <w:szCs w:val="24"/>
          </w:rPr>
          <w:t>manifest differently at the local scale,</w:t>
        </w:r>
      </w:ins>
      <w:ins w:id="92" w:author="alisha saley" w:date="2023-12-03T09:34:00Z">
        <w:r w:rsidR="00161018">
          <w:rPr>
            <w:rFonts w:ascii="Arial" w:hAnsi="Arial" w:cs="Arial"/>
            <w:sz w:val="24"/>
            <w:szCs w:val="24"/>
          </w:rPr>
          <w:t xml:space="preserve"> </w:t>
        </w:r>
      </w:ins>
      <w:ins w:id="93" w:author="alisha saley" w:date="2023-12-03T09:37:00Z">
        <w:r w:rsidR="00161018">
          <w:rPr>
            <w:rFonts w:ascii="Arial" w:hAnsi="Arial" w:cs="Arial"/>
            <w:sz w:val="24"/>
            <w:szCs w:val="24"/>
          </w:rPr>
          <w:t>in part,</w:t>
        </w:r>
      </w:ins>
      <w:ins w:id="94" w:author="alisha saley" w:date="2023-12-03T09:34:00Z">
        <w:r w:rsidR="00161018">
          <w:rPr>
            <w:rFonts w:ascii="Arial" w:hAnsi="Arial" w:cs="Arial"/>
            <w:sz w:val="24"/>
            <w:szCs w:val="24"/>
          </w:rPr>
          <w:t xml:space="preserve"> </w:t>
        </w:r>
      </w:ins>
      <w:ins w:id="95" w:author="alisha saley" w:date="2023-12-03T09:33:00Z">
        <w:r w:rsidR="00161018">
          <w:rPr>
            <w:rFonts w:ascii="Arial" w:hAnsi="Arial" w:cs="Arial"/>
            <w:sz w:val="24"/>
            <w:szCs w:val="24"/>
          </w:rPr>
          <w:t xml:space="preserve">due to </w:t>
        </w:r>
      </w:ins>
      <w:ins w:id="96" w:author="alisha saley" w:date="2023-12-03T09:42:00Z">
        <w:r w:rsidR="005E707E">
          <w:rPr>
            <w:rFonts w:ascii="Arial" w:hAnsi="Arial" w:cs="Arial"/>
            <w:sz w:val="24"/>
            <w:szCs w:val="24"/>
          </w:rPr>
          <w:t xml:space="preserve">the consequences of </w:t>
        </w:r>
      </w:ins>
      <w:ins w:id="97" w:author="alisha saley" w:date="2023-12-03T09:38:00Z">
        <w:r w:rsidR="00161018">
          <w:rPr>
            <w:rFonts w:ascii="Arial" w:hAnsi="Arial" w:cs="Arial"/>
            <w:sz w:val="24"/>
            <w:szCs w:val="24"/>
          </w:rPr>
          <w:t xml:space="preserve">variability in </w:t>
        </w:r>
      </w:ins>
      <w:ins w:id="98" w:author="alisha saley" w:date="2023-12-03T09:39:00Z">
        <w:r w:rsidR="00161018">
          <w:rPr>
            <w:rFonts w:ascii="Arial" w:hAnsi="Arial" w:cs="Arial"/>
            <w:sz w:val="24"/>
            <w:szCs w:val="24"/>
          </w:rPr>
          <w:t>freshwater total alkalinity</w:t>
        </w:r>
      </w:ins>
      <w:del w:id="99" w:author="alisha saley" w:date="2023-12-03T09:29:00Z">
        <w:r w:rsidR="000304FA" w:rsidRPr="00DE3A92" w:rsidDel="0006365C">
          <w:rPr>
            <w:rFonts w:ascii="Arial" w:hAnsi="Arial" w:cs="Arial"/>
            <w:sz w:val="24"/>
            <w:szCs w:val="24"/>
          </w:rPr>
          <w:delText xml:space="preserve"> are likely to intersect with </w:delText>
        </w:r>
      </w:del>
      <w:del w:id="100" w:author="alisha saley" w:date="2023-12-02T09:23:00Z">
        <w:r w:rsidR="000304FA" w:rsidRPr="00DE3A92" w:rsidDel="00501491">
          <w:rPr>
            <w:rFonts w:ascii="Arial" w:hAnsi="Arial" w:cs="Arial"/>
            <w:sz w:val="24"/>
            <w:szCs w:val="24"/>
          </w:rPr>
          <w:delText>e</w:delText>
        </w:r>
        <w:r w:rsidRPr="00DE3A92" w:rsidDel="00501491">
          <w:rPr>
            <w:rFonts w:ascii="Arial" w:hAnsi="Arial" w:cs="Arial"/>
            <w:sz w:val="24"/>
            <w:szCs w:val="24"/>
          </w:rPr>
          <w:delText>ffects of variation</w:delText>
        </w:r>
      </w:del>
      <w:del w:id="101" w:author="alisha saley" w:date="2023-12-03T09:43:00Z">
        <w:r w:rsidRPr="00DE3A92" w:rsidDel="005E707E">
          <w:rPr>
            <w:rFonts w:ascii="Arial" w:hAnsi="Arial" w:cs="Arial"/>
            <w:sz w:val="24"/>
            <w:szCs w:val="24"/>
          </w:rPr>
          <w:delText xml:space="preserve"> in total alkalinity and salinity</w:delText>
        </w:r>
      </w:del>
      <w:ins w:id="102" w:author="alisha saley" w:date="2023-12-02T14:28:00Z">
        <w:r w:rsidR="00E43C88" w:rsidRPr="00DE3A92">
          <w:rPr>
            <w:rFonts w:ascii="Arial" w:hAnsi="Arial" w:cs="Arial"/>
            <w:sz w:val="24"/>
            <w:szCs w:val="24"/>
            <w:rPrChange w:id="103" w:author="alisha saley" w:date="2023-12-02T14:35:00Z">
              <w:rPr>
                <w:rFonts w:ascii="Arial" w:hAnsi="Arial" w:cs="Arial"/>
                <w:b/>
                <w:bCs/>
                <w:sz w:val="24"/>
                <w:szCs w:val="24"/>
              </w:rPr>
            </w:rPrChange>
          </w:rPr>
          <w:t xml:space="preserve"> </w:t>
        </w:r>
      </w:ins>
      <w:r w:rsidR="00EA31D7">
        <w:rPr>
          <w:rFonts w:ascii="Arial" w:hAnsi="Arial" w:cs="Arial"/>
          <w:sz w:val="24"/>
          <w:szCs w:val="24"/>
        </w:rPr>
        <w:fldChar w:fldCharType="begin"/>
      </w:r>
      <w:r w:rsidR="00EA31D7">
        <w:rPr>
          <w:rFonts w:ascii="Arial" w:hAnsi="Arial" w:cs="Arial"/>
          <w:sz w:val="24"/>
          <w:szCs w:val="24"/>
        </w:rPr>
        <w:instrText xml:space="preserve"> ADDIN ZOTERO_ITEM CSL_CITATION {"citationID":"zGkuqP2a","properties":{"formattedCitation":"(Waldbusser and Salisbury 2014, Carstensen et al. 2018)","plainCitation":"(Waldbusser and Salisbury 2014, Carstensen et al. 2018)","noteIndex":0},"citationItems":[{"id":210,"uris":["http://zotero.org/users/4496705/items/IFXHQ7CI"],"itemData":{"id":210,"type":"article-journal","container-title":"Annual Review of Marine Science","DOI":"10.1146/annurev-marine-121211-172238","ISSN":"1941-1405, 1941-0611","issue":"1","journalAbbreviation":"Annu. Rev. Mar. Sci.","language":"en","page":"221-247","source":"DOI.org (Crossref)","title":"Ocean Acidification in the Coastal Zone from an Organism's Perspective: Multiple System Parameters, Frequency Domains, and Habitats","title-short":"Ocean Acidification in the Coastal Zone from an Organism's Perspective","volume":"6","author":[{"family":"Waldbusser","given":"George G."},{"family":"Salisbury","given":"Joseph E."}],"issued":{"date-parts":[["2014",1,3]]}}},{"id":1161,"uris":["http://zotero.org/users/4496705/items/NPVKTSFT"],"itemData":{"id":1161,"type":"article-journal","abstract":"Abstract\n            \n              Coastal pH and total alkalinity are regulated by a diverse range of local processes superimposed on global trends of warming and ocean acidification, yet few studies have investigated the relative importance of different processes for coastal acidification. We describe long</w:instrText>
      </w:r>
      <w:r w:rsidR="00EA31D7">
        <w:rPr>
          <w:rFonts w:ascii="Cambria Math" w:hAnsi="Cambria Math" w:cs="Cambria Math"/>
          <w:sz w:val="24"/>
          <w:szCs w:val="24"/>
        </w:rPr>
        <w:instrText>‐</w:instrText>
      </w:r>
      <w:r w:rsidR="00EA31D7">
        <w:rPr>
          <w:rFonts w:ascii="Arial" w:hAnsi="Arial" w:cs="Arial"/>
          <w:sz w:val="24"/>
          <w:szCs w:val="24"/>
        </w:rPr>
        <w:instrText>term (1972–2016) and seasonal trends in the carbonate system of three Danish coastal systems demonstrating that hydrological modification, changes in nutrient inputs from land, and presence/absence of calcifiers can drastically alter carbonate chemistry. Total alkalinity was mainly governed by conservative mixing of freshwater (0.73–5.17 mmol kg\n              −1\n              ) with outer boundary concentrations (~2–2.4 mmol kg\n              −1\n              ), modulated seasonally and spatially (~0.1–0.2 mmol kg\n              −1\n              ) by calcifiers. Nitrate assimilation by primary production, denitrification, and sulfate reduction increased total alkalinity by almost 0.6 mmol kg\n              −1\n              in the most eutrophic system during a period without calcifiers. Trends in pH ranged from −0.0088 year\n              −1\n              to 0.021 year\n              −1\n              , the more extreme of these mainly driven by salinity changes in a sluice</w:instrText>
      </w:r>
      <w:r w:rsidR="00EA31D7">
        <w:rPr>
          <w:rFonts w:ascii="Cambria Math" w:hAnsi="Cambria Math" w:cs="Cambria Math"/>
          <w:sz w:val="24"/>
          <w:szCs w:val="24"/>
        </w:rPr>
        <w:instrText>‐</w:instrText>
      </w:r>
      <w:r w:rsidR="00EA31D7">
        <w:rPr>
          <w:rFonts w:ascii="Arial" w:hAnsi="Arial" w:cs="Arial"/>
          <w:sz w:val="24"/>
          <w:szCs w:val="24"/>
        </w:rPr>
        <w:instrText>controlled lagoon. Temperature increased 0.05°C yr\n              −1\n              across all three systems, which directly accounted for a pH decrease of 0.0008 year\n              −1\n              . Accounting for mixing, salinity, and temperature effects on dissociation and solubility constants, the resulting pH decline (0.0040 year\n              −1\n              ) was about twice the ocean trend, emphasizing the effect of nutrient management on primary production and coastal acidification. Coastal pCO\n              2\n              increased ~4 times more rapidly than ocean rates, enhancing CO\n              2\n              emissions to the atmosphere. Indeed, coastal systems undergo more drastic changes than the ocean and coastal acidification trends are substantially enhanced from nutrient reductions to address coastal eutrophication.\n            \n          , \n            Key Points\n            \n              \n                \n                  \n                    Nutrient reduction can enhance coastal acidification with trends exceeding ocean acidification by factors ~2.5 for pH and ~4 for pCO\n                    2\n                  \n                \n                \n                  \n                    Hydrological control can alter coastal carbonate chemistry more drastically than changing atmospheric CO\n                    2\n                    , nutrient inputs, and temperature\n                  \n                \n                \n                  Coastal alkalinity behaves nonconservative due to calcifiers, nitrate assimilation, and anaerobic degradation processes in the sediments","container-title":"Global Biogeochemical Cycles","DOI":"10.1002/2017GB005781","ISSN":"0886-6236, 1944-9224","issue":"3","journalAbbreviation":"Global Biogeochemical Cycles","language":"en","page":"497-513","source":"DOI.org (Crossref)","title":"Long</w:instrText>
      </w:r>
      <w:r w:rsidR="00EA31D7">
        <w:rPr>
          <w:rFonts w:ascii="Cambria Math" w:hAnsi="Cambria Math" w:cs="Cambria Math"/>
          <w:sz w:val="24"/>
          <w:szCs w:val="24"/>
        </w:rPr>
        <w:instrText>‐</w:instrText>
      </w:r>
      <w:r w:rsidR="00EA31D7">
        <w:rPr>
          <w:rFonts w:ascii="Arial" w:hAnsi="Arial" w:cs="Arial"/>
          <w:sz w:val="24"/>
          <w:szCs w:val="24"/>
        </w:rPr>
        <w:instrText xml:space="preserve">Term and Seasonal Trends in Estuarine and Coastal Carbonate Systems","volume":"32","author":[{"family":"Carstensen","given":"Jacob"},{"family":"Chierici","given":"Melissa"},{"family":"Gustafsson","given":"Bo G."},{"family":"Gustafsson","given":"Erik"}],"issued":{"date-parts":[["2018",3]]}}}],"schema":"https://github.com/citation-style-language/schema/raw/master/csl-citation.json"} </w:instrText>
      </w:r>
      <w:r w:rsidR="00EA31D7">
        <w:rPr>
          <w:rFonts w:ascii="Arial" w:hAnsi="Arial" w:cs="Arial"/>
          <w:sz w:val="24"/>
          <w:szCs w:val="24"/>
        </w:rPr>
        <w:fldChar w:fldCharType="separate"/>
      </w:r>
      <w:r w:rsidR="00EA31D7" w:rsidRPr="00EA31D7">
        <w:rPr>
          <w:rFonts w:ascii="Arial" w:hAnsi="Arial" w:cs="Arial"/>
          <w:sz w:val="24"/>
        </w:rPr>
        <w:t>(Waldbusser and Salisbury 2014, Carstensen et al. 2018)</w:t>
      </w:r>
      <w:r w:rsidR="00EA31D7">
        <w:rPr>
          <w:rFonts w:ascii="Arial" w:hAnsi="Arial" w:cs="Arial"/>
          <w:sz w:val="24"/>
          <w:szCs w:val="24"/>
        </w:rPr>
        <w:fldChar w:fldCharType="end"/>
      </w:r>
      <w:ins w:id="104" w:author="alisha saley" w:date="2023-12-02T14:29:00Z">
        <w:r w:rsidR="00E43C88" w:rsidRPr="00DE3A92">
          <w:rPr>
            <w:rFonts w:ascii="Arial" w:hAnsi="Arial" w:cs="Arial"/>
            <w:sz w:val="24"/>
            <w:szCs w:val="24"/>
            <w:rPrChange w:id="105" w:author="alisha saley" w:date="2023-12-02T14:35:00Z">
              <w:rPr>
                <w:rFonts w:ascii="Arial" w:hAnsi="Arial" w:cs="Arial"/>
                <w:b/>
                <w:bCs/>
                <w:sz w:val="24"/>
                <w:szCs w:val="24"/>
              </w:rPr>
            </w:rPrChange>
          </w:rPr>
          <w:t>,</w:t>
        </w:r>
      </w:ins>
      <w:ins w:id="106" w:author="alisha saley" w:date="2023-12-03T09:43:00Z">
        <w:r w:rsidR="005E707E">
          <w:rPr>
            <w:rFonts w:ascii="Arial" w:hAnsi="Arial" w:cs="Arial"/>
            <w:sz w:val="24"/>
            <w:szCs w:val="24"/>
          </w:rPr>
          <w:t xml:space="preserve"> </w:t>
        </w:r>
      </w:ins>
      <w:ins w:id="107" w:author="alisha saley" w:date="2023-12-03T09:45:00Z">
        <w:r w:rsidR="0010786F">
          <w:rPr>
            <w:rFonts w:ascii="Arial" w:hAnsi="Arial" w:cs="Arial"/>
            <w:sz w:val="24"/>
            <w:szCs w:val="24"/>
          </w:rPr>
          <w:t xml:space="preserve">with implications for </w:t>
        </w:r>
      </w:ins>
      <w:ins w:id="108" w:author="alisha saley" w:date="2023-12-03T09:43:00Z">
        <w:r w:rsidR="005E707E">
          <w:rPr>
            <w:rFonts w:ascii="Arial" w:hAnsi="Arial" w:cs="Arial"/>
            <w:sz w:val="24"/>
            <w:szCs w:val="24"/>
          </w:rPr>
          <w:t>calcification processes</w:t>
        </w:r>
      </w:ins>
      <w:ins w:id="109" w:author="alisha saley" w:date="2023-12-03T09:31:00Z">
        <w:r w:rsidR="00161018">
          <w:rPr>
            <w:rFonts w:ascii="Arial" w:hAnsi="Arial" w:cs="Arial"/>
            <w:sz w:val="24"/>
            <w:szCs w:val="24"/>
          </w:rPr>
          <w:t xml:space="preserve"> </w:t>
        </w:r>
      </w:ins>
      <w:ins w:id="110" w:author="alisha saley" w:date="2023-12-03T09:45:00Z">
        <w:r w:rsidR="0010786F">
          <w:rPr>
            <w:rFonts w:ascii="Arial" w:hAnsi="Arial" w:cs="Arial"/>
            <w:sz w:val="24"/>
            <w:szCs w:val="24"/>
          </w:rPr>
          <w:t>in</w:t>
        </w:r>
      </w:ins>
      <w:ins w:id="111" w:author="alisha saley" w:date="2023-12-03T09:44:00Z">
        <w:r w:rsidR="005E707E">
          <w:rPr>
            <w:rFonts w:ascii="Arial" w:hAnsi="Arial" w:cs="Arial"/>
            <w:sz w:val="24"/>
            <w:szCs w:val="24"/>
          </w:rPr>
          <w:t xml:space="preserve"> individuals</w:t>
        </w:r>
      </w:ins>
      <w:ins w:id="112" w:author="alisha saley" w:date="2023-12-03T09:45:00Z">
        <w:r w:rsidR="0010786F">
          <w:rPr>
            <w:rFonts w:ascii="Arial" w:hAnsi="Arial" w:cs="Arial"/>
            <w:sz w:val="24"/>
            <w:szCs w:val="24"/>
          </w:rPr>
          <w:t xml:space="preserve"> at regional or local scales</w:t>
        </w:r>
      </w:ins>
      <w:ins w:id="113" w:author="alisha saley" w:date="2023-12-03T09:44:00Z">
        <w:r w:rsidR="005E707E">
          <w:rPr>
            <w:rFonts w:ascii="Arial" w:hAnsi="Arial" w:cs="Arial"/>
            <w:sz w:val="24"/>
            <w:szCs w:val="24"/>
          </w:rPr>
          <w:t xml:space="preserve"> </w:t>
        </w:r>
      </w:ins>
      <w:r w:rsidR="00EA31D7">
        <w:rPr>
          <w:rFonts w:ascii="Arial" w:hAnsi="Arial" w:cs="Arial"/>
          <w:sz w:val="24"/>
          <w:szCs w:val="24"/>
        </w:rPr>
        <w:fldChar w:fldCharType="begin"/>
      </w:r>
      <w:r w:rsidR="00166ABE">
        <w:rPr>
          <w:rFonts w:ascii="Arial" w:hAnsi="Arial" w:cs="Arial"/>
          <w:sz w:val="24"/>
          <w:szCs w:val="24"/>
        </w:rPr>
        <w:instrText xml:space="preserve"> ADDIN ZOTERO_ITEM CSL_CITATION {"citationID":"gKRQR60t","properties":{"formattedCitation":"(P\\uc0\\u233{}rez et al. 2015, Fassbender et al. 2016)","plainCitation":"(Pérez et al. 2015, Fassbender et al. 2016)","dontUpdate":true,"noteIndex":0},"citationItems":[{"id":1162,"uris":["http://zotero.org/users/4496705/items/JZG7WZGB"],"itemData":{"id":1162,"type":"article-journal","abstract":"Abstract\n            \n              Freshwater discharge affects the biogeochemistry of river</w:instrText>
      </w:r>
      <w:r w:rsidR="00166ABE">
        <w:rPr>
          <w:rFonts w:ascii="Cambria Math" w:hAnsi="Cambria Math" w:cs="Cambria Math"/>
          <w:sz w:val="24"/>
          <w:szCs w:val="24"/>
        </w:rPr>
        <w:instrText>‐</w:instrText>
      </w:r>
      <w:r w:rsidR="00166ABE">
        <w:rPr>
          <w:rFonts w:ascii="Arial" w:hAnsi="Arial" w:cs="Arial"/>
          <w:sz w:val="24"/>
          <w:szCs w:val="24"/>
        </w:rPr>
        <w:instrText>influenced nearshore environments by contributing with carbon and nutrients. An increase in human activities in river basins may alter the natural riverine nutrients and carbon export to coastal ecosystems. Along a wide latitudinal range (32°55′S–40°10′S), this study explores the role of climate and land use in determining the nutrient and carbon concentrations in the river mouth and fluxes to adjacent coastal areas. Between winter 2011 and fall 2012, we collected monthly samples in five river mouths in central southern Chile and at rocky shore sites affected by river plumes. Basins were characterized by different land uses and meteorological conditions along this latitudinal range. Water samples were collected for pH measurements, nutrients, dissolved organic and inorganic carbon, particulate organic carbon, and isotopic signatures (δ\n              13\n              C). Our results show a north</w:instrText>
      </w:r>
      <w:r w:rsidR="00166ABE">
        <w:rPr>
          <w:rFonts w:ascii="Cambria Math" w:hAnsi="Cambria Math" w:cs="Cambria Math"/>
          <w:sz w:val="24"/>
          <w:szCs w:val="24"/>
        </w:rPr>
        <w:instrText>‐</w:instrText>
      </w:r>
      <w:r w:rsidR="00166ABE">
        <w:rPr>
          <w:rFonts w:ascii="Arial" w:hAnsi="Arial" w:cs="Arial"/>
          <w:sz w:val="24"/>
          <w:szCs w:val="24"/>
        </w:rPr>
        <w:instrText>south gradient in concentrations of nutrients and carbon. The highest concentrations were observed in the Maipo basin, which presents the highest percentage of urban</w:instrText>
      </w:r>
      <w:r w:rsidR="00166ABE">
        <w:rPr>
          <w:rFonts w:ascii="Cambria Math" w:hAnsi="Cambria Math" w:cs="Cambria Math"/>
          <w:sz w:val="24"/>
          <w:szCs w:val="24"/>
        </w:rPr>
        <w:instrText>‐</w:instrText>
      </w:r>
      <w:r w:rsidR="00166ABE">
        <w:rPr>
          <w:rFonts w:ascii="Arial" w:hAnsi="Arial" w:cs="Arial"/>
          <w:sz w:val="24"/>
          <w:szCs w:val="24"/>
        </w:rPr>
        <w:instrText>industrial activities. Nutrients and carbon contributions, in most cases, were lowest in the southern Valdivia basin, which has the least human intervention and a greater percentage of vegetation. The Biobío River had the highest nutrient and carbon fluxes, in most cases, due to its high river discharge. Our results show the influence of river plume effects on carbon and nitrogen concentrations in river</w:instrText>
      </w:r>
      <w:r w:rsidR="00166ABE">
        <w:rPr>
          <w:rFonts w:ascii="Cambria Math" w:hAnsi="Cambria Math" w:cs="Cambria Math"/>
          <w:sz w:val="24"/>
          <w:szCs w:val="24"/>
        </w:rPr>
        <w:instrText>‐</w:instrText>
      </w:r>
      <w:r w:rsidR="00166ABE">
        <w:rPr>
          <w:rFonts w:ascii="Arial" w:hAnsi="Arial" w:cs="Arial"/>
          <w:sz w:val="24"/>
          <w:szCs w:val="24"/>
        </w:rPr>
        <w:instrText>influenced rocky shore sites. Moreover, our study suggests that land use might influence some parameters of carbonate system in rivers and river</w:instrText>
      </w:r>
      <w:r w:rsidR="00166ABE">
        <w:rPr>
          <w:rFonts w:ascii="Cambria Math" w:hAnsi="Cambria Math" w:cs="Cambria Math"/>
          <w:sz w:val="24"/>
          <w:szCs w:val="24"/>
        </w:rPr>
        <w:instrText>‐</w:instrText>
      </w:r>
      <w:r w:rsidR="00166ABE">
        <w:rPr>
          <w:rFonts w:ascii="Arial" w:hAnsi="Arial" w:cs="Arial"/>
          <w:sz w:val="24"/>
          <w:szCs w:val="24"/>
        </w:rPr>
        <w:instrText>influenced rocky shore environments. River</w:instrText>
      </w:r>
      <w:r w:rsidR="00166ABE">
        <w:rPr>
          <w:rFonts w:ascii="Cambria Math" w:hAnsi="Cambria Math" w:cs="Cambria Math"/>
          <w:sz w:val="24"/>
          <w:szCs w:val="24"/>
        </w:rPr>
        <w:instrText>‐</w:instrText>
      </w:r>
      <w:r w:rsidR="00166ABE">
        <w:rPr>
          <w:rFonts w:ascii="Arial" w:hAnsi="Arial" w:cs="Arial"/>
          <w:sz w:val="24"/>
          <w:szCs w:val="24"/>
        </w:rPr>
        <w:instrText>influenced rocky shore environments may exhibit suppression in aragonite saturation state with implications for calcifiers inhabiting these marine environments.\n            \n          , \n            Key Points\n            \n              \n                \n                  Coastal carbon and nutrient concentrations are influenced by river discharges\n                \n                \n                  Land use in river basins may influence the carbonate system in rocky shore sites","container-title":"Journal of Geophysical Research: Biogeosciences","DOI":"10.1002/2014JG002699","ISSN":"2169-8953, 2169-8961","issue":"4","journalAbbreviation":"JGR Biogeosciences","language":"en","page":"673-692","source":"DOI.org (Crossref)","title":"Influence of climate and land use in carbon biogeochemistry in lower reaches of rivers in central southern Chile: Implications for the carbonate system in river</w:instrText>
      </w:r>
      <w:r w:rsidR="00166ABE">
        <w:rPr>
          <w:rFonts w:ascii="Cambria Math" w:hAnsi="Cambria Math" w:cs="Cambria Math"/>
          <w:sz w:val="24"/>
          <w:szCs w:val="24"/>
        </w:rPr>
        <w:instrText>‐</w:instrText>
      </w:r>
      <w:r w:rsidR="00166ABE">
        <w:rPr>
          <w:rFonts w:ascii="Arial" w:hAnsi="Arial" w:cs="Arial"/>
          <w:sz w:val="24"/>
          <w:szCs w:val="24"/>
        </w:rPr>
        <w:instrText>influenced rocky shore environments","title-short":"Influence of climate and land use in carbon biogeochemistry in lower reaches of rivers in central southern Chile","volume":"120","author":[{"family":"Pérez","given":"Claudia A."},{"family":"DeGrandpre","given":"Michael D."},{"family":"Lagos","given":"Nelson A."},{"family":"Saldías","given":"Gonzalo S."},{"family":"Cascales","given":"Emma</w:instrText>
      </w:r>
      <w:r w:rsidR="00166ABE">
        <w:rPr>
          <w:rFonts w:ascii="Cambria Math" w:hAnsi="Cambria Math" w:cs="Cambria Math"/>
          <w:sz w:val="24"/>
          <w:szCs w:val="24"/>
        </w:rPr>
        <w:instrText>‐</w:instrText>
      </w:r>
      <w:r w:rsidR="00166ABE">
        <w:rPr>
          <w:rFonts w:ascii="Arial" w:hAnsi="Arial" w:cs="Arial"/>
          <w:sz w:val="24"/>
          <w:szCs w:val="24"/>
        </w:rPr>
        <w:instrText xml:space="preserve">Karin"},{"family":"Vargas","given":"Cristian A."}],"issued":{"date-parts":[["2015",4]]}}},{"id":37,"uris":["http://zotero.org/users/4496705/items/TY2BAUHF"],"itemData":{"id":37,"type":"article-journal","container-title":"Geophysical Research Letters","DOI":"10.1002/2016GL068860","ISSN":"00948276","issue":"9","journalAbbreviation":"Geophys. Res. Lett.","language":"en","page":"4467-4476","source":"DOI.org (Crossref)","title":"Consideration of coastal carbonate chemistry in understanding biological calcification: COASTAL ZONE CALCIFICATION","title-short":"Consideration of coastal carbonate chemistry in understanding biological calcification","volume":"43","author":[{"family":"Fassbender","given":"Andrea J."},{"family":"Sabine","given":"Christopher L."},{"family":"Feifel","given":"Kirsten M."}],"issued":{"date-parts":[["2016",5,16]]}}}],"schema":"https://github.com/citation-style-language/schema/raw/master/csl-citation.json"} </w:instrText>
      </w:r>
      <w:r w:rsidR="00EA31D7">
        <w:rPr>
          <w:rFonts w:ascii="Arial" w:hAnsi="Arial" w:cs="Arial"/>
          <w:sz w:val="24"/>
          <w:szCs w:val="24"/>
        </w:rPr>
        <w:fldChar w:fldCharType="separate"/>
      </w:r>
      <w:r w:rsidR="00EA31D7" w:rsidRPr="00703858">
        <w:rPr>
          <w:rFonts w:ascii="Arial" w:hAnsi="Arial" w:cs="Arial"/>
          <w:sz w:val="24"/>
          <w:szCs w:val="24"/>
        </w:rPr>
        <w:t>(</w:t>
      </w:r>
      <w:ins w:id="114" w:author="alisha saley" w:date="2023-12-02T16:19:00Z">
        <w:r w:rsidR="00EA31D7" w:rsidRPr="00703858">
          <w:rPr>
            <w:rFonts w:ascii="Arial" w:hAnsi="Arial" w:cs="Arial"/>
            <w:sz w:val="24"/>
            <w:szCs w:val="24"/>
            <w:rPrChange w:id="115" w:author="alisha saley" w:date="2023-12-03T09:12:00Z">
              <w:rPr>
                <w:rFonts w:ascii="Arial" w:hAnsi="Arial" w:cs="Arial"/>
                <w:sz w:val="24"/>
                <w:szCs w:val="24"/>
                <w:lang w:val="fr-FR"/>
              </w:rPr>
            </w:rPrChange>
          </w:rPr>
          <w:t xml:space="preserve">see </w:t>
        </w:r>
      </w:ins>
      <w:r w:rsidR="00EA31D7" w:rsidRPr="00703858">
        <w:rPr>
          <w:rFonts w:ascii="Arial" w:hAnsi="Arial" w:cs="Arial"/>
          <w:sz w:val="24"/>
          <w:szCs w:val="24"/>
        </w:rPr>
        <w:t>Pérez et al. 2015, Fassbender et al. 2016)</w:t>
      </w:r>
      <w:r w:rsidR="00EA31D7">
        <w:rPr>
          <w:rFonts w:ascii="Arial" w:hAnsi="Arial" w:cs="Arial"/>
          <w:sz w:val="24"/>
          <w:szCs w:val="24"/>
        </w:rPr>
        <w:fldChar w:fldCharType="end"/>
      </w:r>
      <w:ins w:id="116" w:author="alisha saley" w:date="2023-12-02T16:19:00Z">
        <w:r w:rsidR="00EA31D7">
          <w:rPr>
            <w:rFonts w:ascii="Arial" w:hAnsi="Arial" w:cs="Arial"/>
            <w:sz w:val="24"/>
            <w:szCs w:val="24"/>
          </w:rPr>
          <w:t>.</w:t>
        </w:r>
      </w:ins>
      <w:del w:id="117" w:author="alisha saley" w:date="2023-12-02T09:12:00Z">
        <w:r w:rsidR="008D20E6" w:rsidRPr="00703858" w:rsidDel="00AA2992">
          <w:rPr>
            <w:rFonts w:ascii="Arial" w:hAnsi="Arial" w:cs="Arial"/>
            <w:sz w:val="24"/>
            <w:szCs w:val="24"/>
          </w:rPr>
          <w:delText xml:space="preserve"> </w:delText>
        </w:r>
      </w:del>
      <w:del w:id="118" w:author="alisha saley" w:date="2023-12-02T16:19:00Z">
        <w:r w:rsidR="008D20E6" w:rsidRPr="00DE3A92" w:rsidDel="00EA31D7">
          <w:rPr>
            <w:rFonts w:ascii="Arial" w:hAnsi="Arial" w:cs="Arial"/>
            <w:sz w:val="24"/>
            <w:szCs w:val="24"/>
          </w:rPr>
          <w:fldChar w:fldCharType="begin"/>
        </w:r>
        <w:r w:rsidR="008D20E6" w:rsidRPr="00703858" w:rsidDel="00EA31D7">
          <w:rPr>
            <w:rFonts w:ascii="Arial" w:hAnsi="Arial" w:cs="Arial"/>
            <w:sz w:val="24"/>
            <w:szCs w:val="24"/>
          </w:rPr>
          <w:delInstrText xml:space="preserve"> ADDIN ZOTERO_ITEM CSL_CITATION {"citationID":"9fSN9u7K","properties":{"formattedCitation":"(Waldbusser and Salisbury 2014)","plainCitation":"(Waldbusser and Salisbury 2014)","noteIndex":0},"citationItems":[{"id":210,"uris":["http://zotero.org/users/4496705/items/IFXHQ7CI"],"itemData":{"id":210,"type":"article-journal","container-title":"Annual Review of Marine Science","DOI":"10.1146/annurev-marine-121211-172238","ISSN":"1941-1405, 1941-0611","issue":"1","journalAbbreviation":"Annu. Rev. Mar. Sci.","language":"en","page":"221-247","source":"DOI.org (Crossref)","title":"Ocean Acidification in the Coastal Zone from an Organism's Perspective: Multiple System Parameters, Frequency Domains, and Habitats","title-short":"Ocean Acidification in the Coastal Zone from an Organism's Perspective","volume":"6","author":[{"family":"Waldbusser","given":"George G."},{"family":"Salisbury","given":"Joseph E."}],"issued":{"date-parts":[["2014",1,3]]}}}],"schema":"https://github.com/citation-style-language/schema/raw/master/csl-citation.json"} </w:delInstrText>
        </w:r>
        <w:r w:rsidR="008D20E6" w:rsidRPr="00DE3A92" w:rsidDel="00EA31D7">
          <w:rPr>
            <w:rFonts w:ascii="Arial" w:hAnsi="Arial" w:cs="Arial"/>
            <w:sz w:val="24"/>
            <w:szCs w:val="24"/>
          </w:rPr>
          <w:fldChar w:fldCharType="separate"/>
        </w:r>
        <w:r w:rsidR="008D20E6" w:rsidRPr="00703858" w:rsidDel="00EA31D7">
          <w:rPr>
            <w:rFonts w:ascii="Arial" w:hAnsi="Arial" w:cs="Arial"/>
            <w:sz w:val="24"/>
          </w:rPr>
          <w:delText>(Waldbusser and Salisbury 2014)</w:delText>
        </w:r>
        <w:r w:rsidR="008D20E6" w:rsidRPr="00DE3A92" w:rsidDel="00EA31D7">
          <w:rPr>
            <w:rFonts w:ascii="Arial" w:hAnsi="Arial" w:cs="Arial"/>
            <w:sz w:val="24"/>
            <w:szCs w:val="24"/>
          </w:rPr>
          <w:fldChar w:fldCharType="end"/>
        </w:r>
        <w:r w:rsidRPr="00703858" w:rsidDel="00EA31D7">
          <w:rPr>
            <w:rFonts w:ascii="Arial" w:hAnsi="Arial" w:cs="Arial"/>
            <w:sz w:val="24"/>
            <w:szCs w:val="24"/>
          </w:rPr>
          <w:delText>.</w:delText>
        </w:r>
      </w:del>
      <w:r w:rsidRPr="00703858">
        <w:rPr>
          <w:rFonts w:ascii="Arial" w:hAnsi="Arial" w:cs="Arial"/>
          <w:sz w:val="24"/>
          <w:szCs w:val="24"/>
        </w:rPr>
        <w:t xml:space="preserve"> </w:t>
      </w:r>
      <w:ins w:id="119" w:author="alisha saley" w:date="2023-12-02T09:25:00Z">
        <w:r w:rsidR="00812549" w:rsidRPr="00DE3A92">
          <w:rPr>
            <w:rFonts w:ascii="Arial" w:hAnsi="Arial" w:cs="Arial"/>
            <w:sz w:val="24"/>
            <w:szCs w:val="24"/>
          </w:rPr>
          <w:t xml:space="preserve">Globally, </w:t>
        </w:r>
      </w:ins>
      <w:del w:id="120" w:author="alisha saley" w:date="2023-12-02T09:25:00Z">
        <w:r w:rsidR="00A90D4C" w:rsidRPr="00DE3A92" w:rsidDel="00812549">
          <w:rPr>
            <w:rFonts w:ascii="Arial" w:hAnsi="Arial" w:cs="Arial"/>
            <w:sz w:val="24"/>
            <w:szCs w:val="24"/>
          </w:rPr>
          <w:delText>A</w:delText>
        </w:r>
      </w:del>
      <w:ins w:id="121" w:author="alisha saley" w:date="2023-12-02T09:25:00Z">
        <w:r w:rsidR="00812549" w:rsidRPr="00DE3A92">
          <w:rPr>
            <w:rFonts w:ascii="Arial" w:hAnsi="Arial" w:cs="Arial"/>
            <w:sz w:val="24"/>
            <w:szCs w:val="24"/>
          </w:rPr>
          <w:t>a</w:t>
        </w:r>
      </w:ins>
      <w:r w:rsidR="00A90D4C" w:rsidRPr="00DE3A92">
        <w:rPr>
          <w:rFonts w:ascii="Arial" w:hAnsi="Arial" w:cs="Arial"/>
          <w:sz w:val="24"/>
          <w:szCs w:val="24"/>
        </w:rPr>
        <w:t xml:space="preserve">pproximately a third of </w:t>
      </w:r>
      <w:r w:rsidR="00D1009C" w:rsidRPr="00DE3A92">
        <w:rPr>
          <w:rFonts w:ascii="Arial" w:hAnsi="Arial" w:cs="Arial"/>
          <w:sz w:val="24"/>
          <w:szCs w:val="24"/>
        </w:rPr>
        <w:t>human-produced</w:t>
      </w:r>
      <w:r w:rsidR="00A90D4C" w:rsidRPr="00DE3A92">
        <w:rPr>
          <w:rFonts w:ascii="Arial" w:hAnsi="Arial" w:cs="Arial"/>
          <w:sz w:val="24"/>
          <w:szCs w:val="24"/>
        </w:rPr>
        <w:t xml:space="preserve"> c</w:t>
      </w:r>
      <w:r w:rsidRPr="00DE3A92">
        <w:rPr>
          <w:rFonts w:ascii="Arial" w:hAnsi="Arial" w:cs="Arial"/>
          <w:sz w:val="24"/>
          <w:szCs w:val="24"/>
        </w:rPr>
        <w:t>arbon dioxide</w:t>
      </w:r>
      <w:ins w:id="122" w:author="alisha saley" w:date="2023-12-03T09:53:00Z">
        <w:r w:rsidR="00E444CD">
          <w:rPr>
            <w:rFonts w:ascii="Arial" w:hAnsi="Arial" w:cs="Arial"/>
            <w:sz w:val="24"/>
            <w:szCs w:val="24"/>
          </w:rPr>
          <w:t xml:space="preserve"> (CO</w:t>
        </w:r>
        <w:r w:rsidR="00E444CD">
          <w:rPr>
            <w:rFonts w:ascii="Arial" w:hAnsi="Arial" w:cs="Arial"/>
            <w:sz w:val="24"/>
            <w:szCs w:val="24"/>
            <w:vertAlign w:val="subscript"/>
          </w:rPr>
          <w:t>2</w:t>
        </w:r>
        <w:r w:rsidR="00E444CD">
          <w:rPr>
            <w:rFonts w:ascii="Arial" w:hAnsi="Arial" w:cs="Arial"/>
            <w:sz w:val="24"/>
            <w:szCs w:val="24"/>
          </w:rPr>
          <w:t>)</w:t>
        </w:r>
      </w:ins>
      <w:r w:rsidRPr="00DE3A92">
        <w:rPr>
          <w:rFonts w:ascii="Arial" w:hAnsi="Arial" w:cs="Arial"/>
          <w:sz w:val="24"/>
          <w:szCs w:val="24"/>
        </w:rPr>
        <w:t xml:space="preserve"> emitted to the atmosphere </w:t>
      </w:r>
      <w:r w:rsidR="00E219F8" w:rsidRPr="00DE3A92">
        <w:rPr>
          <w:rFonts w:ascii="Arial" w:hAnsi="Arial" w:cs="Arial"/>
          <w:sz w:val="24"/>
          <w:szCs w:val="24"/>
        </w:rPr>
        <w:t xml:space="preserve">is </w:t>
      </w:r>
      <w:r w:rsidRPr="00DE3A92">
        <w:rPr>
          <w:rFonts w:ascii="Arial" w:hAnsi="Arial" w:cs="Arial"/>
          <w:sz w:val="24"/>
          <w:szCs w:val="24"/>
        </w:rPr>
        <w:t>absorb</w:t>
      </w:r>
      <w:r w:rsidR="00E219F8" w:rsidRPr="00DE3A92">
        <w:rPr>
          <w:rFonts w:ascii="Arial" w:hAnsi="Arial" w:cs="Arial"/>
          <w:sz w:val="24"/>
          <w:szCs w:val="24"/>
        </w:rPr>
        <w:t>ed</w:t>
      </w:r>
      <w:r w:rsidRPr="00DE3A92">
        <w:rPr>
          <w:rFonts w:ascii="Arial" w:hAnsi="Arial" w:cs="Arial"/>
          <w:sz w:val="24"/>
          <w:szCs w:val="24"/>
        </w:rPr>
        <w:t xml:space="preserve"> into the oceans</w:t>
      </w:r>
      <w:r w:rsidR="00CA31B1" w:rsidRPr="00DE3A92">
        <w:rPr>
          <w:rFonts w:ascii="Arial" w:hAnsi="Arial" w:cs="Arial"/>
          <w:sz w:val="24"/>
          <w:szCs w:val="24"/>
        </w:rPr>
        <w:t xml:space="preserve"> </w:t>
      </w:r>
      <w:r w:rsidR="00CA31B1" w:rsidRPr="00DE3A92">
        <w:rPr>
          <w:rFonts w:ascii="Arial" w:hAnsi="Arial" w:cs="Arial"/>
          <w:sz w:val="24"/>
          <w:szCs w:val="24"/>
        </w:rPr>
        <w:fldChar w:fldCharType="begin"/>
      </w:r>
      <w:r w:rsidR="00CA31B1" w:rsidRPr="00DE3A92">
        <w:rPr>
          <w:rFonts w:ascii="Arial" w:hAnsi="Arial" w:cs="Arial"/>
          <w:sz w:val="24"/>
          <w:szCs w:val="24"/>
        </w:rPr>
        <w:instrText xml:space="preserve"> ADDIN ZOTERO_ITEM CSL_CITATION {"citationID":"IdPvw8Q7","properties":{"formattedCitation":"(Sabine et al. 2004)","plainCitation":"(Sabine et al. 2004)","noteIndex":0},"citationItems":[{"id":74,"uris":["http://zotero.org/users/4496705/items/NFSHXUVN"],"itemData":{"id":74,"type":"article-journal","abstract":"Using inorganic carbon measurements from an international survey effort in the 1990s and a tracer-based separation technique, we estimate a global oceanic anthropogenic carbon dioxide (CO2) sink for the period from 1800 to 1994 of 118 ± 19 petagrams of carbon. The oceanic sink accounts for </w:instrText>
      </w:r>
      <w:r w:rsidR="00CA31B1" w:rsidRPr="00DE3A92">
        <w:rPr>
          <w:rFonts w:ascii="Cambria Math" w:hAnsi="Cambria Math" w:cs="Cambria Math"/>
          <w:sz w:val="24"/>
          <w:szCs w:val="24"/>
        </w:rPr>
        <w:instrText>∼</w:instrText>
      </w:r>
      <w:r w:rsidR="00CA31B1" w:rsidRPr="00DE3A92">
        <w:rPr>
          <w:rFonts w:ascii="Arial" w:hAnsi="Arial" w:cs="Arial"/>
          <w:sz w:val="24"/>
          <w:szCs w:val="24"/>
        </w:rPr>
        <w:instrText xml:space="preserve">48% of the total fossil-fuel and cement-manufacturing emissions, implying that the terrestrial biosphere was a net source of CO2 to the atmosphere of about 39 ± 28 petagrams of carbon for this period. The current fraction of total anthropogenic CO2 emissions stored in the ocean appears to be about one-third of the long-term potential.\nThe oceans have taken up nearly half of the anthropogenically emitted CO2 since 1800, lowering the pH; future CO2 uptake may hinder the growth of calcium carbonate–containing plankton and corals.\nThe oceans have taken up nearly half of the anthropogenically emitted CO2 since 1800, lowering the pH; future CO2 uptake may hinder the growth of calcium carbonate–containing plankton and corals.","container-title":"Science","DOI":"10.1126/science.1097403","ISSN":"0036-8075, 1095-9203","issue":"5682","language":"en","license":"American Association for the Advancement of Science","note":"PMID: 15256665","page":"367-371","source":"science.sciencemag.org","title":"The Oceanic Sink for Anthropogenic CO2","volume":"305","author":[{"family":"Sabine","given":"Christopher L."},{"family":"Feely","given":"Richard A."},{"family":"Gruber","given":"Nicolas"},{"family":"Key","given":"Robert M."},{"family":"Lee","given":"Kitack"},{"family":"Bullister","given":"John L."},{"family":"Wanninkhof","given":"Rik"},{"family":"Wong","given":"C. S."},{"family":"Wallace","given":"Douglas W. R."},{"family":"Tilbrook","given":"Bronte"},{"family":"Millero","given":"Frank J."},{"family":"Peng","given":"Tsung-Hung"},{"family":"Kozyr","given":"Alexander"},{"family":"Ono","given":"Tsueno"},{"family":"Rios","given":"Aida F."}],"issued":{"date-parts":[["2004",7,16]]}}}],"schema":"https://github.com/citation-style-language/schema/raw/master/csl-citation.json"} </w:instrText>
      </w:r>
      <w:r w:rsidR="00CA31B1" w:rsidRPr="00DE3A92">
        <w:rPr>
          <w:rFonts w:ascii="Arial" w:hAnsi="Arial" w:cs="Arial"/>
          <w:sz w:val="24"/>
          <w:szCs w:val="24"/>
        </w:rPr>
        <w:fldChar w:fldCharType="separate"/>
      </w:r>
      <w:r w:rsidR="00CA31B1" w:rsidRPr="00DE3A92">
        <w:rPr>
          <w:rFonts w:ascii="Arial" w:hAnsi="Arial" w:cs="Arial"/>
          <w:sz w:val="24"/>
        </w:rPr>
        <w:t>(Sabine et al. 2004)</w:t>
      </w:r>
      <w:r w:rsidR="00CA31B1" w:rsidRPr="00DE3A92">
        <w:rPr>
          <w:rFonts w:ascii="Arial" w:hAnsi="Arial" w:cs="Arial"/>
          <w:sz w:val="24"/>
          <w:szCs w:val="24"/>
        </w:rPr>
        <w:fldChar w:fldCharType="end"/>
      </w:r>
      <w:ins w:id="123" w:author="alisha saley" w:date="2023-12-02T14:30:00Z">
        <w:r w:rsidR="00E43C88" w:rsidRPr="00DE3A92">
          <w:rPr>
            <w:rFonts w:ascii="Arial" w:hAnsi="Arial" w:cs="Arial"/>
            <w:sz w:val="24"/>
            <w:szCs w:val="24"/>
            <w:rPrChange w:id="124" w:author="alisha saley" w:date="2023-12-02T14:35:00Z">
              <w:rPr>
                <w:rFonts w:ascii="Arial" w:hAnsi="Arial" w:cs="Arial"/>
                <w:b/>
                <w:bCs/>
                <w:sz w:val="24"/>
                <w:szCs w:val="24"/>
              </w:rPr>
            </w:rPrChange>
          </w:rPr>
          <w:t>. This absorption alters</w:t>
        </w:r>
      </w:ins>
      <w:del w:id="125" w:author="alisha saley" w:date="2023-12-02T09:18:00Z">
        <w:r w:rsidRPr="00DE3A92" w:rsidDel="00FB0179">
          <w:rPr>
            <w:rFonts w:ascii="Arial" w:hAnsi="Arial" w:cs="Arial"/>
            <w:sz w:val="24"/>
            <w:szCs w:val="24"/>
          </w:rPr>
          <w:delText>.</w:delText>
        </w:r>
      </w:del>
      <w:del w:id="126" w:author="alisha saley" w:date="2023-12-02T14:30:00Z">
        <w:r w:rsidRPr="00DE3A92" w:rsidDel="00E43C88">
          <w:rPr>
            <w:rFonts w:ascii="Arial" w:hAnsi="Arial" w:cs="Arial"/>
            <w:sz w:val="24"/>
            <w:szCs w:val="24"/>
          </w:rPr>
          <w:delText xml:space="preserve"> </w:delText>
        </w:r>
      </w:del>
      <w:del w:id="127" w:author="alisha saley" w:date="2023-12-02T09:18:00Z">
        <w:r w:rsidRPr="00DE3A92" w:rsidDel="00FB0179">
          <w:rPr>
            <w:rFonts w:ascii="Arial" w:hAnsi="Arial" w:cs="Arial"/>
            <w:sz w:val="24"/>
            <w:szCs w:val="24"/>
          </w:rPr>
          <w:delText>C</w:delText>
        </w:r>
      </w:del>
      <w:del w:id="128" w:author="alisha saley" w:date="2023-12-02T14:30:00Z">
        <w:r w:rsidRPr="00DE3A92" w:rsidDel="00E43C88">
          <w:rPr>
            <w:rFonts w:ascii="Arial" w:hAnsi="Arial" w:cs="Arial"/>
            <w:sz w:val="24"/>
            <w:szCs w:val="24"/>
          </w:rPr>
          <w:delText>hanges</w:delText>
        </w:r>
      </w:del>
      <w:ins w:id="129" w:author="alisha saley" w:date="2023-12-02T09:19:00Z">
        <w:r w:rsidR="00DE5C3E" w:rsidRPr="00DE3A92">
          <w:rPr>
            <w:rFonts w:ascii="Arial" w:hAnsi="Arial" w:cs="Arial"/>
            <w:sz w:val="24"/>
            <w:szCs w:val="24"/>
          </w:rPr>
          <w:t xml:space="preserve"> the relative abundance of</w:t>
        </w:r>
      </w:ins>
      <w:del w:id="130" w:author="alisha saley" w:date="2023-12-02T09:19:00Z">
        <w:r w:rsidRPr="00DE3A92" w:rsidDel="00DE5C3E">
          <w:rPr>
            <w:rFonts w:ascii="Arial" w:hAnsi="Arial" w:cs="Arial"/>
            <w:sz w:val="24"/>
            <w:szCs w:val="24"/>
          </w:rPr>
          <w:delText xml:space="preserve"> to</w:delText>
        </w:r>
      </w:del>
      <w:r w:rsidRPr="00DE3A92">
        <w:rPr>
          <w:rFonts w:ascii="Arial" w:hAnsi="Arial" w:cs="Arial"/>
          <w:sz w:val="24"/>
          <w:szCs w:val="24"/>
        </w:rPr>
        <w:t xml:space="preserve"> multiple </w:t>
      </w:r>
      <w:del w:id="131" w:author="alisha saley" w:date="2023-12-02T09:20:00Z">
        <w:r w:rsidRPr="00DE3A92" w:rsidDel="00DE5C3E">
          <w:rPr>
            <w:rFonts w:ascii="Arial" w:hAnsi="Arial" w:cs="Arial"/>
            <w:sz w:val="24"/>
            <w:szCs w:val="24"/>
          </w:rPr>
          <w:delText xml:space="preserve">components </w:delText>
        </w:r>
      </w:del>
      <w:ins w:id="132" w:author="alisha saley" w:date="2023-12-02T09:20:00Z">
        <w:r w:rsidR="00DE5C3E" w:rsidRPr="00DE3A92">
          <w:rPr>
            <w:rFonts w:ascii="Arial" w:hAnsi="Arial" w:cs="Arial"/>
            <w:sz w:val="24"/>
            <w:szCs w:val="24"/>
          </w:rPr>
          <w:t xml:space="preserve">carbon-based ions </w:t>
        </w:r>
      </w:ins>
      <w:r w:rsidRPr="00DE3A92">
        <w:rPr>
          <w:rFonts w:ascii="Arial" w:hAnsi="Arial" w:cs="Arial"/>
          <w:sz w:val="24"/>
          <w:szCs w:val="24"/>
        </w:rPr>
        <w:t xml:space="preserve">of the </w:t>
      </w:r>
      <w:ins w:id="133" w:author="alisha saley" w:date="2023-12-02T09:20:00Z">
        <w:r w:rsidR="00DE5C3E" w:rsidRPr="00DE3A92">
          <w:rPr>
            <w:rFonts w:ascii="Arial" w:hAnsi="Arial" w:cs="Arial"/>
            <w:sz w:val="24"/>
            <w:szCs w:val="24"/>
          </w:rPr>
          <w:t xml:space="preserve">seawater </w:t>
        </w:r>
      </w:ins>
      <w:r w:rsidRPr="00DE3A92">
        <w:rPr>
          <w:rFonts w:ascii="Arial" w:hAnsi="Arial" w:cs="Arial"/>
          <w:sz w:val="24"/>
          <w:szCs w:val="24"/>
        </w:rPr>
        <w:t>carbonate system</w:t>
      </w:r>
      <w:ins w:id="134" w:author="alisha saley" w:date="2023-12-02T09:40:00Z">
        <w:r w:rsidR="00AC5619" w:rsidRPr="00DE3A92">
          <w:rPr>
            <w:rFonts w:ascii="Arial" w:hAnsi="Arial" w:cs="Arial"/>
            <w:sz w:val="24"/>
            <w:szCs w:val="24"/>
          </w:rPr>
          <w:t xml:space="preserve">, which can </w:t>
        </w:r>
      </w:ins>
      <w:ins w:id="135" w:author="alisha saley" w:date="2023-12-02T14:30:00Z">
        <w:r w:rsidR="00E43C88" w:rsidRPr="00DE3A92">
          <w:rPr>
            <w:rFonts w:ascii="Arial" w:hAnsi="Arial" w:cs="Arial"/>
            <w:sz w:val="24"/>
            <w:szCs w:val="24"/>
            <w:rPrChange w:id="136" w:author="alisha saley" w:date="2023-12-02T14:35:00Z">
              <w:rPr>
                <w:rFonts w:ascii="Arial" w:hAnsi="Arial" w:cs="Arial"/>
                <w:b/>
                <w:bCs/>
                <w:sz w:val="24"/>
                <w:szCs w:val="24"/>
              </w:rPr>
            </w:rPrChange>
          </w:rPr>
          <w:t>lead to a reduction in</w:t>
        </w:r>
      </w:ins>
      <w:ins w:id="137" w:author="alisha saley" w:date="2023-12-02T09:40:00Z">
        <w:r w:rsidR="00AC5619" w:rsidRPr="00DE3A92">
          <w:rPr>
            <w:rFonts w:ascii="Arial" w:hAnsi="Arial" w:cs="Arial"/>
            <w:sz w:val="24"/>
            <w:szCs w:val="24"/>
          </w:rPr>
          <w:t xml:space="preserve"> seawater pH (i.e. ‘ocean acidification</w:t>
        </w:r>
      </w:ins>
      <w:ins w:id="138" w:author="alisha saley" w:date="2023-12-02T14:31:00Z">
        <w:r w:rsidR="00E43C88" w:rsidRPr="00DE3A92">
          <w:rPr>
            <w:rFonts w:ascii="Arial" w:hAnsi="Arial" w:cs="Arial"/>
            <w:sz w:val="24"/>
            <w:szCs w:val="24"/>
            <w:rPrChange w:id="139" w:author="alisha saley" w:date="2023-12-02T14:35:00Z">
              <w:rPr>
                <w:rFonts w:ascii="Arial" w:hAnsi="Arial" w:cs="Arial"/>
                <w:b/>
                <w:bCs/>
                <w:sz w:val="24"/>
                <w:szCs w:val="24"/>
              </w:rPr>
            </w:rPrChange>
          </w:rPr>
          <w:t>,</w:t>
        </w:r>
      </w:ins>
      <w:ins w:id="140" w:author="alisha saley" w:date="2023-12-02T09:40:00Z">
        <w:r w:rsidR="00AC5619" w:rsidRPr="00DE3A92">
          <w:rPr>
            <w:rFonts w:ascii="Arial" w:hAnsi="Arial" w:cs="Arial"/>
            <w:sz w:val="24"/>
            <w:szCs w:val="24"/>
          </w:rPr>
          <w:t xml:space="preserve"> </w:t>
        </w:r>
      </w:ins>
      <w:ins w:id="141" w:author="alisha saley" w:date="2023-12-02T09:41:00Z">
        <w:r w:rsidR="00AC5619" w:rsidRPr="00DE3A92">
          <w:rPr>
            <w:rFonts w:ascii="Arial" w:hAnsi="Arial" w:cs="Arial"/>
            <w:sz w:val="24"/>
            <w:szCs w:val="24"/>
          </w:rPr>
          <w:fldChar w:fldCharType="begin"/>
        </w:r>
        <w:r w:rsidR="00AC5619" w:rsidRPr="00DE3A92">
          <w:rPr>
            <w:rFonts w:ascii="Arial" w:hAnsi="Arial" w:cs="Arial"/>
            <w:sz w:val="24"/>
            <w:szCs w:val="24"/>
          </w:rPr>
          <w:instrText xml:space="preserve"> ADDIN ZOTERO_ITEM CSL_CITATION {"citationID":"ybM9fZdY","properties":{"formattedCitation":"(Caldeira and Wickett 2003)","plainCitation":"(Caldeira and Wickett 2003)","dontUpdate":true,"noteIndex":0},"citationItems":[{"id":334,"uris":["http://zotero.org/users/4496705/items/KGSCQS8X"],"itemData":{"id":334,"type":"article-journal","container-title":"Nature; London","ISSN":"00280836","issue":"6956","language":"English","license":"Copyright Nature Publishing Group Sep 25, 2003","page":"365","source":"ProQuest","title":"Anthropogenic carbon and ocean pH","volume":"425","author":[{"family":"Caldeira","given":"Ken"},{"family":"Wickett","given":"Michael E."}],"issued":{"date-parts":[["2003",9,25]]}}}],"schema":"https://github.com/citation-style-language/schema/raw/master/csl-citation.json"} </w:instrText>
        </w:r>
        <w:r w:rsidR="00AC5619" w:rsidRPr="00DE3A92">
          <w:rPr>
            <w:rFonts w:ascii="Arial" w:hAnsi="Arial" w:cs="Arial"/>
            <w:sz w:val="24"/>
            <w:szCs w:val="24"/>
          </w:rPr>
          <w:fldChar w:fldCharType="separate"/>
        </w:r>
        <w:r w:rsidR="00AC5619" w:rsidRPr="00DE3A92">
          <w:rPr>
            <w:rFonts w:ascii="Arial" w:hAnsi="Arial" w:cs="Arial"/>
            <w:sz w:val="24"/>
          </w:rPr>
          <w:t>Caldeira and Wickett 2003)</w:t>
        </w:r>
        <w:r w:rsidR="00AC5619" w:rsidRPr="00DE3A92">
          <w:rPr>
            <w:rFonts w:ascii="Arial" w:hAnsi="Arial" w:cs="Arial"/>
            <w:sz w:val="24"/>
            <w:szCs w:val="24"/>
          </w:rPr>
          <w:fldChar w:fldCharType="end"/>
        </w:r>
      </w:ins>
      <w:ins w:id="142" w:author="alisha saley" w:date="2023-12-02T09:20:00Z">
        <w:r w:rsidR="00DE5C3E" w:rsidRPr="00DE3A92">
          <w:rPr>
            <w:rFonts w:ascii="Arial" w:hAnsi="Arial" w:cs="Arial"/>
            <w:sz w:val="24"/>
            <w:szCs w:val="24"/>
          </w:rPr>
          <w:t>.</w:t>
        </w:r>
      </w:ins>
      <w:ins w:id="143" w:author="alisha saley" w:date="2023-12-02T09:34:00Z">
        <w:r w:rsidR="00AC5619" w:rsidRPr="00DE3A92">
          <w:rPr>
            <w:rFonts w:ascii="Arial" w:hAnsi="Arial" w:cs="Arial"/>
            <w:sz w:val="24"/>
            <w:szCs w:val="24"/>
          </w:rPr>
          <w:t xml:space="preserve"> </w:t>
        </w:r>
      </w:ins>
      <w:ins w:id="144" w:author="alisha saley" w:date="2023-12-02T14:31:00Z">
        <w:r w:rsidR="00E43C88" w:rsidRPr="00DE3A92">
          <w:rPr>
            <w:rFonts w:ascii="Arial" w:hAnsi="Arial" w:cs="Arial"/>
            <w:sz w:val="24"/>
            <w:szCs w:val="24"/>
            <w:rPrChange w:id="145" w:author="alisha saley" w:date="2023-12-02T14:35:00Z">
              <w:rPr>
                <w:rFonts w:ascii="Arial" w:hAnsi="Arial" w:cs="Arial"/>
                <w:b/>
                <w:bCs/>
                <w:sz w:val="24"/>
                <w:szCs w:val="24"/>
              </w:rPr>
            </w:rPrChange>
          </w:rPr>
          <w:t>Several</w:t>
        </w:r>
      </w:ins>
      <w:ins w:id="146" w:author="alisha saley" w:date="2023-12-02T09:34:00Z">
        <w:r w:rsidR="00AC5619" w:rsidRPr="00DE3A92">
          <w:rPr>
            <w:rFonts w:ascii="Arial" w:hAnsi="Arial" w:cs="Arial"/>
            <w:sz w:val="24"/>
            <w:szCs w:val="24"/>
          </w:rPr>
          <w:t xml:space="preserve"> of the</w:t>
        </w:r>
      </w:ins>
      <w:ins w:id="147" w:author="alisha saley" w:date="2023-12-02T09:37:00Z">
        <w:r w:rsidR="00AC5619" w:rsidRPr="00DE3A92">
          <w:rPr>
            <w:rFonts w:ascii="Arial" w:hAnsi="Arial" w:cs="Arial"/>
            <w:sz w:val="24"/>
            <w:szCs w:val="24"/>
          </w:rPr>
          <w:t>se</w:t>
        </w:r>
      </w:ins>
      <w:ins w:id="148" w:author="alisha saley" w:date="2023-12-02T09:34:00Z">
        <w:r w:rsidR="00AC5619" w:rsidRPr="00DE3A92">
          <w:rPr>
            <w:rFonts w:ascii="Arial" w:hAnsi="Arial" w:cs="Arial"/>
            <w:sz w:val="24"/>
            <w:szCs w:val="24"/>
          </w:rPr>
          <w:t xml:space="preserve"> carbon-based ions have been </w:t>
        </w:r>
      </w:ins>
      <w:ins w:id="149" w:author="alisha saley" w:date="2023-12-02T14:31:00Z">
        <w:r w:rsidR="00E43C88" w:rsidRPr="00DE3A92">
          <w:rPr>
            <w:rFonts w:ascii="Arial" w:hAnsi="Arial" w:cs="Arial"/>
            <w:sz w:val="24"/>
            <w:szCs w:val="24"/>
            <w:rPrChange w:id="150" w:author="alisha saley" w:date="2023-12-02T14:35:00Z">
              <w:rPr>
                <w:rFonts w:ascii="Arial" w:hAnsi="Arial" w:cs="Arial"/>
                <w:b/>
                <w:bCs/>
                <w:sz w:val="24"/>
                <w:szCs w:val="24"/>
              </w:rPr>
            </w:rPrChange>
          </w:rPr>
          <w:t>identified as factors that</w:t>
        </w:r>
      </w:ins>
      <w:ins w:id="151" w:author="alisha saley" w:date="2023-12-02T09:34:00Z">
        <w:r w:rsidR="00AC5619" w:rsidRPr="00DE3A92">
          <w:rPr>
            <w:rFonts w:ascii="Arial" w:hAnsi="Arial" w:cs="Arial"/>
            <w:sz w:val="24"/>
            <w:szCs w:val="24"/>
          </w:rPr>
          <w:t xml:space="preserve"> at least</w:t>
        </w:r>
      </w:ins>
      <w:ins w:id="152" w:author="alisha saley" w:date="2023-12-02T09:37:00Z">
        <w:r w:rsidR="00AC5619" w:rsidRPr="00DE3A92">
          <w:rPr>
            <w:rFonts w:ascii="Arial" w:hAnsi="Arial" w:cs="Arial"/>
            <w:sz w:val="24"/>
            <w:szCs w:val="24"/>
          </w:rPr>
          <w:t xml:space="preserve"> </w:t>
        </w:r>
      </w:ins>
      <w:ins w:id="153" w:author="alisha saley" w:date="2023-12-02T09:34:00Z">
        <w:r w:rsidR="00AC5619" w:rsidRPr="00DE3A92">
          <w:rPr>
            <w:rFonts w:ascii="Arial" w:hAnsi="Arial" w:cs="Arial"/>
            <w:sz w:val="24"/>
            <w:szCs w:val="24"/>
          </w:rPr>
          <w:t>partially control calcification and growth</w:t>
        </w:r>
      </w:ins>
      <w:ins w:id="154" w:author="alisha saley" w:date="2023-12-03T09:52:00Z">
        <w:r w:rsidR="00D30456">
          <w:rPr>
            <w:rFonts w:ascii="Arial" w:hAnsi="Arial" w:cs="Arial"/>
            <w:sz w:val="24"/>
            <w:szCs w:val="24"/>
          </w:rPr>
          <w:t xml:space="preserve"> processes</w:t>
        </w:r>
      </w:ins>
      <w:ins w:id="155" w:author="alisha saley" w:date="2023-12-02T09:38:00Z">
        <w:r w:rsidR="00AC5619" w:rsidRPr="00DE3A92">
          <w:rPr>
            <w:rFonts w:ascii="Arial" w:hAnsi="Arial" w:cs="Arial"/>
            <w:sz w:val="24"/>
            <w:szCs w:val="24"/>
          </w:rPr>
          <w:t xml:space="preserve"> </w:t>
        </w:r>
      </w:ins>
      <w:ins w:id="156" w:author="alisha saley" w:date="2023-12-02T09:39:00Z">
        <w:r w:rsidR="00AC5619" w:rsidRPr="00DE3A92">
          <w:rPr>
            <w:rFonts w:ascii="Arial" w:hAnsi="Arial" w:cs="Arial"/>
            <w:sz w:val="24"/>
            <w:szCs w:val="24"/>
          </w:rPr>
          <w:t>in bivalves</w:t>
        </w:r>
      </w:ins>
      <w:ins w:id="157" w:author="alisha saley" w:date="2023-12-03T09:46:00Z">
        <w:r w:rsidR="00906F76">
          <w:rPr>
            <w:rFonts w:ascii="Arial" w:hAnsi="Arial" w:cs="Arial"/>
            <w:sz w:val="24"/>
            <w:szCs w:val="24"/>
          </w:rPr>
          <w:t>, including pH</w:t>
        </w:r>
      </w:ins>
      <w:ins w:id="158" w:author="alisha saley" w:date="2023-12-03T09:47:00Z">
        <w:r w:rsidR="00906F76">
          <w:rPr>
            <w:rFonts w:ascii="Arial" w:hAnsi="Arial" w:cs="Arial"/>
            <w:sz w:val="24"/>
            <w:szCs w:val="24"/>
          </w:rPr>
          <w:t xml:space="preserve"> and</w:t>
        </w:r>
      </w:ins>
      <w:ins w:id="159" w:author="alisha saley" w:date="2023-12-03T09:54:00Z">
        <w:r w:rsidR="00E444CD">
          <w:rPr>
            <w:rFonts w:ascii="Arial" w:hAnsi="Arial" w:cs="Arial"/>
            <w:sz w:val="24"/>
            <w:szCs w:val="24"/>
          </w:rPr>
          <w:t xml:space="preserve"> bicarbonate ions</w:t>
        </w:r>
      </w:ins>
      <w:ins w:id="160" w:author="alisha saley" w:date="2023-12-03T09:46:00Z">
        <w:r w:rsidR="00906F76">
          <w:rPr>
            <w:rFonts w:ascii="Arial" w:hAnsi="Arial" w:cs="Arial"/>
            <w:sz w:val="24"/>
            <w:szCs w:val="24"/>
          </w:rPr>
          <w:t xml:space="preserve"> </w:t>
        </w:r>
      </w:ins>
      <w:ins w:id="161" w:author="alisha saley" w:date="2023-12-03T09:54:00Z">
        <w:r w:rsidR="00E444CD">
          <w:rPr>
            <w:rFonts w:ascii="Arial" w:hAnsi="Arial" w:cs="Arial"/>
            <w:sz w:val="24"/>
            <w:szCs w:val="24"/>
          </w:rPr>
          <w:t>(</w:t>
        </w:r>
      </w:ins>
      <w:ins w:id="162" w:author="alisha saley" w:date="2023-12-03T09:46:00Z">
        <w:r w:rsidR="00906F76">
          <w:rPr>
            <w:rFonts w:ascii="Arial" w:hAnsi="Arial" w:cs="Arial"/>
            <w:sz w:val="24"/>
            <w:szCs w:val="24"/>
          </w:rPr>
          <w:t>HCO</w:t>
        </w:r>
        <w:r w:rsidR="00906F76" w:rsidRPr="00E444CD">
          <w:rPr>
            <w:rFonts w:ascii="Arial" w:hAnsi="Arial" w:cs="Arial"/>
            <w:sz w:val="24"/>
            <w:szCs w:val="24"/>
            <w:vertAlign w:val="subscript"/>
            <w:rPrChange w:id="163" w:author="alisha saley" w:date="2023-12-03T09:54:00Z">
              <w:rPr>
                <w:rFonts w:ascii="Arial" w:hAnsi="Arial" w:cs="Arial"/>
                <w:sz w:val="24"/>
                <w:szCs w:val="24"/>
              </w:rPr>
            </w:rPrChange>
          </w:rPr>
          <w:t>3</w:t>
        </w:r>
        <w:r w:rsidR="00906F76" w:rsidRPr="00E444CD">
          <w:rPr>
            <w:rFonts w:ascii="Arial" w:hAnsi="Arial" w:cs="Arial"/>
            <w:sz w:val="24"/>
            <w:szCs w:val="24"/>
            <w:vertAlign w:val="superscript"/>
            <w:rPrChange w:id="164" w:author="alisha saley" w:date="2023-12-03T09:54:00Z">
              <w:rPr>
                <w:rFonts w:ascii="Arial" w:hAnsi="Arial" w:cs="Arial"/>
                <w:sz w:val="24"/>
                <w:szCs w:val="24"/>
              </w:rPr>
            </w:rPrChange>
          </w:rPr>
          <w:t>-</w:t>
        </w:r>
      </w:ins>
      <w:ins w:id="165" w:author="alisha saley" w:date="2023-12-03T09:54:00Z">
        <w:r w:rsidR="00E444CD">
          <w:rPr>
            <w:rFonts w:ascii="Arial" w:hAnsi="Arial" w:cs="Arial"/>
            <w:sz w:val="24"/>
            <w:szCs w:val="24"/>
          </w:rPr>
          <w:t xml:space="preserve">, </w:t>
        </w:r>
      </w:ins>
      <w:ins w:id="166" w:author="alisha saley" w:date="2023-12-03T09:46:00Z">
        <w:r w:rsidR="00906F76">
          <w:rPr>
            <w:rFonts w:ascii="Arial" w:hAnsi="Arial" w:cs="Arial"/>
            <w:sz w:val="24"/>
            <w:szCs w:val="24"/>
          </w:rPr>
          <w:t>a major component of total alkalinity)</w:t>
        </w:r>
      </w:ins>
      <w:ins w:id="167" w:author="alisha saley" w:date="2023-12-02T09:39:00Z">
        <w:r w:rsidR="00AC5619" w:rsidRPr="00DE3A92">
          <w:rPr>
            <w:rFonts w:ascii="Arial" w:hAnsi="Arial" w:cs="Arial"/>
            <w:sz w:val="24"/>
            <w:szCs w:val="24"/>
          </w:rPr>
          <w:t xml:space="preserve"> </w:t>
        </w:r>
      </w:ins>
      <w:r w:rsidR="00EA31D7">
        <w:rPr>
          <w:rFonts w:ascii="Arial" w:hAnsi="Arial" w:cs="Arial"/>
          <w:sz w:val="24"/>
          <w:szCs w:val="24"/>
        </w:rPr>
        <w:fldChar w:fldCharType="begin"/>
      </w:r>
      <w:r w:rsidR="00EA31D7">
        <w:rPr>
          <w:rFonts w:ascii="Arial" w:hAnsi="Arial" w:cs="Arial"/>
          <w:sz w:val="24"/>
          <w:szCs w:val="24"/>
        </w:rPr>
        <w:instrText xml:space="preserve"> ADDIN ZOTERO_ITEM CSL_CITATION {"citationID":"zphMln59","properties":{"formattedCitation":"(Waldbusser et al. 2011, Dickinson et al. 2013, Ninokawa et al. In review)","plainCitation":"(Waldbusser et al. 2011, Dickinson et al. 2013, Ninokawa et al. In review)","noteIndex":0},"citationItems":[{"id":213,"uris":["http://zotero.org/users/4496705/items/G8WF9V6D"],"itemData":{"id":213,"type":"article-journal","container-title":"Estuaries and Coasts","DOI":"10.1007/s12237-010-9307-0","ISSN":"1559-2723, 1559-2731","issue":"2","journalAbbreviation":"Estuaries and Coasts","language":"en","page":"221-231","source":"DOI.org (Crossref)","title":"Biocalcification in the Eastern Oyster (Crassostrea virginica) in Relation to Long-term Trends in Chesapeake Bay pH","volume":"34","author":[{"family":"Waldbusser","given":"G</w:instrText>
      </w:r>
      <w:r w:rsidR="00EA31D7" w:rsidRPr="00906F76">
        <w:rPr>
          <w:rFonts w:ascii="Arial" w:hAnsi="Arial" w:cs="Arial"/>
          <w:sz w:val="24"/>
          <w:szCs w:val="24"/>
        </w:rPr>
        <w:instrText xml:space="preserve">eorge G."},{"family":"Voigt","given":"Erin P."},{"family":"Bergschneider","given":"Heather"},{"family":"Green","given":"Mark A."},{"family":"Newell","given":"Roger I. E."}],"issued":{"date-parts":[["2011",3]]}}},{"id":1,"uris":["http://zotero.org/users/4496705/items/ZYDQZ95I"],"itemData":{"id":1,"type":"article-journal","container-title":"Journal of Experimental Biology","DOI":"10.1242/jeb.082909","ISSN":"0022-0949, 1477-9145","issue":"14","journalAbbreviation":"Journal of Experimental Biology","language":"en","page":"2607-2618","source":"DOI.org (Crossref)","title":"Environmental salinity modulates the effects of elevated CO2 levels on juvenile hard-shell clams, Mercenaria mercenaria","volume":"216","author":[{"family":"Dickinson","given":"G. H."},{"family":"Matoo","given":"O. B."},{"family":"Tourek","given":"R. T."},{"family":"Sokolova","given":"I. M."},{"family":"Beniash","given":"E."}],"issued":{"date-parts":[["2013",7,15]]}}},{"id":224,"uris":["http://zotero.org/users/4496705/items/7C95AYKX"],"itemData":{"id":224,"type":"article-journal","container-title":"Communications Earth &amp; Environment","title":"Multiple carbonate system parameters independently govern shell formation in a marine mussel","author":[{"family":"Ninokawa","given":"A. T."},{"family":"Saley","given":"A. M."},{"family":"Shalchi","given":"R."},{"family":"Gaylord","given":"B. M."}],"issued":{"literal":"In review"}}}],"schema":"https://github.com/citation-style-language/schema/raw/master/csl-citation.json"} </w:instrText>
      </w:r>
      <w:r w:rsidR="00EA31D7">
        <w:rPr>
          <w:rFonts w:ascii="Arial" w:hAnsi="Arial" w:cs="Arial"/>
          <w:sz w:val="24"/>
          <w:szCs w:val="24"/>
        </w:rPr>
        <w:fldChar w:fldCharType="separate"/>
      </w:r>
      <w:r w:rsidR="00EA31D7" w:rsidRPr="00906F76">
        <w:rPr>
          <w:rFonts w:ascii="Arial" w:hAnsi="Arial" w:cs="Arial"/>
          <w:sz w:val="24"/>
        </w:rPr>
        <w:t>(</w:t>
      </w:r>
      <w:proofErr w:type="spellStart"/>
      <w:r w:rsidR="00EA31D7" w:rsidRPr="00906F76">
        <w:rPr>
          <w:rFonts w:ascii="Arial" w:hAnsi="Arial" w:cs="Arial"/>
          <w:sz w:val="24"/>
        </w:rPr>
        <w:t>Waldbusser</w:t>
      </w:r>
      <w:proofErr w:type="spellEnd"/>
      <w:r w:rsidR="00EA31D7" w:rsidRPr="00906F76">
        <w:rPr>
          <w:rFonts w:ascii="Arial" w:hAnsi="Arial" w:cs="Arial"/>
          <w:sz w:val="24"/>
        </w:rPr>
        <w:t xml:space="preserve"> et al. 2011, Dickinson et al. 2013, Ninokawa et al. In review)</w:t>
      </w:r>
      <w:r w:rsidR="00EA31D7">
        <w:rPr>
          <w:rFonts w:ascii="Arial" w:hAnsi="Arial" w:cs="Arial"/>
          <w:sz w:val="24"/>
          <w:szCs w:val="24"/>
        </w:rPr>
        <w:fldChar w:fldCharType="end"/>
      </w:r>
      <w:ins w:id="168" w:author="alisha saley" w:date="2023-12-03T09:48:00Z">
        <w:r w:rsidR="00906F76">
          <w:rPr>
            <w:rFonts w:ascii="Arial" w:hAnsi="Arial" w:cs="Arial"/>
            <w:sz w:val="24"/>
            <w:szCs w:val="24"/>
          </w:rPr>
          <w:t>, among other</w:t>
        </w:r>
      </w:ins>
      <w:ins w:id="169" w:author="alisha saley" w:date="2023-12-03T09:52:00Z">
        <w:r w:rsidR="00D30456">
          <w:rPr>
            <w:rFonts w:ascii="Arial" w:hAnsi="Arial" w:cs="Arial"/>
            <w:sz w:val="24"/>
            <w:szCs w:val="24"/>
          </w:rPr>
          <w:t xml:space="preserve"> characterizations of </w:t>
        </w:r>
      </w:ins>
      <w:ins w:id="170" w:author="alisha saley" w:date="2023-12-03T09:55:00Z">
        <w:r w:rsidR="00607D31">
          <w:rPr>
            <w:rFonts w:ascii="Arial" w:hAnsi="Arial" w:cs="Arial"/>
            <w:sz w:val="24"/>
            <w:szCs w:val="24"/>
          </w:rPr>
          <w:t>carbonate system</w:t>
        </w:r>
      </w:ins>
      <w:ins w:id="171" w:author="alisha saley" w:date="2023-12-03T09:52:00Z">
        <w:r w:rsidR="00D30456">
          <w:rPr>
            <w:rFonts w:ascii="Arial" w:hAnsi="Arial" w:cs="Arial"/>
            <w:sz w:val="24"/>
            <w:szCs w:val="24"/>
          </w:rPr>
          <w:t xml:space="preserve"> conditions</w:t>
        </w:r>
      </w:ins>
      <w:ins w:id="172" w:author="alisha saley" w:date="2023-12-03T09:48:00Z">
        <w:r w:rsidR="00906F76">
          <w:rPr>
            <w:rFonts w:ascii="Arial" w:hAnsi="Arial" w:cs="Arial"/>
            <w:sz w:val="24"/>
            <w:szCs w:val="24"/>
          </w:rPr>
          <w:t xml:space="preserve"> (</w:t>
        </w:r>
      </w:ins>
      <w:ins w:id="173" w:author="alisha saley" w:date="2023-12-03T09:50:00Z">
        <w:r w:rsidR="00906F76">
          <w:rPr>
            <w:rFonts w:ascii="Arial" w:hAnsi="Arial" w:cs="Arial"/>
            <w:sz w:val="24"/>
            <w:szCs w:val="24"/>
          </w:rPr>
          <w:t>e.g.</w:t>
        </w:r>
      </w:ins>
      <w:ins w:id="174" w:author="alisha saley" w:date="2023-12-03T09:51:00Z">
        <w:r w:rsidR="00906F76">
          <w:rPr>
            <w:rFonts w:ascii="Arial" w:hAnsi="Arial" w:cs="Arial"/>
            <w:sz w:val="24"/>
            <w:szCs w:val="24"/>
          </w:rPr>
          <w:t xml:space="preserve">, </w:t>
        </w:r>
        <w:proofErr w:type="spellStart"/>
        <w:r w:rsidR="00906F76">
          <w:rPr>
            <w:rFonts w:ascii="Arial" w:hAnsi="Arial" w:cs="Arial"/>
            <w:sz w:val="24"/>
            <w:szCs w:val="24"/>
          </w:rPr>
          <w:t>waldbusser</w:t>
        </w:r>
        <w:proofErr w:type="spellEnd"/>
        <w:r w:rsidR="00906F76">
          <w:rPr>
            <w:rFonts w:ascii="Arial" w:hAnsi="Arial" w:cs="Arial"/>
            <w:sz w:val="24"/>
            <w:szCs w:val="24"/>
          </w:rPr>
          <w:t xml:space="preserve"> omega, SIR</w:t>
        </w:r>
      </w:ins>
      <w:ins w:id="175" w:author="alisha saley" w:date="2023-12-03T09:50:00Z">
        <w:r w:rsidR="00906F76">
          <w:rPr>
            <w:rFonts w:ascii="Arial" w:hAnsi="Arial" w:cs="Arial"/>
            <w:sz w:val="24"/>
            <w:szCs w:val="24"/>
          </w:rPr>
          <w:t xml:space="preserve"> </w:t>
        </w:r>
      </w:ins>
      <w:ins w:id="176" w:author="alisha saley" w:date="2023-12-03T09:51:00Z">
        <w:r w:rsidR="00906F76">
          <w:rPr>
            <w:rFonts w:ascii="Arial" w:hAnsi="Arial" w:cs="Arial"/>
            <w:sz w:val="24"/>
            <w:szCs w:val="24"/>
          </w:rPr>
          <w:t>,</w:t>
        </w:r>
        <w:r w:rsidR="005D17C2">
          <w:rPr>
            <w:rFonts w:ascii="Arial" w:hAnsi="Arial" w:cs="Arial"/>
            <w:sz w:val="24"/>
            <w:szCs w:val="24"/>
          </w:rPr>
          <w:t xml:space="preserve"> </w:t>
        </w:r>
        <w:proofErr w:type="spellStart"/>
        <w:r w:rsidR="005D17C2">
          <w:rPr>
            <w:rFonts w:ascii="Arial" w:hAnsi="Arial" w:cs="Arial"/>
            <w:sz w:val="24"/>
            <w:szCs w:val="24"/>
          </w:rPr>
          <w:t>cyronak</w:t>
        </w:r>
      </w:ins>
      <w:proofErr w:type="spellEnd"/>
      <w:ins w:id="177" w:author="alisha saley" w:date="2023-12-03T09:49:00Z">
        <w:r w:rsidR="00906F76">
          <w:rPr>
            <w:rFonts w:ascii="Arial" w:hAnsi="Arial" w:cs="Arial"/>
            <w:sz w:val="24"/>
            <w:szCs w:val="24"/>
          </w:rPr>
          <w:t>)</w:t>
        </w:r>
      </w:ins>
      <w:ins w:id="178" w:author="alisha saley" w:date="2023-12-03T09:51:00Z">
        <w:r w:rsidR="005D17C2">
          <w:rPr>
            <w:rFonts w:ascii="Arial" w:hAnsi="Arial" w:cs="Arial"/>
            <w:sz w:val="24"/>
            <w:szCs w:val="24"/>
          </w:rPr>
          <w:t xml:space="preserve">. </w:t>
        </w:r>
      </w:ins>
      <w:moveToRangeStart w:id="179" w:author="alisha saley" w:date="2023-12-02T09:41:00Z" w:name="move152402526"/>
      <w:moveTo w:id="180" w:author="alisha saley" w:date="2023-12-02T09:41:00Z">
        <w:r w:rsidR="00F920C8" w:rsidRPr="00DE3A92">
          <w:rPr>
            <w:rFonts w:ascii="Arial" w:hAnsi="Arial" w:cs="Arial"/>
            <w:sz w:val="24"/>
            <w:szCs w:val="24"/>
          </w:rPr>
          <w:t xml:space="preserve">Meanwhile, </w:t>
        </w:r>
        <w:del w:id="181" w:author="alisha saley" w:date="2023-12-02T09:43:00Z">
          <w:r w:rsidR="00F920C8" w:rsidRPr="00DE3A92" w:rsidDel="009C5323">
            <w:rPr>
              <w:rFonts w:ascii="Arial" w:hAnsi="Arial" w:cs="Arial"/>
              <w:sz w:val="24"/>
              <w:szCs w:val="24"/>
            </w:rPr>
            <w:delText>global warming</w:delText>
          </w:r>
        </w:del>
      </w:moveTo>
      <w:ins w:id="182" w:author="alisha saley" w:date="2023-12-02T15:45:00Z">
        <w:r w:rsidR="00FA7DD9">
          <w:rPr>
            <w:rFonts w:ascii="Arial" w:hAnsi="Arial" w:cs="Arial"/>
            <w:sz w:val="24"/>
            <w:szCs w:val="24"/>
          </w:rPr>
          <w:t>global warming</w:t>
        </w:r>
      </w:ins>
      <w:moveTo w:id="183" w:author="alisha saley" w:date="2023-12-02T09:41:00Z">
        <w:r w:rsidR="00F920C8" w:rsidRPr="00DE3A92">
          <w:rPr>
            <w:rFonts w:ascii="Arial" w:hAnsi="Arial" w:cs="Arial"/>
            <w:sz w:val="24"/>
            <w:szCs w:val="24"/>
          </w:rPr>
          <w:t xml:space="preserve"> is </w:t>
        </w:r>
        <w:del w:id="184" w:author="alisha saley" w:date="2023-12-02T14:32:00Z">
          <w:r w:rsidR="00F920C8" w:rsidRPr="00DE3A92" w:rsidDel="00EF623F">
            <w:rPr>
              <w:rFonts w:ascii="Arial" w:hAnsi="Arial" w:cs="Arial"/>
              <w:sz w:val="24"/>
              <w:szCs w:val="24"/>
            </w:rPr>
            <w:delText>changing</w:delText>
          </w:r>
        </w:del>
      </w:moveTo>
      <w:ins w:id="185" w:author="alisha saley" w:date="2023-12-02T14:32:00Z">
        <w:r w:rsidR="00EF623F" w:rsidRPr="00DE3A92">
          <w:rPr>
            <w:rFonts w:ascii="Arial" w:hAnsi="Arial" w:cs="Arial"/>
            <w:sz w:val="24"/>
            <w:szCs w:val="24"/>
            <w:rPrChange w:id="186" w:author="alisha saley" w:date="2023-12-02T14:35:00Z">
              <w:rPr>
                <w:rFonts w:ascii="Arial" w:hAnsi="Arial" w:cs="Arial"/>
                <w:b/>
                <w:bCs/>
                <w:sz w:val="24"/>
                <w:szCs w:val="24"/>
              </w:rPr>
            </w:rPrChange>
          </w:rPr>
          <w:t>altering</w:t>
        </w:r>
      </w:ins>
      <w:moveTo w:id="187" w:author="alisha saley" w:date="2023-12-02T09:41:00Z">
        <w:r w:rsidR="00F920C8" w:rsidRPr="00DE3A92">
          <w:rPr>
            <w:rFonts w:ascii="Arial" w:hAnsi="Arial" w:cs="Arial"/>
            <w:sz w:val="24"/>
            <w:szCs w:val="24"/>
          </w:rPr>
          <w:t xml:space="preserve"> the character </w:t>
        </w:r>
        <w:r w:rsidR="00F920C8" w:rsidRPr="00DE3A92">
          <w:rPr>
            <w:rFonts w:ascii="Arial" w:hAnsi="Arial" w:cs="Arial"/>
            <w:sz w:val="24"/>
            <w:szCs w:val="24"/>
          </w:rPr>
          <w:lastRenderedPageBreak/>
          <w:t xml:space="preserve">of </w:t>
        </w:r>
        <w:del w:id="188" w:author="alisha saley" w:date="2023-12-02T14:33:00Z">
          <w:r w:rsidR="00F920C8" w:rsidRPr="00DE3A92" w:rsidDel="00B91376">
            <w:rPr>
              <w:rFonts w:ascii="Arial" w:hAnsi="Arial" w:cs="Arial"/>
              <w:sz w:val="24"/>
              <w:szCs w:val="24"/>
            </w:rPr>
            <w:delText xml:space="preserve">extreme </w:delText>
          </w:r>
        </w:del>
        <w:r w:rsidR="00F920C8" w:rsidRPr="00DE3A92">
          <w:rPr>
            <w:rFonts w:ascii="Arial" w:hAnsi="Arial" w:cs="Arial"/>
            <w:sz w:val="24"/>
            <w:szCs w:val="24"/>
          </w:rPr>
          <w:t xml:space="preserve">precipitation events </w:t>
        </w:r>
        <w:r w:rsidR="00F920C8" w:rsidRPr="00DE3A92">
          <w:rPr>
            <w:rFonts w:ascii="Arial" w:hAnsi="Arial" w:cs="Arial"/>
            <w:sz w:val="24"/>
            <w:szCs w:val="24"/>
          </w:rPr>
          <w:fldChar w:fldCharType="begin"/>
        </w:r>
      </w:moveTo>
      <w:r w:rsidR="00EA31D7">
        <w:rPr>
          <w:rFonts w:ascii="Arial" w:hAnsi="Arial" w:cs="Arial"/>
          <w:sz w:val="24"/>
          <w:szCs w:val="24"/>
        </w:rPr>
        <w:instrText xml:space="preserve"> ADDIN ZOTERO_ITEM CSL_CITATION {"citationID":"eH256jD8","properties":{"formattedCitation":"(Fowler and Hennessy 1995, Espinoza et al. 2018, Giorgi et al. 2019, Gonz\\uc0\\u225{}lez-Trujillo et al. 2023)","plainCitation":"(Fowler and Hennessy 1995, Espinoza et al. 2018, Giorgi et al. 2019, González-Trujillo et al. 2023)","noteIndex":0},"citationItems":[{"id":1167,"uris":["http://zotero.org/users/4496705/items/TFLYHKWL"],"itemData":{"id":1167,"type":"article-journal","container-title":"Natural Hazards","DOI":"10.1007/BF00613411","ISSN":"0921-030X, 1573-0840","issue":"3","journalAbbreviation":"Nat Hazards","language":"en","page":"283-303","source":"DOI.org (Crossref)","title":"Potential impacts of global warming on the frequency and magnitude of heavy precipitation","volume":"11","author":[{"family":"Fowler","given":"A. M."},{"family":"Hennessy","given":"K. J."}],"issued":{"date-parts":[["1995",5]]}}},{"id":905,"uris":["http://zotero.org/users/4496705/items/TWIZ5G22"],"itemData":{"id":905,"type":"article-journal","container-title":"Geophysical Research Letters","DOI":"10.1029/2017GL076968","ISSN":"0094-8276, 1944-8007","issue":"9","journalAbbreviation":"Geophysical Research Letters","language":"en","page":"4299-4308","source":"DOI.org (Crossref)","title":"Global Analysis of Climate Change Projection Effects on Atmospheric Rivers","volume":"45","author":[{"family":"Espinoza","given":"Vicky"},{"family":"Waliser","given":"Duane E."},{"family":"Guan","given":"Bin"},{"family":"Lavers","given":"David A."},{"family":"Ralph","given":"F. Martin"}],"issued":{"date-parts":[["2018",5,16]]}}},{"id":1168,"uris":["http://zotero.org/users/4496705/items/FQ95HS64"],"itemData":{"id":1168,"type":"article-journal","abstract":"Abstract. We revisit the issue of the response of precipitation characteristics to global warming based on analyses of global and regional climate model projections for the 21st century. The prevailing response we identify can be summarized as follows: increase in the intensity of precipitation events and extremes, with the occurrence of events of “unprecedented” magnitude, i.e., a magnitude not found in the present-day climate; decrease in the number of light precipitation events and in wet spell lengths; and increase in the number of dry days and dry spell lengths. This response, which is mostly consistent across the models we analyzed, is tied to the difference between precipitation intensity responding to increases in local humidity conditions and circulations, especially for heavy and extreme events, and mean precipitation responding to slower increases in global evaporation. These changes in hydroclimatic characteristics have multiple and important impacts on the Earth's hydrologic cycle and on a variety of sectors. As examples we investigate effects on potential stress due to increases in dry and wet extremes, changes in precipitation interannual variability, and changes in the potential predictability of precipitation events. We also stress how the understanding of the hydroclimatic response to global warming can provide important insights into the fundamental behavior of precipitation processes, most noticeably tropical convection.","container-title":"Earth System Dynamics","DOI":"10.5194/esd-10-73-2019","ISSN":"2190-4987","issue":"1","journalAbbreviation":"Earth Syst. Dynam.","language":"en","page":"73-89","source":"DOI.org (Crossref)","title":"The response of precipitation characteristics to global warming from climate projections","volume":"10","author":[{"family":"Giorgi","given":"Filippo"},{"family":"Raffaele","given":"Francesca"},{"family":"Coppola","given":"Erika"}],"issued":{"date-parts":[["2019",2,6]]}}},{"id":1164,"uris":["http://zotero.org/users/4496705/items/3BMRRRI6"],"itemData":{"id":1164,"type":"article-journal","abstract":"Abstract\n            Climate change is a multidimensional phenomenon. As such, no single metric can capture all trajectories of change and associated impacts. While numerous metrics exist to measure climate change, they tend to focus on central tendencies and neglect the multidimensionality of extreme weather events (EWEs). EWEs differ in their frequency, duration, and intensity, and can be described for temperature, precipitation, and wind speed, while considering different thresholds defining “extremeness.” We review existing EWE metrics and outline a framework for classifying and interpreting them in light of their foreseeable impacts on biodiversity. Using an example drawn from the Caribbean and Central America, we show that metrics reflect unequal spatial patterns of exposure across the region. Based on available evidence, we discuss how such patterns relate to threats to biological populations, empirically demonstrating how ecologically informed metrics can help relate EWEs to biological processes such as mangrove recovery. Unveiling the complexity of EWE trajectories affecting biodiversity is only possible through mobilisation of a plethora of climate change metrics. The proposed framework represents a step forward over assessments using single dimensions or averages of highly variable time series.","container-title":"Climatic Change","DOI":"10.1007/s10584-023-03622-0","ISSN":"0165-0009, 1573-1480","issue":"11","journalAbbreviation":"Climatic Change","language":"en","page":"155","source":"DOI.org (Crossref)","title":"Multiple dimensions of extreme weather events and their impacts on biodiversity","volume":"176","author":[{"family":"González-Trujillo","given":"Juan David"},{"family":"Román-Cuesta","given":"Rosa M."},{"family":"Muñiz-Castillo","given":"Aarón Israel"},{"family":"Amaral","given":"Cibele H."},{"family":"Araújo","given":"Miguel B."}],"issued":{"date-parts":[["2023",11]]}}}],"schema":"https://github.com/citation-style-language/schema/raw/master/csl-citation.json"} </w:instrText>
      </w:r>
      <w:moveTo w:id="189" w:author="alisha saley" w:date="2023-12-02T09:41:00Z">
        <w:r w:rsidR="00F920C8" w:rsidRPr="00DE3A92">
          <w:rPr>
            <w:rFonts w:ascii="Arial" w:hAnsi="Arial" w:cs="Arial"/>
            <w:sz w:val="24"/>
            <w:szCs w:val="24"/>
          </w:rPr>
          <w:fldChar w:fldCharType="separate"/>
        </w:r>
      </w:moveTo>
      <w:r w:rsidR="00EA31D7" w:rsidRPr="00EA31D7">
        <w:rPr>
          <w:rFonts w:ascii="Arial" w:hAnsi="Arial" w:cs="Arial"/>
          <w:sz w:val="24"/>
          <w:szCs w:val="24"/>
        </w:rPr>
        <w:t>(Fowler and Hennessy 1995, Espinoza et al. 2018, Giorgi et al. 2019, González-Trujillo et al. 2023)</w:t>
      </w:r>
      <w:moveTo w:id="190" w:author="alisha saley" w:date="2023-12-02T09:41:00Z">
        <w:r w:rsidR="00F920C8" w:rsidRPr="00DE3A92">
          <w:rPr>
            <w:rFonts w:ascii="Arial" w:hAnsi="Arial" w:cs="Arial"/>
            <w:sz w:val="24"/>
            <w:szCs w:val="24"/>
          </w:rPr>
          <w:fldChar w:fldCharType="end"/>
        </w:r>
        <w:r w:rsidR="00F920C8" w:rsidRPr="00DE3A92">
          <w:rPr>
            <w:rFonts w:ascii="Arial" w:hAnsi="Arial" w:cs="Arial"/>
            <w:sz w:val="24"/>
            <w:szCs w:val="24"/>
          </w:rPr>
          <w:t>, which can result in stronger reductions to salinity</w:t>
        </w:r>
      </w:moveTo>
      <w:ins w:id="191" w:author="alisha saley" w:date="2023-12-03T09:56:00Z">
        <w:r w:rsidR="000762C8">
          <w:rPr>
            <w:rFonts w:ascii="Arial" w:hAnsi="Arial" w:cs="Arial"/>
            <w:sz w:val="24"/>
            <w:szCs w:val="24"/>
          </w:rPr>
          <w:t>, and thus the</w:t>
        </w:r>
        <w:r w:rsidR="00E84BB6">
          <w:rPr>
            <w:rFonts w:ascii="Arial" w:hAnsi="Arial" w:cs="Arial"/>
            <w:sz w:val="24"/>
            <w:szCs w:val="24"/>
          </w:rPr>
          <w:t xml:space="preserve"> seawater</w:t>
        </w:r>
        <w:r w:rsidR="000762C8">
          <w:rPr>
            <w:rFonts w:ascii="Arial" w:hAnsi="Arial" w:cs="Arial"/>
            <w:sz w:val="24"/>
            <w:szCs w:val="24"/>
          </w:rPr>
          <w:t xml:space="preserve"> carbonate system,</w:t>
        </w:r>
      </w:ins>
      <w:moveTo w:id="192" w:author="alisha saley" w:date="2023-12-02T09:41:00Z">
        <w:r w:rsidR="00F920C8" w:rsidRPr="00DE3A92">
          <w:rPr>
            <w:rFonts w:ascii="Arial" w:hAnsi="Arial" w:cs="Arial"/>
            <w:sz w:val="24"/>
            <w:szCs w:val="24"/>
          </w:rPr>
          <w:t xml:space="preserve"> than </w:t>
        </w:r>
        <w:del w:id="193" w:author="alisha saley" w:date="2023-12-02T14:33:00Z">
          <w:r w:rsidR="00F920C8" w:rsidRPr="00DE3A92" w:rsidDel="00B91376">
            <w:rPr>
              <w:rFonts w:ascii="Arial" w:hAnsi="Arial" w:cs="Arial"/>
              <w:sz w:val="24"/>
              <w:szCs w:val="24"/>
            </w:rPr>
            <w:delText>normal</w:delText>
          </w:r>
        </w:del>
      </w:moveTo>
      <w:ins w:id="194" w:author="alisha saley" w:date="2023-12-03T09:53:00Z">
        <w:r w:rsidR="00E444CD">
          <w:rPr>
            <w:rFonts w:ascii="Arial" w:hAnsi="Arial" w:cs="Arial"/>
            <w:sz w:val="24"/>
            <w:szCs w:val="24"/>
          </w:rPr>
          <w:t>normal</w:t>
        </w:r>
      </w:ins>
      <w:ins w:id="195" w:author="alisha saley" w:date="2023-12-02T16:22:00Z">
        <w:r w:rsidR="00EA31D7">
          <w:rPr>
            <w:rFonts w:ascii="Arial" w:hAnsi="Arial" w:cs="Arial"/>
            <w:sz w:val="24"/>
            <w:szCs w:val="24"/>
          </w:rPr>
          <w:t xml:space="preserve"> </w:t>
        </w:r>
      </w:ins>
      <w:r w:rsidR="00EA31D7">
        <w:rPr>
          <w:rFonts w:ascii="Arial" w:hAnsi="Arial" w:cs="Arial"/>
          <w:sz w:val="24"/>
          <w:szCs w:val="24"/>
        </w:rPr>
        <w:fldChar w:fldCharType="begin"/>
      </w:r>
      <w:r w:rsidR="00EA31D7">
        <w:rPr>
          <w:rFonts w:ascii="Arial" w:hAnsi="Arial" w:cs="Arial"/>
          <w:sz w:val="24"/>
          <w:szCs w:val="24"/>
        </w:rPr>
        <w:instrText xml:space="preserve"> ADDIN ZOTERO_ITEM CSL_CITATION {"citationID":"jJd1qZgr","properties":{"formattedCitation":"(Lorrain-Soligon et al. 2023)","plainCitation":"(Lorrain-Soligon et al. 2023)","noteIndex":0},"citationItems":[{"id":1166,"uris":["http://zotero.org/users/4496705/items/S5Y5LHRX"],"itemData":{"id":1166,"type":"article-journal","container-title":"Environmental Research","DOI":"10.1016/j.envres.2023.116937","ISSN":"00139351","journalAbbreviation":"Environmental Research","language":"en","page":"116937","source":"DOI.org (Crossref)","title":"Long-term trends of salinity in coastal wetlands: Effects of climate, extreme weather events, and sea water level","title-short":"Long-term trends of salinity in coastal wetlands","volume":"237","author":[{"family":"Lorrain-Soligon","given":"Léa"},{"family":"Robin","given":"Frédéric"},{"family":"Bertin","given":"Xavier"},{"family":"Jankovic","given":"Marko"},{"family":"Rousseau","given":"Pierre"},{"family":"Lelong","given":"Vincent"},{"family":"Brischoux","given":"François"}],"issued":{"date-parts":[["2023",11]]}}}],"schema":"https://github.com/citation-style-language/schema/raw/master/csl-citation.json"} </w:instrText>
      </w:r>
      <w:r w:rsidR="00EA31D7">
        <w:rPr>
          <w:rFonts w:ascii="Arial" w:hAnsi="Arial" w:cs="Arial"/>
          <w:sz w:val="24"/>
          <w:szCs w:val="24"/>
        </w:rPr>
        <w:fldChar w:fldCharType="separate"/>
      </w:r>
      <w:r w:rsidR="00EA31D7" w:rsidRPr="00EA31D7">
        <w:rPr>
          <w:rFonts w:ascii="Arial" w:hAnsi="Arial" w:cs="Arial"/>
          <w:sz w:val="24"/>
        </w:rPr>
        <w:t>(Lorrain-</w:t>
      </w:r>
      <w:proofErr w:type="spellStart"/>
      <w:r w:rsidR="00EA31D7" w:rsidRPr="00EA31D7">
        <w:rPr>
          <w:rFonts w:ascii="Arial" w:hAnsi="Arial" w:cs="Arial"/>
          <w:sz w:val="24"/>
        </w:rPr>
        <w:t>Soligon</w:t>
      </w:r>
      <w:proofErr w:type="spellEnd"/>
      <w:r w:rsidR="00EA31D7" w:rsidRPr="00EA31D7">
        <w:rPr>
          <w:rFonts w:ascii="Arial" w:hAnsi="Arial" w:cs="Arial"/>
          <w:sz w:val="24"/>
        </w:rPr>
        <w:t xml:space="preserve"> et al. 2023)</w:t>
      </w:r>
      <w:r w:rsidR="00EA31D7">
        <w:rPr>
          <w:rFonts w:ascii="Arial" w:hAnsi="Arial" w:cs="Arial"/>
          <w:sz w:val="24"/>
          <w:szCs w:val="24"/>
        </w:rPr>
        <w:fldChar w:fldCharType="end"/>
      </w:r>
      <w:ins w:id="196" w:author="alisha saley" w:date="2023-12-02T16:23:00Z">
        <w:r w:rsidR="00EA31D7">
          <w:rPr>
            <w:rFonts w:ascii="Arial" w:hAnsi="Arial" w:cs="Arial"/>
            <w:sz w:val="24"/>
            <w:szCs w:val="24"/>
          </w:rPr>
          <w:t xml:space="preserve">. </w:t>
        </w:r>
      </w:ins>
      <w:moveTo w:id="197" w:author="alisha saley" w:date="2023-12-02T09:41:00Z">
        <w:del w:id="198" w:author="alisha saley" w:date="2023-12-02T16:23:00Z">
          <w:r w:rsidR="00F920C8" w:rsidRPr="00DE3A92" w:rsidDel="00EA31D7">
            <w:rPr>
              <w:rFonts w:ascii="Arial" w:hAnsi="Arial" w:cs="Arial"/>
              <w:sz w:val="24"/>
              <w:szCs w:val="24"/>
            </w:rPr>
            <w:delText xml:space="preserve">. </w:delText>
          </w:r>
        </w:del>
      </w:moveTo>
      <w:moveToRangeEnd w:id="179"/>
      <w:del w:id="199" w:author="alisha saley" w:date="2023-12-02T09:20:00Z">
        <w:r w:rsidRPr="00DE3A92" w:rsidDel="00DE5C3E">
          <w:rPr>
            <w:rFonts w:ascii="Arial" w:hAnsi="Arial" w:cs="Arial"/>
            <w:sz w:val="24"/>
            <w:szCs w:val="24"/>
          </w:rPr>
          <w:delText xml:space="preserve"> of seawater</w:delText>
        </w:r>
      </w:del>
      <w:ins w:id="200" w:author="alisha saley" w:date="2023-12-02T09:27:00Z">
        <w:r w:rsidR="00812549" w:rsidRPr="00DE3A92">
          <w:rPr>
            <w:rFonts w:ascii="Arial" w:hAnsi="Arial" w:cs="Arial"/>
            <w:sz w:val="24"/>
            <w:szCs w:val="24"/>
          </w:rPr>
          <w:t>In locations where</w:t>
        </w:r>
      </w:ins>
      <w:ins w:id="201" w:author="alisha saley" w:date="2023-12-02T09:22:00Z">
        <w:r w:rsidR="0057162A" w:rsidRPr="00DE3A92">
          <w:rPr>
            <w:rFonts w:ascii="Arial" w:hAnsi="Arial" w:cs="Arial"/>
            <w:sz w:val="24"/>
            <w:szCs w:val="24"/>
          </w:rPr>
          <w:t xml:space="preserve"> absorb</w:t>
        </w:r>
      </w:ins>
      <w:ins w:id="202" w:author="alisha saley" w:date="2023-12-02T09:27:00Z">
        <w:r w:rsidR="00812549" w:rsidRPr="00DE3A92">
          <w:rPr>
            <w:rFonts w:ascii="Arial" w:hAnsi="Arial" w:cs="Arial"/>
            <w:sz w:val="24"/>
            <w:szCs w:val="24"/>
          </w:rPr>
          <w:t>ed</w:t>
        </w:r>
      </w:ins>
      <w:ins w:id="203" w:author="alisha saley" w:date="2023-12-02T09:22:00Z">
        <w:r w:rsidR="0057162A" w:rsidRPr="00DE3A92">
          <w:rPr>
            <w:rFonts w:ascii="Arial" w:hAnsi="Arial" w:cs="Arial"/>
            <w:sz w:val="24"/>
            <w:szCs w:val="24"/>
          </w:rPr>
          <w:t xml:space="preserve"> CO</w:t>
        </w:r>
        <w:r w:rsidR="0057162A" w:rsidRPr="00DE3A92">
          <w:rPr>
            <w:rFonts w:ascii="Arial" w:hAnsi="Arial" w:cs="Arial"/>
            <w:sz w:val="24"/>
            <w:szCs w:val="24"/>
            <w:vertAlign w:val="subscript"/>
          </w:rPr>
          <w:t>2</w:t>
        </w:r>
        <w:r w:rsidR="0057162A" w:rsidRPr="00DE3A92">
          <w:rPr>
            <w:rFonts w:ascii="Arial" w:hAnsi="Arial" w:cs="Arial"/>
            <w:sz w:val="24"/>
            <w:szCs w:val="24"/>
          </w:rPr>
          <w:t xml:space="preserve"> emissions </w:t>
        </w:r>
      </w:ins>
      <w:ins w:id="204" w:author="alisha saley" w:date="2023-12-02T09:27:00Z">
        <w:r w:rsidR="00812549" w:rsidRPr="00DE3A92">
          <w:rPr>
            <w:rFonts w:ascii="Arial" w:hAnsi="Arial" w:cs="Arial"/>
            <w:sz w:val="24"/>
            <w:szCs w:val="24"/>
          </w:rPr>
          <w:t>are unbuffered</w:t>
        </w:r>
      </w:ins>
      <w:ins w:id="205" w:author="alisha saley" w:date="2023-12-02T14:34:00Z">
        <w:r w:rsidR="00D869F0" w:rsidRPr="00DE3A92">
          <w:rPr>
            <w:rFonts w:ascii="Arial" w:hAnsi="Arial" w:cs="Arial"/>
            <w:sz w:val="24"/>
            <w:szCs w:val="24"/>
            <w:rPrChange w:id="206" w:author="alisha saley" w:date="2023-12-02T14:35:00Z">
              <w:rPr>
                <w:rFonts w:ascii="Arial" w:hAnsi="Arial" w:cs="Arial"/>
                <w:b/>
                <w:bCs/>
                <w:sz w:val="24"/>
                <w:szCs w:val="24"/>
              </w:rPr>
            </w:rPrChange>
          </w:rPr>
          <w:t xml:space="preserve"> by </w:t>
        </w:r>
      </w:ins>
      <w:ins w:id="207" w:author="alisha saley" w:date="2023-12-03T09:56:00Z">
        <w:r w:rsidR="009A4521">
          <w:rPr>
            <w:rFonts w:ascii="Arial" w:hAnsi="Arial" w:cs="Arial"/>
            <w:sz w:val="24"/>
            <w:szCs w:val="24"/>
          </w:rPr>
          <w:t xml:space="preserve">low TA </w:t>
        </w:r>
      </w:ins>
      <w:ins w:id="208" w:author="alisha saley" w:date="2023-12-02T14:34:00Z">
        <w:r w:rsidR="00D869F0" w:rsidRPr="00DE3A92">
          <w:rPr>
            <w:rFonts w:ascii="Arial" w:hAnsi="Arial" w:cs="Arial"/>
            <w:sz w:val="24"/>
            <w:szCs w:val="24"/>
            <w:rPrChange w:id="209" w:author="alisha saley" w:date="2023-12-02T14:35:00Z">
              <w:rPr>
                <w:rFonts w:ascii="Arial" w:hAnsi="Arial" w:cs="Arial"/>
                <w:b/>
                <w:bCs/>
                <w:sz w:val="24"/>
                <w:szCs w:val="24"/>
              </w:rPr>
            </w:rPrChange>
          </w:rPr>
          <w:t>freshwater</w:t>
        </w:r>
      </w:ins>
      <w:ins w:id="210" w:author="alisha saley" w:date="2023-12-02T09:42:00Z">
        <w:r w:rsidR="00F920C8" w:rsidRPr="00DE3A92">
          <w:rPr>
            <w:rFonts w:ascii="Arial" w:hAnsi="Arial" w:cs="Arial"/>
            <w:sz w:val="24"/>
            <w:szCs w:val="24"/>
          </w:rPr>
          <w:t>,</w:t>
        </w:r>
      </w:ins>
      <w:ins w:id="211" w:author="alisha saley" w:date="2023-12-02T09:28:00Z">
        <w:r w:rsidR="00812549" w:rsidRPr="00DE3A92">
          <w:rPr>
            <w:rFonts w:ascii="Arial" w:hAnsi="Arial" w:cs="Arial"/>
            <w:sz w:val="24"/>
            <w:szCs w:val="24"/>
          </w:rPr>
          <w:t xml:space="preserve"> the</w:t>
        </w:r>
      </w:ins>
      <w:ins w:id="212" w:author="alisha saley" w:date="2023-12-02T09:22:00Z">
        <w:r w:rsidR="0057162A" w:rsidRPr="00DE3A92">
          <w:rPr>
            <w:rFonts w:ascii="Arial" w:hAnsi="Arial" w:cs="Arial"/>
            <w:sz w:val="24"/>
            <w:szCs w:val="24"/>
          </w:rPr>
          <w:t xml:space="preserve"> seawater environment </w:t>
        </w:r>
      </w:ins>
      <w:ins w:id="213" w:author="alisha saley" w:date="2023-12-02T09:28:00Z">
        <w:r w:rsidR="00812549" w:rsidRPr="00DE3A92">
          <w:rPr>
            <w:rFonts w:ascii="Arial" w:hAnsi="Arial" w:cs="Arial"/>
            <w:sz w:val="24"/>
            <w:szCs w:val="24"/>
          </w:rPr>
          <w:t>may become</w:t>
        </w:r>
      </w:ins>
      <w:ins w:id="214" w:author="alisha saley" w:date="2023-12-02T09:22:00Z">
        <w:r w:rsidR="0057162A" w:rsidRPr="00DE3A92">
          <w:rPr>
            <w:rFonts w:ascii="Arial" w:hAnsi="Arial" w:cs="Arial"/>
            <w:sz w:val="24"/>
            <w:szCs w:val="24"/>
          </w:rPr>
          <w:t xml:space="preserve"> more chemically corrosive to CaCO</w:t>
        </w:r>
        <w:r w:rsidR="0057162A" w:rsidRPr="00DE3A92">
          <w:rPr>
            <w:rFonts w:ascii="Arial" w:hAnsi="Arial" w:cs="Arial"/>
            <w:sz w:val="24"/>
            <w:szCs w:val="24"/>
            <w:vertAlign w:val="subscript"/>
          </w:rPr>
          <w:t>3</w:t>
        </w:r>
        <w:r w:rsidR="0057162A" w:rsidRPr="00DE3A92">
          <w:rPr>
            <w:rFonts w:ascii="Arial" w:hAnsi="Arial" w:cs="Arial"/>
            <w:sz w:val="24"/>
            <w:szCs w:val="24"/>
          </w:rPr>
          <w:t xml:space="preserve"> shell material </w:t>
        </w:r>
        <w:r w:rsidR="0057162A" w:rsidRPr="00DE3A92">
          <w:rPr>
            <w:rFonts w:ascii="Arial" w:hAnsi="Arial" w:cs="Arial"/>
            <w:sz w:val="24"/>
            <w:szCs w:val="24"/>
          </w:rPr>
          <w:fldChar w:fldCharType="begin"/>
        </w:r>
      </w:ins>
      <w:r w:rsidR="006E6A36">
        <w:rPr>
          <w:rFonts w:ascii="Arial" w:hAnsi="Arial" w:cs="Arial"/>
          <w:sz w:val="24"/>
          <w:szCs w:val="24"/>
        </w:rPr>
        <w:instrText xml:space="preserve"> ADDIN ZOTERO_ITEM CSL_CITATION {"citationID":"4Lk7egMJ","properties":{"formattedCitation":"(Zeebe and Wolf-Gladrow 2001)","plainCitation":"(Zeebe and Wolf-Gladrow 2001)","dontUpdate":true,"noteIndex":0},"citationItems":[{"id":891,"uris":["http://zotero.org/users/4496705/items/INJWBNGK"],"itemData":{"id":891,"type":"book","call-number":"GC117.C37 Z44 2001","collection-number":"65","collection-title":"Elsevier oceanography series","event-place":"Amsterdam ; New York","ISBN":"978-0-444-50579-8","number-of-pages":"346","publisher":"Elsevier","publisher-place":"Amsterdam ; New York","source":"Library of Congress ISBN","title":"CO</w:instrText>
      </w:r>
      <w:r w:rsidR="006E6A36">
        <w:rPr>
          <w:rFonts w:ascii="Cambria Math" w:hAnsi="Cambria Math" w:cs="Cambria Math"/>
          <w:sz w:val="24"/>
          <w:szCs w:val="24"/>
        </w:rPr>
        <w:instrText>₂</w:instrText>
      </w:r>
      <w:r w:rsidR="006E6A36">
        <w:rPr>
          <w:rFonts w:ascii="Arial" w:hAnsi="Arial" w:cs="Arial"/>
          <w:sz w:val="24"/>
          <w:szCs w:val="24"/>
        </w:rPr>
        <w:instrText xml:space="preserve"> in seawater: equilibrium, kinetics, isotopes","title-short":"CO</w:instrText>
      </w:r>
      <w:r w:rsidR="006E6A36">
        <w:rPr>
          <w:rFonts w:ascii="Cambria Math" w:hAnsi="Cambria Math" w:cs="Cambria Math"/>
          <w:sz w:val="24"/>
          <w:szCs w:val="24"/>
        </w:rPr>
        <w:instrText>₂</w:instrText>
      </w:r>
      <w:r w:rsidR="006E6A36">
        <w:rPr>
          <w:rFonts w:ascii="Arial" w:hAnsi="Arial" w:cs="Arial"/>
          <w:sz w:val="24"/>
          <w:szCs w:val="24"/>
        </w:rPr>
        <w:instrText xml:space="preserve"> in seawater","author":[{"family":"Zeebe","given":"Richard E."},{"family":"Wolf-Gladrow","given":"Dieter A."}],"issued":{"date-parts":[["2001"]]}}}],"schema":"https://github.com/citation-style-language/schema/raw/master/csl-citation.json"} </w:instrText>
      </w:r>
      <w:ins w:id="215" w:author="alisha saley" w:date="2023-12-02T09:22:00Z">
        <w:r w:rsidR="0057162A" w:rsidRPr="00DE3A92">
          <w:rPr>
            <w:rFonts w:ascii="Arial" w:hAnsi="Arial" w:cs="Arial"/>
            <w:sz w:val="24"/>
            <w:szCs w:val="24"/>
          </w:rPr>
          <w:fldChar w:fldCharType="separate"/>
        </w:r>
        <w:r w:rsidR="0057162A" w:rsidRPr="00DE3A92">
          <w:rPr>
            <w:rFonts w:ascii="Arial" w:hAnsi="Arial" w:cs="Arial"/>
            <w:sz w:val="24"/>
          </w:rPr>
          <w:t>(see Zeebe and Wolf-Gladrow 2001)</w:t>
        </w:r>
        <w:r w:rsidR="0057162A" w:rsidRPr="00DE3A92">
          <w:rPr>
            <w:rFonts w:ascii="Arial" w:hAnsi="Arial" w:cs="Arial"/>
            <w:sz w:val="24"/>
            <w:szCs w:val="24"/>
          </w:rPr>
          <w:fldChar w:fldCharType="end"/>
        </w:r>
      </w:ins>
      <w:ins w:id="216" w:author="alisha saley" w:date="2023-12-02T12:39:00Z">
        <w:r w:rsidR="00FE5900" w:rsidRPr="00DE3A92">
          <w:rPr>
            <w:rFonts w:ascii="Arial" w:hAnsi="Arial" w:cs="Arial"/>
            <w:sz w:val="24"/>
            <w:szCs w:val="24"/>
            <w:rPrChange w:id="217" w:author="alisha saley" w:date="2023-12-02T14:35:00Z">
              <w:rPr>
                <w:rFonts w:ascii="Arial" w:hAnsi="Arial" w:cs="Arial"/>
                <w:b/>
                <w:bCs/>
                <w:sz w:val="24"/>
                <w:szCs w:val="24"/>
              </w:rPr>
            </w:rPrChange>
          </w:rPr>
          <w:t>.</w:t>
        </w:r>
      </w:ins>
      <w:ins w:id="218" w:author="alisha saley" w:date="2023-12-02T09:42:00Z">
        <w:r w:rsidR="002A5853" w:rsidRPr="00DE3A92">
          <w:rPr>
            <w:rFonts w:ascii="Arial" w:hAnsi="Arial" w:cs="Arial"/>
            <w:sz w:val="24"/>
            <w:szCs w:val="24"/>
          </w:rPr>
          <w:t xml:space="preserve"> </w:t>
        </w:r>
      </w:ins>
      <w:del w:id="219" w:author="alisha saley" w:date="2023-12-02T09:42:00Z">
        <w:r w:rsidRPr="00DE3A92" w:rsidDel="002A5853">
          <w:rPr>
            <w:rFonts w:ascii="Arial" w:hAnsi="Arial" w:cs="Arial"/>
            <w:sz w:val="24"/>
            <w:szCs w:val="24"/>
          </w:rPr>
          <w:delText xml:space="preserve"> ensue</w:delText>
        </w:r>
        <w:r w:rsidR="00F24CBE" w:rsidRPr="00DE3A92" w:rsidDel="002A5853">
          <w:rPr>
            <w:rFonts w:ascii="Arial" w:hAnsi="Arial" w:cs="Arial"/>
            <w:sz w:val="24"/>
            <w:szCs w:val="24"/>
          </w:rPr>
          <w:delText>,</w:delText>
        </w:r>
        <w:r w:rsidR="00F81B7D" w:rsidRPr="00DE3A92" w:rsidDel="002A5853">
          <w:rPr>
            <w:rFonts w:ascii="Arial" w:hAnsi="Arial" w:cs="Arial"/>
            <w:sz w:val="24"/>
            <w:szCs w:val="24"/>
          </w:rPr>
          <w:delText xml:space="preserve"> causing ‘ocean acidification’</w:delText>
        </w:r>
      </w:del>
      <w:del w:id="220" w:author="alisha saley" w:date="2023-12-02T09:41:00Z">
        <w:r w:rsidR="00F81B7D" w:rsidRPr="00DE3A92" w:rsidDel="00AC5619">
          <w:rPr>
            <w:rFonts w:ascii="Arial" w:hAnsi="Arial" w:cs="Arial"/>
            <w:sz w:val="24"/>
            <w:szCs w:val="24"/>
          </w:rPr>
          <w:delText xml:space="preserve"> </w:delText>
        </w:r>
        <w:r w:rsidR="00F24CBE" w:rsidRPr="00DE3A92" w:rsidDel="00AC5619">
          <w:rPr>
            <w:rFonts w:ascii="Arial" w:hAnsi="Arial" w:cs="Arial"/>
            <w:sz w:val="24"/>
            <w:szCs w:val="24"/>
          </w:rPr>
          <w:delText>(</w:delText>
        </w:r>
        <w:r w:rsidR="00CA31B1" w:rsidRPr="00DE3A92" w:rsidDel="00AC5619">
          <w:rPr>
            <w:rFonts w:ascii="Arial" w:hAnsi="Arial" w:cs="Arial"/>
            <w:sz w:val="24"/>
            <w:szCs w:val="24"/>
          </w:rPr>
          <w:fldChar w:fldCharType="begin"/>
        </w:r>
        <w:r w:rsidR="00626278" w:rsidRPr="00DE3A92" w:rsidDel="00AC5619">
          <w:rPr>
            <w:rFonts w:ascii="Arial" w:hAnsi="Arial" w:cs="Arial"/>
            <w:sz w:val="24"/>
            <w:szCs w:val="24"/>
          </w:rPr>
          <w:delInstrText xml:space="preserve"> ADDIN ZOTERO_ITEM CSL_CITATION {"citationID":"ybM9fZdY","properties":{"formattedCitation":"(Caldeira and Wickett 2003)","plainCitation":"(Caldeira and Wickett 2003)","dontUpdate":true,"noteIndex":0},"citationItems":[{"id":334,"uris":["http://zotero.org/users/4496705/items/KGSCQS8X"],"itemData":{"id":334,"type":"article-journal","container-title":"Nature; London","ISSN":"00280836","issue":"6956","language":"English","license":"Copyright Nature Publishing Group Sep 25, 2003","page":"365","source":"ProQuest","title":"Anthropogenic carbon and ocean pH","volume":"425","author":[{"family":"Caldeira","given":"Ken"},{"family":"Wickett","given":"Michael E."}],"issued":{"date-parts":[["2003",9,25]]}}}],"schema":"https://github.com/citation-style-language/schema/raw/master/csl-citation.json"} </w:delInstrText>
        </w:r>
        <w:r w:rsidR="00CA31B1" w:rsidRPr="00DE3A92" w:rsidDel="00AC5619">
          <w:rPr>
            <w:rFonts w:ascii="Arial" w:hAnsi="Arial" w:cs="Arial"/>
            <w:sz w:val="24"/>
            <w:szCs w:val="24"/>
          </w:rPr>
          <w:fldChar w:fldCharType="separate"/>
        </w:r>
        <w:r w:rsidR="00CA31B1" w:rsidRPr="00DE3A92" w:rsidDel="00AC5619">
          <w:rPr>
            <w:rFonts w:ascii="Arial" w:hAnsi="Arial" w:cs="Arial"/>
            <w:sz w:val="24"/>
          </w:rPr>
          <w:delText>Caldeira and Wickett 2003)</w:delText>
        </w:r>
        <w:r w:rsidR="00CA31B1" w:rsidRPr="00DE3A92" w:rsidDel="00AC5619">
          <w:rPr>
            <w:rFonts w:ascii="Arial" w:hAnsi="Arial" w:cs="Arial"/>
            <w:sz w:val="24"/>
            <w:szCs w:val="24"/>
          </w:rPr>
          <w:fldChar w:fldCharType="end"/>
        </w:r>
      </w:del>
      <w:del w:id="221" w:author="alisha saley" w:date="2023-12-02T09:42:00Z">
        <w:r w:rsidRPr="00DE3A92" w:rsidDel="002A5853">
          <w:rPr>
            <w:rFonts w:ascii="Arial" w:hAnsi="Arial" w:cs="Arial"/>
            <w:sz w:val="24"/>
            <w:szCs w:val="24"/>
          </w:rPr>
          <w:delText>.</w:delText>
        </w:r>
        <w:r w:rsidR="00A90D4C" w:rsidRPr="00DE3A92" w:rsidDel="002A5853">
          <w:rPr>
            <w:rFonts w:ascii="Arial" w:hAnsi="Arial" w:cs="Arial"/>
            <w:sz w:val="24"/>
            <w:szCs w:val="24"/>
          </w:rPr>
          <w:delText xml:space="preserve"> </w:delText>
        </w:r>
      </w:del>
      <w:moveFromRangeStart w:id="222" w:author="alisha saley" w:date="2023-12-02T09:41:00Z" w:name="move152402526"/>
      <w:moveFrom w:id="223" w:author="alisha saley" w:date="2023-12-02T09:41:00Z">
        <w:r w:rsidR="000304FA" w:rsidRPr="00DE3A92" w:rsidDel="00F920C8">
          <w:rPr>
            <w:rFonts w:ascii="Arial" w:hAnsi="Arial" w:cs="Arial"/>
            <w:sz w:val="24"/>
            <w:szCs w:val="24"/>
          </w:rPr>
          <w:t xml:space="preserve">Meanwhile, </w:t>
        </w:r>
        <w:r w:rsidR="00CA31B1" w:rsidRPr="00DE3A92" w:rsidDel="00F920C8">
          <w:rPr>
            <w:rFonts w:ascii="Arial" w:hAnsi="Arial" w:cs="Arial"/>
            <w:sz w:val="24"/>
            <w:szCs w:val="24"/>
          </w:rPr>
          <w:t xml:space="preserve">global warming is </w:t>
        </w:r>
        <w:r w:rsidR="000D75FB" w:rsidRPr="00DE3A92" w:rsidDel="00F920C8">
          <w:rPr>
            <w:rFonts w:ascii="Arial" w:hAnsi="Arial" w:cs="Arial"/>
            <w:sz w:val="24"/>
            <w:szCs w:val="24"/>
          </w:rPr>
          <w:t xml:space="preserve">changing </w:t>
        </w:r>
        <w:r w:rsidR="00CA31B1" w:rsidRPr="00DE3A92" w:rsidDel="00F920C8">
          <w:rPr>
            <w:rFonts w:ascii="Arial" w:hAnsi="Arial" w:cs="Arial"/>
            <w:sz w:val="24"/>
            <w:szCs w:val="24"/>
          </w:rPr>
          <w:t xml:space="preserve">the </w:t>
        </w:r>
        <w:r w:rsidR="000D75FB" w:rsidRPr="00DE3A92" w:rsidDel="00F920C8">
          <w:rPr>
            <w:rFonts w:ascii="Arial" w:hAnsi="Arial" w:cs="Arial"/>
            <w:sz w:val="24"/>
            <w:szCs w:val="24"/>
          </w:rPr>
          <w:t>character</w:t>
        </w:r>
        <w:r w:rsidR="00CA31B1" w:rsidRPr="00DE3A92" w:rsidDel="00F920C8">
          <w:rPr>
            <w:rFonts w:ascii="Arial" w:hAnsi="Arial" w:cs="Arial"/>
            <w:sz w:val="24"/>
            <w:szCs w:val="24"/>
          </w:rPr>
          <w:t xml:space="preserve"> of extreme precipitation events</w:t>
        </w:r>
        <w:r w:rsidR="00C02E6E" w:rsidRPr="00DE3A92" w:rsidDel="00F920C8">
          <w:rPr>
            <w:rFonts w:ascii="Arial" w:hAnsi="Arial" w:cs="Arial"/>
            <w:sz w:val="24"/>
            <w:szCs w:val="24"/>
          </w:rPr>
          <w:t xml:space="preserve"> </w:t>
        </w:r>
        <w:del w:id="224" w:author="alisha saley" w:date="2023-12-02T14:34:00Z">
          <w:r w:rsidR="00C02E6E" w:rsidRPr="00DE3A92" w:rsidDel="00D869F0">
            <w:rPr>
              <w:rFonts w:ascii="Arial" w:hAnsi="Arial" w:cs="Arial"/>
              <w:sz w:val="24"/>
              <w:szCs w:val="24"/>
            </w:rPr>
            <w:fldChar w:fldCharType="begin"/>
          </w:r>
          <w:r w:rsidR="00C02E6E" w:rsidRPr="00DE3A92" w:rsidDel="00D869F0">
            <w:rPr>
              <w:rFonts w:ascii="Arial" w:hAnsi="Arial" w:cs="Arial"/>
              <w:sz w:val="24"/>
              <w:szCs w:val="24"/>
            </w:rPr>
            <w:delInstrText xml:space="preserve"> ADDIN ZOTERO_ITEM CSL_CITATION {"citationID":"FhJCnR6I","properties":{"formattedCitation":"(Espinoza et al. 2018)","plainCitation":"(Espinoza et al. 2018)","noteIndex":0},"citationItems":[{"id":905,"uris":["http://zotero.org/users/4496705/items/TWIZ5G22"],"itemData":{"id":905,"type":"article-journal","container-title":"Geophysical Research Letters","DOI":"10.1029/2017GL076968","ISSN":"0094-8276, 1944-8007","issue":"9","journalAbbreviation":"Geophysical Research Letters","language":"en","page":"4299-4308","source":"DOI.org (Crossref)","title":"Global Analysis of Climate Change Projection Effects on Atmospheric Rivers","volume":"45","author":[{"family":"Espinoza","given":"Vicky"},{"family":"Waliser","given":"Duane E."},{"family":"Guan","given":"Bin"},{"family":"Lavers","given":"David A."},{"family":"Ralph","given":"F. Martin"}],"issued":{"date-parts":[["2018",5,16]]}}}],"schema":"https://github.com/citation-style-language/schema/raw/master/csl-citation.json"} </w:delInstrText>
          </w:r>
          <w:r w:rsidR="00C02E6E" w:rsidRPr="00DE3A92" w:rsidDel="00D869F0">
            <w:rPr>
              <w:rFonts w:ascii="Arial" w:hAnsi="Arial" w:cs="Arial"/>
              <w:sz w:val="24"/>
              <w:szCs w:val="24"/>
            </w:rPr>
            <w:fldChar w:fldCharType="separate"/>
          </w:r>
          <w:r w:rsidR="00C02E6E" w:rsidRPr="00DE3A92" w:rsidDel="00D869F0">
            <w:rPr>
              <w:rFonts w:ascii="Arial" w:hAnsi="Arial" w:cs="Arial"/>
              <w:sz w:val="24"/>
            </w:rPr>
            <w:delText>(Espinoza et al. 2018)</w:delText>
          </w:r>
          <w:r w:rsidR="00C02E6E" w:rsidRPr="00DE3A92" w:rsidDel="00D869F0">
            <w:rPr>
              <w:rFonts w:ascii="Arial" w:hAnsi="Arial" w:cs="Arial"/>
              <w:sz w:val="24"/>
              <w:szCs w:val="24"/>
            </w:rPr>
            <w:fldChar w:fldCharType="end"/>
          </w:r>
          <w:r w:rsidR="000304FA" w:rsidRPr="00DE3A92" w:rsidDel="00D869F0">
            <w:rPr>
              <w:rFonts w:ascii="Arial" w:hAnsi="Arial" w:cs="Arial"/>
              <w:sz w:val="24"/>
              <w:szCs w:val="24"/>
            </w:rPr>
            <w:delText xml:space="preserve">, which </w:delText>
          </w:r>
          <w:r w:rsidR="00CA31B1" w:rsidRPr="00DE3A92" w:rsidDel="00D869F0">
            <w:rPr>
              <w:rFonts w:ascii="Arial" w:hAnsi="Arial" w:cs="Arial"/>
              <w:sz w:val="24"/>
              <w:szCs w:val="24"/>
            </w:rPr>
            <w:delText xml:space="preserve">can </w:delText>
          </w:r>
          <w:r w:rsidR="000304FA" w:rsidRPr="00DE3A92" w:rsidDel="00D869F0">
            <w:rPr>
              <w:rFonts w:ascii="Arial" w:hAnsi="Arial" w:cs="Arial"/>
              <w:sz w:val="24"/>
              <w:szCs w:val="24"/>
            </w:rPr>
            <w:delText xml:space="preserve">result in </w:delText>
          </w:r>
          <w:r w:rsidR="00EF2339" w:rsidRPr="00DE3A92" w:rsidDel="00D869F0">
            <w:rPr>
              <w:rFonts w:ascii="Arial" w:hAnsi="Arial" w:cs="Arial"/>
              <w:sz w:val="24"/>
              <w:szCs w:val="24"/>
            </w:rPr>
            <w:delText>stronger</w:delText>
          </w:r>
          <w:r w:rsidR="000304FA" w:rsidRPr="00DE3A92" w:rsidDel="00D869F0">
            <w:rPr>
              <w:rFonts w:ascii="Arial" w:hAnsi="Arial" w:cs="Arial"/>
              <w:sz w:val="24"/>
              <w:szCs w:val="24"/>
            </w:rPr>
            <w:delText xml:space="preserve"> reductions </w:delText>
          </w:r>
          <w:r w:rsidR="00FC4C92" w:rsidRPr="00DE3A92" w:rsidDel="00D869F0">
            <w:rPr>
              <w:rFonts w:ascii="Arial" w:hAnsi="Arial" w:cs="Arial"/>
              <w:sz w:val="24"/>
              <w:szCs w:val="24"/>
            </w:rPr>
            <w:delText>to</w:delText>
          </w:r>
          <w:r w:rsidR="000304FA" w:rsidRPr="00DE3A92" w:rsidDel="00D869F0">
            <w:rPr>
              <w:rFonts w:ascii="Arial" w:hAnsi="Arial" w:cs="Arial"/>
              <w:sz w:val="24"/>
              <w:szCs w:val="24"/>
            </w:rPr>
            <w:delText xml:space="preserve"> salinity than </w:delText>
          </w:r>
          <w:r w:rsidR="00FC4C92" w:rsidRPr="00DE3A92" w:rsidDel="00D869F0">
            <w:rPr>
              <w:rFonts w:ascii="Arial" w:hAnsi="Arial" w:cs="Arial"/>
              <w:sz w:val="24"/>
              <w:szCs w:val="24"/>
            </w:rPr>
            <w:delText>normal</w:delText>
          </w:r>
          <w:r w:rsidR="000304FA" w:rsidRPr="00DE3A92" w:rsidDel="00D869F0">
            <w:rPr>
              <w:rFonts w:ascii="Arial" w:hAnsi="Arial" w:cs="Arial"/>
              <w:sz w:val="24"/>
              <w:szCs w:val="24"/>
            </w:rPr>
            <w:delText xml:space="preserve">. </w:delText>
          </w:r>
        </w:del>
      </w:moveFrom>
      <w:moveFromRangeEnd w:id="222"/>
      <w:del w:id="225" w:author="alisha saley" w:date="2023-12-02T14:34:00Z">
        <w:r w:rsidR="00A90D4C" w:rsidRPr="00DE3A92" w:rsidDel="00D869F0">
          <w:rPr>
            <w:rFonts w:ascii="Arial" w:hAnsi="Arial" w:cs="Arial"/>
            <w:sz w:val="24"/>
            <w:szCs w:val="24"/>
          </w:rPr>
          <w:delText>Thus</w:delText>
        </w:r>
      </w:del>
      <w:ins w:id="226" w:author="alisha saley" w:date="2023-12-02T14:34:00Z">
        <w:del w:id="227" w:author="alisha saley" w:date="2023-12-02T09:41:00Z">
          <w:r w:rsidR="00D869F0" w:rsidRPr="00703858" w:rsidDel="00F920C8">
            <w:rPr>
              <w:rFonts w:ascii="Arial" w:hAnsi="Arial" w:cs="Arial"/>
              <w:sz w:val="24"/>
              <w:szCs w:val="24"/>
            </w:rPr>
            <w:fldChar w:fldCharType="begin"/>
          </w:r>
          <w:r w:rsidR="00D869F0" w:rsidRPr="00DE3A92" w:rsidDel="00F920C8">
            <w:rPr>
              <w:rFonts w:ascii="Arial" w:hAnsi="Arial" w:cs="Arial"/>
              <w:sz w:val="24"/>
              <w:szCs w:val="24"/>
            </w:rPr>
            <w:delInstrText xml:space="preserve"> ADDIN ZOTERO_ITEM CSL_CITATION {"citationID":"FhJCnR6I","properties":{"formattedCitation":"(Espinoza et al. 2018)","plainCitation":"(Espinoza et al. 2018)","noteIndex":0},"citationItems":[{"id":905,"uris":["http://zotero.org/users/4496705/items/TWIZ5G22"],"itemData":{"id":905,"type":"article-journal","container-title":"Geophysical Research Letters","DOI":"10.1029/2017GL076968","ISSN":"0094-8276, 1944-8007","issue":"9","journalAbbreviation":"Geophysical Research Letters","language":"en","page":"4299-4308","source":"DOI.org (Crossref)","title":"Global Analysis of Climate Change Projection Effects on Atmospheric Rivers","volume":"45","author":[{"family":"Espinoza","given":"Vicky"},{"family":"Waliser","given":"Duane E."},{"family":"Guan","given":"Bin"},{"family":"Lavers","given":"David A."},{"family":"Ralph","given":"F. Martin"}],"issued":{"date-parts":[["2018",5,16]]}}}],"schema":"https://github.com/citation-style-language/schema/raw/master/csl-citation.json"} </w:delInstrText>
          </w:r>
          <w:r w:rsidR="00D869F0" w:rsidRPr="00703858" w:rsidDel="00F920C8">
            <w:rPr>
              <w:rFonts w:ascii="Arial" w:hAnsi="Arial" w:cs="Arial"/>
              <w:sz w:val="24"/>
              <w:szCs w:val="24"/>
            </w:rPr>
            <w:fldChar w:fldCharType="separate"/>
          </w:r>
          <w:r w:rsidR="00D869F0" w:rsidRPr="00DE3A92" w:rsidDel="00F920C8">
            <w:rPr>
              <w:rFonts w:ascii="Arial" w:hAnsi="Arial" w:cs="Arial"/>
              <w:sz w:val="24"/>
            </w:rPr>
            <w:delText>(Espinoza et al. 2018)</w:delText>
          </w:r>
          <w:r w:rsidR="00D869F0" w:rsidRPr="00703858" w:rsidDel="00F920C8">
            <w:rPr>
              <w:rFonts w:ascii="Arial" w:hAnsi="Arial" w:cs="Arial"/>
              <w:sz w:val="24"/>
              <w:szCs w:val="24"/>
            </w:rPr>
            <w:fldChar w:fldCharType="end"/>
          </w:r>
          <w:r w:rsidR="00D869F0" w:rsidRPr="00DE3A92" w:rsidDel="00F920C8">
            <w:rPr>
              <w:rFonts w:ascii="Arial" w:hAnsi="Arial" w:cs="Arial"/>
              <w:sz w:val="24"/>
              <w:szCs w:val="24"/>
            </w:rPr>
            <w:delText xml:space="preserve">, which can result in stronger reductions to salinity than normal. </w:delText>
          </w:r>
        </w:del>
        <w:r w:rsidR="00D869F0" w:rsidRPr="00DE3A92">
          <w:rPr>
            <w:rFonts w:ascii="Arial" w:hAnsi="Arial" w:cs="Arial"/>
            <w:sz w:val="24"/>
            <w:szCs w:val="24"/>
          </w:rPr>
          <w:t>Consequently</w:t>
        </w:r>
      </w:ins>
      <w:r w:rsidR="00A90D4C" w:rsidRPr="00DE3A92">
        <w:rPr>
          <w:rFonts w:ascii="Arial" w:hAnsi="Arial" w:cs="Arial"/>
          <w:sz w:val="24"/>
          <w:szCs w:val="24"/>
        </w:rPr>
        <w:t xml:space="preserve">, both </w:t>
      </w:r>
      <w:r w:rsidR="00B43B9E" w:rsidRPr="00DE3A92">
        <w:rPr>
          <w:rFonts w:ascii="Arial" w:hAnsi="Arial" w:cs="Arial"/>
          <w:sz w:val="24"/>
          <w:szCs w:val="24"/>
        </w:rPr>
        <w:t>small- and large-scale</w:t>
      </w:r>
      <w:r w:rsidR="00A90D4C" w:rsidRPr="00DE3A92">
        <w:rPr>
          <w:rFonts w:ascii="Arial" w:hAnsi="Arial" w:cs="Arial"/>
          <w:sz w:val="24"/>
          <w:szCs w:val="24"/>
        </w:rPr>
        <w:t xml:space="preserve"> processes governing variation in TA and </w:t>
      </w:r>
      <w:ins w:id="228" w:author="alisha saley" w:date="2023-12-02T14:34:00Z">
        <w:r w:rsidR="00D869F0" w:rsidRPr="00DE3A92">
          <w:rPr>
            <w:rFonts w:ascii="Arial" w:hAnsi="Arial" w:cs="Arial"/>
            <w:sz w:val="24"/>
            <w:szCs w:val="24"/>
          </w:rPr>
          <w:t>salinity</w:t>
        </w:r>
      </w:ins>
      <w:del w:id="229" w:author="alisha saley" w:date="2023-12-02T14:34:00Z">
        <w:r w:rsidR="00A90D4C" w:rsidRPr="00DE3A92" w:rsidDel="00D869F0">
          <w:rPr>
            <w:rFonts w:ascii="Arial" w:hAnsi="Arial" w:cs="Arial"/>
            <w:sz w:val="24"/>
            <w:szCs w:val="24"/>
          </w:rPr>
          <w:delText>S</w:delText>
        </w:r>
      </w:del>
      <w:r w:rsidR="00A90D4C" w:rsidRPr="00DE3A92">
        <w:rPr>
          <w:rFonts w:ascii="Arial" w:hAnsi="Arial" w:cs="Arial"/>
          <w:sz w:val="24"/>
          <w:szCs w:val="24"/>
        </w:rPr>
        <w:t xml:space="preserve"> operate within </w:t>
      </w:r>
      <w:r w:rsidR="00F24CBE" w:rsidRPr="00DE3A92">
        <w:rPr>
          <w:rFonts w:ascii="Arial" w:hAnsi="Arial" w:cs="Arial"/>
          <w:sz w:val="24"/>
          <w:szCs w:val="24"/>
        </w:rPr>
        <w:t xml:space="preserve">coastal areas and </w:t>
      </w:r>
      <w:r w:rsidR="008D20E6" w:rsidRPr="00DE3A92">
        <w:rPr>
          <w:rFonts w:ascii="Arial" w:hAnsi="Arial" w:cs="Arial"/>
          <w:sz w:val="24"/>
          <w:szCs w:val="24"/>
        </w:rPr>
        <w:t>estuaries and</w:t>
      </w:r>
      <w:r w:rsidR="00A90D4C" w:rsidRPr="00DE3A92">
        <w:rPr>
          <w:rFonts w:ascii="Arial" w:hAnsi="Arial" w:cs="Arial"/>
          <w:sz w:val="24"/>
          <w:szCs w:val="24"/>
        </w:rPr>
        <w:t xml:space="preserve"> can impact the ability of shell-forming taxa to precipitate </w:t>
      </w:r>
      <w:r w:rsidR="00B43B9E" w:rsidRPr="00DE3A92">
        <w:rPr>
          <w:rFonts w:ascii="Arial" w:hAnsi="Arial" w:cs="Arial"/>
          <w:sz w:val="24"/>
          <w:szCs w:val="24"/>
        </w:rPr>
        <w:t xml:space="preserve">their </w:t>
      </w:r>
      <w:r w:rsidR="00A90D4C" w:rsidRPr="00DE3A92">
        <w:rPr>
          <w:rFonts w:ascii="Arial" w:hAnsi="Arial" w:cs="Arial"/>
          <w:sz w:val="24"/>
          <w:szCs w:val="24"/>
        </w:rPr>
        <w:t>calcium carbonate structures.</w:t>
      </w:r>
    </w:p>
    <w:p w14:paraId="475A6535" w14:textId="07910068" w:rsidR="001E12B1" w:rsidRPr="00547121" w:rsidRDefault="008B0F82" w:rsidP="0080242F">
      <w:pPr>
        <w:pStyle w:val="NoSpacing"/>
        <w:spacing w:line="480" w:lineRule="auto"/>
        <w:ind w:firstLine="720"/>
        <w:rPr>
          <w:rFonts w:ascii="Arial" w:hAnsi="Arial" w:cs="Arial"/>
          <w:sz w:val="24"/>
          <w:szCs w:val="24"/>
        </w:rPr>
      </w:pPr>
      <w:r w:rsidRPr="00547121">
        <w:rPr>
          <w:rFonts w:ascii="Arial" w:hAnsi="Arial" w:cs="Arial"/>
          <w:sz w:val="24"/>
          <w:szCs w:val="24"/>
        </w:rPr>
        <w:t>Substantial</w:t>
      </w:r>
      <w:r w:rsidR="00B56F69" w:rsidRPr="00547121">
        <w:rPr>
          <w:rFonts w:ascii="Arial" w:hAnsi="Arial" w:cs="Arial"/>
          <w:sz w:val="24"/>
          <w:szCs w:val="24"/>
        </w:rPr>
        <w:t xml:space="preserve"> </w:t>
      </w:r>
      <w:r w:rsidR="00E05B40" w:rsidRPr="00547121">
        <w:rPr>
          <w:rFonts w:ascii="Arial" w:hAnsi="Arial" w:cs="Arial"/>
          <w:sz w:val="24"/>
          <w:szCs w:val="24"/>
        </w:rPr>
        <w:t>effort</w:t>
      </w:r>
      <w:ins w:id="230" w:author="alisha saley" w:date="2023-12-02T14:36:00Z">
        <w:r w:rsidR="00547121" w:rsidRPr="00547121">
          <w:rPr>
            <w:rFonts w:ascii="Arial" w:hAnsi="Arial" w:cs="Arial"/>
            <w:sz w:val="24"/>
            <w:szCs w:val="24"/>
          </w:rPr>
          <w:t xml:space="preserve"> ha</w:t>
        </w:r>
      </w:ins>
      <w:ins w:id="231" w:author="alisha saley" w:date="2023-12-03T09:57:00Z">
        <w:r w:rsidR="00B406EC">
          <w:rPr>
            <w:rFonts w:ascii="Arial" w:hAnsi="Arial" w:cs="Arial"/>
            <w:sz w:val="24"/>
            <w:szCs w:val="24"/>
          </w:rPr>
          <w:t>s</w:t>
        </w:r>
      </w:ins>
      <w:ins w:id="232" w:author="alisha saley" w:date="2023-12-02T14:36:00Z">
        <w:r w:rsidR="00547121" w:rsidRPr="00547121">
          <w:rPr>
            <w:rFonts w:ascii="Arial" w:hAnsi="Arial" w:cs="Arial"/>
            <w:sz w:val="24"/>
            <w:szCs w:val="24"/>
          </w:rPr>
          <w:t xml:space="preserve"> been dedicated to understanding how the </w:t>
        </w:r>
      </w:ins>
      <w:del w:id="233" w:author="alisha saley" w:date="2023-12-02T14:35:00Z">
        <w:r w:rsidR="00A75F97" w:rsidRPr="00547121" w:rsidDel="00547121">
          <w:rPr>
            <w:rFonts w:ascii="Arial" w:hAnsi="Arial" w:cs="Arial"/>
            <w:sz w:val="24"/>
            <w:szCs w:val="24"/>
          </w:rPr>
          <w:delText>s</w:delText>
        </w:r>
      </w:del>
      <w:del w:id="234" w:author="alisha saley" w:date="2023-12-02T14:36:00Z">
        <w:r w:rsidR="00E05B40" w:rsidRPr="00547121" w:rsidDel="00547121">
          <w:rPr>
            <w:rFonts w:ascii="Arial" w:hAnsi="Arial" w:cs="Arial"/>
            <w:sz w:val="24"/>
            <w:szCs w:val="24"/>
          </w:rPr>
          <w:delText xml:space="preserve"> ha</w:delText>
        </w:r>
        <w:r w:rsidR="00A75F97" w:rsidRPr="00547121" w:rsidDel="00547121">
          <w:rPr>
            <w:rFonts w:ascii="Arial" w:hAnsi="Arial" w:cs="Arial"/>
            <w:sz w:val="24"/>
            <w:szCs w:val="24"/>
          </w:rPr>
          <w:delText>ve</w:delText>
        </w:r>
        <w:r w:rsidRPr="00547121" w:rsidDel="00547121">
          <w:rPr>
            <w:rFonts w:ascii="Arial" w:hAnsi="Arial" w:cs="Arial"/>
            <w:sz w:val="24"/>
            <w:szCs w:val="24"/>
          </w:rPr>
          <w:delText xml:space="preserve"> </w:delText>
        </w:r>
      </w:del>
      <w:del w:id="235" w:author="alisha saley" w:date="2023-12-02T14:35:00Z">
        <w:r w:rsidRPr="00547121" w:rsidDel="00547121">
          <w:rPr>
            <w:rFonts w:ascii="Arial" w:hAnsi="Arial" w:cs="Arial"/>
            <w:sz w:val="24"/>
            <w:szCs w:val="24"/>
          </w:rPr>
          <w:delText>documented</w:delText>
        </w:r>
        <w:r w:rsidR="00B56F69" w:rsidRPr="00547121" w:rsidDel="00547121">
          <w:rPr>
            <w:rFonts w:ascii="Arial" w:hAnsi="Arial" w:cs="Arial"/>
            <w:sz w:val="24"/>
            <w:szCs w:val="24"/>
          </w:rPr>
          <w:delText xml:space="preserve"> </w:delText>
        </w:r>
      </w:del>
      <w:del w:id="236" w:author="alisha saley" w:date="2023-12-02T14:36:00Z">
        <w:r w:rsidR="00F574BE" w:rsidRPr="00547121" w:rsidDel="00547121">
          <w:rPr>
            <w:rFonts w:ascii="Arial" w:hAnsi="Arial" w:cs="Arial"/>
            <w:sz w:val="24"/>
            <w:szCs w:val="24"/>
          </w:rPr>
          <w:delText xml:space="preserve">how </w:delText>
        </w:r>
        <w:r w:rsidR="00D517C5" w:rsidRPr="00547121" w:rsidDel="00547121">
          <w:rPr>
            <w:rFonts w:ascii="Arial" w:hAnsi="Arial" w:cs="Arial"/>
            <w:sz w:val="24"/>
            <w:szCs w:val="24"/>
          </w:rPr>
          <w:delText xml:space="preserve">calcifier </w:delText>
        </w:r>
      </w:del>
      <w:r w:rsidR="00920FFF" w:rsidRPr="00547121">
        <w:rPr>
          <w:rFonts w:ascii="Arial" w:hAnsi="Arial" w:cs="Arial"/>
          <w:sz w:val="24"/>
          <w:szCs w:val="24"/>
        </w:rPr>
        <w:t>growth</w:t>
      </w:r>
      <w:ins w:id="237" w:author="alisha saley" w:date="2023-12-02T14:36:00Z">
        <w:r w:rsidR="00547121" w:rsidRPr="00547121">
          <w:rPr>
            <w:rFonts w:ascii="Arial" w:hAnsi="Arial" w:cs="Arial"/>
            <w:sz w:val="24"/>
            <w:szCs w:val="24"/>
          </w:rPr>
          <w:t xml:space="preserve"> of calcifiers</w:t>
        </w:r>
      </w:ins>
      <w:r w:rsidR="00920FFF" w:rsidRPr="00547121">
        <w:rPr>
          <w:rFonts w:ascii="Arial" w:hAnsi="Arial" w:cs="Arial"/>
          <w:sz w:val="24"/>
          <w:szCs w:val="24"/>
        </w:rPr>
        <w:t xml:space="preserve"> </w:t>
      </w:r>
      <w:r w:rsidR="005F05DE" w:rsidRPr="00547121">
        <w:rPr>
          <w:rFonts w:ascii="Arial" w:hAnsi="Arial" w:cs="Arial"/>
          <w:sz w:val="24"/>
          <w:szCs w:val="24"/>
        </w:rPr>
        <w:t>can be disrupted</w:t>
      </w:r>
      <w:r w:rsidR="000B0789" w:rsidRPr="00547121">
        <w:rPr>
          <w:rFonts w:ascii="Arial" w:hAnsi="Arial" w:cs="Arial"/>
          <w:sz w:val="24"/>
          <w:szCs w:val="24"/>
        </w:rPr>
        <w:t xml:space="preserve"> by </w:t>
      </w:r>
      <w:r w:rsidR="00B43B9E" w:rsidRPr="00547121">
        <w:rPr>
          <w:rFonts w:ascii="Arial" w:hAnsi="Arial" w:cs="Arial"/>
          <w:sz w:val="24"/>
          <w:szCs w:val="24"/>
        </w:rPr>
        <w:t xml:space="preserve">an altered </w:t>
      </w:r>
      <w:r w:rsidR="00F574BE" w:rsidRPr="00547121">
        <w:rPr>
          <w:rFonts w:ascii="Arial" w:hAnsi="Arial" w:cs="Arial"/>
          <w:sz w:val="24"/>
          <w:szCs w:val="24"/>
        </w:rPr>
        <w:t>carbonate system</w:t>
      </w:r>
      <w:r w:rsidR="00805B53" w:rsidRPr="00547121">
        <w:rPr>
          <w:rFonts w:ascii="Arial" w:hAnsi="Arial" w:cs="Arial"/>
          <w:sz w:val="24"/>
          <w:szCs w:val="24"/>
        </w:rPr>
        <w:t xml:space="preserve">, </w:t>
      </w:r>
      <w:r w:rsidR="00CB13AC" w:rsidRPr="00547121">
        <w:rPr>
          <w:rFonts w:ascii="Arial" w:hAnsi="Arial" w:cs="Arial"/>
          <w:sz w:val="24"/>
          <w:szCs w:val="24"/>
        </w:rPr>
        <w:t>both within and across</w:t>
      </w:r>
      <w:ins w:id="238" w:author="alisha saley" w:date="2023-12-02T14:36:00Z">
        <w:r w:rsidR="00547121" w:rsidRPr="00547121">
          <w:rPr>
            <w:rFonts w:ascii="Arial" w:hAnsi="Arial" w:cs="Arial"/>
            <w:sz w:val="24"/>
            <w:szCs w:val="24"/>
          </w:rPr>
          <w:t xml:space="preserve"> various</w:t>
        </w:r>
      </w:ins>
      <w:r w:rsidR="00CB13AC" w:rsidRPr="00547121">
        <w:rPr>
          <w:rFonts w:ascii="Arial" w:hAnsi="Arial" w:cs="Arial"/>
          <w:sz w:val="24"/>
          <w:szCs w:val="24"/>
        </w:rPr>
        <w:t xml:space="preserve"> life stages </w:t>
      </w:r>
      <w:r w:rsidR="00C02E6E" w:rsidRPr="00547121">
        <w:rPr>
          <w:rFonts w:ascii="Arial" w:hAnsi="Arial" w:cs="Arial"/>
          <w:sz w:val="24"/>
          <w:szCs w:val="24"/>
        </w:rPr>
        <w:t>(</w:t>
      </w:r>
      <w:r w:rsidR="00D7761C" w:rsidRPr="00547121">
        <w:rPr>
          <w:rFonts w:ascii="Arial" w:hAnsi="Arial" w:cs="Arial"/>
          <w:sz w:val="24"/>
          <w:szCs w:val="24"/>
        </w:rPr>
        <w:t>for</w:t>
      </w:r>
      <w:r w:rsidR="00CD2DCE" w:rsidRPr="00547121">
        <w:rPr>
          <w:rFonts w:ascii="Arial" w:hAnsi="Arial" w:cs="Arial"/>
          <w:sz w:val="24"/>
          <w:szCs w:val="24"/>
        </w:rPr>
        <w:t xml:space="preserve"> re</w:t>
      </w:r>
      <w:r w:rsidR="001E56C8" w:rsidRPr="00547121">
        <w:rPr>
          <w:rFonts w:ascii="Arial" w:hAnsi="Arial" w:cs="Arial"/>
          <w:sz w:val="24"/>
          <w:szCs w:val="24"/>
        </w:rPr>
        <w:t>views</w:t>
      </w:r>
      <w:r w:rsidR="00D7761C" w:rsidRPr="00547121">
        <w:rPr>
          <w:rFonts w:ascii="Arial" w:hAnsi="Arial" w:cs="Arial"/>
          <w:sz w:val="24"/>
          <w:szCs w:val="24"/>
        </w:rPr>
        <w:t xml:space="preserve"> see</w:t>
      </w:r>
      <w:r w:rsidR="00C02E6E" w:rsidRPr="00547121">
        <w:rPr>
          <w:rFonts w:ascii="Arial" w:hAnsi="Arial" w:cs="Arial"/>
          <w:sz w:val="24"/>
          <w:szCs w:val="24"/>
        </w:rPr>
        <w:t xml:space="preserve"> </w:t>
      </w:r>
      <w:r w:rsidR="00C02E6E" w:rsidRPr="00547121">
        <w:rPr>
          <w:rFonts w:ascii="Arial" w:hAnsi="Arial" w:cs="Arial"/>
          <w:sz w:val="24"/>
          <w:szCs w:val="24"/>
        </w:rPr>
        <w:fldChar w:fldCharType="begin"/>
      </w:r>
      <w:r w:rsidR="008D20E6" w:rsidRPr="00547121">
        <w:rPr>
          <w:rFonts w:ascii="Arial" w:hAnsi="Arial" w:cs="Arial"/>
          <w:sz w:val="24"/>
          <w:szCs w:val="24"/>
        </w:rPr>
        <w:instrText xml:space="preserve"> ADDIN ZOTERO_ITEM CSL_CITATION {"citationID":"g567iGjn","properties":{"formattedCitation":"(Gazeau et al. 2013, Clements and Hunt 2017, Byrne and Fitzer 2019, Ducker and Falkenberg 2020)","plainCitation":"(Gazeau et al. 2013, Clements and Hunt 2017, Byrne and Fitzer 2019, Ducker and Falkenberg 2020)","dontUpdate":true,"noteIndex":0},"citationItems":[{"id":269,"uris":["http://zotero.org/users/4496705/items/HXJLZ97N"],"itemData":{"id":269,"type":"article-journal","container-title":"Marine Biology","DOI":"10.1007/s00227-013-2219-3","ISSN":"0025-3162, 1432-1793","issue":"8","journalAbbreviation":"Mar Biol","language":"en","page":"2207-2245","source":"DOI.org (Crossref)","title":"Impacts of ocean acidification on marine shelled molluscs","volume":"160","author":[{"family":"Gazeau","given":"Frédéric"},{"family":"Parker","given":"Laura M."},{"family":"Comeau","given":"Steeve"},{"family":"Gattuso","given":"Jean-Pierre"},{"family":"O’Connor","given":"Wayne A."},{"family":"Martin","given":"Sophie"},{"family":"Pörtner","given":"Hans-Otto"},{"family":"Ross","given":"Pauline M."}],"issued":{"date-parts":[["2013",8]]}}},{"id":1080,"uris":["http://zotero.org/users/4496705/items/K78WXGZX"],"itemData":{"id":1080,"type":"article-journal","container-title":"Marine Pollution Bulletin","DOI":"10.1016/j.marpolbul.2017.01.053","ISSN":"0025326X","issue":"1-2","journalAbbreviation":"Marine Pollution Bulletin","language":"en","page":"6-16","source":"DOI.org (Crossref)","title":"Effects of CO 2 -driven sediment acidification on infaunal marine bivalves: A synthesis","title-short":"Effects of CO 2 -driven sediment acidification on infaunal marine bivalves","volume":"117","author":[{"family":"Clements","given":"Jeff C."},{"family":"Hunt","given":"Heather L."}],"issued":{"date-parts":[["2017",4]]}}},{"id":1078,"uris":["http://zotero.org/users/4496705/items/2EMGETXK"],"itemData":{"id":1078,"type":"article-journal","abstract":"Abstract\n            Ocean acidification (OA), from seawater uptake of anthropogenic CO2, has a suite of negative effects on the ability of marine invertebrates to produce and maintain their skeletons. Increased organism pCO2 causes hypercapnia, an energetically costly physiological stress. OA alters seawater carbonate chemistry, limiting the carbonate available to form the calcium carbonate (CaCO3) minerals used to build skeletons. The reduced saturation state of CaCO3 also causes corrosion of CaCO3 structures. Global change is also accelerating coastal acidification driven by land-run off (e.g. acid soil leachates, tannic acid). Building and maintaining marine biomaterials in the face of changing climate will depend on the balance between calcification and dissolution. Overall, in response to environmental acidification, many calcifiers produce less biomineral and so have smaller body size. Studies of skeleton development in echinoderms and molluscs across life stages show the stunting effect of OA. For corals, linear extension may be maintained, but at the expense of less dense biomineral. Conventional metrics used to quantify growth and calcification need to be augmented by characterisation of the changes to biomineral structure and mechanical integrity caused by environmental acidification. Scanning electron microscopy and microcomputed tomography of corals, tube worms and sea urchins exposed to experimental (laboratory) and natural (vents, coastal run off) acidification show a less dense biomineral with greater porosity and a larger void space. For bivalves, CaCO3 crystal deposition is more chaotic in response to both ocean and coastal acidification. Biomechanics tests reveal that these changes result in weaker, more fragile skeletons, compromising their vital protective roles. Vulnerabilities differ among taxa and depend on acidification level. Climate warming has the potential to ameliorate some of the negative effects of acidification but may also make matters worse. The integrative morphology-ecomechanics approach is key to understanding how marine biominerals will perform in the face of changing climate.","container-title":"Conservation Physiology","DOI":"10.1093/conphys/coz062","ISSN":"2051-1434","issue":"1","language":"en","page":"coz062","source":"DOI.org (Crossref)","title":"The impact of environmental acidification on the microstructure and mechanical integrity of marine invertebrate skeletons","volume":"7","author":[{"family":"Byrne","given":"Maria"},{"family":"Fitzer","given":"Susan"}],"editor":[{"family":"Domenici","given":"Paolo"}],"issued":{"date-parts":[["2019",1,1]]}}},{"id":1076,"uris":["http://zotero.org/users/4496705/items/UB62UU86"],"itemData":{"id":1076,"type":"article-journal","container-title":"Frontiers in Marine Science","DOI":"10.3389/fmars.2020.597441","ISSN":"2296-7745","journalAbbreviation":"Front. Mar. Sci.","page":"597441","source":"DOI.org (Crossref)","title":"How the Pacific Oyster Responds to Ocean Acidification: Development and Application of a Meta-Analysis Based Adverse Outcome Pathway","title-short":"How the Pacific Oyster Responds to Ocean Acidification","volume":"7","author":[{"family":"Ducker","given":"James"},{"family":"Falkenberg","given":"Laura J."}],"issued":{"date-parts":[["2020",11,12]]}}}],"schema":"https://github.com/citation-style-language/schema/raw/master/csl-citation.json"} </w:instrText>
      </w:r>
      <w:r w:rsidR="00C02E6E" w:rsidRPr="00547121">
        <w:rPr>
          <w:rFonts w:ascii="Arial" w:hAnsi="Arial" w:cs="Arial"/>
          <w:sz w:val="24"/>
          <w:szCs w:val="24"/>
        </w:rPr>
        <w:fldChar w:fldCharType="separate"/>
      </w:r>
      <w:r w:rsidR="00C02E6E" w:rsidRPr="00547121">
        <w:rPr>
          <w:rFonts w:ascii="Arial" w:hAnsi="Arial" w:cs="Arial"/>
          <w:sz w:val="24"/>
        </w:rPr>
        <w:t>Gazeau et al. 2013, Clements and Hunt 2017, Byrne and Fitzer 2019, Ducker and Falkenberg 2020)</w:t>
      </w:r>
      <w:r w:rsidR="00C02E6E" w:rsidRPr="00547121">
        <w:rPr>
          <w:rFonts w:ascii="Arial" w:hAnsi="Arial" w:cs="Arial"/>
          <w:sz w:val="24"/>
          <w:szCs w:val="24"/>
        </w:rPr>
        <w:fldChar w:fldCharType="end"/>
      </w:r>
      <w:r w:rsidR="00383060" w:rsidRPr="00547121">
        <w:rPr>
          <w:rFonts w:ascii="Arial" w:hAnsi="Arial" w:cs="Arial"/>
          <w:sz w:val="24"/>
          <w:szCs w:val="24"/>
        </w:rPr>
        <w:t xml:space="preserve">. </w:t>
      </w:r>
      <w:r w:rsidR="00B43B9E" w:rsidRPr="00547121">
        <w:rPr>
          <w:rFonts w:ascii="Arial" w:hAnsi="Arial" w:cs="Arial"/>
          <w:sz w:val="24"/>
          <w:szCs w:val="24"/>
        </w:rPr>
        <w:t>A subset of this work has</w:t>
      </w:r>
      <w:r w:rsidR="00597963" w:rsidRPr="00547121">
        <w:rPr>
          <w:rFonts w:ascii="Arial" w:hAnsi="Arial" w:cs="Arial"/>
          <w:sz w:val="24"/>
          <w:szCs w:val="24"/>
        </w:rPr>
        <w:t xml:space="preserve"> </w:t>
      </w:r>
      <w:r w:rsidR="00F83777" w:rsidRPr="00547121">
        <w:rPr>
          <w:rFonts w:ascii="Arial" w:hAnsi="Arial" w:cs="Arial"/>
          <w:sz w:val="24"/>
          <w:szCs w:val="24"/>
        </w:rPr>
        <w:t>emphasi</w:t>
      </w:r>
      <w:r w:rsidR="00C77583" w:rsidRPr="00547121">
        <w:rPr>
          <w:rFonts w:ascii="Arial" w:hAnsi="Arial" w:cs="Arial"/>
          <w:sz w:val="24"/>
          <w:szCs w:val="24"/>
        </w:rPr>
        <w:t>z</w:t>
      </w:r>
      <w:r w:rsidR="00F83777" w:rsidRPr="00547121">
        <w:rPr>
          <w:rFonts w:ascii="Arial" w:hAnsi="Arial" w:cs="Arial"/>
          <w:sz w:val="24"/>
          <w:szCs w:val="24"/>
        </w:rPr>
        <w:t>e</w:t>
      </w:r>
      <w:r w:rsidR="00F24FA9" w:rsidRPr="00547121">
        <w:rPr>
          <w:rFonts w:ascii="Arial" w:hAnsi="Arial" w:cs="Arial"/>
          <w:sz w:val="24"/>
          <w:szCs w:val="24"/>
        </w:rPr>
        <w:t>d</w:t>
      </w:r>
      <w:r w:rsidR="00A41B74" w:rsidRPr="00547121">
        <w:rPr>
          <w:rFonts w:ascii="Arial" w:hAnsi="Arial" w:cs="Arial"/>
          <w:sz w:val="24"/>
          <w:szCs w:val="24"/>
        </w:rPr>
        <w:t xml:space="preserve"> </w:t>
      </w:r>
      <w:r w:rsidR="00B43B9E" w:rsidRPr="00547121">
        <w:rPr>
          <w:rFonts w:ascii="Arial" w:hAnsi="Arial" w:cs="Arial"/>
          <w:sz w:val="24"/>
          <w:szCs w:val="24"/>
        </w:rPr>
        <w:t xml:space="preserve">effects of </w:t>
      </w:r>
      <w:r w:rsidR="00A41B74" w:rsidRPr="00547121">
        <w:rPr>
          <w:rFonts w:ascii="Arial" w:hAnsi="Arial" w:cs="Arial"/>
          <w:sz w:val="24"/>
          <w:szCs w:val="24"/>
        </w:rPr>
        <w:t xml:space="preserve">temporal </w:t>
      </w:r>
      <w:r w:rsidR="00B43B9E" w:rsidRPr="00547121">
        <w:rPr>
          <w:rFonts w:ascii="Arial" w:hAnsi="Arial" w:cs="Arial"/>
          <w:sz w:val="24"/>
          <w:szCs w:val="24"/>
        </w:rPr>
        <w:t>characteristics of exposure (e.g., static versus fluctuating conditions, often of pH or CO</w:t>
      </w:r>
      <w:r w:rsidR="00B43B9E" w:rsidRPr="00547121">
        <w:rPr>
          <w:rFonts w:ascii="Arial" w:hAnsi="Arial" w:cs="Arial"/>
          <w:sz w:val="24"/>
          <w:szCs w:val="24"/>
          <w:vertAlign w:val="subscript"/>
        </w:rPr>
        <w:t>2</w:t>
      </w:r>
      <w:r w:rsidR="00B43B9E" w:rsidRPr="00547121">
        <w:rPr>
          <w:rFonts w:ascii="Arial" w:hAnsi="Arial" w:cs="Arial"/>
          <w:sz w:val="24"/>
          <w:szCs w:val="24"/>
        </w:rPr>
        <w:t>)</w:t>
      </w:r>
      <w:r w:rsidR="00CB13AC" w:rsidRPr="00547121">
        <w:rPr>
          <w:rFonts w:ascii="Arial" w:hAnsi="Arial" w:cs="Arial"/>
          <w:sz w:val="24"/>
          <w:szCs w:val="24"/>
        </w:rPr>
        <w:t xml:space="preserve"> </w:t>
      </w:r>
      <w:r w:rsidR="00CB13AC" w:rsidRPr="00547121">
        <w:rPr>
          <w:rFonts w:ascii="Arial" w:hAnsi="Arial" w:cs="Arial"/>
          <w:sz w:val="24"/>
          <w:szCs w:val="24"/>
        </w:rPr>
        <w:fldChar w:fldCharType="begin"/>
      </w:r>
      <w:r w:rsidR="008D20E6" w:rsidRPr="00547121">
        <w:rPr>
          <w:rFonts w:ascii="Arial" w:hAnsi="Arial" w:cs="Arial"/>
          <w:sz w:val="24"/>
          <w:szCs w:val="24"/>
        </w:rPr>
        <w:instrText xml:space="preserve"> ADDIN ZOTERO_ITEM CSL_CITATION {"citationID":"SsxZdmO3","properties":{"formattedCitation":"(Mangan et al. 2017, Bitter et al. 2021, Nancollas and Todgham 2022, Agrawal and Jurgens 2023)","plainCitation":"(Mangan et al. 2017, Bitter et al. 2021, Nancollas and Todgham 2022, Agrawal and Jurgens 2023)","dontUpdate":true,"noteIndex":0},"citationItems":[{"id":113,"uris":["http://zotero.org/users/4496705/items/KJB7SLBE"],"itemData":{"id":113,"type":"article-journal","abstract":"Ocean acidification (OA) studies typically use stable open-ocean pH or CO2 values. However, species living within dynamic coastal environments can naturally experience wide fluctuations in abiotic factors, suggesting their responses to stable pH conditions may not be reflective of either present or near-future conditions. Here we investigate the physiological responses of the mussel Mytilus edulis to variable seawater pH conditions over short- (6 h) and medium-term (2 weeks) exposures under both current and near-future OA scenarios. Mussel haemolymph pH closely mirrored that of seawater pH over short-term changes of 1 pH unit with acidosis or recovery accordingly, highlighting a limited capacity for acid–base regulation. After 2 weeks, mussels under variable pH conditions had significantly higher metabolic rates, antioxidant enzyme activities and lipid peroxidation than those exposed to static pH under both current and near-future OA scenarios. Static near-future pH conditions induced significant acid–base disturbances and lipid peroxidation compared with the static present-day conditions but did not affect the metabolic rate. These results clearly demonstrate that living in naturally variable environments is energetically more expensive than living in static seawater conditions, which has consequences for how we extrapolate future OA responses in coastal species.","container-title":"Proc. R. Soc. B","DOI":"10.1098/rspb.2017.1642","ISSN":"0962-8452, 1471-2954","issue":"1865","journalAbbreviation":"Proc. R. Soc. B","language":"en","license":"© 2017 The Authors.. Published by the Royal Society under the terms of the Creative Commons Attribution License http://creativecommons.org/licenses/by/4.0/, which permits unrestricted use, provided the original author and source are credited.","note":"PMID: 29046378","page":"20171642","source":"rspb.royalsocietypublishing.org","title":"Fluctuating seawater pH/pCO2 regimes are more energetically expensive than static pH/pCO2 levels in the mussel Mytilus edulis","volume":"284","author":[{"family":"Mangan","given":"Stephanie"},{"family":"Urbina","given":"Mauricio A."},{"family":"Findlay","given":"Helen S."},{"family":"Wilson","given":"Rod W."},{"family":"Lewis","given":"Ceri"}],"issued":{"date-parts":[["2017",10,25]]}}},{"id":1083,"uris":["http://zotero.org/users/4496705/items/J7U8P3KA"],"itemData":{"id":1083,"type":"article-journal","container-title":"The American Naturalist","DOI":"10.1086/712930","ISSN":"0003-0147, 1537-5323","issue":"4","journalAbbreviation":"The American Naturalist","language":"en","page":"486-501","source":"DOI.org (Crossref)","title":"Magnitude and Predictability of pH Fluctuations Shape Plastic Responses to Ocean Acidification","volume":"197","author":[{"family":"Bitter","given":"Mark C."},{"family":"Kapsenberg","given":"Lydia"},{"family":"Silliman","given":"Katherine"},{"family":"Gattuso","given":"Jean-Pierre"},{"family":"Pfister","given":"Catherine A."}],"issued":{"date-parts":[["2021",4,1]]}}},{"id":937,"uris":["http://zotero.org/users/4496705/items/2PXA5CEL"],"itemData":{"id":937,"type":"article-journal","abstract":"ABSTRACT\n            Climate change is forecasted to increase temperature variability and stochasticity. Most of our understanding of thermal physiology of intertidal organisms has come from laboratory experiments that acclimate organisms to submerged conditions and steady-state increases in temperatures. For organisms experiencing the ebb and flow of tides with unpredictable low tide aerial temperatures, the reliability of reported tolerances and thus predicted responses to climate change requires incorporation of environmental complexity into empirical studies. Using the mussel Mytilus californianus, our study examined how stochasticity of the thermal regime influences physiological performance. Mussels were acclimated to either submerged conditions or a tidal cycle that included either predictable, unpredictable or no thermal stress during daytime low tide. Physiological performance was measured through anaerobic metabolism, energy stores and cellular stress mechanisms just before low tide, and cardiac responses during a thermal ramp. Both air exposure and stochasticity of temperature change were important in determining thermal performance. Glycogen content was highest in the mussels from the unpredictable treatment, but there was no difference in the expression of heat shock proteins between thermal treatments, suggesting that mussels prioritise energy reserves to deal with unpredictable low tide conditions. Mussels exposed to fluctuating thermal regimes had lower gill anaerobic metabolism, which could reflect increased metabolic capacity. Our results suggest that although thermal magnitude plays an important role in shaping physiological performance, other key elements of the intertidal environment complexity such as stochasticity, thermal variability and thermal history are also important considerations for determining how species will respond to climate warming.","container-title":"Journal of Experimental Biology","DOI":"10.1242/jeb.243729","ISSN":"0022-0949, 1477-9145","issue":"14","language":"en","page":"jeb243729","source":"DOI.org (Crossref)","title":"The influence of stochastic temperature fluctuations in shaping the physiological performance of the California mussel, &lt;i&gt;Mytilus californianus&lt;/i&gt;","volume":"225","author":[{"family":"Nancollas","given":"Sarah J."},{"family":"Todgham","given":"Anne E."}],"issued":{"date-parts":[["2022",7,15]]}}},{"id":1086,"uris":["http://zotero.org/users/4496705/items/EAEMXQGJ"],"itemData":{"id":1086,"type":"article-journal","container-title":"Estuaries and Coasts","DOI":"10.1007/s12237-022-01148-9","ISSN":"1559-2723, 1559-2731","issue":"3","journalAbbreviation":"Estuaries and Coasts","language":"en","page":"697-706","source":"DOI.org (Crossref)","title":"Effects of Asynchronous Stressors on the Eastern Oyster (Crassostrea virginica)","volume":"46","author":[{"family":"Agrawal","given":"Anika"},{"family":"Jurgens","given":"Laura J."}],"issued":{"date-parts":[["2023",5]]}}}],"schema":"https://github.com/citation-style-language/schema/raw/master/csl-citation.json"} </w:instrText>
      </w:r>
      <w:r w:rsidR="00CB13AC" w:rsidRPr="00547121">
        <w:rPr>
          <w:rFonts w:ascii="Arial" w:hAnsi="Arial" w:cs="Arial"/>
          <w:sz w:val="24"/>
          <w:szCs w:val="24"/>
        </w:rPr>
        <w:fldChar w:fldCharType="separate"/>
      </w:r>
      <w:r w:rsidR="00F52227" w:rsidRPr="00547121">
        <w:rPr>
          <w:rFonts w:ascii="Arial" w:hAnsi="Arial" w:cs="Arial"/>
          <w:sz w:val="24"/>
        </w:rPr>
        <w:t>(Mangan et al. 2017, Bitter et al. 2021)</w:t>
      </w:r>
      <w:r w:rsidR="00CB13AC" w:rsidRPr="00547121">
        <w:rPr>
          <w:rFonts w:ascii="Arial" w:hAnsi="Arial" w:cs="Arial"/>
          <w:sz w:val="24"/>
          <w:szCs w:val="24"/>
        </w:rPr>
        <w:fldChar w:fldCharType="end"/>
      </w:r>
      <w:r w:rsidR="00B43B9E" w:rsidRPr="00547121">
        <w:rPr>
          <w:rFonts w:ascii="Arial" w:hAnsi="Arial" w:cs="Arial"/>
          <w:sz w:val="24"/>
          <w:szCs w:val="24"/>
        </w:rPr>
        <w:t>.</w:t>
      </w:r>
      <w:r w:rsidR="00D9275C" w:rsidRPr="00547121">
        <w:rPr>
          <w:rFonts w:ascii="Arial" w:hAnsi="Arial" w:cs="Arial"/>
          <w:sz w:val="24"/>
          <w:szCs w:val="24"/>
        </w:rPr>
        <w:t xml:space="preserve"> </w:t>
      </w:r>
      <w:r w:rsidR="00B43B9E" w:rsidRPr="00547121">
        <w:rPr>
          <w:rFonts w:ascii="Arial" w:hAnsi="Arial" w:cs="Arial"/>
          <w:sz w:val="24"/>
          <w:szCs w:val="24"/>
        </w:rPr>
        <w:t xml:space="preserve">However, </w:t>
      </w:r>
      <w:r w:rsidR="00AF1DFA" w:rsidRPr="00547121">
        <w:rPr>
          <w:rFonts w:ascii="Arial" w:hAnsi="Arial" w:cs="Arial"/>
          <w:sz w:val="24"/>
          <w:szCs w:val="24"/>
        </w:rPr>
        <w:t>gap</w:t>
      </w:r>
      <w:r w:rsidR="00B43B9E" w:rsidRPr="00547121">
        <w:rPr>
          <w:rFonts w:ascii="Arial" w:hAnsi="Arial" w:cs="Arial"/>
          <w:sz w:val="24"/>
          <w:szCs w:val="24"/>
        </w:rPr>
        <w:t>s</w:t>
      </w:r>
      <w:r w:rsidR="00AF1DFA" w:rsidRPr="00547121">
        <w:rPr>
          <w:rFonts w:ascii="Arial" w:hAnsi="Arial" w:cs="Arial"/>
          <w:sz w:val="24"/>
          <w:szCs w:val="24"/>
        </w:rPr>
        <w:t xml:space="preserve"> remain in our understanding of</w:t>
      </w:r>
      <w:r w:rsidR="00786213" w:rsidRPr="00547121">
        <w:rPr>
          <w:rFonts w:ascii="Arial" w:hAnsi="Arial" w:cs="Arial"/>
          <w:sz w:val="24"/>
          <w:szCs w:val="24"/>
        </w:rPr>
        <w:t xml:space="preserve"> </w:t>
      </w:r>
      <w:r w:rsidR="00480098" w:rsidRPr="00547121">
        <w:rPr>
          <w:rFonts w:ascii="Arial" w:hAnsi="Arial" w:cs="Arial"/>
          <w:sz w:val="24"/>
          <w:szCs w:val="24"/>
        </w:rPr>
        <w:t>whether</w:t>
      </w:r>
      <w:r w:rsidR="00B43B9E" w:rsidRPr="00547121">
        <w:rPr>
          <w:rFonts w:ascii="Arial" w:hAnsi="Arial" w:cs="Arial"/>
          <w:sz w:val="24"/>
          <w:szCs w:val="24"/>
        </w:rPr>
        <w:t xml:space="preserve"> responses to sudden changes in </w:t>
      </w:r>
      <w:r w:rsidR="00480098" w:rsidRPr="00547121">
        <w:rPr>
          <w:rFonts w:ascii="Arial" w:hAnsi="Arial" w:cs="Arial"/>
          <w:sz w:val="24"/>
          <w:szCs w:val="24"/>
        </w:rPr>
        <w:t xml:space="preserve">the </w:t>
      </w:r>
      <w:r w:rsidR="00B43B9E" w:rsidRPr="00547121">
        <w:rPr>
          <w:rFonts w:ascii="Arial" w:hAnsi="Arial" w:cs="Arial"/>
          <w:sz w:val="24"/>
          <w:szCs w:val="24"/>
        </w:rPr>
        <w:t xml:space="preserve">carbonate system manifest </w:t>
      </w:r>
      <w:r w:rsidR="00480098" w:rsidRPr="00547121">
        <w:rPr>
          <w:rFonts w:ascii="Arial" w:hAnsi="Arial" w:cs="Arial"/>
          <w:sz w:val="24"/>
          <w:szCs w:val="24"/>
        </w:rPr>
        <w:t>quickly</w:t>
      </w:r>
      <w:r w:rsidR="00B43B9E" w:rsidRPr="00547121">
        <w:rPr>
          <w:rFonts w:ascii="Arial" w:hAnsi="Arial" w:cs="Arial"/>
          <w:sz w:val="24"/>
          <w:szCs w:val="24"/>
        </w:rPr>
        <w:t xml:space="preserve"> or build up </w:t>
      </w:r>
      <w:r w:rsidR="00480098" w:rsidRPr="00547121">
        <w:rPr>
          <w:rFonts w:ascii="Arial" w:hAnsi="Arial" w:cs="Arial"/>
          <w:sz w:val="24"/>
          <w:szCs w:val="24"/>
        </w:rPr>
        <w:t>more slowly</w:t>
      </w:r>
      <w:r w:rsidR="00B43B9E" w:rsidRPr="00547121">
        <w:rPr>
          <w:rFonts w:ascii="Arial" w:hAnsi="Arial" w:cs="Arial"/>
          <w:sz w:val="24"/>
          <w:szCs w:val="24"/>
        </w:rPr>
        <w:t xml:space="preserve">, and whether </w:t>
      </w:r>
      <w:r w:rsidR="00480098" w:rsidRPr="00547121">
        <w:rPr>
          <w:rFonts w:ascii="Arial" w:hAnsi="Arial" w:cs="Arial"/>
          <w:sz w:val="24"/>
          <w:szCs w:val="24"/>
        </w:rPr>
        <w:t>responses</w:t>
      </w:r>
      <w:r w:rsidR="00B43B9E" w:rsidRPr="00547121">
        <w:rPr>
          <w:rFonts w:ascii="Arial" w:hAnsi="Arial" w:cs="Arial"/>
          <w:sz w:val="24"/>
          <w:szCs w:val="24"/>
        </w:rPr>
        <w:t xml:space="preserve"> continue to hold </w:t>
      </w:r>
      <w:r w:rsidR="00480098" w:rsidRPr="00547121">
        <w:rPr>
          <w:rFonts w:ascii="Arial" w:hAnsi="Arial" w:cs="Arial"/>
          <w:sz w:val="24"/>
          <w:szCs w:val="24"/>
        </w:rPr>
        <w:t xml:space="preserve">or abate as perturbed </w:t>
      </w:r>
      <w:r w:rsidR="00B43B9E" w:rsidRPr="00547121">
        <w:rPr>
          <w:rFonts w:ascii="Arial" w:hAnsi="Arial" w:cs="Arial"/>
          <w:sz w:val="24"/>
          <w:szCs w:val="24"/>
        </w:rPr>
        <w:t xml:space="preserve">conditions </w:t>
      </w:r>
      <w:r w:rsidR="00522602" w:rsidRPr="00547121">
        <w:rPr>
          <w:rFonts w:ascii="Arial" w:hAnsi="Arial" w:cs="Arial"/>
          <w:sz w:val="24"/>
          <w:szCs w:val="24"/>
        </w:rPr>
        <w:t>persist</w:t>
      </w:r>
      <w:r w:rsidR="00B43B9E" w:rsidRPr="00547121">
        <w:rPr>
          <w:rFonts w:ascii="Arial" w:hAnsi="Arial" w:cs="Arial"/>
          <w:sz w:val="24"/>
          <w:szCs w:val="24"/>
        </w:rPr>
        <w:t xml:space="preserve">. Such </w:t>
      </w:r>
      <w:ins w:id="239" w:author="alisha saley" w:date="2023-12-03T09:58:00Z">
        <w:r w:rsidR="00B406EC">
          <w:rPr>
            <w:rFonts w:ascii="Arial" w:hAnsi="Arial" w:cs="Arial"/>
            <w:sz w:val="24"/>
            <w:szCs w:val="24"/>
          </w:rPr>
          <w:t>‘</w:t>
        </w:r>
      </w:ins>
      <w:del w:id="240" w:author="alisha saley" w:date="2023-12-03T09:58:00Z">
        <w:r w:rsidR="00B43B9E" w:rsidRPr="00547121" w:rsidDel="00B406EC">
          <w:rPr>
            <w:rFonts w:ascii="Arial" w:hAnsi="Arial" w:cs="Arial"/>
            <w:sz w:val="24"/>
            <w:szCs w:val="24"/>
          </w:rPr>
          <w:delText>“</w:delText>
        </w:r>
      </w:del>
      <w:r w:rsidR="00B43B9E" w:rsidRPr="00547121">
        <w:rPr>
          <w:rFonts w:ascii="Arial" w:hAnsi="Arial" w:cs="Arial"/>
          <w:sz w:val="24"/>
          <w:szCs w:val="24"/>
        </w:rPr>
        <w:t>step</w:t>
      </w:r>
      <w:ins w:id="241" w:author="alisha saley" w:date="2023-12-03T09:58:00Z">
        <w:r w:rsidR="00B406EC">
          <w:rPr>
            <w:rFonts w:ascii="Arial" w:hAnsi="Arial" w:cs="Arial"/>
            <w:sz w:val="24"/>
            <w:szCs w:val="24"/>
          </w:rPr>
          <w:t>-</w:t>
        </w:r>
      </w:ins>
      <w:del w:id="242" w:author="alisha saley" w:date="2023-12-03T09:58:00Z">
        <w:r w:rsidR="00B43B9E" w:rsidRPr="00547121" w:rsidDel="00B406EC">
          <w:rPr>
            <w:rFonts w:ascii="Arial" w:hAnsi="Arial" w:cs="Arial"/>
            <w:sz w:val="24"/>
            <w:szCs w:val="24"/>
          </w:rPr>
          <w:delText xml:space="preserve"> </w:delText>
        </w:r>
      </w:del>
      <w:r w:rsidR="00B43B9E" w:rsidRPr="00547121">
        <w:rPr>
          <w:rFonts w:ascii="Arial" w:hAnsi="Arial" w:cs="Arial"/>
          <w:sz w:val="24"/>
          <w:szCs w:val="24"/>
        </w:rPr>
        <w:t>change</w:t>
      </w:r>
      <w:ins w:id="243" w:author="alisha saley" w:date="2023-12-03T09:58:00Z">
        <w:r w:rsidR="00B406EC">
          <w:rPr>
            <w:rFonts w:ascii="Arial" w:hAnsi="Arial" w:cs="Arial"/>
            <w:sz w:val="24"/>
            <w:szCs w:val="24"/>
          </w:rPr>
          <w:t>’</w:t>
        </w:r>
      </w:ins>
      <w:del w:id="244" w:author="alisha saley" w:date="2023-12-03T09:58:00Z">
        <w:r w:rsidR="00B43B9E" w:rsidRPr="00547121" w:rsidDel="00B406EC">
          <w:rPr>
            <w:rFonts w:ascii="Arial" w:hAnsi="Arial" w:cs="Arial"/>
            <w:sz w:val="24"/>
            <w:szCs w:val="24"/>
          </w:rPr>
          <w:delText>”</w:delText>
        </w:r>
      </w:del>
      <w:r w:rsidR="00B43B9E" w:rsidRPr="00547121">
        <w:rPr>
          <w:rFonts w:ascii="Arial" w:hAnsi="Arial" w:cs="Arial"/>
          <w:sz w:val="24"/>
          <w:szCs w:val="24"/>
        </w:rPr>
        <w:t xml:space="preserve"> exposures are not uncommon in </w:t>
      </w:r>
      <w:del w:id="245" w:author="alisha saley" w:date="2023-12-02T10:06:00Z">
        <w:r w:rsidR="00B43B9E" w:rsidRPr="00547121" w:rsidDel="0007195F">
          <w:rPr>
            <w:rFonts w:ascii="Arial" w:hAnsi="Arial" w:cs="Arial"/>
            <w:sz w:val="24"/>
            <w:szCs w:val="24"/>
          </w:rPr>
          <w:delText>nature</w:delText>
        </w:r>
      </w:del>
      <w:ins w:id="246" w:author="alisha saley" w:date="2023-12-02T10:06:00Z">
        <w:r w:rsidR="0007195F" w:rsidRPr="00547121">
          <w:rPr>
            <w:rFonts w:ascii="Arial" w:hAnsi="Arial" w:cs="Arial"/>
            <w:sz w:val="24"/>
            <w:szCs w:val="24"/>
          </w:rPr>
          <w:t>coastal systems</w:t>
        </w:r>
      </w:ins>
      <w:del w:id="247" w:author="alisha saley" w:date="2023-12-02T10:07:00Z">
        <w:r w:rsidR="00B43B9E" w:rsidRPr="00547121" w:rsidDel="0007195F">
          <w:rPr>
            <w:rFonts w:ascii="Arial" w:hAnsi="Arial" w:cs="Arial"/>
            <w:sz w:val="24"/>
            <w:szCs w:val="24"/>
          </w:rPr>
          <w:delText>,</w:delText>
        </w:r>
      </w:del>
      <w:ins w:id="248" w:author="alisha saley" w:date="2023-12-02T10:07:00Z">
        <w:r w:rsidR="0007195F" w:rsidRPr="00547121">
          <w:rPr>
            <w:rFonts w:ascii="Arial" w:hAnsi="Arial" w:cs="Arial"/>
            <w:sz w:val="24"/>
            <w:szCs w:val="24"/>
          </w:rPr>
          <w:t xml:space="preserve"> </w:t>
        </w:r>
      </w:ins>
      <w:ins w:id="249" w:author="alisha saley" w:date="2023-12-02T14:36:00Z">
        <w:r w:rsidR="00547121" w:rsidRPr="00547121">
          <w:rPr>
            <w:rFonts w:ascii="Arial" w:hAnsi="Arial" w:cs="Arial"/>
            <w:sz w:val="24"/>
            <w:szCs w:val="24"/>
            <w:rPrChange w:id="250" w:author="alisha saley" w:date="2023-12-02T14:40:00Z">
              <w:rPr>
                <w:rFonts w:ascii="Arial" w:hAnsi="Arial" w:cs="Arial"/>
                <w:b/>
                <w:bCs/>
                <w:sz w:val="24"/>
                <w:szCs w:val="24"/>
              </w:rPr>
            </w:rPrChange>
          </w:rPr>
          <w:t>due to</w:t>
        </w:r>
      </w:ins>
      <w:ins w:id="251" w:author="alisha saley" w:date="2023-12-02T14:37:00Z">
        <w:r w:rsidR="00547121" w:rsidRPr="00547121">
          <w:rPr>
            <w:rFonts w:ascii="Arial" w:hAnsi="Arial" w:cs="Arial"/>
            <w:sz w:val="24"/>
            <w:szCs w:val="24"/>
            <w:rPrChange w:id="252" w:author="alisha saley" w:date="2023-12-02T14:40:00Z">
              <w:rPr>
                <w:rFonts w:ascii="Arial" w:hAnsi="Arial" w:cs="Arial"/>
                <w:b/>
                <w:bCs/>
                <w:sz w:val="24"/>
                <w:szCs w:val="24"/>
              </w:rPr>
            </w:rPrChange>
          </w:rPr>
          <w:t xml:space="preserve"> longer</w:t>
        </w:r>
      </w:ins>
      <w:ins w:id="253" w:author="alisha saley" w:date="2023-12-02T10:07:00Z">
        <w:r w:rsidR="0007195F" w:rsidRPr="00547121">
          <w:rPr>
            <w:rFonts w:ascii="Arial" w:hAnsi="Arial" w:cs="Arial"/>
            <w:sz w:val="24"/>
            <w:szCs w:val="24"/>
          </w:rPr>
          <w:t xml:space="preserve"> retention</w:t>
        </w:r>
      </w:ins>
      <w:ins w:id="254" w:author="alisha saley" w:date="2023-12-02T14:37:00Z">
        <w:r w:rsidR="00547121" w:rsidRPr="00547121">
          <w:rPr>
            <w:rFonts w:ascii="Arial" w:hAnsi="Arial" w:cs="Arial"/>
            <w:sz w:val="24"/>
            <w:szCs w:val="24"/>
            <w:rPrChange w:id="255" w:author="alisha saley" w:date="2023-12-02T14:40:00Z">
              <w:rPr>
                <w:rFonts w:ascii="Arial" w:hAnsi="Arial" w:cs="Arial"/>
                <w:b/>
                <w:bCs/>
                <w:sz w:val="24"/>
                <w:szCs w:val="24"/>
              </w:rPr>
            </w:rPrChange>
          </w:rPr>
          <w:t xml:space="preserve"> periods</w:t>
        </w:r>
      </w:ins>
      <w:ins w:id="256" w:author="alisha saley" w:date="2023-12-02T10:07:00Z">
        <w:r w:rsidR="0007195F" w:rsidRPr="00547121">
          <w:rPr>
            <w:rFonts w:ascii="Arial" w:hAnsi="Arial" w:cs="Arial"/>
            <w:sz w:val="24"/>
            <w:szCs w:val="24"/>
          </w:rPr>
          <w:t xml:space="preserve"> from reduced estuarine mixing </w:t>
        </w:r>
      </w:ins>
      <w:r w:rsidR="00146552">
        <w:rPr>
          <w:rFonts w:ascii="Arial" w:hAnsi="Arial" w:cs="Arial"/>
          <w:sz w:val="24"/>
          <w:szCs w:val="24"/>
        </w:rPr>
        <w:fldChar w:fldCharType="begin"/>
      </w:r>
      <w:r w:rsidR="00146552">
        <w:rPr>
          <w:rFonts w:ascii="Arial" w:hAnsi="Arial" w:cs="Arial"/>
          <w:sz w:val="24"/>
          <w:szCs w:val="24"/>
        </w:rPr>
        <w:instrText xml:space="preserve"> ADDIN ZOTERO_ITEM CSL_CITATION {"citationID":"S6IuZO03","properties":{"formattedCitation":"(Bruner De Miranda et al. 2017)","plainCitation":"(Bruner De Miranda et al. 2017)","noteIndex":0},"citationItems":[{"id":1174,"uris":["http://zotero.org/users/4496705/items/APRPMFDT"],"itemData":{"id":1174,"type":"chapter","container-title":"Fundamentals of Estuarine Physical Oceanography","event-place":"Singapore","ISBN":"978-981-10-3040-6","language":"en","note":"collection-title: Ocean Engineering &amp; Oceanography\nDOI: 10.1007/978-981-10-3041-3_2","page":"25-72","publisher":"Springer Singapore","publisher-place":"Singapore","source":"DOI.org (Crossref)","title":"Circulation and Mixing in Estuaries","URL":"http://link.springer.com/10.1007/978-981-10-3041-3_2","volume":"8","container-author":[{"family":"Bruner De Miranda","given":"Luiz"},{"family":"Andutta","given":"Fernando Pinheiro"},{"family":"Kjerfve","given":"Björn"},{"family":"Castro Filho","given":"Belmiro Mendes De"}],"author":[{"family":"Bruner De Miranda","given":"Luiz"},{"family":"Andutta","given":"Fernando Pinheiro"},{"family":"Kjerfve","given":"Björn"},{"family":"De Castro Filho","given":"Belmiro Mendes"}],"accessed":{"date-parts":[["2023",12,2]]},"issued":{"date-parts":[["2017"]]}}}],"schema":"https://github.com/citation-style-language/schema/raw/master/csl-citation.json"} </w:instrText>
      </w:r>
      <w:r w:rsidR="00146552">
        <w:rPr>
          <w:rFonts w:ascii="Arial" w:hAnsi="Arial" w:cs="Arial"/>
          <w:sz w:val="24"/>
          <w:szCs w:val="24"/>
        </w:rPr>
        <w:fldChar w:fldCharType="separate"/>
      </w:r>
      <w:r w:rsidR="00146552" w:rsidRPr="00146552">
        <w:rPr>
          <w:rFonts w:ascii="Arial" w:hAnsi="Arial" w:cs="Arial"/>
          <w:sz w:val="24"/>
        </w:rPr>
        <w:t>(Bruner De Miranda et al. 2017)</w:t>
      </w:r>
      <w:r w:rsidR="00146552">
        <w:rPr>
          <w:rFonts w:ascii="Arial" w:hAnsi="Arial" w:cs="Arial"/>
          <w:sz w:val="24"/>
          <w:szCs w:val="24"/>
        </w:rPr>
        <w:fldChar w:fldCharType="end"/>
      </w:r>
      <w:ins w:id="257" w:author="alisha saley" w:date="2023-12-02T10:07:00Z">
        <w:r w:rsidR="0007195F" w:rsidRPr="00547121">
          <w:rPr>
            <w:rFonts w:ascii="Arial" w:hAnsi="Arial" w:cs="Arial"/>
            <w:sz w:val="24"/>
            <w:szCs w:val="24"/>
          </w:rPr>
          <w:t xml:space="preserve"> or slow mixing </w:t>
        </w:r>
      </w:ins>
      <w:ins w:id="258" w:author="alisha saley" w:date="2023-12-02T14:38:00Z">
        <w:r w:rsidR="00547121" w:rsidRPr="00547121">
          <w:rPr>
            <w:rFonts w:ascii="Arial" w:hAnsi="Arial" w:cs="Arial"/>
            <w:sz w:val="24"/>
            <w:szCs w:val="24"/>
            <w:rPrChange w:id="259" w:author="alisha saley" w:date="2023-12-02T14:40:00Z">
              <w:rPr>
                <w:rFonts w:ascii="Arial" w:hAnsi="Arial" w:cs="Arial"/>
                <w:b/>
                <w:bCs/>
                <w:sz w:val="24"/>
                <w:szCs w:val="24"/>
              </w:rPr>
            </w:rPrChange>
          </w:rPr>
          <w:t>between fresh water and</w:t>
        </w:r>
      </w:ins>
      <w:ins w:id="260" w:author="alisha saley" w:date="2023-12-02T10:07:00Z">
        <w:r w:rsidR="0007195F" w:rsidRPr="00547121">
          <w:rPr>
            <w:rFonts w:ascii="Arial" w:hAnsi="Arial" w:cs="Arial"/>
            <w:sz w:val="24"/>
            <w:szCs w:val="24"/>
          </w:rPr>
          <w:t xml:space="preserve"> coastal seawater </w:t>
        </w:r>
      </w:ins>
      <w:r w:rsidR="00146552">
        <w:rPr>
          <w:rFonts w:ascii="Arial" w:hAnsi="Arial" w:cs="Arial"/>
          <w:sz w:val="24"/>
          <w:szCs w:val="24"/>
        </w:rPr>
        <w:fldChar w:fldCharType="begin"/>
      </w:r>
      <w:r w:rsidR="00146552">
        <w:rPr>
          <w:rFonts w:ascii="Arial" w:hAnsi="Arial" w:cs="Arial"/>
          <w:sz w:val="24"/>
          <w:szCs w:val="24"/>
        </w:rPr>
        <w:instrText xml:space="preserve"> ADDIN ZOTERO_ITEM CSL_CITATION {"citationID":"ccDvu3M3","properties":{"formattedCitation":"(Horner-Devine et al. 2015)","plainCitation":"(Horner-Devine et al. 2015)","noteIndex":0},"citationItems":[{"id":272,"uris":["http://zotero.org/users/4496705/items/D4VIRYA3"],"itemData":{"id":272,"type":"article-journal","container-title":"Annual Review of Fluid Mechanics","DOI":"10.1146/annurev-fluid-010313-141408","ISSN":"0066-4189, 1545-4479","issue":"1","journalAbbreviation":"Annu. Rev. Fluid Mech.","language":"en","page":"569-594","source":"DOI.org (Crossref)","title":"Mixing and Transport in Coastal River Plumes","volume":"47","author":[{"family":"Horner-Devine","given":"Alexander R."},{"family":"Hetland","given":"Robert D."},{"family":"MacDonald","given":"Daniel G."}],"issued":{"date-parts":[["2015",1,3]]}}}],"schema":"https://github.com/citation-style-language/schema/raw/master/csl-citation.json"} </w:instrText>
      </w:r>
      <w:r w:rsidR="00146552">
        <w:rPr>
          <w:rFonts w:ascii="Arial" w:hAnsi="Arial" w:cs="Arial"/>
          <w:sz w:val="24"/>
          <w:szCs w:val="24"/>
        </w:rPr>
        <w:fldChar w:fldCharType="separate"/>
      </w:r>
      <w:r w:rsidR="00146552" w:rsidRPr="00146552">
        <w:rPr>
          <w:rFonts w:ascii="Arial" w:hAnsi="Arial" w:cs="Arial"/>
          <w:sz w:val="24"/>
        </w:rPr>
        <w:t>(Horner-Devine et al. 2015)</w:t>
      </w:r>
      <w:r w:rsidR="00146552">
        <w:rPr>
          <w:rFonts w:ascii="Arial" w:hAnsi="Arial" w:cs="Arial"/>
          <w:sz w:val="24"/>
          <w:szCs w:val="24"/>
        </w:rPr>
        <w:fldChar w:fldCharType="end"/>
      </w:r>
      <w:ins w:id="261" w:author="alisha saley" w:date="2023-12-02T14:38:00Z">
        <w:r w:rsidR="00547121" w:rsidRPr="00547121">
          <w:rPr>
            <w:rFonts w:ascii="Arial" w:hAnsi="Arial" w:cs="Arial"/>
            <w:sz w:val="24"/>
            <w:szCs w:val="24"/>
            <w:rPrChange w:id="262" w:author="alisha saley" w:date="2023-12-02T14:40:00Z">
              <w:rPr>
                <w:rFonts w:ascii="Arial" w:hAnsi="Arial" w:cs="Arial"/>
                <w:b/>
                <w:bCs/>
                <w:sz w:val="24"/>
                <w:szCs w:val="24"/>
              </w:rPr>
            </w:rPrChange>
          </w:rPr>
          <w:t>. Consequently</w:t>
        </w:r>
      </w:ins>
      <w:ins w:id="263" w:author="alisha saley" w:date="2023-12-02T14:39:00Z">
        <w:r w:rsidR="00547121" w:rsidRPr="00547121">
          <w:rPr>
            <w:rFonts w:ascii="Arial" w:hAnsi="Arial" w:cs="Arial"/>
            <w:sz w:val="24"/>
            <w:szCs w:val="24"/>
            <w:rPrChange w:id="264" w:author="alisha saley" w:date="2023-12-02T14:40:00Z">
              <w:rPr>
                <w:rFonts w:ascii="Arial" w:hAnsi="Arial" w:cs="Arial"/>
                <w:b/>
                <w:bCs/>
                <w:sz w:val="24"/>
                <w:szCs w:val="24"/>
              </w:rPr>
            </w:rPrChange>
          </w:rPr>
          <w:t>,</w:t>
        </w:r>
      </w:ins>
      <w:del w:id="265" w:author="alisha saley" w:date="2023-12-02T10:07:00Z">
        <w:r w:rsidR="00B43B9E" w:rsidRPr="00547121" w:rsidDel="0007195F">
          <w:rPr>
            <w:rFonts w:ascii="Arial" w:hAnsi="Arial" w:cs="Arial"/>
            <w:sz w:val="24"/>
            <w:szCs w:val="24"/>
          </w:rPr>
          <w:delText xml:space="preserve"> and</w:delText>
        </w:r>
      </w:del>
      <w:del w:id="266" w:author="alisha saley" w:date="2023-12-02T14:39:00Z">
        <w:r w:rsidR="00B43B9E" w:rsidRPr="00547121" w:rsidDel="00547121">
          <w:rPr>
            <w:rFonts w:ascii="Arial" w:hAnsi="Arial" w:cs="Arial"/>
            <w:sz w:val="24"/>
            <w:szCs w:val="24"/>
          </w:rPr>
          <w:delText xml:space="preserve"> their</w:delText>
        </w:r>
      </w:del>
      <w:ins w:id="267" w:author="alisha saley" w:date="2023-12-02T14:39:00Z">
        <w:r w:rsidR="00547121" w:rsidRPr="00547121">
          <w:rPr>
            <w:rFonts w:ascii="Arial" w:hAnsi="Arial" w:cs="Arial"/>
            <w:sz w:val="24"/>
            <w:szCs w:val="24"/>
            <w:rPrChange w:id="268" w:author="alisha saley" w:date="2023-12-02T14:40:00Z">
              <w:rPr>
                <w:rFonts w:ascii="Arial" w:hAnsi="Arial" w:cs="Arial"/>
                <w:b/>
                <w:bCs/>
                <w:sz w:val="24"/>
                <w:szCs w:val="24"/>
              </w:rPr>
            </w:rPrChange>
          </w:rPr>
          <w:t xml:space="preserve"> the</w:t>
        </w:r>
      </w:ins>
      <w:r w:rsidR="00B43B9E" w:rsidRPr="00547121">
        <w:rPr>
          <w:rFonts w:ascii="Arial" w:hAnsi="Arial" w:cs="Arial"/>
          <w:sz w:val="24"/>
          <w:szCs w:val="24"/>
        </w:rPr>
        <w:t xml:space="preserve"> durations </w:t>
      </w:r>
      <w:ins w:id="269" w:author="alisha saley" w:date="2023-12-02T14:39:00Z">
        <w:r w:rsidR="00547121" w:rsidRPr="00547121">
          <w:rPr>
            <w:rFonts w:ascii="Arial" w:hAnsi="Arial" w:cs="Arial"/>
            <w:sz w:val="24"/>
            <w:szCs w:val="24"/>
            <w:rPrChange w:id="270" w:author="alisha saley" w:date="2023-12-02T14:40:00Z">
              <w:rPr>
                <w:rFonts w:ascii="Arial" w:hAnsi="Arial" w:cs="Arial"/>
                <w:b/>
                <w:bCs/>
                <w:sz w:val="24"/>
                <w:szCs w:val="24"/>
              </w:rPr>
            </w:rPrChange>
          </w:rPr>
          <w:t xml:space="preserve">of these exposures can vary </w:t>
        </w:r>
      </w:ins>
      <w:del w:id="271" w:author="alisha saley" w:date="2023-12-02T14:39:00Z">
        <w:r w:rsidR="00B43B9E" w:rsidRPr="00547121" w:rsidDel="00547121">
          <w:rPr>
            <w:rFonts w:ascii="Arial" w:hAnsi="Arial" w:cs="Arial"/>
            <w:sz w:val="24"/>
            <w:szCs w:val="24"/>
          </w:rPr>
          <w:delText xml:space="preserve">can differ </w:delText>
        </w:r>
      </w:del>
      <w:r w:rsidR="00B43B9E" w:rsidRPr="00547121">
        <w:rPr>
          <w:rFonts w:ascii="Arial" w:hAnsi="Arial" w:cs="Arial"/>
          <w:sz w:val="24"/>
          <w:szCs w:val="24"/>
        </w:rPr>
        <w:t xml:space="preserve">across systems and </w:t>
      </w:r>
      <w:del w:id="272" w:author="alisha saley" w:date="2023-12-02T14:39:00Z">
        <w:r w:rsidR="00B43B9E" w:rsidRPr="00547121" w:rsidDel="00547121">
          <w:rPr>
            <w:rFonts w:ascii="Arial" w:hAnsi="Arial" w:cs="Arial"/>
            <w:sz w:val="24"/>
            <w:szCs w:val="24"/>
          </w:rPr>
          <w:delText>localities</w:delText>
        </w:r>
      </w:del>
      <w:ins w:id="273" w:author="alisha saley" w:date="2023-12-02T14:39:00Z">
        <w:r w:rsidR="00547121" w:rsidRPr="00547121">
          <w:rPr>
            <w:rFonts w:ascii="Arial" w:hAnsi="Arial" w:cs="Arial"/>
            <w:sz w:val="24"/>
            <w:szCs w:val="24"/>
            <w:rPrChange w:id="274" w:author="alisha saley" w:date="2023-12-02T14:40:00Z">
              <w:rPr>
                <w:rFonts w:ascii="Arial" w:hAnsi="Arial" w:cs="Arial"/>
                <w:b/>
                <w:bCs/>
                <w:sz w:val="24"/>
                <w:szCs w:val="24"/>
              </w:rPr>
            </w:rPrChange>
          </w:rPr>
          <w:t>locations</w:t>
        </w:r>
      </w:ins>
      <w:r w:rsidR="00DF45DC" w:rsidRPr="00547121">
        <w:rPr>
          <w:rFonts w:ascii="Arial" w:hAnsi="Arial" w:cs="Arial"/>
          <w:sz w:val="24"/>
          <w:szCs w:val="24"/>
        </w:rPr>
        <w:t>. Therefore,</w:t>
      </w:r>
      <w:r w:rsidR="00B43B9E" w:rsidRPr="00547121">
        <w:rPr>
          <w:rFonts w:ascii="Arial" w:hAnsi="Arial" w:cs="Arial"/>
          <w:sz w:val="24"/>
          <w:szCs w:val="24"/>
        </w:rPr>
        <w:t xml:space="preserve"> information regarding the trajectory of calcifier response</w:t>
      </w:r>
      <w:r w:rsidR="00DF45DC" w:rsidRPr="00547121">
        <w:rPr>
          <w:rFonts w:ascii="Arial" w:hAnsi="Arial" w:cs="Arial"/>
          <w:sz w:val="24"/>
          <w:szCs w:val="24"/>
        </w:rPr>
        <w:t>s</w:t>
      </w:r>
      <w:r w:rsidR="00B43B9E" w:rsidRPr="00547121">
        <w:rPr>
          <w:rFonts w:ascii="Arial" w:hAnsi="Arial" w:cs="Arial"/>
          <w:sz w:val="24"/>
          <w:szCs w:val="24"/>
        </w:rPr>
        <w:t xml:space="preserve"> </w:t>
      </w:r>
      <w:r w:rsidR="00DF45DC" w:rsidRPr="00547121">
        <w:rPr>
          <w:rFonts w:ascii="Arial" w:hAnsi="Arial" w:cs="Arial"/>
          <w:sz w:val="24"/>
          <w:szCs w:val="24"/>
        </w:rPr>
        <w:t xml:space="preserve">across time </w:t>
      </w:r>
      <w:r w:rsidR="00B43B9E" w:rsidRPr="00547121">
        <w:rPr>
          <w:rFonts w:ascii="Arial" w:hAnsi="Arial" w:cs="Arial"/>
          <w:sz w:val="24"/>
          <w:szCs w:val="24"/>
        </w:rPr>
        <w:t xml:space="preserve">is valuable. </w:t>
      </w:r>
      <w:r w:rsidR="00DF45DC" w:rsidRPr="00547121">
        <w:rPr>
          <w:rFonts w:ascii="Arial" w:hAnsi="Arial" w:cs="Arial"/>
          <w:sz w:val="24"/>
          <w:szCs w:val="24"/>
        </w:rPr>
        <w:t>The</w:t>
      </w:r>
      <w:r w:rsidR="004F119E" w:rsidRPr="00547121">
        <w:rPr>
          <w:rFonts w:ascii="Arial" w:hAnsi="Arial" w:cs="Arial"/>
          <w:sz w:val="24"/>
          <w:szCs w:val="24"/>
        </w:rPr>
        <w:t>se points become</w:t>
      </w:r>
      <w:r w:rsidR="00DF45DC" w:rsidRPr="00547121">
        <w:rPr>
          <w:rFonts w:ascii="Arial" w:hAnsi="Arial" w:cs="Arial"/>
          <w:sz w:val="24"/>
          <w:szCs w:val="24"/>
        </w:rPr>
        <w:t xml:space="preserve"> especially relevant </w:t>
      </w:r>
      <w:r w:rsidR="00DF45DC" w:rsidRPr="00547121">
        <w:rPr>
          <w:rFonts w:ascii="Arial" w:hAnsi="Arial" w:cs="Arial"/>
          <w:sz w:val="24"/>
          <w:szCs w:val="24"/>
        </w:rPr>
        <w:lastRenderedPageBreak/>
        <w:t xml:space="preserve">to dissecting potential </w:t>
      </w:r>
      <w:r w:rsidR="00060A63" w:rsidRPr="00547121">
        <w:rPr>
          <w:rFonts w:ascii="Arial" w:hAnsi="Arial" w:cs="Arial"/>
          <w:sz w:val="24"/>
          <w:szCs w:val="24"/>
        </w:rPr>
        <w:t>physiological trade-offs</w:t>
      </w:r>
      <w:ins w:id="275" w:author="alisha saley" w:date="2023-12-02T10:09:00Z">
        <w:r w:rsidR="0007195F" w:rsidRPr="00547121">
          <w:rPr>
            <w:rFonts w:ascii="Arial" w:hAnsi="Arial" w:cs="Arial"/>
            <w:sz w:val="24"/>
            <w:szCs w:val="24"/>
          </w:rPr>
          <w:t xml:space="preserve"> in energy allocation</w:t>
        </w:r>
      </w:ins>
      <w:ins w:id="276" w:author="alisha saley" w:date="2023-12-03T09:59:00Z">
        <w:r w:rsidR="00461EE8">
          <w:rPr>
            <w:rFonts w:ascii="Arial" w:hAnsi="Arial" w:cs="Arial"/>
            <w:sz w:val="24"/>
            <w:szCs w:val="24"/>
          </w:rPr>
          <w:t xml:space="preserve">, or, </w:t>
        </w:r>
      </w:ins>
      <w:ins w:id="277" w:author="alisha saley" w:date="2023-12-02T10:09:00Z">
        <w:r w:rsidR="0007195F" w:rsidRPr="00547121">
          <w:rPr>
            <w:rFonts w:ascii="Arial" w:hAnsi="Arial" w:cs="Arial"/>
            <w:sz w:val="24"/>
            <w:szCs w:val="24"/>
          </w:rPr>
          <w:t>understanding the capacity to cope with conditions</w:t>
        </w:r>
      </w:ins>
      <w:del w:id="278" w:author="alisha saley" w:date="2023-12-02T10:09:00Z">
        <w:r w:rsidR="00B96352" w:rsidRPr="00547121" w:rsidDel="0007195F">
          <w:rPr>
            <w:rFonts w:ascii="Arial" w:hAnsi="Arial" w:cs="Arial"/>
            <w:sz w:val="24"/>
            <w:szCs w:val="24"/>
          </w:rPr>
          <w:delText xml:space="preserve"> </w:delText>
        </w:r>
        <w:r w:rsidR="00DF45DC" w:rsidRPr="00547121" w:rsidDel="0007195F">
          <w:rPr>
            <w:rFonts w:ascii="Arial" w:hAnsi="Arial" w:cs="Arial"/>
            <w:sz w:val="24"/>
            <w:szCs w:val="24"/>
          </w:rPr>
          <w:delText>in</w:delText>
        </w:r>
        <w:r w:rsidR="00B96352" w:rsidRPr="00547121" w:rsidDel="0007195F">
          <w:rPr>
            <w:rFonts w:ascii="Arial" w:hAnsi="Arial" w:cs="Arial"/>
            <w:sz w:val="24"/>
            <w:szCs w:val="24"/>
          </w:rPr>
          <w:delText xml:space="preserve"> energy </w:delText>
        </w:r>
        <w:r w:rsidR="004F119E" w:rsidRPr="00547121" w:rsidDel="0007195F">
          <w:rPr>
            <w:rFonts w:ascii="Arial" w:hAnsi="Arial" w:cs="Arial"/>
            <w:sz w:val="24"/>
            <w:szCs w:val="24"/>
          </w:rPr>
          <w:delText>allocation</w:delText>
        </w:r>
      </w:del>
      <w:r w:rsidR="004F119E" w:rsidRPr="00547121">
        <w:rPr>
          <w:rFonts w:ascii="Arial" w:hAnsi="Arial" w:cs="Arial"/>
          <w:sz w:val="24"/>
          <w:szCs w:val="24"/>
        </w:rPr>
        <w:t xml:space="preserve"> – for </w:t>
      </w:r>
      <w:r w:rsidR="00DF45DC" w:rsidRPr="00547121">
        <w:rPr>
          <w:rFonts w:ascii="Arial" w:hAnsi="Arial" w:cs="Arial"/>
          <w:sz w:val="24"/>
          <w:szCs w:val="24"/>
        </w:rPr>
        <w:t xml:space="preserve">example among </w:t>
      </w:r>
      <w:r w:rsidR="00B96352" w:rsidRPr="00547121">
        <w:rPr>
          <w:rFonts w:ascii="Arial" w:hAnsi="Arial" w:cs="Arial"/>
          <w:sz w:val="24"/>
          <w:szCs w:val="24"/>
        </w:rPr>
        <w:t>growth (shell or tissue)</w:t>
      </w:r>
      <w:r w:rsidR="00DF45DC" w:rsidRPr="00547121">
        <w:rPr>
          <w:rFonts w:ascii="Arial" w:hAnsi="Arial" w:cs="Arial"/>
          <w:sz w:val="24"/>
          <w:szCs w:val="24"/>
        </w:rPr>
        <w:t>, reproduction, movement, and maintenance</w:t>
      </w:r>
      <w:r w:rsidR="004F119E" w:rsidRPr="00547121">
        <w:rPr>
          <w:rFonts w:ascii="Arial" w:hAnsi="Arial" w:cs="Arial"/>
          <w:sz w:val="24"/>
          <w:szCs w:val="24"/>
        </w:rPr>
        <w:t xml:space="preserve"> – each of which has its own time course and metabolic pathway</w:t>
      </w:r>
      <w:r w:rsidR="00334F31" w:rsidRPr="00547121">
        <w:rPr>
          <w:rFonts w:ascii="Arial" w:hAnsi="Arial" w:cs="Arial"/>
          <w:sz w:val="24"/>
          <w:szCs w:val="24"/>
        </w:rPr>
        <w:t xml:space="preserve"> (</w:t>
      </w:r>
      <w:del w:id="279" w:author="alisha saley" w:date="2023-12-01T18:35:00Z">
        <w:r w:rsidR="00D7761C" w:rsidRPr="00547121" w:rsidDel="00D41E95">
          <w:rPr>
            <w:rFonts w:ascii="Arial" w:hAnsi="Arial" w:cs="Arial"/>
            <w:sz w:val="24"/>
            <w:szCs w:val="24"/>
          </w:rPr>
          <w:delText xml:space="preserve">see, </w:delText>
        </w:r>
      </w:del>
      <w:r w:rsidR="00D7761C" w:rsidRPr="00547121">
        <w:rPr>
          <w:rFonts w:ascii="Arial" w:hAnsi="Arial" w:cs="Arial"/>
          <w:sz w:val="24"/>
          <w:szCs w:val="24"/>
        </w:rPr>
        <w:t>e.g.</w:t>
      </w:r>
      <w:r w:rsidR="00DC6863" w:rsidRPr="00547121">
        <w:rPr>
          <w:rFonts w:ascii="Arial" w:hAnsi="Arial" w:cs="Arial"/>
          <w:sz w:val="24"/>
          <w:szCs w:val="24"/>
        </w:rPr>
        <w:t>,</w:t>
      </w:r>
      <w:r w:rsidR="00334F31" w:rsidRPr="00547121">
        <w:rPr>
          <w:rFonts w:ascii="Arial" w:hAnsi="Arial" w:cs="Arial"/>
          <w:sz w:val="24"/>
          <w:szCs w:val="24"/>
        </w:rPr>
        <w:t xml:space="preserve"> </w:t>
      </w:r>
      <w:r w:rsidR="00334F31" w:rsidRPr="00547121">
        <w:rPr>
          <w:rFonts w:ascii="Arial" w:hAnsi="Arial" w:cs="Arial"/>
          <w:sz w:val="24"/>
          <w:szCs w:val="24"/>
        </w:rPr>
        <w:fldChar w:fldCharType="begin"/>
      </w:r>
      <w:r w:rsidR="00626278" w:rsidRPr="00547121">
        <w:rPr>
          <w:rFonts w:ascii="Arial" w:hAnsi="Arial" w:cs="Arial"/>
          <w:sz w:val="24"/>
          <w:szCs w:val="24"/>
        </w:rPr>
        <w:instrText xml:space="preserve"> ADDIN ZOTERO_ITEM CSL_CITATION {"citationID":"fhHaK9jW","properties":{"formattedCitation":"(Kroeker et al. 2014)","plainCitation":"(Kroeker et al. 2014)","dontUpdate":true,"noteIndex":0},"citationItems":[{"id":296,"uris":["http://zotero.org/users/4496705/items/WQH7XNEU"],"itemData":{"id":296,"type":"article-journal","abstract":"The influence of environmental change on species interactions will affect population dynamics and community structure in the future, but our current understanding of the outcomes of species interactions in a high-CO 2 world is limited. Here, we draw upon emerging experimental research examining the effects of ocean acidification on coastal molluscs to provide hypotheses of the potential impacts of high-CO 2 on predator-prey interactions. Coastal molluscs, such as oysters, mussels, and snails, allocate energy among defenses, growth, and reproduction. Ocean acidification increases the energetic costs of physiological processes such as acid-base regulation and calcification. Impacted molluscs can display complex and divergent patterns of energy allocation to defenses and growth that may influence predator-prey interactions; these include changes in shell properties, body size, tissue mass, immune function, or reproductive output. Ocean acidification has also been shown to induce complex changes in chemoreception, behavior, and inducible defenses, including altered cue detection and predator avoidance behaviors. Each of these responses may ultimately alter the susceptibility of coastal molluscs to predation through effects on predator handling time, satiation, and search time. While many of these effects may manifest as increases in per capita predation rates on coastal molluscs, the ultimate outcome of predator-prey interactions will also depend on how ocean acidification affects the specified predators, which also exhibit complex responses to ocean acidification. Changes in predator-prey interactions could have profound and unexplored consequences for the population dynamics of coastal molluscs in a high-CO 2 ocean. © 2014 Marine Biological Laboratory.","ISSN":"0006-3185","issue":"3","page":"211-222","source":"escholarship.org","title":"Predicting the effects of ocean acidification on predator-prey interactions: A conceptual framework based on coastal molluscs - eScholarship","title-short":"Predicting the effects of ocean acidification on predator-prey interactions","volume":"226","author":[{"family":"Kroeker","given":"K. J."},{"family":"Sanford","given":"E."},{"family":"Jellison","given":"B. M."},{"family":"Gaylord","given":"B."}],"issued":{"date-parts":[["2014",6,1]]}}}],"schema":"https://github.com/citation-style-language/schema/raw/master/csl-citation.json"} </w:instrText>
      </w:r>
      <w:r w:rsidR="00334F31" w:rsidRPr="00547121">
        <w:rPr>
          <w:rFonts w:ascii="Arial" w:hAnsi="Arial" w:cs="Arial"/>
          <w:sz w:val="24"/>
          <w:szCs w:val="24"/>
        </w:rPr>
        <w:fldChar w:fldCharType="separate"/>
      </w:r>
      <w:r w:rsidR="00334F31" w:rsidRPr="00547121">
        <w:rPr>
          <w:rFonts w:ascii="Arial" w:hAnsi="Arial" w:cs="Arial"/>
          <w:sz w:val="24"/>
        </w:rPr>
        <w:t>Kroeker et al. 2014)</w:t>
      </w:r>
      <w:r w:rsidR="00334F31" w:rsidRPr="00547121">
        <w:rPr>
          <w:rFonts w:ascii="Arial" w:hAnsi="Arial" w:cs="Arial"/>
          <w:sz w:val="24"/>
          <w:szCs w:val="24"/>
        </w:rPr>
        <w:fldChar w:fldCharType="end"/>
      </w:r>
      <w:r w:rsidR="00B96352" w:rsidRPr="00547121">
        <w:rPr>
          <w:rFonts w:ascii="Arial" w:hAnsi="Arial" w:cs="Arial"/>
          <w:sz w:val="24"/>
          <w:szCs w:val="24"/>
        </w:rPr>
        <w:t xml:space="preserve">. </w:t>
      </w:r>
    </w:p>
    <w:p w14:paraId="2FB9BF2B" w14:textId="56AA2F40" w:rsidR="00161A30" w:rsidRDefault="00F81B7D" w:rsidP="00072B4F">
      <w:pPr>
        <w:pStyle w:val="NoSpacing"/>
        <w:spacing w:line="480" w:lineRule="auto"/>
        <w:ind w:firstLine="720"/>
        <w:rPr>
          <w:rFonts w:ascii="Arial" w:hAnsi="Arial" w:cs="Arial"/>
          <w:sz w:val="24"/>
          <w:szCs w:val="24"/>
        </w:rPr>
      </w:pPr>
      <w:r w:rsidRPr="001E12B1">
        <w:rPr>
          <w:rFonts w:ascii="Arial" w:hAnsi="Arial" w:cs="Arial"/>
          <w:sz w:val="24"/>
          <w:szCs w:val="24"/>
        </w:rPr>
        <w:t>Explor</w:t>
      </w:r>
      <w:r>
        <w:rPr>
          <w:rFonts w:ascii="Arial" w:hAnsi="Arial" w:cs="Arial"/>
          <w:sz w:val="24"/>
          <w:szCs w:val="24"/>
        </w:rPr>
        <w:t>ations</w:t>
      </w:r>
      <w:r w:rsidRPr="001E12B1">
        <w:rPr>
          <w:rFonts w:ascii="Arial" w:hAnsi="Arial" w:cs="Arial"/>
          <w:sz w:val="24"/>
          <w:szCs w:val="24"/>
        </w:rPr>
        <w:t xml:space="preserve"> </w:t>
      </w:r>
      <w:r>
        <w:rPr>
          <w:rFonts w:ascii="Arial" w:hAnsi="Arial" w:cs="Arial"/>
          <w:sz w:val="24"/>
          <w:szCs w:val="24"/>
        </w:rPr>
        <w:t xml:space="preserve">of how </w:t>
      </w:r>
      <w:r w:rsidR="00DC68D9">
        <w:rPr>
          <w:rFonts w:ascii="Arial" w:hAnsi="Arial" w:cs="Arial"/>
          <w:sz w:val="24"/>
          <w:szCs w:val="24"/>
        </w:rPr>
        <w:t>growth</w:t>
      </w:r>
      <w:r w:rsidR="00B70A52">
        <w:rPr>
          <w:rFonts w:ascii="Arial" w:hAnsi="Arial" w:cs="Arial"/>
          <w:sz w:val="24"/>
          <w:szCs w:val="24"/>
        </w:rPr>
        <w:t xml:space="preserve"> rate</w:t>
      </w:r>
      <w:r w:rsidR="00237C49" w:rsidRPr="001E12B1">
        <w:rPr>
          <w:rFonts w:ascii="Arial" w:hAnsi="Arial" w:cs="Arial"/>
          <w:sz w:val="24"/>
          <w:szCs w:val="24"/>
        </w:rPr>
        <w:t xml:space="preserve"> respon</w:t>
      </w:r>
      <w:r w:rsidR="00B70A52">
        <w:rPr>
          <w:rFonts w:ascii="Arial" w:hAnsi="Arial" w:cs="Arial"/>
          <w:sz w:val="24"/>
          <w:szCs w:val="24"/>
        </w:rPr>
        <w:t>ds</w:t>
      </w:r>
      <w:r w:rsidR="00237C49" w:rsidRPr="001E12B1">
        <w:rPr>
          <w:rFonts w:ascii="Arial" w:hAnsi="Arial" w:cs="Arial"/>
          <w:sz w:val="24"/>
          <w:szCs w:val="24"/>
        </w:rPr>
        <w:t xml:space="preserve"> </w:t>
      </w:r>
      <w:r w:rsidR="000D0AEC">
        <w:rPr>
          <w:rFonts w:ascii="Arial" w:hAnsi="Arial" w:cs="Arial"/>
          <w:sz w:val="24"/>
          <w:szCs w:val="24"/>
        </w:rPr>
        <w:t>to altered</w:t>
      </w:r>
      <w:r w:rsidR="00237C49" w:rsidRPr="001E12B1">
        <w:rPr>
          <w:rFonts w:ascii="Arial" w:hAnsi="Arial" w:cs="Arial"/>
          <w:sz w:val="24"/>
          <w:szCs w:val="24"/>
        </w:rPr>
        <w:t xml:space="preserve"> TA </w:t>
      </w:r>
      <w:r>
        <w:rPr>
          <w:rFonts w:ascii="Arial" w:hAnsi="Arial" w:cs="Arial"/>
          <w:sz w:val="24"/>
          <w:szCs w:val="24"/>
        </w:rPr>
        <w:t xml:space="preserve">and </w:t>
      </w:r>
      <w:ins w:id="280" w:author="alisha saley" w:date="2023-12-02T14:41:00Z">
        <w:r w:rsidR="00742668">
          <w:rPr>
            <w:rFonts w:ascii="Arial" w:hAnsi="Arial" w:cs="Arial"/>
            <w:sz w:val="24"/>
            <w:szCs w:val="24"/>
          </w:rPr>
          <w:t xml:space="preserve">salinity represent a valuable extension </w:t>
        </w:r>
      </w:ins>
      <w:del w:id="281" w:author="alisha saley" w:date="2023-12-02T14:41:00Z">
        <w:r w:rsidDel="00742668">
          <w:rPr>
            <w:rFonts w:ascii="Arial" w:hAnsi="Arial" w:cs="Arial"/>
            <w:sz w:val="24"/>
            <w:szCs w:val="24"/>
          </w:rPr>
          <w:delText>S are especially suited to extending</w:delText>
        </w:r>
        <w:r w:rsidR="00237C49" w:rsidRPr="001E12B1" w:rsidDel="00742668">
          <w:rPr>
            <w:rFonts w:ascii="Arial" w:hAnsi="Arial" w:cs="Arial"/>
            <w:sz w:val="24"/>
            <w:szCs w:val="24"/>
          </w:rPr>
          <w:delText xml:space="preserve"> </w:delText>
        </w:r>
      </w:del>
      <w:ins w:id="282" w:author="alisha saley" w:date="2023-12-02T14:48:00Z">
        <w:r w:rsidR="00742668">
          <w:rPr>
            <w:rFonts w:ascii="Arial" w:hAnsi="Arial" w:cs="Arial"/>
            <w:sz w:val="24"/>
            <w:szCs w:val="24"/>
          </w:rPr>
          <w:t>of</w:t>
        </w:r>
      </w:ins>
      <w:ins w:id="283" w:author="alisha saley" w:date="2023-12-02T14:41:00Z">
        <w:r w:rsidR="00742668">
          <w:rPr>
            <w:rFonts w:ascii="Arial" w:hAnsi="Arial" w:cs="Arial"/>
            <w:sz w:val="24"/>
            <w:szCs w:val="24"/>
          </w:rPr>
          <w:t xml:space="preserve"> </w:t>
        </w:r>
      </w:ins>
      <w:r w:rsidR="00237C49" w:rsidRPr="001E12B1">
        <w:rPr>
          <w:rFonts w:ascii="Arial" w:hAnsi="Arial" w:cs="Arial"/>
          <w:sz w:val="24"/>
          <w:szCs w:val="24"/>
        </w:rPr>
        <w:t xml:space="preserve">prior </w:t>
      </w:r>
      <w:ins w:id="284" w:author="alisha saley" w:date="2023-12-02T14:48:00Z">
        <w:r w:rsidR="00742668">
          <w:rPr>
            <w:rFonts w:ascii="Arial" w:hAnsi="Arial" w:cs="Arial"/>
            <w:sz w:val="24"/>
            <w:szCs w:val="24"/>
          </w:rPr>
          <w:t>work</w:t>
        </w:r>
      </w:ins>
      <w:del w:id="285" w:author="alisha saley" w:date="2023-12-02T12:41:00Z">
        <w:r w:rsidR="00237C49" w:rsidRPr="001E12B1" w:rsidDel="008C27E7">
          <w:rPr>
            <w:rFonts w:ascii="Arial" w:hAnsi="Arial" w:cs="Arial"/>
            <w:sz w:val="24"/>
            <w:szCs w:val="24"/>
          </w:rPr>
          <w:delText>work</w:delText>
        </w:r>
      </w:del>
      <w:r w:rsidR="00237C49" w:rsidRPr="001E12B1">
        <w:rPr>
          <w:rFonts w:ascii="Arial" w:hAnsi="Arial" w:cs="Arial"/>
          <w:sz w:val="24"/>
          <w:szCs w:val="24"/>
        </w:rPr>
        <w:t xml:space="preserve">. </w:t>
      </w:r>
      <w:ins w:id="286" w:author="alisha saley" w:date="2023-12-02T14:49:00Z">
        <w:r w:rsidR="00742668">
          <w:rPr>
            <w:rFonts w:ascii="Arial" w:hAnsi="Arial" w:cs="Arial"/>
            <w:sz w:val="24"/>
            <w:szCs w:val="24"/>
          </w:rPr>
          <w:t>E</w:t>
        </w:r>
      </w:ins>
      <w:del w:id="287" w:author="alisha saley" w:date="2023-12-02T14:48:00Z">
        <w:r w:rsidDel="00742668">
          <w:rPr>
            <w:rFonts w:ascii="Arial" w:hAnsi="Arial" w:cs="Arial"/>
            <w:sz w:val="24"/>
            <w:szCs w:val="24"/>
          </w:rPr>
          <w:delText xml:space="preserve">For </w:delText>
        </w:r>
      </w:del>
      <w:del w:id="288" w:author="alisha saley" w:date="2023-12-02T14:42:00Z">
        <w:r w:rsidDel="00742668">
          <w:rPr>
            <w:rFonts w:ascii="Arial" w:hAnsi="Arial" w:cs="Arial"/>
            <w:sz w:val="24"/>
            <w:szCs w:val="24"/>
          </w:rPr>
          <w:delText>example</w:delText>
        </w:r>
      </w:del>
      <w:del w:id="289" w:author="alisha saley" w:date="2023-12-02T14:48:00Z">
        <w:r w:rsidR="006D4655" w:rsidDel="00742668">
          <w:rPr>
            <w:rFonts w:ascii="Arial" w:hAnsi="Arial" w:cs="Arial"/>
            <w:sz w:val="24"/>
            <w:szCs w:val="24"/>
          </w:rPr>
          <w:delText>,</w:delText>
        </w:r>
        <w:r w:rsidDel="00742668">
          <w:rPr>
            <w:rFonts w:ascii="Arial" w:hAnsi="Arial" w:cs="Arial"/>
            <w:sz w:val="24"/>
            <w:szCs w:val="24"/>
          </w:rPr>
          <w:delText xml:space="preserve"> e</w:delText>
        </w:r>
      </w:del>
      <w:r>
        <w:rPr>
          <w:rFonts w:ascii="Arial" w:hAnsi="Arial" w:cs="Arial"/>
          <w:sz w:val="24"/>
          <w:szCs w:val="24"/>
        </w:rPr>
        <w:t xml:space="preserve">xtensive </w:t>
      </w:r>
      <w:del w:id="290" w:author="alisha saley" w:date="2023-12-02T14:42:00Z">
        <w:r w:rsidDel="00742668">
          <w:rPr>
            <w:rFonts w:ascii="Arial" w:hAnsi="Arial" w:cs="Arial"/>
            <w:sz w:val="24"/>
            <w:szCs w:val="24"/>
          </w:rPr>
          <w:delText xml:space="preserve">research </w:delText>
        </w:r>
      </w:del>
      <w:ins w:id="291" w:author="alisha saley" w:date="2023-12-02T14:42:00Z">
        <w:r w:rsidR="00742668">
          <w:rPr>
            <w:rFonts w:ascii="Arial" w:hAnsi="Arial" w:cs="Arial"/>
            <w:sz w:val="24"/>
            <w:szCs w:val="24"/>
          </w:rPr>
          <w:t xml:space="preserve">studies </w:t>
        </w:r>
      </w:ins>
      <w:r>
        <w:rPr>
          <w:rFonts w:ascii="Arial" w:hAnsi="Arial" w:cs="Arial"/>
          <w:sz w:val="24"/>
          <w:szCs w:val="24"/>
        </w:rPr>
        <w:t>ha</w:t>
      </w:r>
      <w:ins w:id="292" w:author="alisha saley" w:date="2023-12-02T14:42:00Z">
        <w:r w:rsidR="00742668">
          <w:rPr>
            <w:rFonts w:ascii="Arial" w:hAnsi="Arial" w:cs="Arial"/>
            <w:sz w:val="24"/>
            <w:szCs w:val="24"/>
          </w:rPr>
          <w:t>ve</w:t>
        </w:r>
      </w:ins>
      <w:del w:id="293" w:author="alisha saley" w:date="2023-12-02T14:42:00Z">
        <w:r w:rsidDel="00742668">
          <w:rPr>
            <w:rFonts w:ascii="Arial" w:hAnsi="Arial" w:cs="Arial"/>
            <w:sz w:val="24"/>
            <w:szCs w:val="24"/>
          </w:rPr>
          <w:delText>s</w:delText>
        </w:r>
      </w:del>
      <w:r>
        <w:rPr>
          <w:rFonts w:ascii="Arial" w:hAnsi="Arial" w:cs="Arial"/>
          <w:sz w:val="24"/>
          <w:szCs w:val="24"/>
        </w:rPr>
        <w:t xml:space="preserve"> documented</w:t>
      </w:r>
      <w:r w:rsidR="005929E2">
        <w:rPr>
          <w:rFonts w:ascii="Arial" w:hAnsi="Arial" w:cs="Arial"/>
          <w:sz w:val="24"/>
          <w:szCs w:val="24"/>
        </w:rPr>
        <w:t xml:space="preserve"> </w:t>
      </w:r>
      <w:r w:rsidR="00237C49" w:rsidRPr="001E12B1">
        <w:rPr>
          <w:rFonts w:ascii="Arial" w:hAnsi="Arial" w:cs="Arial"/>
          <w:sz w:val="24"/>
          <w:szCs w:val="24"/>
        </w:rPr>
        <w:t xml:space="preserve">disrupted growth </w:t>
      </w:r>
      <w:r w:rsidR="005929E2">
        <w:rPr>
          <w:rFonts w:ascii="Arial" w:hAnsi="Arial" w:cs="Arial"/>
          <w:sz w:val="24"/>
          <w:szCs w:val="24"/>
        </w:rPr>
        <w:t>in</w:t>
      </w:r>
      <w:r w:rsidR="00237C49" w:rsidRPr="001E12B1">
        <w:rPr>
          <w:rFonts w:ascii="Arial" w:hAnsi="Arial" w:cs="Arial"/>
          <w:sz w:val="24"/>
          <w:szCs w:val="24"/>
        </w:rPr>
        <w:t xml:space="preserve"> </w:t>
      </w:r>
      <w:r>
        <w:rPr>
          <w:rFonts w:ascii="Arial" w:hAnsi="Arial" w:cs="Arial"/>
          <w:sz w:val="24"/>
          <w:szCs w:val="24"/>
        </w:rPr>
        <w:t>bivalves under ocean acidification</w:t>
      </w:r>
      <w:r w:rsidR="000946E1">
        <w:rPr>
          <w:rFonts w:ascii="Arial" w:hAnsi="Arial" w:cs="Arial"/>
          <w:sz w:val="24"/>
          <w:szCs w:val="24"/>
        </w:rPr>
        <w:t xml:space="preserve"> </w:t>
      </w:r>
      <w:r w:rsidR="00237C49" w:rsidRPr="001E12B1">
        <w:rPr>
          <w:rFonts w:ascii="Arial" w:hAnsi="Arial" w:cs="Arial"/>
          <w:sz w:val="24"/>
          <w:szCs w:val="24"/>
        </w:rPr>
        <w:t>(for review</w:t>
      </w:r>
      <w:r w:rsidR="00995F3E">
        <w:rPr>
          <w:rFonts w:ascii="Arial" w:hAnsi="Arial" w:cs="Arial"/>
          <w:sz w:val="24"/>
          <w:szCs w:val="24"/>
        </w:rPr>
        <w:t>s</w:t>
      </w:r>
      <w:r w:rsidR="00237C49" w:rsidRPr="001E12B1">
        <w:rPr>
          <w:rFonts w:ascii="Arial" w:hAnsi="Arial" w:cs="Arial"/>
          <w:sz w:val="24"/>
          <w:szCs w:val="24"/>
        </w:rPr>
        <w:t xml:space="preserve"> see </w:t>
      </w:r>
      <w:r w:rsidR="00CA0617">
        <w:rPr>
          <w:rFonts w:ascii="Arial" w:hAnsi="Arial" w:cs="Arial"/>
          <w:sz w:val="24"/>
          <w:szCs w:val="24"/>
        </w:rPr>
        <w:fldChar w:fldCharType="begin"/>
      </w:r>
      <w:r w:rsidR="00626278">
        <w:rPr>
          <w:rFonts w:ascii="Arial" w:hAnsi="Arial" w:cs="Arial"/>
          <w:sz w:val="24"/>
          <w:szCs w:val="24"/>
        </w:rPr>
        <w:instrText xml:space="preserve"> ADDIN ZOTERO_ITEM CSL_CITATION {"citationID":"erFZ6jy6","properties":{"formattedCitation":"(Gazeau et al. 2013, Shi and Li 2023)","plainCitation":"(Gazeau et al. 2013, Shi and Li 2023)","dontUpdate":true,"noteIndex":0},"citationItems":[{"id":269,"uris":["http://zotero.org/users/4496705/items/HXJLZ97N"],"itemData":{"id":269,"type":"article-journal","container-title":"Marine Biology","DOI":"10.1007/s00227-013-2219-3","ISSN":"0025-3162, 1432-1793","issue":"8","journalAbbreviation":"Mar Biol","language":"en","page":"2207-2245","source":"DOI.org (Crossref)","title":"Impacts of ocean acidification on marine shelled molluscs","volume":"160","author":[{"family":"Gazeau","given":"Frédéric"},{"family":"Parker","given":"Laura M."},{"family":"Comeau","given":"Steeve"},{"family":"Gattuso","given":"Jean-Pierre"},{"family":"O’Connor","given":"Wayne A."},{"family":"Martin","given":"Sophie"},{"family":"Pörtner","given":"Hans-Otto"},{"family":"Ross","given":"Pauline M."}],"issued":{"date-parts":[["2013",8]]}}},{"id":1062,"uris":["http://zotero.org/users/4496705/items/LVYZZ3UI"],"itemData":{"id":1062,"type":"article-journal","container-title":"Aquatic Ecology","DOI":"10.1007/s10452-023-10058-2","ISSN":"1386-2588, 1573-5125","journalAbbreviation":"Aquat Ecol","language":"en","source":"DOI.org (Crossref)","title":"Impacts of ocean acidification on physiology and ecology of marine invertebrates: a comprehensive review","title-short":"Impacts of ocean acidification on physiology and ecology of marine invertebrates","URL":"https://link.springer.com/10.1007/s10452-023-10058-2","author":[{"family":"Shi","given":"Yuntian"},{"family":"Li","given":"Yaowu"}],"accessed":{"date-parts":[["2023",10,27]]},"issued":{"date-parts":[["2023",9,14]]}}}],"schema":"https://github.com/citation-style-language/schema/raw/master/csl-citation.json"} </w:instrText>
      </w:r>
      <w:r w:rsidR="00CA0617">
        <w:rPr>
          <w:rFonts w:ascii="Arial" w:hAnsi="Arial" w:cs="Arial"/>
          <w:sz w:val="24"/>
          <w:szCs w:val="24"/>
        </w:rPr>
        <w:fldChar w:fldCharType="separate"/>
      </w:r>
      <w:r w:rsidR="00CA0617" w:rsidRPr="00CA0617">
        <w:rPr>
          <w:rFonts w:ascii="Arial" w:hAnsi="Arial" w:cs="Arial"/>
          <w:sz w:val="24"/>
        </w:rPr>
        <w:t>Gazeau et al. 2013, Shi and Li 2023)</w:t>
      </w:r>
      <w:r w:rsidR="00CA0617">
        <w:rPr>
          <w:rFonts w:ascii="Arial" w:hAnsi="Arial" w:cs="Arial"/>
          <w:sz w:val="24"/>
          <w:szCs w:val="24"/>
        </w:rPr>
        <w:fldChar w:fldCharType="end"/>
      </w:r>
      <w:r>
        <w:rPr>
          <w:rFonts w:ascii="Arial" w:hAnsi="Arial" w:cs="Arial"/>
          <w:sz w:val="24"/>
          <w:szCs w:val="24"/>
        </w:rPr>
        <w:t>,</w:t>
      </w:r>
      <w:r w:rsidR="00E97F2B">
        <w:rPr>
          <w:rFonts w:ascii="Arial" w:hAnsi="Arial" w:cs="Arial"/>
          <w:sz w:val="24"/>
          <w:szCs w:val="24"/>
        </w:rPr>
        <w:t xml:space="preserve"> and specifically</w:t>
      </w:r>
      <w:r w:rsidR="00995F3E">
        <w:rPr>
          <w:rFonts w:ascii="Arial" w:hAnsi="Arial" w:cs="Arial"/>
          <w:sz w:val="24"/>
          <w:szCs w:val="24"/>
        </w:rPr>
        <w:t xml:space="preserve"> in</w:t>
      </w:r>
      <w:r w:rsidR="00E97F2B">
        <w:rPr>
          <w:rFonts w:ascii="Arial" w:hAnsi="Arial" w:cs="Arial"/>
          <w:sz w:val="24"/>
          <w:szCs w:val="24"/>
        </w:rPr>
        <w:t xml:space="preserve"> </w:t>
      </w:r>
      <w:r w:rsidR="00E97F2B">
        <w:rPr>
          <w:rFonts w:ascii="Arial" w:hAnsi="Arial" w:cs="Arial"/>
          <w:i/>
          <w:iCs/>
          <w:sz w:val="24"/>
          <w:szCs w:val="24"/>
        </w:rPr>
        <w:t>C. virginica</w:t>
      </w:r>
      <w:r w:rsidR="00E97F2B" w:rsidRPr="00D13988">
        <w:rPr>
          <w:rFonts w:ascii="Arial" w:hAnsi="Arial" w:cs="Arial"/>
          <w:sz w:val="24"/>
          <w:szCs w:val="24"/>
        </w:rPr>
        <w:t xml:space="preserve"> </w:t>
      </w:r>
      <w:r w:rsidR="00B27859">
        <w:rPr>
          <w:rFonts w:ascii="Arial" w:hAnsi="Arial" w:cs="Arial"/>
          <w:i/>
          <w:iCs/>
          <w:sz w:val="24"/>
          <w:szCs w:val="24"/>
        </w:rPr>
        <w:fldChar w:fldCharType="begin"/>
      </w:r>
      <w:r w:rsidR="00B27859">
        <w:rPr>
          <w:rFonts w:ascii="Arial" w:hAnsi="Arial" w:cs="Arial"/>
          <w:i/>
          <w:iCs/>
          <w:sz w:val="24"/>
          <w:szCs w:val="24"/>
        </w:rPr>
        <w:instrText xml:space="preserve"> ADDIN ZOTERO_ITEM CSL_CITATION {"citationID":"y7WdlJhi","properties":{"formattedCitation":"(Miller et al. 2009, Beniash et al. 2010, Waldbusser et al. 2011, Dickinson et al. 2012)","plainCitation":"(Miller et al. 2009, Beniash et al. 2010, Waldbusser et al. 2011, Dickinson et al. 2012)","noteIndex":0},"citationItems":[{"id":52,"uris":["http://zotero.org/users/4496705/items/KL2G5BPE"],"itemData":{"id":52,"type":"article-journal","container-title":"PLoS ONE","DOI":"10.1371/journal.pone.0005661","ISSN":"1932-6203","issue":"5","journalAbbreviation":"PLoS ONE","language":"en","page":"e5661","source":"DOI.org (Crossref)","title":"Shellfish Face Uncertain Future in High CO2 World: Influence of Acidification on Oyster Larvae Calcification and Growth in Estuaries","title-short":"Shellfish Face Uncertain Future in High CO2 World","volume":"4","author":[{"family":"Miller","given":"A. Whitman"},{"family":"Reynolds","given":"Amanda C."},{"family":"Sobrino","given":"Cristina"},{"family":"Riedel","given":"Gerhardt F."}],"editor":[{"family":"Finkel","given":"Zoe"}],"issued":{"date-parts":[["2009",5,27]]}}},{"id":1048,"uris":["http://zotero.org/users/4496705/items/PXQ7EI79"],"itemData":{"id":1048,"type":"article-journal","container-title":"Marine Ecology Progress Series","DOI":"10.3354/meps08841","ISSN":"0171-8630, 1616-1599","journalAbbreviation":"Mar. Ecol. Prog. Ser.","language":"en","page":"95-108","source":"DOI.org (Crossref)","title":"Elevated level of carbon dioxide affects metabolism and shell formation in oysters Crassostrea virginica (Gmelin)","volume":"419","author":[{"family":"Beniash","given":"E"},{"family":"Ivanina","given":"A"},{"family":"Lieb","given":"Ns"},{"family":"Kurochkin","given":"I"},{"family":"Sokolova","given":"Im"}],"issued":{"date-parts":[["2010",11,30]]}}},{"id":213,"uris":["http://zotero.org/users/4496705/items/G8WF9V6D"],"itemData":{"id":213,"type":"article-journal","container-title":"Estuaries </w:instrText>
      </w:r>
      <w:r w:rsidR="00B27859" w:rsidRPr="00703858">
        <w:rPr>
          <w:rFonts w:ascii="Arial" w:hAnsi="Arial" w:cs="Arial"/>
          <w:i/>
          <w:iCs/>
          <w:sz w:val="24"/>
          <w:szCs w:val="24"/>
          <w:lang w:val="fr-FR"/>
          <w:rPrChange w:id="294" w:author="alisha saley" w:date="2023-12-03T09:12:00Z">
            <w:rPr>
              <w:rFonts w:ascii="Arial" w:hAnsi="Arial" w:cs="Arial"/>
              <w:i/>
              <w:iCs/>
              <w:sz w:val="24"/>
              <w:szCs w:val="24"/>
            </w:rPr>
          </w:rPrChange>
        </w:rPr>
        <w:instrText>and Coasts","DOI":"10.1007/s12237-010-9307-0","ISSN":"1559-2723, 1559-2731","issue"</w:instrText>
      </w:r>
      <w:r w:rsidR="00B27859" w:rsidRPr="00742668">
        <w:rPr>
          <w:rFonts w:ascii="Arial" w:hAnsi="Arial" w:cs="Arial"/>
          <w:i/>
          <w:iCs/>
          <w:sz w:val="24"/>
          <w:szCs w:val="24"/>
          <w:lang w:val="fr-FR"/>
          <w:rPrChange w:id="295" w:author="alisha saley" w:date="2023-12-02T14:49:00Z">
            <w:rPr>
              <w:rFonts w:ascii="Arial" w:hAnsi="Arial" w:cs="Arial"/>
              <w:i/>
              <w:iCs/>
              <w:sz w:val="24"/>
              <w:szCs w:val="24"/>
            </w:rPr>
          </w:rPrChange>
        </w:rPr>
        <w:instrText xml:space="preserve">:"2","journalAbbreviation":"Estuaries and Coasts","language":"en","page":"221-231","source":"DOI.org (Crossref)","title":"Biocalcification in the Eastern Oyster (Crassostrea virginica) in Relation to Long-term Trends in Chesapeake Bay pH","volume":"34","author":[{"family":"Waldbusser","given":"George G."},{"family":"Voigt","given":"Erin P."},{"family":"Bergschneider","given":"Heather"},{"family":"Green","given":"Mark A."},{"family":"Newell","given":"Roger I. E."}],"issued":{"date-parts":[["2011",3]]}}},{"id":2,"uris":["http://zotero.org/users/4496705/items/FLKNSXX9"],"itemData":{"id":2,"type":"article-journal","container-title":"Journal of Experimental Biology","DOI":"10.1242/jeb.061481","ISSN":"0022-0949, 1477-9145","issue":"1","journalAbbreviation":"Journal of Experimental Biology","language":"en","page":"29-43","source":"DOI.org (Crossref)","title":"Interactive effects of salinity and elevated CO2 levels on juvenile eastern oysters, Crassostrea virginica","volume":"215","author":[{"family":"Dickinson","given":"G. H."},{"family":"Ivanina","given":"A. V."},{"family":"Matoo","given":"O. B."},{"family":"Portner","given":"H. O."},{"family":"Lannig","given":"G."},{"family":"Bock","given":"C."},{"family":"Beniash","given":"E."},{"family":"Sokolova","given":"I. M."}],"issued":{"date-parts":[["2012",1,1]]}}}],"schema":"https://github.com/citation-style-language/schema/raw/master/csl-citation.json"} </w:instrText>
      </w:r>
      <w:r w:rsidR="00B27859">
        <w:rPr>
          <w:rFonts w:ascii="Arial" w:hAnsi="Arial" w:cs="Arial"/>
          <w:i/>
          <w:iCs/>
          <w:sz w:val="24"/>
          <w:szCs w:val="24"/>
        </w:rPr>
        <w:fldChar w:fldCharType="separate"/>
      </w:r>
      <w:r w:rsidR="00B27859" w:rsidRPr="00742668">
        <w:rPr>
          <w:rFonts w:ascii="Arial" w:hAnsi="Arial" w:cs="Arial"/>
          <w:sz w:val="24"/>
          <w:lang w:val="fr-FR"/>
          <w:rPrChange w:id="296" w:author="alisha saley" w:date="2023-12-02T14:49:00Z">
            <w:rPr>
              <w:rFonts w:ascii="Arial" w:hAnsi="Arial" w:cs="Arial"/>
              <w:sz w:val="24"/>
            </w:rPr>
          </w:rPrChange>
        </w:rPr>
        <w:t>(Miller et al. 2009, Beniash et al. 2010, Waldbusser et al. 2011, Dickinson et al. 2012)</w:t>
      </w:r>
      <w:r w:rsidR="00B27859">
        <w:rPr>
          <w:rFonts w:ascii="Arial" w:hAnsi="Arial" w:cs="Arial"/>
          <w:i/>
          <w:iCs/>
          <w:sz w:val="24"/>
          <w:szCs w:val="24"/>
        </w:rPr>
        <w:fldChar w:fldCharType="end"/>
      </w:r>
      <w:ins w:id="297" w:author="alisha saley" w:date="2023-12-02T14:49:00Z">
        <w:r w:rsidR="00742668" w:rsidRPr="00742668">
          <w:rPr>
            <w:rFonts w:ascii="Arial" w:hAnsi="Arial" w:cs="Arial"/>
            <w:iCs/>
            <w:sz w:val="24"/>
            <w:szCs w:val="24"/>
            <w:lang w:val="fr-FR"/>
            <w:rPrChange w:id="298" w:author="alisha saley" w:date="2023-12-02T14:49:00Z">
              <w:rPr>
                <w:rFonts w:ascii="Arial" w:hAnsi="Arial" w:cs="Arial"/>
                <w:iCs/>
                <w:sz w:val="24"/>
                <w:szCs w:val="24"/>
              </w:rPr>
            </w:rPrChange>
          </w:rPr>
          <w:t>.</w:t>
        </w:r>
        <w:r w:rsidR="00742668">
          <w:rPr>
            <w:rFonts w:ascii="Arial" w:hAnsi="Arial" w:cs="Arial"/>
            <w:iCs/>
            <w:sz w:val="24"/>
            <w:szCs w:val="24"/>
            <w:lang w:val="fr-FR"/>
          </w:rPr>
          <w:t xml:space="preserve"> </w:t>
        </w:r>
        <w:r w:rsidR="00742668" w:rsidRPr="00742668">
          <w:rPr>
            <w:rFonts w:ascii="Arial" w:hAnsi="Arial" w:cs="Arial"/>
            <w:iCs/>
            <w:sz w:val="24"/>
            <w:szCs w:val="24"/>
            <w:rPrChange w:id="299" w:author="alisha saley" w:date="2023-12-02T14:49:00Z">
              <w:rPr>
                <w:rFonts w:ascii="Arial" w:hAnsi="Arial" w:cs="Arial"/>
                <w:iCs/>
                <w:sz w:val="24"/>
                <w:szCs w:val="24"/>
                <w:lang w:val="fr-FR"/>
              </w:rPr>
            </w:rPrChange>
          </w:rPr>
          <w:t>Howev</w:t>
        </w:r>
        <w:r w:rsidR="00742668">
          <w:rPr>
            <w:rFonts w:ascii="Arial" w:hAnsi="Arial" w:cs="Arial"/>
            <w:iCs/>
            <w:sz w:val="24"/>
            <w:szCs w:val="24"/>
          </w:rPr>
          <w:t>er,</w:t>
        </w:r>
      </w:ins>
      <w:del w:id="300" w:author="alisha saley" w:date="2023-12-02T14:49:00Z">
        <w:r w:rsidR="00995F3E" w:rsidRPr="00742668" w:rsidDel="00742668">
          <w:rPr>
            <w:rFonts w:ascii="Arial" w:hAnsi="Arial" w:cs="Arial"/>
            <w:iCs/>
            <w:sz w:val="24"/>
            <w:szCs w:val="24"/>
          </w:rPr>
          <w:delText>,</w:delText>
        </w:r>
        <w:r w:rsidRPr="00742668" w:rsidDel="00742668">
          <w:rPr>
            <w:rFonts w:ascii="Arial" w:hAnsi="Arial" w:cs="Arial"/>
            <w:sz w:val="24"/>
            <w:szCs w:val="24"/>
          </w:rPr>
          <w:delText xml:space="preserve"> </w:delText>
        </w:r>
        <w:r w:rsidDel="00742668">
          <w:rPr>
            <w:rFonts w:ascii="Arial" w:hAnsi="Arial" w:cs="Arial"/>
            <w:sz w:val="24"/>
            <w:szCs w:val="24"/>
          </w:rPr>
          <w:delText>but</w:delText>
        </w:r>
      </w:del>
      <w:r>
        <w:rPr>
          <w:rFonts w:ascii="Arial" w:hAnsi="Arial" w:cs="Arial"/>
          <w:sz w:val="24"/>
          <w:szCs w:val="24"/>
        </w:rPr>
        <w:t xml:space="preserve"> few studies </w:t>
      </w:r>
      <w:r w:rsidR="00995F3E">
        <w:rPr>
          <w:rFonts w:ascii="Arial" w:hAnsi="Arial" w:cs="Arial"/>
          <w:sz w:val="24"/>
          <w:szCs w:val="24"/>
        </w:rPr>
        <w:t xml:space="preserve">in bivalves </w:t>
      </w:r>
      <w:r>
        <w:rPr>
          <w:rFonts w:ascii="Arial" w:hAnsi="Arial" w:cs="Arial"/>
          <w:sz w:val="24"/>
          <w:szCs w:val="24"/>
        </w:rPr>
        <w:t xml:space="preserve">have deliberately examined effects of </w:t>
      </w:r>
      <w:r w:rsidR="00BA2E1A">
        <w:rPr>
          <w:rFonts w:ascii="Arial" w:hAnsi="Arial" w:cs="Arial"/>
          <w:sz w:val="24"/>
          <w:szCs w:val="24"/>
        </w:rPr>
        <w:t xml:space="preserve">variations in </w:t>
      </w:r>
      <w:r>
        <w:rPr>
          <w:rFonts w:ascii="Arial" w:hAnsi="Arial" w:cs="Arial"/>
          <w:sz w:val="24"/>
          <w:szCs w:val="24"/>
        </w:rPr>
        <w:t>TA</w:t>
      </w:r>
      <w:r w:rsidR="004302EE">
        <w:rPr>
          <w:rFonts w:ascii="Arial" w:hAnsi="Arial" w:cs="Arial"/>
          <w:sz w:val="24"/>
          <w:szCs w:val="24"/>
        </w:rPr>
        <w:t xml:space="preserve"> </w:t>
      </w:r>
      <w:r w:rsidR="004302EE">
        <w:rPr>
          <w:rFonts w:ascii="Arial" w:hAnsi="Arial" w:cs="Arial"/>
          <w:sz w:val="24"/>
          <w:szCs w:val="24"/>
        </w:rPr>
        <w:fldChar w:fldCharType="begin"/>
      </w:r>
      <w:r w:rsidR="00166ABE">
        <w:rPr>
          <w:rFonts w:ascii="Arial" w:hAnsi="Arial" w:cs="Arial"/>
          <w:sz w:val="24"/>
          <w:szCs w:val="24"/>
        </w:rPr>
        <w:instrText xml:space="preserve"> ADDIN ZOTERO_ITEM CSL_CITATION {"citationID":"t3zreDIn","properties":{"formattedCitation":"(Thomsen et al. 2015, Sanders et al. 2021, Ninokawa et al. In review)","plainCitation":"(Thomsen et al. 2015, Sanders et al. 2021, Ninokawa et al. In review)","noteIndex":0},"citationItems":[{"id":59,"uris":["http://zotero.org/users/4496705/items/44EX8S2B"],"itemData":{"id":59,"type":"article-journal","abstract":"Abstract. Bivalve calcification, particularly of the early larval stages, is highly sensitive to the change in ocean carbonate chemistry resulting from atmospheric CO2 uptake. Earlier studies suggested that declining seawater [CO32−] and thereby lowered carbonate saturation affect shell production. However, disturbances of physiological processes such as acid-base regulation by adverse seawater pCO2 and pH can affect calcification in a secondary fashion. In order to determine the exact carbonate system component by which growth and calcification are affected it is necessary to utilize more complex carbonate chemistry manipulations. As single factors, pCO2 had no effects and [HCO3-] and pH had only limited effects on shell growth, while lowered [CO32−] strongly impacted calcification. Dissolved inorganic carbon (CT) limiting conditions led to strong reductions in calcification, despite high [CO32−], indicating that [HCO3-] rather than [CO32−] is the inorganic carbon source utilized for calcification by mytilid mussels. However, as the ratio [HCO3-] / [H+] is linearly correlated with [CO32−] it is not possible to differentiate between these under natural seawater conditions. An equivalent of about 80 μmol kg−1 [CO32−] is required to saturate inorganic carbon supply for calcification in bivalves. Below this threshold biomineralization rates rapidly decline. A comparison of literature data available for larvae and juvenile mussels and oysters originating from habitats differing substantially with respect to prevailing carbonate chemistry conditions revealed similar response curves. This suggests that the mechanisms which determine sensitivity of calcification in this group are highly conserved. The higher sensitivity of larval calcification seems to primarily result from the much higher relative calcification rates in early life stages. In order to reveal and understand the mechanisms that limit or facilitate adaptation to future ocean acidification, it is necessary to better understand the physiological processes and their underlying genetics that govern inorganic carbon assimilation for calcification.","container-title":"Biogeosciences","DOI":"10.5194/bg-12-4209-2015","ISSN":"1726-4189","issue":"14","journalAbbreviation":"Biogeosciences","language":"en","page":"4209-4220","source":"DOI.org (Crossref)","title":"Impact of seawater carbonate chemistry on the calcification of marine bivalves","volume":"12","author":[{"family":"Thomsen","given":"J."},{"family":"Haynert","given":"K."},{"family":"Wegner","given":"K. M."},{"family":"Melzner","given":"F."}],"issued":{"date-parts":[["2015",7,17]]}}},{"id":244,"uris":["http://zotero.org/users/4496705/items/Y9562QBN"],"itemData":{"id":244,"type":"article-journal","abstract":"Abstract. The Baltic Sea has a salinity gradient decreasing from fully marine (&gt; 25) in the west to below 7 in the central Baltic Proper. Habitat-forming and ecologically dominant mytilid mussels exhibit decreasing growth when salinity &lt; 11; however, the mechanisms underlying reduced calcification rates in dilute seawater are not fully understood. Both [HCO3-] and [Ca2+] also decrease with salinity, challenging calcifying organisms through CaCO3 undersaturation (Ω≤1) and unfavourable ratios of calcification substrates ([Ca2+] and [HCO3-]) to the inhibitor (H+), expressed as the extended substrate–inhibitor ratio (ESIR). This study combined in situ monitoring of three southwest Baltic mussel reefs with two laboratory experiments to assess how various environmental conditions and isolated abiotic factors (salinity, [Ca2+], [HCO3-] and pH) impact calcification in mytilid mussels along the Baltic salinity gradient. Laboratory experiments rearing juvenile Baltic Mytilus at a range of salinities (6, 11 and 16), HCO3- concentrations (300–2100 µmol kg−1) and Ca2+ concentrations (0.5–4 mmol kg−1) reveal that as individual factors, low [HCO3-], pH and salinity cannot explain low calcification rates in the Baltic Sea. Calcification rates are impeded when Ωaragonite ≤ 1 or ESIR ≤ 0.7 primarily due to [Ca2+] limitation which becomes relevant at a salinity of ca. 11 in the Baltic Sea. Field monitoring of carbonate chemistry and calcification rates suggest increased food availability may be able to mask the negative impacts of periodic sub-optimal carbonate chemistry, but not when seawater conditions are permanently adverse, as observed in two Baltic reefs at salinities &lt; 11. Regional climate models predict a rapid desalination of the southwest and central Baltic over the next century and potentially a reduction in [Ca2+] which may shift the distribution of marine calcifiers westward. It is therefore vital to understand the mechanisms by which the ionic composition of seawater impacts bivalve calcification for better predicting the future of benthic Baltic ecosystems.","container-title":"Biogeosciences","DOI":"10.5194/bg-18-2573-2021","ISSN":"1726-4189","issue":"8","journalAbbreviation":"Biogeosciences","language":"en","page":"2573-2590","source":"DOI.org (Crossref)","title":"Decoupling salinity and carbonate chemistry: low calcium ion concentration rather than salinity limits calcification in Baltic Sea mussels","title-short":"Decoupling salinity and carbonate chemistry","volume":"18","author":[{"family":"Sanders","given":"Trystan"},{"family":"Thomsen","given":"Jörn"},{"family":"Müller","given":"Jens Daniel"},{"family":"Rehder","given":"Gregor"},{"family":"Melzner","given":"Frank"}],"issued":{"date-parts":[["2021",4,22]]}}},{"id":224,"uris":["http://zotero.org/users/4496705/items/7C95AYKX"],"itemData":{"id":224,"type":"article-journal","container-title":"Communications Earth &amp; Environment","title":"Multiple carbonate system parameters independently govern shell formation in a marine mussel","author":[{"family":"Ninokawa","given":"A. T."},{"family":"Saley","given":"A. M."},{"family":"Shalchi","given":"R."},{"family":"Gaylord","given":"B. M."}],"issued":{"literal":"In review"}}}],"schema":"https://github.com/citation-style-language/schema/raw/master/csl-citation.json"} </w:instrText>
      </w:r>
      <w:r w:rsidR="004302EE">
        <w:rPr>
          <w:rFonts w:ascii="Arial" w:hAnsi="Arial" w:cs="Arial"/>
          <w:sz w:val="24"/>
          <w:szCs w:val="24"/>
        </w:rPr>
        <w:fldChar w:fldCharType="separate"/>
      </w:r>
      <w:r w:rsidR="00166ABE" w:rsidRPr="00166ABE">
        <w:rPr>
          <w:rFonts w:ascii="Arial" w:hAnsi="Arial" w:cs="Arial"/>
          <w:sz w:val="24"/>
        </w:rPr>
        <w:t>(</w:t>
      </w:r>
      <w:ins w:id="301" w:author="alisha saley" w:date="2023-12-03T10:03:00Z">
        <w:r w:rsidR="00166ABE">
          <w:rPr>
            <w:rFonts w:ascii="Arial" w:hAnsi="Arial" w:cs="Arial"/>
            <w:sz w:val="24"/>
          </w:rPr>
          <w:t xml:space="preserve">with exceptions including </w:t>
        </w:r>
      </w:ins>
      <w:r w:rsidR="00166ABE" w:rsidRPr="00166ABE">
        <w:rPr>
          <w:rFonts w:ascii="Arial" w:hAnsi="Arial" w:cs="Arial"/>
          <w:sz w:val="24"/>
        </w:rPr>
        <w:t>Thomsen et al. 2015, Sanders et al. 2021, Ninokawa et al. In review)</w:t>
      </w:r>
      <w:r w:rsidR="004302EE">
        <w:rPr>
          <w:rFonts w:ascii="Arial" w:hAnsi="Arial" w:cs="Arial"/>
          <w:sz w:val="24"/>
          <w:szCs w:val="24"/>
        </w:rPr>
        <w:fldChar w:fldCharType="end"/>
      </w:r>
      <w:r w:rsidR="00237C49" w:rsidRPr="001E12B1">
        <w:rPr>
          <w:rFonts w:ascii="Arial" w:hAnsi="Arial" w:cs="Arial"/>
          <w:sz w:val="24"/>
          <w:szCs w:val="24"/>
        </w:rPr>
        <w:t xml:space="preserve">. </w:t>
      </w:r>
      <w:r w:rsidR="006D4655">
        <w:rPr>
          <w:rFonts w:ascii="Arial" w:hAnsi="Arial" w:cs="Arial"/>
          <w:sz w:val="24"/>
          <w:szCs w:val="24"/>
        </w:rPr>
        <w:t>Similar</w:t>
      </w:r>
      <w:r w:rsidR="00BA2E1A">
        <w:rPr>
          <w:rFonts w:ascii="Arial" w:hAnsi="Arial" w:cs="Arial"/>
          <w:sz w:val="24"/>
          <w:szCs w:val="24"/>
        </w:rPr>
        <w:t>ly, there are limited studies on the</w:t>
      </w:r>
      <w:r w:rsidR="006D4655">
        <w:rPr>
          <w:rFonts w:ascii="Arial" w:hAnsi="Arial" w:cs="Arial"/>
          <w:sz w:val="24"/>
          <w:szCs w:val="24"/>
        </w:rPr>
        <w:t xml:space="preserve"> experimental manipulation of TA </w:t>
      </w:r>
      <w:r w:rsidR="00BA2E1A">
        <w:rPr>
          <w:rFonts w:ascii="Arial" w:hAnsi="Arial" w:cs="Arial"/>
          <w:sz w:val="24"/>
          <w:szCs w:val="24"/>
        </w:rPr>
        <w:t>and how that impacts</w:t>
      </w:r>
      <w:r w:rsidR="006D4655">
        <w:rPr>
          <w:rFonts w:ascii="Arial" w:hAnsi="Arial" w:cs="Arial"/>
          <w:sz w:val="24"/>
          <w:szCs w:val="24"/>
        </w:rPr>
        <w:t xml:space="preserve"> </w:t>
      </w:r>
      <w:r w:rsidR="00C64408">
        <w:rPr>
          <w:rFonts w:ascii="Arial" w:hAnsi="Arial" w:cs="Arial"/>
          <w:sz w:val="24"/>
          <w:szCs w:val="24"/>
        </w:rPr>
        <w:t xml:space="preserve">crustaceans and echinoderms, </w:t>
      </w:r>
      <w:r w:rsidR="00F37350">
        <w:rPr>
          <w:rFonts w:ascii="Arial" w:hAnsi="Arial" w:cs="Arial"/>
          <w:sz w:val="24"/>
          <w:szCs w:val="24"/>
        </w:rPr>
        <w:t xml:space="preserve">which </w:t>
      </w:r>
      <w:r w:rsidR="000F33B1">
        <w:rPr>
          <w:rFonts w:ascii="Arial" w:hAnsi="Arial" w:cs="Arial"/>
          <w:sz w:val="24"/>
          <w:szCs w:val="24"/>
        </w:rPr>
        <w:t>have demonstrated</w:t>
      </w:r>
      <w:r w:rsidR="00C64408">
        <w:rPr>
          <w:rFonts w:ascii="Arial" w:hAnsi="Arial" w:cs="Arial"/>
          <w:sz w:val="24"/>
          <w:szCs w:val="24"/>
        </w:rPr>
        <w:t xml:space="preserve"> variable and broad tolerance to OA conditions, </w:t>
      </w:r>
      <w:r w:rsidR="00C64408" w:rsidRPr="00742668">
        <w:rPr>
          <w:rFonts w:ascii="Arial" w:hAnsi="Arial" w:cs="Arial"/>
          <w:sz w:val="24"/>
          <w:szCs w:val="24"/>
        </w:rPr>
        <w:t>respectfully (see reviews</w:t>
      </w:r>
      <w:r w:rsidR="006A45B7" w:rsidRPr="00742668">
        <w:rPr>
          <w:rFonts w:ascii="Arial" w:hAnsi="Arial" w:cs="Arial"/>
          <w:sz w:val="24"/>
          <w:szCs w:val="24"/>
        </w:rPr>
        <w:t xml:space="preserve"> in</w:t>
      </w:r>
      <w:r w:rsidR="00C64408" w:rsidRPr="00742668">
        <w:rPr>
          <w:rFonts w:ascii="Arial" w:hAnsi="Arial" w:cs="Arial"/>
          <w:sz w:val="24"/>
          <w:szCs w:val="24"/>
        </w:rPr>
        <w:t xml:space="preserve"> </w:t>
      </w:r>
      <w:r w:rsidR="00CA0617" w:rsidRPr="00742668">
        <w:rPr>
          <w:rFonts w:ascii="Arial" w:hAnsi="Arial" w:cs="Arial"/>
          <w:sz w:val="24"/>
          <w:szCs w:val="24"/>
        </w:rPr>
        <w:fldChar w:fldCharType="begin"/>
      </w:r>
      <w:r w:rsidR="008D20E6" w:rsidRPr="00742668">
        <w:rPr>
          <w:rFonts w:ascii="Arial" w:hAnsi="Arial" w:cs="Arial"/>
          <w:sz w:val="24"/>
          <w:szCs w:val="24"/>
        </w:rPr>
        <w:instrText xml:space="preserve"> ADDIN ZOTERO_ITEM CSL_CITATION {"citationID":"u9RTaF3F","properties":{"formattedCitation":"(Dupont et al. 2010, Whiteley 2011, Byrne et al. 2013)","plainCitation":"(Dupont et al. 2010, Whiteley 2011, Byrne et al. 2013)","dontUpdate":true,"noteIndex":0},"citationItems":[{"id":1054,"uris":["http://zotero.org/users/4496705/items/3SX4YN7F"],"itemData":{"id":1054,"type":"article-journal","container-title":"Ecotoxicology","DOI":"10.1007/s10646-010-0463-6","ISSN":"0963-9292, 1573-3017","issue":"3","journalAbbreviation":"Ecotoxicology","language":"en","page":"449-462","source":"DOI.org (Crossref)","title":"Impact of near-future ocean acidification on echinoderms","volume":"19","author":[{"family":"Dupont","given":"S."},{"family":"Ortega-Martínez","given":"O."},{"family":"Thorndyke","given":"M."}],"issued":{"date-parts":[["2010",3]]}}},{"id":1052,"uris":["http://zotero.org/users/4496705/items/B9DAJ8P9"],"itemData":{"id":1052,"type":"article-journal","container-title":"Marine Ecology Progress Series","DOI":"10.3354/meps09185","ISSN":"0171-8630, 1616-1599","journalAbbreviation":"Mar. Ecol. Prog. Ser.","language":"en","page":"257-271","source":"DOI.org (Crossref)","title":"Physiological and ecological responses of crustaceans to ocean acidification","volume":"430","author":[{"family":"Whiteley","given":"Nm"}],"issued":{"date-parts":[["2011",5,26]]}}},{"id":1098,"uris":["http://zotero.org/users/4496705/items/PTLE4HWD"],"itemData":{"id":1098,"type":"article-journal","abstract":"The stunting effect of ocean acidification on development of calcifying invertebrate larvae has emerged as a significant effect of global change. We assessed the arm growth response of sea urchin echinoplutei, here used as a proxy of larval calcification, to increased seawater acidity/\n              p\n              CO\n              2\n              and decreased carbonate mineral saturation in a global synthesis of data from 15 species. Phylogenetic relatedness did not influence the observed patterns. Regardless of habitat or latitude, ocean acidification impedes larval growth with a negative relationship between arm length and increased acidity/\n              p\n              CO\n              2\n              and decreased carbonate mineral saturation. In multiple linear regression models incorporating these highly correlated parameters,\n              p\n              CO\n              2\n              exerted the greatest influence on decreased arm growth in the global dataset and also in the data subsets for polar and subtidal species. Thus, reduced growth appears largely driven by organism hypercapnia. For tropical species, decreased carbonate mineral saturation was most important. No single parameter played a dominant role in arm size reduction in the temperate species. For intertidal species, the models were equivocal. Levels of acidification causing a significant (approx. 10–20+%) reduction in arm growth varied between species. In 13 species, reduction in length of arms and supporting skeletal rods was evident in larvae reared in near-future (\n              p\n              CO\n              2\n              800+ µatm) conditions, whereas greater acidification (\n              p\n              CO\n              2\n              1000+ µatm) reduced growth in all species. Although multi-stressor studies are few, when temperature is added to the stressor mix, near-future warming can reduce the negative effect of acidification on larval growth. Broadly speaking, responses of larvae from across world regions showed similar trends despite disparate phylogeny, environments and ecology. Larval success may be the bottleneck for species success with flow-on effects for sea urchin populations and marine ecosystems.","container-title":"Philosophical Transactions of the Royal Society B: Biological Sciences","DOI":"10.1098/rstb.2012.0439","ISSN":"0962-8436, 1471-2970","issue":"1627","journalAbbreviation":"Phil. Trans. R. Soc. B","language":"en","page":"20120439","source":"DOI.org (Crossref)","title":"The stunting effect of a high CO &lt;sub&gt;2&lt;/sub&gt; ocean on calcification and development in sea urchin larvae, a synthesis from the tropics to the poles","volume":"368","author":[{"family":"Byrne","given":"Maria"},{"family":"Lamare","given":"Miles"},{"family":"Winter","given":"David"},{"family":"Dworjanyn","given":"Symon A."},{"family":"Uthicke","given":"Sven"}],"issued":{"date-parts":[["2013",10,5]]}}}],"schema":"https://github.com/citation-style-language/schema/raw/master/csl-citation.json"} </w:instrText>
      </w:r>
      <w:r w:rsidR="00CA0617" w:rsidRPr="00742668">
        <w:rPr>
          <w:rFonts w:ascii="Arial" w:hAnsi="Arial" w:cs="Arial"/>
          <w:sz w:val="24"/>
          <w:szCs w:val="24"/>
        </w:rPr>
        <w:fldChar w:fldCharType="separate"/>
      </w:r>
      <w:r w:rsidR="004302EE" w:rsidRPr="00742668">
        <w:rPr>
          <w:rFonts w:ascii="Arial" w:hAnsi="Arial" w:cs="Arial"/>
          <w:sz w:val="24"/>
        </w:rPr>
        <w:t>Dupont et al. 2010, Whiteley 2011, Byrne et al. 2013)</w:t>
      </w:r>
      <w:r w:rsidR="00CA0617" w:rsidRPr="00742668">
        <w:rPr>
          <w:rFonts w:ascii="Arial" w:hAnsi="Arial" w:cs="Arial"/>
          <w:sz w:val="24"/>
          <w:szCs w:val="24"/>
        </w:rPr>
        <w:fldChar w:fldCharType="end"/>
      </w:r>
      <w:r w:rsidR="006D4655" w:rsidRPr="00742668">
        <w:rPr>
          <w:rFonts w:ascii="Arial" w:hAnsi="Arial" w:cs="Arial"/>
          <w:sz w:val="24"/>
          <w:szCs w:val="24"/>
        </w:rPr>
        <w:t>. S</w:t>
      </w:r>
      <w:r w:rsidRPr="00742668">
        <w:rPr>
          <w:rFonts w:ascii="Arial" w:hAnsi="Arial" w:cs="Arial"/>
          <w:sz w:val="24"/>
          <w:szCs w:val="24"/>
        </w:rPr>
        <w:t xml:space="preserve">trong </w:t>
      </w:r>
      <w:r w:rsidR="00FD5DFD" w:rsidRPr="00742668">
        <w:rPr>
          <w:rFonts w:ascii="Arial" w:hAnsi="Arial" w:cs="Arial"/>
          <w:sz w:val="24"/>
          <w:szCs w:val="24"/>
        </w:rPr>
        <w:t>d</w:t>
      </w:r>
      <w:r w:rsidR="00E219F8" w:rsidRPr="00742668">
        <w:rPr>
          <w:rFonts w:ascii="Arial" w:hAnsi="Arial" w:cs="Arial"/>
          <w:sz w:val="24"/>
          <w:szCs w:val="24"/>
        </w:rPr>
        <w:t>ecreases</w:t>
      </w:r>
      <w:r w:rsidR="00FD5DFD" w:rsidRPr="00742668">
        <w:rPr>
          <w:rFonts w:ascii="Arial" w:hAnsi="Arial" w:cs="Arial"/>
          <w:sz w:val="24"/>
          <w:szCs w:val="24"/>
        </w:rPr>
        <w:t xml:space="preserve"> in salinity </w:t>
      </w:r>
      <w:r w:rsidRPr="00742668">
        <w:rPr>
          <w:rFonts w:ascii="Arial" w:hAnsi="Arial" w:cs="Arial"/>
          <w:sz w:val="24"/>
          <w:szCs w:val="24"/>
        </w:rPr>
        <w:t xml:space="preserve">are </w:t>
      </w:r>
      <w:r w:rsidR="006D4655" w:rsidRPr="00742668">
        <w:rPr>
          <w:rFonts w:ascii="Arial" w:hAnsi="Arial" w:cs="Arial"/>
          <w:sz w:val="24"/>
          <w:szCs w:val="24"/>
        </w:rPr>
        <w:t xml:space="preserve">likewise </w:t>
      </w:r>
      <w:r w:rsidRPr="00742668">
        <w:rPr>
          <w:rFonts w:ascii="Arial" w:hAnsi="Arial" w:cs="Arial"/>
          <w:sz w:val="24"/>
          <w:szCs w:val="24"/>
        </w:rPr>
        <w:t>known to</w:t>
      </w:r>
      <w:r w:rsidR="003F6B77" w:rsidRPr="00742668">
        <w:rPr>
          <w:rFonts w:ascii="Arial" w:hAnsi="Arial" w:cs="Arial"/>
          <w:sz w:val="24"/>
          <w:szCs w:val="24"/>
        </w:rPr>
        <w:t xml:space="preserve"> </w:t>
      </w:r>
      <w:r w:rsidRPr="00742668">
        <w:rPr>
          <w:rFonts w:ascii="Arial" w:hAnsi="Arial" w:cs="Arial"/>
          <w:sz w:val="24"/>
          <w:szCs w:val="24"/>
        </w:rPr>
        <w:t>affect</w:t>
      </w:r>
      <w:r w:rsidR="003F6B77" w:rsidRPr="00742668">
        <w:rPr>
          <w:rFonts w:ascii="Arial" w:hAnsi="Arial" w:cs="Arial"/>
          <w:sz w:val="24"/>
          <w:szCs w:val="24"/>
        </w:rPr>
        <w:t xml:space="preserve"> growth </w:t>
      </w:r>
      <w:r w:rsidR="008D48F5" w:rsidRPr="00742668">
        <w:rPr>
          <w:rFonts w:ascii="Arial" w:hAnsi="Arial" w:cs="Arial"/>
          <w:sz w:val="24"/>
          <w:szCs w:val="24"/>
        </w:rPr>
        <w:fldChar w:fldCharType="begin"/>
      </w:r>
      <w:r w:rsidR="002D7FDC" w:rsidRPr="00742668">
        <w:rPr>
          <w:rFonts w:ascii="Arial" w:hAnsi="Arial" w:cs="Arial"/>
          <w:sz w:val="24"/>
          <w:szCs w:val="24"/>
        </w:rPr>
        <w:instrText xml:space="preserve"> ADDIN ZOTERO_ITEM CSL_CITATION {"citationID":"xQUjIiXq","properties":{"formattedCitation":"(Ko et al. 2014, Pourmozaffar et al. 2020)","plainCitation":"(Ko et al. 2014, Pourmozaffar et al. 2020)","noteIndex":0},"citationItems":[{"id":33,"uris":["http://zotero.org/users/4496705/items/DA9LNTYP"],"itemData":{"id":33,"type":"article-journal","container-title":"Environmental Science &amp; Technology","DOI":"10.1021/es501611u","ISSN":"0013-936X, 1520-5851","issue":"17","journalAbbreviation":"Environ. Sci. Technol.","language":"en","page":"10079-10088","source":"DOI.org (Crossref)","title":"Interactive Effects of Ocean Acidification, Elevated Temperature, and Reduced Salinity on Early-Life Stages of the Pacific Oyster","volume":"48","author":[{"family":"Ko","given":"Ginger W. K."},{"family":"Dineshram","given":"R."},{"family":"Campanati","given":"Camilla"},{"family":"Chan","given":"Vera B. S."},{"family":"Havenhand","given":"Jon"},{"family":"Thiyagarajan","given":"Vengatesen"}],"issued":{"date-parts":[["2014",9,2]]}}},{"id":1063,"uris":["http://zotero.org/users/4496705/items/KU4KMS75"],"itemData":{"id":1063,"type":"article-journal","abstract":"Abstract\n            \n              In recent years, financial losses due to salinity changes threat bivalve industry. In natural habitat, marine bivalves should be adapted to a series of environmental stressors, including biotic (virus, bacteria and protozoan) and abiotic (salinity, temperature and heavy metal) factors. It is known that salinity fluctuations able to change distribution and vital parameters of bivalves. Suboptimal salinity conditions resulted in changes in defense mechanism, growth, free amino acid, heart rate, oxygen consumptio</w:instrText>
      </w:r>
      <w:r w:rsidR="002D7FDC" w:rsidRPr="003B744C">
        <w:rPr>
          <w:rFonts w:ascii="Arial" w:hAnsi="Arial" w:cs="Arial"/>
          <w:sz w:val="24"/>
          <w:szCs w:val="24"/>
          <w:lang w:val="fr-FR"/>
          <w:rPrChange w:id="302" w:author="alisha saley" w:date="2023-12-03T10:00:00Z">
            <w:rPr>
              <w:rFonts w:ascii="Arial" w:hAnsi="Arial" w:cs="Arial"/>
              <w:sz w:val="24"/>
              <w:szCs w:val="24"/>
            </w:rPr>
          </w:rPrChange>
        </w:rPr>
        <w:instrText xml:space="preserve">n and filtration rate. However, it is necessary to determine the optimal salinity level of cultured bivalves to avoid the risk of mortality and improve growth rate. Therefore, this study aimed to review the findings from various reports\n              in vitro\n              and\n              in vivo\n              conditions which evaluated physiological and immunological responses of different bivalve species submitted to different salinity concentrations. The information of present study is very important in understanding the physiological responses of bivalves, which are living in highly changeable environment such as estuarine.","container-title":"Reviews in Aquaculture","DOI":"10.1111/raq.12397","ISSN":"1753-5123, 1753-5131","issue":"3","journalAbbreviation":"Reviews in Aquaculture","language":"en","page":"1548-1566","source":"DOI.org (Crossref)","title":"The role of salinity in physiological responses of bivalves","volume":"12","author":[{"family":"Pourmozaffar","given":"Sajjad"},{"family":"Tamadoni Jahromi","given":"Saeid"},{"family":"Rameshi","given":"Hossein"},{"family":"Sadeghi","given":"Ali"},{"family":"Bagheri","given":"Tahereh"},{"family":"Behzadi","given":"Siamak"},{"family":"Gozari","given":"Mohsen"},{"family":"Zahedi","given":"Mohammad Reza"},{"family":"Abrari Lazarjani","given":"Shahrooz"}],"issued":{"date-parts":[["2020",8]]}}}],"schema":"https://github.com/citation-style-language/schema/raw/master/csl-citation.json"} </w:instrText>
      </w:r>
      <w:r w:rsidR="008D48F5" w:rsidRPr="00742668">
        <w:rPr>
          <w:rFonts w:ascii="Arial" w:hAnsi="Arial" w:cs="Arial"/>
          <w:sz w:val="24"/>
          <w:szCs w:val="24"/>
        </w:rPr>
        <w:fldChar w:fldCharType="separate"/>
      </w:r>
      <w:r w:rsidR="002D7FDC" w:rsidRPr="003B744C">
        <w:rPr>
          <w:rFonts w:ascii="Arial" w:hAnsi="Arial" w:cs="Arial"/>
          <w:sz w:val="24"/>
          <w:lang w:val="fr-FR"/>
          <w:rPrChange w:id="303" w:author="alisha saley" w:date="2023-12-03T10:00:00Z">
            <w:rPr>
              <w:rFonts w:ascii="Arial" w:hAnsi="Arial" w:cs="Arial"/>
              <w:sz w:val="24"/>
            </w:rPr>
          </w:rPrChange>
        </w:rPr>
        <w:t xml:space="preserve">(Ko et al. 2014, </w:t>
      </w:r>
      <w:proofErr w:type="spellStart"/>
      <w:r w:rsidR="002D7FDC" w:rsidRPr="003B744C">
        <w:rPr>
          <w:rFonts w:ascii="Arial" w:hAnsi="Arial" w:cs="Arial"/>
          <w:sz w:val="24"/>
          <w:lang w:val="fr-FR"/>
          <w:rPrChange w:id="304" w:author="alisha saley" w:date="2023-12-03T10:00:00Z">
            <w:rPr>
              <w:rFonts w:ascii="Arial" w:hAnsi="Arial" w:cs="Arial"/>
              <w:sz w:val="24"/>
            </w:rPr>
          </w:rPrChange>
        </w:rPr>
        <w:t>Pourmozaffar</w:t>
      </w:r>
      <w:proofErr w:type="spellEnd"/>
      <w:r w:rsidR="002D7FDC" w:rsidRPr="003B744C">
        <w:rPr>
          <w:rFonts w:ascii="Arial" w:hAnsi="Arial" w:cs="Arial"/>
          <w:sz w:val="24"/>
          <w:lang w:val="fr-FR"/>
          <w:rPrChange w:id="305" w:author="alisha saley" w:date="2023-12-03T10:00:00Z">
            <w:rPr>
              <w:rFonts w:ascii="Arial" w:hAnsi="Arial" w:cs="Arial"/>
              <w:sz w:val="24"/>
            </w:rPr>
          </w:rPrChange>
        </w:rPr>
        <w:t xml:space="preserve"> et al. 2020)</w:t>
      </w:r>
      <w:r w:rsidR="008D48F5" w:rsidRPr="00742668">
        <w:rPr>
          <w:rFonts w:ascii="Arial" w:hAnsi="Arial" w:cs="Arial"/>
          <w:sz w:val="24"/>
          <w:szCs w:val="24"/>
        </w:rPr>
        <w:fldChar w:fldCharType="end"/>
      </w:r>
      <w:ins w:id="306" w:author="alisha saley" w:date="2023-12-02T12:42:00Z">
        <w:r w:rsidR="009E0315" w:rsidRPr="003B744C">
          <w:rPr>
            <w:rFonts w:ascii="Arial" w:hAnsi="Arial" w:cs="Arial"/>
            <w:sz w:val="24"/>
            <w:szCs w:val="24"/>
            <w:lang w:val="fr-FR"/>
            <w:rPrChange w:id="307" w:author="alisha saley" w:date="2023-12-03T10:00:00Z">
              <w:rPr>
                <w:rFonts w:ascii="Arial" w:hAnsi="Arial" w:cs="Arial"/>
                <w:sz w:val="24"/>
                <w:szCs w:val="24"/>
              </w:rPr>
            </w:rPrChange>
          </w:rPr>
          <w:t xml:space="preserve">, </w:t>
        </w:r>
      </w:ins>
      <w:ins w:id="308" w:author="alisha saley" w:date="2023-12-03T10:00:00Z">
        <w:r w:rsidR="003B744C" w:rsidRPr="003B744C">
          <w:rPr>
            <w:rFonts w:ascii="Arial" w:hAnsi="Arial" w:cs="Arial"/>
            <w:sz w:val="24"/>
            <w:szCs w:val="24"/>
            <w:lang w:val="fr-FR"/>
            <w:rPrChange w:id="309" w:author="alisha saley" w:date="2023-12-03T10:00:00Z">
              <w:rPr>
                <w:rFonts w:ascii="Arial" w:hAnsi="Arial" w:cs="Arial"/>
                <w:sz w:val="24"/>
                <w:szCs w:val="24"/>
              </w:rPr>
            </w:rPrChange>
          </w:rPr>
          <w:t xml:space="preserve">but </w:t>
        </w:r>
        <w:proofErr w:type="spellStart"/>
        <w:r w:rsidR="003B744C" w:rsidRPr="003B744C">
          <w:rPr>
            <w:rFonts w:ascii="Arial" w:hAnsi="Arial" w:cs="Arial"/>
            <w:sz w:val="24"/>
            <w:szCs w:val="24"/>
            <w:lang w:val="fr-FR"/>
            <w:rPrChange w:id="310" w:author="alisha saley" w:date="2023-12-03T10:00:00Z">
              <w:rPr>
                <w:rFonts w:ascii="Arial" w:hAnsi="Arial" w:cs="Arial"/>
                <w:sz w:val="24"/>
                <w:szCs w:val="24"/>
              </w:rPr>
            </w:rPrChange>
          </w:rPr>
          <w:t>al</w:t>
        </w:r>
        <w:r w:rsidR="003B744C">
          <w:rPr>
            <w:rFonts w:ascii="Arial" w:hAnsi="Arial" w:cs="Arial"/>
            <w:sz w:val="24"/>
            <w:szCs w:val="24"/>
            <w:lang w:val="fr-FR"/>
          </w:rPr>
          <w:t>so</w:t>
        </w:r>
        <w:proofErr w:type="spellEnd"/>
        <w:r w:rsidR="003B744C">
          <w:rPr>
            <w:rFonts w:ascii="Arial" w:hAnsi="Arial" w:cs="Arial"/>
            <w:sz w:val="24"/>
            <w:szCs w:val="24"/>
            <w:lang w:val="fr-FR"/>
          </w:rPr>
          <w:t xml:space="preserve"> </w:t>
        </w:r>
        <w:proofErr w:type="spellStart"/>
        <w:r w:rsidR="003B744C">
          <w:rPr>
            <w:rFonts w:ascii="Arial" w:hAnsi="Arial" w:cs="Arial"/>
            <w:sz w:val="24"/>
            <w:szCs w:val="24"/>
            <w:lang w:val="fr-FR"/>
          </w:rPr>
          <w:t>see</w:t>
        </w:r>
      </w:ins>
      <w:proofErr w:type="spellEnd"/>
      <w:ins w:id="311" w:author="alisha saley" w:date="2023-12-02T14:44:00Z">
        <w:r w:rsidR="00742668" w:rsidRPr="003B744C">
          <w:rPr>
            <w:rFonts w:ascii="Arial" w:hAnsi="Arial" w:cs="Arial"/>
            <w:sz w:val="24"/>
            <w:szCs w:val="24"/>
            <w:lang w:val="fr-FR"/>
            <w:rPrChange w:id="312" w:author="alisha saley" w:date="2023-12-03T10:00:00Z">
              <w:rPr>
                <w:rFonts w:ascii="Arial" w:hAnsi="Arial" w:cs="Arial"/>
                <w:b/>
                <w:bCs/>
                <w:sz w:val="24"/>
                <w:szCs w:val="24"/>
              </w:rPr>
            </w:rPrChange>
          </w:rPr>
          <w:t xml:space="preserve"> </w:t>
        </w:r>
      </w:ins>
      <w:r w:rsidR="00146552">
        <w:rPr>
          <w:rFonts w:ascii="Arial" w:hAnsi="Arial" w:cs="Arial"/>
          <w:sz w:val="24"/>
          <w:szCs w:val="24"/>
        </w:rPr>
        <w:fldChar w:fldCharType="begin"/>
      </w:r>
      <w:r w:rsidR="00166ABE">
        <w:rPr>
          <w:rFonts w:ascii="Arial" w:hAnsi="Arial" w:cs="Arial"/>
          <w:sz w:val="24"/>
          <w:szCs w:val="24"/>
          <w:lang w:val="fr-FR"/>
        </w:rPr>
        <w:instrText xml:space="preserve"> ADDIN ZOTERO_ITEM CSL_CITATION {"citationID":"VoJCzbPm","properties":{"formattedCitation":"(M\\uc0\\u233{}th\\uc0\\u233{} et al. 2015, Sanders et al. 2021)","plainCitation":"(Méthé et al. 2015, Sanders et al. 2021)","noteIndex":0},"citationItems":[{"id":1171,"uris":["http://zotero.org/users/4496705/items/5GGR5V9M"],"itemData":{"id":1171,"type":"article-journal","container-title":"Aquaculture International","DOI":"10.1007/s10499-014-9866-3","ISSN":"0967-6120, 1573-143X","issue":"4","journalAbbreviation":"Aquacult Int","language":"en","page":"1089-1103","source":"DOI.org (Crossref)","title":"Survival and growth performance of Crassostrea virginica along an estuarine gradient","volume":"23","author":[{"family":"Méthé","given":"D."},{"family":"Comeau","given":"L. A."},{"family":"Stryhn","given":"H."},{"family":"Guyondet","given":"T."},{"family":"Burka","given":"J. F."},{"family":"Landry","given":"T."},{"family":"Davidson","given":"J."}],"issued":{"date-parts":[["2015",8]]}}},{"id":244,"uris":["http://zotero.org/users/4496705/items/Y9562QBN"],"itemData":{"id":244,"type":"article-journal","abstract":"Abstract. The Baltic Sea has a salinity gradient decreasing from fully marine (&gt; 25) in the west to below 7 in the central Baltic Proper. Habitat-forming and ecologically dominant mytilid mussels exhibit decreasing growth when salinity &lt; 11; however, the mechanisms underlying reduced calcification rates in dilute seawater are not fully understood. Both [HCO3-] and [Ca2+] also decrease with salinity, challenging calcifying organisms through CaCO3 undersaturation (Ω≤1) and unfavourable ratios of calcification substrates ([Ca2+] and [HCO3-]) to the inhibitor (H+), expressed as the extended substrate–inhibitor ratio (ESIR). This study combined in situ monitoring of three southwest Baltic mussel reefs with two laboratory experiments to assess how various environmental conditions and isolated abiotic factors (salinity, [Ca2+], [HCO3-] and pH) impact calcification in mytilid mussels along the Baltic salinity gradient. Laboratory experiments rearing juvenile Baltic Mytilus at a range of salinities (6, 11 and 16), HCO3- concentrations (300–2100 µmol kg−1) and Ca2+ concentrations (0.5–4 mmol kg−1) reveal that as individual factors, low [HCO3-], pH and salinity cannot explain low calcification rates in the Baltic Sea. Calcification rates are impeded when Ωaragonite ≤ 1 or ESIR ≤ 0.7 primarily due to [Ca2+] limitation which becomes relevant at</w:instrText>
      </w:r>
      <w:r w:rsidR="00166ABE" w:rsidRPr="00D92888">
        <w:rPr>
          <w:rFonts w:ascii="Arial" w:hAnsi="Arial" w:cs="Arial"/>
          <w:sz w:val="24"/>
          <w:szCs w:val="24"/>
          <w:rPrChange w:id="313" w:author="alisha saley" w:date="2023-12-03T10:04:00Z">
            <w:rPr>
              <w:rFonts w:ascii="Arial" w:hAnsi="Arial" w:cs="Arial"/>
              <w:sz w:val="24"/>
              <w:szCs w:val="24"/>
              <w:lang w:val="fr-FR"/>
            </w:rPr>
          </w:rPrChange>
        </w:rPr>
        <w:instrText xml:space="preserve"> a salinity of ca. 11 in the Baltic Sea. Field monitoring of carbonate chemistry and calcification rates suggest increased food availability may be able to mask the negative impacts of periodic sub-optimal carbonate chemistry, but not when seawater conditions are permanently adverse, as observed in two Baltic reefs at salinities &lt; 11. Regional climate models predict a rapid desalination of the southwest and central Baltic over the next century and potentially a reduction in [Ca2+] which may shift the distribution of marine calcifiers westward. It is therefore vital to understand the mechanisms by which the ionic composition of seawater impacts bivalve calcification for better predicting the future of benthic Baltic ecosystems.","container-title":"Biogeosciences","DOI":"10.5194/bg-18-2573-2021","ISSN":"1726-4189","issue":"8","journalAbbreviation":"Biogeosciences","language":"en","page":"2573-2590","source":"DOI.org (Crossref)","title":"Decoupling salinity and carbonate chemistry: low calcium ion concentration rather than salinity limits calcification in Baltic Sea mussels","title-short":"Decoupling salinity and carbonate chemistry","volume":"18","author":[{"family":"Sanders","given":"Trystan"},{"family":"Thomsen","given":"Jörn"},{"family":"Müller","given":"Jens Daniel"},{"family":"Rehder","given":"Gregor"},{"family":"Melzner","given":"Frank"}],"issued":{"date-parts":[["2021",4,22]]}}}],"schema":"https://github.com/citation-style-language/schema/raw/master/csl-citation.json"} </w:instrText>
      </w:r>
      <w:r w:rsidR="00146552">
        <w:rPr>
          <w:rFonts w:ascii="Arial" w:hAnsi="Arial" w:cs="Arial"/>
          <w:sz w:val="24"/>
          <w:szCs w:val="24"/>
        </w:rPr>
        <w:fldChar w:fldCharType="separate"/>
      </w:r>
      <w:r w:rsidR="00166ABE" w:rsidRPr="00166ABE">
        <w:rPr>
          <w:rFonts w:ascii="Arial" w:hAnsi="Arial" w:cs="Arial"/>
          <w:sz w:val="24"/>
          <w:szCs w:val="24"/>
        </w:rPr>
        <w:t>(</w:t>
      </w:r>
      <w:proofErr w:type="spellStart"/>
      <w:r w:rsidR="00166ABE" w:rsidRPr="00166ABE">
        <w:rPr>
          <w:rFonts w:ascii="Arial" w:hAnsi="Arial" w:cs="Arial"/>
          <w:sz w:val="24"/>
          <w:szCs w:val="24"/>
        </w:rPr>
        <w:t>Méthé</w:t>
      </w:r>
      <w:proofErr w:type="spellEnd"/>
      <w:r w:rsidR="00166ABE" w:rsidRPr="00166ABE">
        <w:rPr>
          <w:rFonts w:ascii="Arial" w:hAnsi="Arial" w:cs="Arial"/>
          <w:sz w:val="24"/>
          <w:szCs w:val="24"/>
        </w:rPr>
        <w:t xml:space="preserve"> et al. 2015, Sanders et al. 2021)</w:t>
      </w:r>
      <w:r w:rsidR="00146552">
        <w:rPr>
          <w:rFonts w:ascii="Arial" w:hAnsi="Arial" w:cs="Arial"/>
          <w:sz w:val="24"/>
          <w:szCs w:val="24"/>
        </w:rPr>
        <w:fldChar w:fldCharType="end"/>
      </w:r>
      <w:r w:rsidR="006D4655" w:rsidRPr="00D92888">
        <w:rPr>
          <w:rFonts w:ascii="Arial" w:hAnsi="Arial" w:cs="Arial"/>
          <w:sz w:val="24"/>
          <w:szCs w:val="24"/>
        </w:rPr>
        <w:t>.</w:t>
      </w:r>
      <w:del w:id="314" w:author="alisha saley" w:date="2023-12-02T12:44:00Z">
        <w:r w:rsidR="006D4655" w:rsidRPr="00D92888" w:rsidDel="009E0315">
          <w:rPr>
            <w:rFonts w:ascii="Arial" w:hAnsi="Arial" w:cs="Arial"/>
            <w:sz w:val="24"/>
            <w:szCs w:val="24"/>
          </w:rPr>
          <w:delText xml:space="preserve"> However,</w:delText>
        </w:r>
      </w:del>
      <w:ins w:id="315" w:author="alisha saley" w:date="2023-12-02T12:44:00Z">
        <w:r w:rsidR="009E0315" w:rsidRPr="00D92888">
          <w:rPr>
            <w:rFonts w:ascii="Arial" w:hAnsi="Arial" w:cs="Arial"/>
            <w:sz w:val="24"/>
            <w:szCs w:val="24"/>
          </w:rPr>
          <w:t xml:space="preserve"> </w:t>
        </w:r>
      </w:ins>
      <w:ins w:id="316" w:author="alisha saley" w:date="2023-12-03T10:04:00Z">
        <w:r w:rsidR="00D92888">
          <w:rPr>
            <w:rFonts w:ascii="Arial" w:hAnsi="Arial" w:cs="Arial"/>
            <w:sz w:val="24"/>
            <w:szCs w:val="24"/>
          </w:rPr>
          <w:t>However</w:t>
        </w:r>
      </w:ins>
      <w:ins w:id="317" w:author="alisha saley" w:date="2023-12-02T12:44:00Z">
        <w:r w:rsidR="009E0315" w:rsidRPr="00742668">
          <w:rPr>
            <w:rFonts w:ascii="Arial" w:hAnsi="Arial" w:cs="Arial"/>
            <w:sz w:val="24"/>
            <w:szCs w:val="24"/>
          </w:rPr>
          <w:t>,</w:t>
        </w:r>
      </w:ins>
      <w:r w:rsidR="003F6B77" w:rsidRPr="00742668">
        <w:rPr>
          <w:rFonts w:ascii="Arial" w:hAnsi="Arial" w:cs="Arial"/>
          <w:sz w:val="24"/>
          <w:szCs w:val="24"/>
        </w:rPr>
        <w:t xml:space="preserve"> </w:t>
      </w:r>
      <w:ins w:id="318" w:author="alisha saley" w:date="2023-12-02T10:18:00Z">
        <w:r w:rsidR="00A15A60" w:rsidRPr="00742668">
          <w:rPr>
            <w:rFonts w:ascii="Arial" w:hAnsi="Arial" w:cs="Arial"/>
            <w:sz w:val="24"/>
            <w:szCs w:val="24"/>
          </w:rPr>
          <w:t xml:space="preserve">when modifying seawater with distilled or deionized freshwater, TA </w:t>
        </w:r>
      </w:ins>
      <w:ins w:id="319" w:author="alisha saley" w:date="2023-12-02T14:45:00Z">
        <w:r w:rsidR="00742668" w:rsidRPr="00742668">
          <w:rPr>
            <w:rFonts w:ascii="Arial" w:hAnsi="Arial" w:cs="Arial"/>
            <w:sz w:val="24"/>
            <w:szCs w:val="24"/>
            <w:rPrChange w:id="320" w:author="alisha saley" w:date="2023-12-02T14:48:00Z">
              <w:rPr>
                <w:rFonts w:ascii="Arial" w:hAnsi="Arial" w:cs="Arial"/>
                <w:b/>
                <w:bCs/>
                <w:sz w:val="24"/>
                <w:szCs w:val="24"/>
              </w:rPr>
            </w:rPrChange>
          </w:rPr>
          <w:t>undergoes</w:t>
        </w:r>
      </w:ins>
      <w:ins w:id="321" w:author="alisha saley" w:date="2023-12-02T10:18:00Z">
        <w:r w:rsidR="00A15A60" w:rsidRPr="00742668">
          <w:rPr>
            <w:rFonts w:ascii="Arial" w:hAnsi="Arial" w:cs="Arial"/>
            <w:sz w:val="24"/>
            <w:szCs w:val="24"/>
          </w:rPr>
          <w:t xml:space="preserve"> </w:t>
        </w:r>
      </w:ins>
      <w:ins w:id="322" w:author="alisha saley" w:date="2023-12-02T12:44:00Z">
        <w:r w:rsidR="009E0315" w:rsidRPr="00742668">
          <w:rPr>
            <w:rFonts w:ascii="Arial" w:hAnsi="Arial" w:cs="Arial"/>
            <w:sz w:val="24"/>
            <w:szCs w:val="24"/>
          </w:rPr>
          <w:t xml:space="preserve">linear </w:t>
        </w:r>
      </w:ins>
      <w:ins w:id="323" w:author="alisha saley" w:date="2023-12-02T10:18:00Z">
        <w:r w:rsidR="00A15A60" w:rsidRPr="00742668">
          <w:rPr>
            <w:rFonts w:ascii="Arial" w:hAnsi="Arial" w:cs="Arial"/>
            <w:sz w:val="24"/>
            <w:szCs w:val="24"/>
          </w:rPr>
          <w:t>dilut</w:t>
        </w:r>
      </w:ins>
      <w:ins w:id="324" w:author="alisha saley" w:date="2023-12-02T14:45:00Z">
        <w:r w:rsidR="00742668" w:rsidRPr="00742668">
          <w:rPr>
            <w:rFonts w:ascii="Arial" w:hAnsi="Arial" w:cs="Arial"/>
            <w:sz w:val="24"/>
            <w:szCs w:val="24"/>
            <w:rPrChange w:id="325" w:author="alisha saley" w:date="2023-12-02T14:48:00Z">
              <w:rPr>
                <w:rFonts w:ascii="Arial" w:hAnsi="Arial" w:cs="Arial"/>
                <w:b/>
                <w:bCs/>
                <w:sz w:val="24"/>
                <w:szCs w:val="24"/>
              </w:rPr>
            </w:rPrChange>
          </w:rPr>
          <w:t>ion</w:t>
        </w:r>
      </w:ins>
      <w:ins w:id="326" w:author="alisha saley" w:date="2023-12-03T10:04:00Z">
        <w:r w:rsidR="00D92888">
          <w:rPr>
            <w:rFonts w:ascii="Arial" w:hAnsi="Arial" w:cs="Arial"/>
            <w:sz w:val="24"/>
            <w:szCs w:val="24"/>
          </w:rPr>
          <w:t xml:space="preserve">, </w:t>
        </w:r>
      </w:ins>
      <w:ins w:id="327" w:author="alisha saley" w:date="2023-12-03T10:06:00Z">
        <w:r w:rsidR="00D92888">
          <w:rPr>
            <w:rFonts w:ascii="Arial" w:hAnsi="Arial" w:cs="Arial"/>
            <w:sz w:val="24"/>
            <w:szCs w:val="24"/>
          </w:rPr>
          <w:t>due to</w:t>
        </w:r>
      </w:ins>
      <w:ins w:id="328" w:author="alisha saley" w:date="2023-12-03T10:04:00Z">
        <w:r w:rsidR="00D92888">
          <w:rPr>
            <w:rFonts w:ascii="Arial" w:hAnsi="Arial" w:cs="Arial"/>
            <w:sz w:val="24"/>
            <w:szCs w:val="24"/>
          </w:rPr>
          <w:t xml:space="preserve"> negligible contributions from the freshwater</w:t>
        </w:r>
      </w:ins>
      <w:ins w:id="329" w:author="alisha saley" w:date="2023-12-02T16:28:00Z">
        <w:r w:rsidR="00E56C88">
          <w:rPr>
            <w:rFonts w:ascii="Arial" w:hAnsi="Arial" w:cs="Arial"/>
            <w:sz w:val="24"/>
            <w:szCs w:val="24"/>
          </w:rPr>
          <w:t xml:space="preserve">. </w:t>
        </w:r>
      </w:ins>
      <w:ins w:id="330" w:author="alisha saley" w:date="2023-12-02T10:18:00Z">
        <w:r w:rsidR="00A15A60" w:rsidRPr="00742668">
          <w:rPr>
            <w:rFonts w:ascii="Arial" w:hAnsi="Arial" w:cs="Arial"/>
            <w:sz w:val="24"/>
            <w:szCs w:val="24"/>
          </w:rPr>
          <w:t xml:space="preserve">Correlations such as these </w:t>
        </w:r>
      </w:ins>
      <w:ins w:id="331" w:author="alisha saley" w:date="2023-12-02T12:45:00Z">
        <w:r w:rsidR="009E0315" w:rsidRPr="00742668">
          <w:rPr>
            <w:rFonts w:ascii="Arial" w:hAnsi="Arial" w:cs="Arial"/>
            <w:sz w:val="24"/>
            <w:szCs w:val="24"/>
          </w:rPr>
          <w:t>can</w:t>
        </w:r>
      </w:ins>
      <w:del w:id="332" w:author="alisha saley" w:date="2023-12-02T10:18:00Z">
        <w:r w:rsidRPr="00742668" w:rsidDel="00A15A60">
          <w:rPr>
            <w:rFonts w:ascii="Arial" w:hAnsi="Arial" w:cs="Arial"/>
            <w:sz w:val="24"/>
            <w:szCs w:val="24"/>
          </w:rPr>
          <w:delText xml:space="preserve">correlations between decreased </w:delText>
        </w:r>
        <w:r w:rsidR="00D47394" w:rsidRPr="00742668" w:rsidDel="00A15A60">
          <w:rPr>
            <w:rFonts w:ascii="Arial" w:hAnsi="Arial" w:cs="Arial"/>
            <w:sz w:val="24"/>
            <w:szCs w:val="24"/>
          </w:rPr>
          <w:delText>salinity</w:delText>
        </w:r>
        <w:r w:rsidRPr="00742668" w:rsidDel="00A15A60">
          <w:rPr>
            <w:rFonts w:ascii="Arial" w:hAnsi="Arial" w:cs="Arial"/>
            <w:sz w:val="24"/>
            <w:szCs w:val="24"/>
          </w:rPr>
          <w:delText xml:space="preserve"> and </w:delText>
        </w:r>
        <w:r w:rsidR="00674C2E" w:rsidRPr="00742668" w:rsidDel="00A15A60">
          <w:rPr>
            <w:rFonts w:ascii="Arial" w:hAnsi="Arial" w:cs="Arial"/>
            <w:sz w:val="24"/>
            <w:szCs w:val="24"/>
          </w:rPr>
          <w:delText>TA</w:delText>
        </w:r>
      </w:del>
      <w:del w:id="333" w:author="alisha saley" w:date="2023-12-02T12:45:00Z">
        <w:r w:rsidR="0052440D" w:rsidRPr="00742668" w:rsidDel="009E0315">
          <w:rPr>
            <w:rFonts w:ascii="Arial" w:hAnsi="Arial" w:cs="Arial"/>
            <w:sz w:val="24"/>
            <w:szCs w:val="24"/>
          </w:rPr>
          <w:delText xml:space="preserve"> </w:delText>
        </w:r>
      </w:del>
      <w:del w:id="334" w:author="alisha saley" w:date="2023-12-02T10:18:00Z">
        <w:r w:rsidR="0052440D" w:rsidRPr="00742668" w:rsidDel="00A15A60">
          <w:rPr>
            <w:rFonts w:ascii="Arial" w:hAnsi="Arial" w:cs="Arial"/>
            <w:sz w:val="24"/>
            <w:szCs w:val="24"/>
          </w:rPr>
          <w:delText>when modifying seawater with distilled or deionized freshwater</w:delText>
        </w:r>
        <w:r w:rsidR="00674C2E" w:rsidRPr="00742668" w:rsidDel="00A15A60">
          <w:rPr>
            <w:rFonts w:ascii="Arial" w:hAnsi="Arial" w:cs="Arial"/>
            <w:sz w:val="24"/>
            <w:szCs w:val="24"/>
          </w:rPr>
          <w:delText xml:space="preserve"> </w:delText>
        </w:r>
      </w:del>
      <w:del w:id="335" w:author="alisha saley" w:date="2023-12-02T12:45:00Z">
        <w:r w:rsidR="00B93A31" w:rsidRPr="00742668" w:rsidDel="009E0315">
          <w:rPr>
            <w:rFonts w:ascii="Arial" w:hAnsi="Arial" w:cs="Arial"/>
            <w:sz w:val="24"/>
            <w:szCs w:val="24"/>
          </w:rPr>
          <w:delText xml:space="preserve">may </w:delText>
        </w:r>
        <w:r w:rsidR="006D4655" w:rsidRPr="00742668" w:rsidDel="009E0315">
          <w:rPr>
            <w:rFonts w:ascii="Arial" w:hAnsi="Arial" w:cs="Arial"/>
            <w:sz w:val="24"/>
            <w:szCs w:val="24"/>
          </w:rPr>
          <w:delText>have</w:delText>
        </w:r>
      </w:del>
      <w:r w:rsidR="00085FF7" w:rsidRPr="00742668">
        <w:rPr>
          <w:rFonts w:ascii="Arial" w:hAnsi="Arial" w:cs="Arial"/>
          <w:sz w:val="24"/>
          <w:szCs w:val="24"/>
        </w:rPr>
        <w:t xml:space="preserve"> </w:t>
      </w:r>
      <w:del w:id="336" w:author="alisha saley" w:date="2023-12-02T12:45:00Z">
        <w:r w:rsidRPr="00742668" w:rsidDel="009E0315">
          <w:rPr>
            <w:rFonts w:ascii="Arial" w:hAnsi="Arial" w:cs="Arial"/>
            <w:sz w:val="24"/>
            <w:szCs w:val="24"/>
          </w:rPr>
          <w:delText>b</w:delText>
        </w:r>
        <w:r w:rsidR="006D4655" w:rsidRPr="00742668" w:rsidDel="009E0315">
          <w:rPr>
            <w:rFonts w:ascii="Arial" w:hAnsi="Arial" w:cs="Arial"/>
            <w:sz w:val="24"/>
            <w:szCs w:val="24"/>
          </w:rPr>
          <w:delText>lurred</w:delText>
        </w:r>
      </w:del>
      <w:ins w:id="337" w:author="alisha saley" w:date="2023-12-02T12:45:00Z">
        <w:r w:rsidR="009E0315" w:rsidRPr="00742668">
          <w:rPr>
            <w:rFonts w:ascii="Arial" w:hAnsi="Arial" w:cs="Arial"/>
            <w:sz w:val="24"/>
            <w:szCs w:val="24"/>
          </w:rPr>
          <w:t>obfuscate</w:t>
        </w:r>
      </w:ins>
      <w:r w:rsidR="006D4655" w:rsidRPr="00742668">
        <w:rPr>
          <w:rFonts w:ascii="Arial" w:hAnsi="Arial" w:cs="Arial"/>
          <w:sz w:val="24"/>
          <w:szCs w:val="24"/>
        </w:rPr>
        <w:t xml:space="preserve"> </w:t>
      </w:r>
      <w:r w:rsidRPr="00742668">
        <w:rPr>
          <w:rFonts w:ascii="Arial" w:hAnsi="Arial" w:cs="Arial"/>
          <w:sz w:val="24"/>
          <w:szCs w:val="24"/>
        </w:rPr>
        <w:t>the</w:t>
      </w:r>
      <w:ins w:id="338" w:author="alisha saley" w:date="2023-12-03T10:07:00Z">
        <w:r w:rsidR="00D92888">
          <w:rPr>
            <w:rFonts w:ascii="Arial" w:hAnsi="Arial" w:cs="Arial"/>
            <w:sz w:val="24"/>
            <w:szCs w:val="24"/>
          </w:rPr>
          <w:t xml:space="preserve"> potential import of</w:t>
        </w:r>
      </w:ins>
      <w:ins w:id="339" w:author="alisha saley" w:date="2023-12-03T10:05:00Z">
        <w:r w:rsidR="00D92888">
          <w:rPr>
            <w:rFonts w:ascii="Arial" w:hAnsi="Arial" w:cs="Arial"/>
            <w:sz w:val="24"/>
            <w:szCs w:val="24"/>
          </w:rPr>
          <w:t xml:space="preserve"> </w:t>
        </w:r>
      </w:ins>
      <w:ins w:id="340" w:author="alisha saley" w:date="2023-12-03T10:08:00Z">
        <w:r w:rsidR="00D92888">
          <w:rPr>
            <w:rFonts w:ascii="Arial" w:hAnsi="Arial" w:cs="Arial"/>
            <w:sz w:val="24"/>
            <w:szCs w:val="24"/>
          </w:rPr>
          <w:t>freshwater</w:t>
        </w:r>
      </w:ins>
      <w:ins w:id="341" w:author="alisha saley" w:date="2023-12-03T10:06:00Z">
        <w:r w:rsidR="00D92888">
          <w:rPr>
            <w:rFonts w:ascii="Arial" w:hAnsi="Arial" w:cs="Arial"/>
            <w:sz w:val="24"/>
            <w:szCs w:val="24"/>
          </w:rPr>
          <w:t xml:space="preserve"> </w:t>
        </w:r>
      </w:ins>
      <w:ins w:id="342" w:author="alisha saley" w:date="2023-12-03T10:08:00Z">
        <w:r w:rsidR="00D92888">
          <w:rPr>
            <w:rFonts w:ascii="Arial" w:hAnsi="Arial" w:cs="Arial"/>
            <w:sz w:val="24"/>
            <w:szCs w:val="24"/>
          </w:rPr>
          <w:t>TA</w:t>
        </w:r>
      </w:ins>
      <w:ins w:id="343" w:author="alisha saley" w:date="2023-12-03T10:06:00Z">
        <w:r w:rsidR="00D92888">
          <w:rPr>
            <w:rFonts w:ascii="Arial" w:hAnsi="Arial" w:cs="Arial"/>
            <w:sz w:val="24"/>
            <w:szCs w:val="24"/>
          </w:rPr>
          <w:t xml:space="preserve"> </w:t>
        </w:r>
      </w:ins>
      <w:ins w:id="344" w:author="alisha saley" w:date="2023-12-03T10:07:00Z">
        <w:r w:rsidR="00D92888">
          <w:rPr>
            <w:rFonts w:ascii="Arial" w:hAnsi="Arial" w:cs="Arial"/>
            <w:sz w:val="24"/>
            <w:szCs w:val="24"/>
          </w:rPr>
          <w:t>contributions</w:t>
        </w:r>
      </w:ins>
      <w:ins w:id="345" w:author="alisha saley" w:date="2023-12-03T10:06:00Z">
        <w:r w:rsidR="00D92888">
          <w:rPr>
            <w:rFonts w:ascii="Arial" w:hAnsi="Arial" w:cs="Arial"/>
            <w:sz w:val="24"/>
            <w:szCs w:val="24"/>
          </w:rPr>
          <w:t xml:space="preserve"> in natur</w:t>
        </w:r>
      </w:ins>
      <w:ins w:id="346" w:author="alisha saley" w:date="2023-12-03T10:07:00Z">
        <w:r w:rsidR="00D92888">
          <w:rPr>
            <w:rFonts w:ascii="Arial" w:hAnsi="Arial" w:cs="Arial"/>
            <w:sz w:val="24"/>
            <w:szCs w:val="24"/>
          </w:rPr>
          <w:t xml:space="preserve">al systems </w:t>
        </w:r>
        <w:r w:rsidR="00D92888" w:rsidRPr="00742668">
          <w:rPr>
            <w:rFonts w:ascii="Arial" w:hAnsi="Arial" w:cs="Arial"/>
            <w:sz w:val="24"/>
            <w:szCs w:val="24"/>
          </w:rPr>
          <w:t xml:space="preserve">on </w:t>
        </w:r>
        <w:r w:rsidR="00D92888">
          <w:rPr>
            <w:rFonts w:ascii="Arial" w:hAnsi="Arial" w:cs="Arial"/>
            <w:sz w:val="24"/>
            <w:szCs w:val="24"/>
          </w:rPr>
          <w:t xml:space="preserve">oyster </w:t>
        </w:r>
        <w:r w:rsidR="00D92888" w:rsidRPr="00742668">
          <w:rPr>
            <w:rFonts w:ascii="Arial" w:hAnsi="Arial" w:cs="Arial"/>
            <w:sz w:val="24"/>
            <w:szCs w:val="24"/>
          </w:rPr>
          <w:t>growth</w:t>
        </w:r>
      </w:ins>
      <w:del w:id="347" w:author="alisha saley" w:date="2023-12-02T12:45:00Z">
        <w:r w:rsidRPr="00742668" w:rsidDel="009E0315">
          <w:rPr>
            <w:rFonts w:ascii="Arial" w:hAnsi="Arial" w:cs="Arial"/>
            <w:sz w:val="24"/>
            <w:szCs w:val="24"/>
          </w:rPr>
          <w:delText xml:space="preserve"> relative </w:delText>
        </w:r>
      </w:del>
      <w:del w:id="348" w:author="alisha saley" w:date="2023-12-03T10:06:00Z">
        <w:r w:rsidRPr="00742668" w:rsidDel="00D92888">
          <w:rPr>
            <w:rFonts w:ascii="Arial" w:hAnsi="Arial" w:cs="Arial"/>
            <w:sz w:val="24"/>
            <w:szCs w:val="24"/>
          </w:rPr>
          <w:delText>importance of</w:delText>
        </w:r>
      </w:del>
      <w:del w:id="349" w:author="alisha saley" w:date="2023-12-03T10:05:00Z">
        <w:r w:rsidRPr="00742668" w:rsidDel="00D92888">
          <w:rPr>
            <w:rFonts w:ascii="Arial" w:hAnsi="Arial" w:cs="Arial"/>
            <w:sz w:val="24"/>
            <w:szCs w:val="24"/>
          </w:rPr>
          <w:delText xml:space="preserve"> </w:delText>
        </w:r>
      </w:del>
      <w:del w:id="350" w:author="alisha saley" w:date="2023-12-03T10:06:00Z">
        <w:r w:rsidR="006D4655" w:rsidRPr="00742668" w:rsidDel="00D92888">
          <w:rPr>
            <w:rFonts w:ascii="Arial" w:hAnsi="Arial" w:cs="Arial"/>
            <w:sz w:val="24"/>
            <w:szCs w:val="24"/>
          </w:rPr>
          <w:delText>these two factors</w:delText>
        </w:r>
      </w:del>
      <w:ins w:id="351" w:author="alisha saley" w:date="2023-12-02T16:28:00Z">
        <w:r w:rsidR="00E56C88">
          <w:rPr>
            <w:rFonts w:ascii="Arial" w:hAnsi="Arial" w:cs="Arial"/>
            <w:sz w:val="24"/>
            <w:szCs w:val="24"/>
          </w:rPr>
          <w:t xml:space="preserve"> </w:t>
        </w:r>
      </w:ins>
      <w:r w:rsidR="00E56C88">
        <w:rPr>
          <w:rFonts w:ascii="Arial" w:hAnsi="Arial" w:cs="Arial"/>
          <w:sz w:val="24"/>
          <w:szCs w:val="24"/>
        </w:rPr>
        <w:fldChar w:fldCharType="begin"/>
      </w:r>
      <w:r w:rsidR="00D92888">
        <w:rPr>
          <w:rFonts w:ascii="Arial" w:hAnsi="Arial" w:cs="Arial"/>
          <w:sz w:val="24"/>
          <w:szCs w:val="24"/>
        </w:rPr>
        <w:instrText xml:space="preserve"> ADDIN ZOTERO_ITEM CSL_CITATION {"citationID":"WHVtCSXk","properties":{"formattedCitation":"(Waldbusser et al. 2011, Hollarsmith et al. 2020)","plainCitation":"(Waldbusser et al. 2011, Hollarsmith et al. 2020)","noteIndex":0},"citationItems":[{"id":213,"uris":["http://zotero.org/users/4496705/items/G8WF9V6D"],"itemData":{"id":213,"type":"article-journal","container-title":"Estuaries and Coasts","DOI":"10.1007/s12237-010-9307-0","ISSN":"1559-2723, 1559-2731","issue":"2","journalAbbreviation":"Estuaries and Coasts","language":"en","page":"221-231","source":"DOI.org (Crossref)","title":"Biocalcification in the Eastern Oyster (Crassostrea virginica) in Relation to Long-term Trends in Chesapeake Bay pH","volume":"34","author":[{"family":"Waldbusser","given":"George G."},{"family":"Voigt","given":"Erin P."},{"family":"Bergschneider","given":"Heather"},{"family":"Green","given":"Mark A."},{"family":"Newell","given":"Roger I. E."}],"issued":{"date-parts":[["2011",3]]}}},{"id":1055,"uris":["http://zotero.org/users/4496705/items/UQTRE2HD"],"itemData":{"id":1055,"type":"article-journal","abstract":"Abstract\n            \n              The effects of climate change, including ocean acidification and ocean heatwaves, on biological communities in estuaries are often uncertain. Part of the uncertainty is due to the complex suite of environmental factors in addition to acidification and warming that influence the growth of shells and skeletons of many estuarine organisms. The goal of this study was to document spatial and temporal variation in water column properties and to measure the in situ effects on larval and recently settled stages of ecologically important Olympia oysters (\n              Ostrea lurida\n              ) and commercially important Pacific oysters (\n              Crassostrea gigas\n              ) in a low</w:instrText>
      </w:r>
      <w:r w:rsidR="00D92888">
        <w:rPr>
          <w:rFonts w:ascii="Cambria Math" w:hAnsi="Cambria Math" w:cs="Cambria Math"/>
          <w:sz w:val="24"/>
          <w:szCs w:val="24"/>
        </w:rPr>
        <w:instrText>‐</w:instrText>
      </w:r>
      <w:r w:rsidR="00D92888">
        <w:rPr>
          <w:rFonts w:ascii="Arial" w:hAnsi="Arial" w:cs="Arial"/>
          <w:sz w:val="24"/>
          <w:szCs w:val="24"/>
        </w:rPr>
        <w:instrText>inflow estuary with a Mediterranean climate in Northern California. Our results reveal that seasonal inputs of upwelled or riverine water create important and predictable gradients of carbonate system parameters, temperature, salinity, dissolved oxygen (DO), and other variables that influence oyster performance, and that the influence of these gradients is contingent upon the location in the estuary as well as seasonal timing. During upwelling events (dry season), temperature, carbonate chemistry, and DO had the greatest impact on oyster performance. During runoff events (wet season), gradients in salinity, nutrient concentrations, and total alkalinity driven by river discharge were comparatively more important. These results suggest that the spatial importance of carbonate chemistry and temperature are seasonally variable and are two of several other factors that determine oyster performance. We use these results to discuss future impacts on oysters given projected regional changes in the frequency and magnitude of upwelling and precipitation</w:instrText>
      </w:r>
      <w:r w:rsidR="00D92888">
        <w:rPr>
          <w:rFonts w:ascii="Cambria Math" w:hAnsi="Cambria Math" w:cs="Cambria Math"/>
          <w:sz w:val="24"/>
          <w:szCs w:val="24"/>
        </w:rPr>
        <w:instrText>‐</w:instrText>
      </w:r>
      <w:r w:rsidR="00D92888">
        <w:rPr>
          <w:rFonts w:ascii="Arial" w:hAnsi="Arial" w:cs="Arial"/>
          <w:sz w:val="24"/>
          <w:szCs w:val="24"/>
        </w:rPr>
        <w:instrText xml:space="preserve">driven runoff events.","container-title":"Limnology and Oceanography","DOI":"10.1002/lno.11293","ISSN":"0024-3590, 1939-5590","issue":"2","journalAbbreviation":"Limnology &amp; Oceanography","language":"en","page":"224-235","source":"DOI.org (Crossref)","title":"Effects of seasonal upwelling and runoff on water chemistry and growth and survival of native and commercial oysters","volume":"65","author":[{"family":"Hollarsmith","given":"Jordan A."},{"family":"Sadowski","given":"Jason S."},{"family":"Picard","given":"Manon M. M."},{"family":"Cheng","given":"Brian"},{"family":"Farlin","given":"James"},{"family":"Russell","given":"Ann"},{"family":"Grosholz","given":"Edwin D."}],"issued":{"date-parts":[["2020",2]]}}}],"schema":"https://github.com/citation-style-language/schema/raw/master/csl-citation.json"} </w:instrText>
      </w:r>
      <w:r w:rsidR="00E56C88">
        <w:rPr>
          <w:rFonts w:ascii="Arial" w:hAnsi="Arial" w:cs="Arial"/>
          <w:sz w:val="24"/>
          <w:szCs w:val="24"/>
        </w:rPr>
        <w:fldChar w:fldCharType="separate"/>
      </w:r>
      <w:r w:rsidR="00D92888" w:rsidRPr="00D92888">
        <w:rPr>
          <w:rFonts w:ascii="Arial" w:hAnsi="Arial" w:cs="Arial"/>
          <w:sz w:val="24"/>
        </w:rPr>
        <w:t>(</w:t>
      </w:r>
      <w:proofErr w:type="spellStart"/>
      <w:r w:rsidR="00D92888" w:rsidRPr="00D92888">
        <w:rPr>
          <w:rFonts w:ascii="Arial" w:hAnsi="Arial" w:cs="Arial"/>
          <w:sz w:val="24"/>
        </w:rPr>
        <w:t>Waldbusser</w:t>
      </w:r>
      <w:proofErr w:type="spellEnd"/>
      <w:r w:rsidR="00D92888" w:rsidRPr="00D92888">
        <w:rPr>
          <w:rFonts w:ascii="Arial" w:hAnsi="Arial" w:cs="Arial"/>
          <w:sz w:val="24"/>
        </w:rPr>
        <w:t xml:space="preserve"> et al. 2011, </w:t>
      </w:r>
      <w:proofErr w:type="spellStart"/>
      <w:r w:rsidR="00D92888" w:rsidRPr="00D92888">
        <w:rPr>
          <w:rFonts w:ascii="Arial" w:hAnsi="Arial" w:cs="Arial"/>
          <w:sz w:val="24"/>
        </w:rPr>
        <w:t>Hollarsmith</w:t>
      </w:r>
      <w:proofErr w:type="spellEnd"/>
      <w:r w:rsidR="00D92888" w:rsidRPr="00D92888">
        <w:rPr>
          <w:rFonts w:ascii="Arial" w:hAnsi="Arial" w:cs="Arial"/>
          <w:sz w:val="24"/>
        </w:rPr>
        <w:t xml:space="preserve"> et al. 2020)</w:t>
      </w:r>
      <w:r w:rsidR="00E56C88">
        <w:rPr>
          <w:rFonts w:ascii="Arial" w:hAnsi="Arial" w:cs="Arial"/>
          <w:sz w:val="24"/>
          <w:szCs w:val="24"/>
        </w:rPr>
        <w:fldChar w:fldCharType="end"/>
      </w:r>
      <w:ins w:id="352" w:author="alisha saley" w:date="2023-12-02T10:19:00Z">
        <w:r w:rsidR="00A15A60" w:rsidRPr="00742668">
          <w:rPr>
            <w:rFonts w:ascii="Arial" w:hAnsi="Arial" w:cs="Arial"/>
            <w:sz w:val="24"/>
            <w:szCs w:val="24"/>
          </w:rPr>
          <w:t>,</w:t>
        </w:r>
      </w:ins>
      <w:del w:id="353" w:author="alisha saley" w:date="2023-12-02T10:19:00Z">
        <w:r w:rsidR="006D4655" w:rsidRPr="00742668" w:rsidDel="00A15A60">
          <w:rPr>
            <w:rFonts w:ascii="Arial" w:hAnsi="Arial" w:cs="Arial"/>
            <w:sz w:val="24"/>
            <w:szCs w:val="24"/>
          </w:rPr>
          <w:delText xml:space="preserve"> in many such studies</w:delText>
        </w:r>
        <w:r w:rsidR="00447E29" w:rsidRPr="00742668" w:rsidDel="00A15A60">
          <w:rPr>
            <w:rFonts w:ascii="Arial" w:hAnsi="Arial" w:cs="Arial"/>
            <w:sz w:val="24"/>
            <w:szCs w:val="24"/>
          </w:rPr>
          <w:delText>,</w:delText>
        </w:r>
      </w:del>
      <w:ins w:id="354" w:author="alisha saley" w:date="2023-12-02T10:19:00Z">
        <w:r w:rsidR="00A15A60" w:rsidRPr="00742668">
          <w:rPr>
            <w:rFonts w:ascii="Arial" w:hAnsi="Arial" w:cs="Arial"/>
            <w:sz w:val="24"/>
            <w:szCs w:val="24"/>
          </w:rPr>
          <w:t xml:space="preserve"> </w:t>
        </w:r>
      </w:ins>
      <w:del w:id="355" w:author="alisha saley" w:date="2023-12-02T12:46:00Z">
        <w:r w:rsidR="00447E29" w:rsidRPr="00742668" w:rsidDel="009E0315">
          <w:rPr>
            <w:rFonts w:ascii="Arial" w:hAnsi="Arial" w:cs="Arial"/>
            <w:sz w:val="24"/>
            <w:szCs w:val="24"/>
          </w:rPr>
          <w:delText xml:space="preserve"> </w:delText>
        </w:r>
      </w:del>
      <w:r w:rsidR="00447E29" w:rsidRPr="00742668">
        <w:rPr>
          <w:rFonts w:ascii="Arial" w:hAnsi="Arial" w:cs="Arial"/>
          <w:sz w:val="24"/>
          <w:szCs w:val="24"/>
        </w:rPr>
        <w:t xml:space="preserve">especially in </w:t>
      </w:r>
      <w:ins w:id="356" w:author="alisha saley" w:date="2023-12-02T12:46:00Z">
        <w:r w:rsidR="009E0315" w:rsidRPr="00742668">
          <w:rPr>
            <w:rFonts w:ascii="Arial" w:hAnsi="Arial" w:cs="Arial"/>
            <w:sz w:val="24"/>
            <w:szCs w:val="24"/>
          </w:rPr>
          <w:t xml:space="preserve">scenarios where </w:t>
        </w:r>
      </w:ins>
      <w:del w:id="357" w:author="alisha saley" w:date="2023-12-02T12:46:00Z">
        <w:r w:rsidR="00447E29" w:rsidRPr="00742668" w:rsidDel="009E0315">
          <w:rPr>
            <w:rFonts w:ascii="Arial" w:hAnsi="Arial" w:cs="Arial"/>
            <w:sz w:val="24"/>
            <w:szCs w:val="24"/>
          </w:rPr>
          <w:delText xml:space="preserve">those additionally testing </w:delText>
        </w:r>
      </w:del>
      <w:del w:id="358" w:author="alisha saley" w:date="2023-12-02T10:19:00Z">
        <w:r w:rsidR="00447E29" w:rsidRPr="00742668" w:rsidDel="00A15A60">
          <w:rPr>
            <w:rFonts w:ascii="Arial" w:hAnsi="Arial" w:cs="Arial"/>
            <w:sz w:val="24"/>
            <w:szCs w:val="24"/>
          </w:rPr>
          <w:delText xml:space="preserve">the </w:delText>
        </w:r>
      </w:del>
      <w:ins w:id="359" w:author="alisha saley" w:date="2023-12-02T14:46:00Z">
        <w:r w:rsidR="00742668" w:rsidRPr="00742668">
          <w:rPr>
            <w:rFonts w:ascii="Arial" w:hAnsi="Arial" w:cs="Arial"/>
            <w:sz w:val="24"/>
            <w:szCs w:val="24"/>
            <w:rPrChange w:id="360" w:author="alisha saley" w:date="2023-12-02T14:48:00Z">
              <w:rPr>
                <w:rFonts w:ascii="Arial" w:hAnsi="Arial" w:cs="Arial"/>
                <w:b/>
                <w:bCs/>
                <w:sz w:val="24"/>
                <w:szCs w:val="24"/>
              </w:rPr>
            </w:rPrChange>
          </w:rPr>
          <w:t>additional</w:t>
        </w:r>
      </w:ins>
      <w:ins w:id="361" w:author="alisha saley" w:date="2023-12-02T10:19:00Z">
        <w:r w:rsidR="00A15A60" w:rsidRPr="00742668">
          <w:rPr>
            <w:rFonts w:ascii="Arial" w:hAnsi="Arial" w:cs="Arial"/>
            <w:sz w:val="24"/>
            <w:szCs w:val="24"/>
          </w:rPr>
          <w:t xml:space="preserve"> seawater conditions</w:t>
        </w:r>
      </w:ins>
      <w:ins w:id="362" w:author="alisha saley" w:date="2023-12-02T14:47:00Z">
        <w:r w:rsidR="00742668" w:rsidRPr="00742668">
          <w:rPr>
            <w:rFonts w:ascii="Arial" w:hAnsi="Arial" w:cs="Arial"/>
            <w:sz w:val="24"/>
            <w:szCs w:val="24"/>
            <w:rPrChange w:id="363" w:author="alisha saley" w:date="2023-12-02T14:48:00Z">
              <w:rPr>
                <w:rFonts w:ascii="Arial" w:hAnsi="Arial" w:cs="Arial"/>
                <w:b/>
                <w:bCs/>
                <w:sz w:val="24"/>
                <w:szCs w:val="24"/>
              </w:rPr>
            </w:rPrChange>
          </w:rPr>
          <w:t xml:space="preserve"> influenced by TA, such as seawater pH, are tested </w:t>
        </w:r>
      </w:ins>
      <w:del w:id="364" w:author="alisha saley" w:date="2023-12-02T10:19:00Z">
        <w:r w:rsidR="00447E29" w:rsidRPr="00742668" w:rsidDel="00A15A60">
          <w:rPr>
            <w:rFonts w:ascii="Arial" w:hAnsi="Arial" w:cs="Arial"/>
            <w:sz w:val="24"/>
            <w:szCs w:val="24"/>
          </w:rPr>
          <w:delText xml:space="preserve">influence of </w:delText>
        </w:r>
        <w:r w:rsidR="0082673F" w:rsidRPr="00742668" w:rsidDel="00A15A60">
          <w:rPr>
            <w:rFonts w:ascii="Arial" w:hAnsi="Arial" w:cs="Arial"/>
            <w:sz w:val="24"/>
            <w:szCs w:val="24"/>
          </w:rPr>
          <w:delText>low pH conditions</w:delText>
        </w:r>
      </w:del>
      <w:del w:id="365" w:author="alisha saley" w:date="2023-12-02T14:47:00Z">
        <w:r w:rsidR="004C12CA" w:rsidRPr="00742668" w:rsidDel="00742668">
          <w:rPr>
            <w:rFonts w:ascii="Arial" w:hAnsi="Arial" w:cs="Arial"/>
            <w:sz w:val="24"/>
            <w:szCs w:val="24"/>
          </w:rPr>
          <w:delText xml:space="preserve"> </w:delText>
        </w:r>
      </w:del>
      <w:r w:rsidR="004C12CA" w:rsidRPr="00742668">
        <w:rPr>
          <w:rFonts w:ascii="Arial" w:hAnsi="Arial" w:cs="Arial"/>
          <w:sz w:val="24"/>
          <w:szCs w:val="24"/>
        </w:rPr>
        <w:fldChar w:fldCharType="begin"/>
      </w:r>
      <w:r w:rsidR="008D20E6" w:rsidRPr="00742668">
        <w:rPr>
          <w:rFonts w:ascii="Arial" w:hAnsi="Arial" w:cs="Arial"/>
          <w:sz w:val="24"/>
          <w:szCs w:val="24"/>
        </w:rPr>
        <w:instrText xml:space="preserve"> ADDIN ZOTERO_ITEM CSL_CITATION {"citationID":"5Exr5Iyu","properties":{"formattedCitation":"(Dickinson et al. 2012)","plainCitation":"(Dickinson et al. 2012)","dontUpdate":true,"noteIndex":0},"citationItems":[{"id":2,"uris":["http://zotero.org/users/4496705/items/FLKNSXX9"],"itemData":{"id":2,"type":"article-journal","container-title":"Journal of Experimental Biology","DOI":"10.1242/jeb.061481","ISSN":"0022-0949, 1477-9145","issue":"1","journalAbbreviation":"Journal of Experimental Biology","language":"en","page":"29-43","source":"DOI.org (Crossref)","title":"Interactive effects of salinity and elevated CO2 levels on juvenile eastern oysters, Crassostrea virginica","volume":"215","author":[{"family":"Dickinson","given":"G. H."},{"family":"Ivanina","given":"A. V."},{"family":"Matoo","given":"O. B."},{"family":"Portner","given":"H. O."},{"family":"Lannig","given":"G."},{"family":"Bock","given":"C."},{"family":"Beniash","given":"E."},{"family":"Sokolova","given":"I. M."}],"issued":{"date-parts":[["2012",1,1]]}}}],"schema":"https://github.com/citation-style-language/schema/raw/master/csl-citation.json"} </w:instrText>
      </w:r>
      <w:r w:rsidR="004C12CA" w:rsidRPr="00742668">
        <w:rPr>
          <w:rFonts w:ascii="Arial" w:hAnsi="Arial" w:cs="Arial"/>
          <w:sz w:val="24"/>
          <w:szCs w:val="24"/>
        </w:rPr>
        <w:fldChar w:fldCharType="separate"/>
      </w:r>
      <w:r w:rsidR="004C12CA" w:rsidRPr="00742668">
        <w:rPr>
          <w:rFonts w:ascii="Arial" w:hAnsi="Arial" w:cs="Arial"/>
          <w:sz w:val="24"/>
        </w:rPr>
        <w:t>(</w:t>
      </w:r>
      <w:ins w:id="366" w:author="alisha saley" w:date="2023-12-01T18:34:00Z">
        <w:r w:rsidR="00147612" w:rsidRPr="00742668">
          <w:rPr>
            <w:rFonts w:ascii="Arial" w:hAnsi="Arial" w:cs="Arial"/>
            <w:sz w:val="24"/>
          </w:rPr>
          <w:t>e.g.</w:t>
        </w:r>
      </w:ins>
      <w:ins w:id="367" w:author="alisha saley" w:date="2023-12-02T14:47:00Z">
        <w:r w:rsidR="00742668" w:rsidRPr="00742668">
          <w:rPr>
            <w:rFonts w:ascii="Arial" w:hAnsi="Arial" w:cs="Arial"/>
            <w:sz w:val="24"/>
          </w:rPr>
          <w:t>,</w:t>
        </w:r>
      </w:ins>
      <w:del w:id="368" w:author="alisha saley" w:date="2023-12-01T18:34:00Z">
        <w:r w:rsidR="008D20E6" w:rsidRPr="00742668" w:rsidDel="00147612">
          <w:rPr>
            <w:rFonts w:ascii="Arial" w:hAnsi="Arial" w:cs="Arial"/>
            <w:sz w:val="24"/>
          </w:rPr>
          <w:delText>see</w:delText>
        </w:r>
      </w:del>
      <w:r w:rsidR="0052440D" w:rsidRPr="00742668">
        <w:rPr>
          <w:rFonts w:ascii="Arial" w:hAnsi="Arial" w:cs="Arial"/>
          <w:sz w:val="24"/>
        </w:rPr>
        <w:t xml:space="preserve"> </w:t>
      </w:r>
      <w:r w:rsidR="004C12CA" w:rsidRPr="00742668">
        <w:rPr>
          <w:rFonts w:ascii="Arial" w:hAnsi="Arial" w:cs="Arial"/>
          <w:sz w:val="24"/>
        </w:rPr>
        <w:t>Dickinson et al. 2012)</w:t>
      </w:r>
      <w:r w:rsidR="004C12CA" w:rsidRPr="00742668">
        <w:rPr>
          <w:rFonts w:ascii="Arial" w:hAnsi="Arial" w:cs="Arial"/>
          <w:sz w:val="24"/>
          <w:szCs w:val="24"/>
        </w:rPr>
        <w:fldChar w:fldCharType="end"/>
      </w:r>
      <w:r w:rsidR="00C531CA" w:rsidRPr="00742668">
        <w:rPr>
          <w:rFonts w:ascii="Arial" w:hAnsi="Arial" w:cs="Arial"/>
          <w:sz w:val="24"/>
          <w:szCs w:val="24"/>
        </w:rPr>
        <w:t xml:space="preserve">. </w:t>
      </w:r>
      <w:r w:rsidR="006D4655" w:rsidRPr="00742668">
        <w:rPr>
          <w:rFonts w:ascii="Arial" w:hAnsi="Arial" w:cs="Arial"/>
          <w:sz w:val="24"/>
          <w:szCs w:val="24"/>
        </w:rPr>
        <w:t xml:space="preserve">Therefore, explicit tests </w:t>
      </w:r>
      <w:ins w:id="369" w:author="alisha saley" w:date="2023-12-02T14:47:00Z">
        <w:r w:rsidR="00742668" w:rsidRPr="00742668">
          <w:rPr>
            <w:rFonts w:ascii="Arial" w:hAnsi="Arial" w:cs="Arial"/>
            <w:sz w:val="24"/>
            <w:szCs w:val="24"/>
          </w:rPr>
          <w:t>examining the</w:t>
        </w:r>
      </w:ins>
      <w:del w:id="370" w:author="alisha saley" w:date="2023-12-02T14:47:00Z">
        <w:r w:rsidR="006D4655" w:rsidRPr="00742668" w:rsidDel="00742668">
          <w:rPr>
            <w:rFonts w:ascii="Arial" w:hAnsi="Arial" w:cs="Arial"/>
            <w:sz w:val="24"/>
            <w:szCs w:val="24"/>
          </w:rPr>
          <w:delText>of</w:delText>
        </w:r>
      </w:del>
      <w:r w:rsidR="006D4655" w:rsidRPr="00742668">
        <w:rPr>
          <w:rFonts w:ascii="Arial" w:hAnsi="Arial" w:cs="Arial"/>
          <w:sz w:val="24"/>
          <w:szCs w:val="24"/>
        </w:rPr>
        <w:t xml:space="preserve"> </w:t>
      </w:r>
      <w:r w:rsidR="006D4655" w:rsidRPr="00742668">
        <w:rPr>
          <w:rFonts w:ascii="Arial" w:hAnsi="Arial" w:cs="Arial"/>
          <w:sz w:val="24"/>
          <w:szCs w:val="24"/>
        </w:rPr>
        <w:lastRenderedPageBreak/>
        <w:t xml:space="preserve">effects of TA and </w:t>
      </w:r>
      <w:r w:rsidR="00D47394" w:rsidRPr="00742668">
        <w:rPr>
          <w:rFonts w:ascii="Arial" w:hAnsi="Arial" w:cs="Arial"/>
          <w:sz w:val="24"/>
          <w:szCs w:val="24"/>
        </w:rPr>
        <w:t>salinity</w:t>
      </w:r>
      <w:r w:rsidR="006D4655" w:rsidRPr="00742668">
        <w:rPr>
          <w:rFonts w:ascii="Arial" w:hAnsi="Arial" w:cs="Arial"/>
          <w:sz w:val="24"/>
          <w:szCs w:val="24"/>
        </w:rPr>
        <w:t xml:space="preserve"> on calcification abilities of coastal and estuarine taxa </w:t>
      </w:r>
      <w:r w:rsidR="006D58EB" w:rsidRPr="00742668">
        <w:rPr>
          <w:rFonts w:ascii="Arial" w:hAnsi="Arial" w:cs="Arial"/>
          <w:sz w:val="24"/>
          <w:szCs w:val="24"/>
        </w:rPr>
        <w:t>are</w:t>
      </w:r>
      <w:r w:rsidR="006D4655" w:rsidRPr="00742668">
        <w:rPr>
          <w:rFonts w:ascii="Arial" w:hAnsi="Arial" w:cs="Arial"/>
          <w:sz w:val="24"/>
          <w:szCs w:val="24"/>
        </w:rPr>
        <w:t xml:space="preserve"> needed.</w:t>
      </w:r>
      <w:r w:rsidR="009B4FDE">
        <w:rPr>
          <w:rFonts w:ascii="Arial" w:hAnsi="Arial" w:cs="Arial"/>
          <w:sz w:val="24"/>
          <w:szCs w:val="24"/>
        </w:rPr>
        <w:t xml:space="preserve"> </w:t>
      </w:r>
    </w:p>
    <w:p w14:paraId="016B6DDF" w14:textId="57777463" w:rsidR="00857CEC" w:rsidRDefault="006D4655" w:rsidP="0080242F">
      <w:pPr>
        <w:pStyle w:val="NoSpacing"/>
        <w:spacing w:line="480" w:lineRule="auto"/>
        <w:ind w:firstLine="720"/>
        <w:rPr>
          <w:rFonts w:ascii="Arial" w:hAnsi="Arial" w:cs="Arial"/>
          <w:sz w:val="24"/>
          <w:szCs w:val="24"/>
        </w:rPr>
      </w:pPr>
      <w:r>
        <w:rPr>
          <w:rFonts w:ascii="Arial" w:hAnsi="Arial" w:cs="Arial"/>
          <w:sz w:val="24"/>
          <w:szCs w:val="24"/>
        </w:rPr>
        <w:t>O</w:t>
      </w:r>
      <w:r w:rsidR="005420A2" w:rsidRPr="001E12B1">
        <w:rPr>
          <w:rFonts w:ascii="Arial" w:hAnsi="Arial" w:cs="Arial"/>
          <w:sz w:val="24"/>
          <w:szCs w:val="24"/>
        </w:rPr>
        <w:t xml:space="preserve">ysters </w:t>
      </w:r>
      <w:del w:id="371" w:author="alisha saley" w:date="2023-12-02T15:10:00Z">
        <w:r w:rsidR="005420A2" w:rsidRPr="001E12B1" w:rsidDel="007E2313">
          <w:rPr>
            <w:rFonts w:ascii="Arial" w:hAnsi="Arial" w:cs="Arial"/>
            <w:sz w:val="24"/>
            <w:szCs w:val="24"/>
          </w:rPr>
          <w:delText xml:space="preserve">have </w:delText>
        </w:r>
      </w:del>
      <w:ins w:id="372" w:author="alisha saley" w:date="2023-12-02T15:10:00Z">
        <w:r w:rsidR="007E2313">
          <w:rPr>
            <w:rFonts w:ascii="Arial" w:hAnsi="Arial" w:cs="Arial"/>
            <w:sz w:val="24"/>
            <w:szCs w:val="24"/>
          </w:rPr>
          <w:t>contribute</w:t>
        </w:r>
        <w:r w:rsidR="007E2313" w:rsidRPr="001E12B1">
          <w:rPr>
            <w:rFonts w:ascii="Arial" w:hAnsi="Arial" w:cs="Arial"/>
            <w:sz w:val="24"/>
            <w:szCs w:val="24"/>
          </w:rPr>
          <w:t xml:space="preserve"> </w:t>
        </w:r>
      </w:ins>
      <w:r w:rsidR="005420A2" w:rsidRPr="001E12B1">
        <w:rPr>
          <w:rFonts w:ascii="Arial" w:hAnsi="Arial" w:cs="Arial"/>
          <w:sz w:val="24"/>
          <w:szCs w:val="24"/>
        </w:rPr>
        <w:t xml:space="preserve">significant </w:t>
      </w:r>
      <w:del w:id="373" w:author="alisha saley" w:date="2023-12-02T15:10:00Z">
        <w:r w:rsidR="005420A2" w:rsidRPr="001E12B1" w:rsidDel="007E2313">
          <w:rPr>
            <w:rFonts w:ascii="Arial" w:hAnsi="Arial" w:cs="Arial"/>
            <w:sz w:val="24"/>
            <w:szCs w:val="24"/>
          </w:rPr>
          <w:delText xml:space="preserve">economic and </w:delText>
        </w:r>
      </w:del>
      <w:r w:rsidR="005420A2" w:rsidRPr="001E12B1">
        <w:rPr>
          <w:rFonts w:ascii="Arial" w:hAnsi="Arial" w:cs="Arial"/>
          <w:sz w:val="24"/>
          <w:szCs w:val="24"/>
        </w:rPr>
        <w:t>ecological</w:t>
      </w:r>
      <w:ins w:id="374" w:author="alisha saley" w:date="2023-12-02T15:10:00Z">
        <w:r w:rsidR="007E2313">
          <w:rPr>
            <w:rFonts w:ascii="Arial" w:hAnsi="Arial" w:cs="Arial"/>
            <w:sz w:val="24"/>
            <w:szCs w:val="24"/>
          </w:rPr>
          <w:t xml:space="preserve"> and economic</w:t>
        </w:r>
      </w:ins>
      <w:r w:rsidR="005420A2" w:rsidRPr="001E12B1">
        <w:rPr>
          <w:rFonts w:ascii="Arial" w:hAnsi="Arial" w:cs="Arial"/>
          <w:sz w:val="24"/>
          <w:szCs w:val="24"/>
        </w:rPr>
        <w:t xml:space="preserve"> value</w:t>
      </w:r>
      <w:r w:rsidR="00CD74C2" w:rsidRPr="001E12B1">
        <w:rPr>
          <w:rFonts w:ascii="Arial" w:hAnsi="Arial" w:cs="Arial"/>
          <w:sz w:val="24"/>
          <w:szCs w:val="24"/>
        </w:rPr>
        <w:t xml:space="preserve"> to </w:t>
      </w:r>
      <w:r>
        <w:rPr>
          <w:rFonts w:ascii="Arial" w:hAnsi="Arial" w:cs="Arial"/>
          <w:sz w:val="24"/>
          <w:szCs w:val="24"/>
        </w:rPr>
        <w:t>coastal populations of humans and wild</w:t>
      </w:r>
      <w:ins w:id="375" w:author="alisha saley" w:date="2023-12-02T15:11:00Z">
        <w:r w:rsidR="007E2313">
          <w:rPr>
            <w:rFonts w:ascii="Arial" w:hAnsi="Arial" w:cs="Arial"/>
            <w:sz w:val="24"/>
            <w:szCs w:val="24"/>
          </w:rPr>
          <w:t xml:space="preserve">life </w:t>
        </w:r>
      </w:ins>
      <w:del w:id="376" w:author="alisha saley" w:date="2023-12-02T15:11:00Z">
        <w:r w:rsidDel="007E2313">
          <w:rPr>
            <w:rFonts w:ascii="Arial" w:hAnsi="Arial" w:cs="Arial"/>
            <w:sz w:val="24"/>
            <w:szCs w:val="24"/>
          </w:rPr>
          <w:delText xml:space="preserve"> organisms </w:delText>
        </w:r>
      </w:del>
      <w:r>
        <w:rPr>
          <w:rFonts w:ascii="Arial" w:hAnsi="Arial" w:cs="Arial"/>
          <w:sz w:val="24"/>
          <w:szCs w:val="24"/>
        </w:rPr>
        <w:t>alike</w:t>
      </w:r>
      <w:r w:rsidR="005420A2" w:rsidRPr="001E12B1">
        <w:rPr>
          <w:rFonts w:ascii="Arial" w:hAnsi="Arial" w:cs="Arial"/>
          <w:sz w:val="24"/>
          <w:szCs w:val="24"/>
        </w:rPr>
        <w:t xml:space="preserve">. </w:t>
      </w:r>
      <w:r>
        <w:rPr>
          <w:rFonts w:ascii="Arial" w:hAnsi="Arial" w:cs="Arial"/>
          <w:sz w:val="24"/>
          <w:szCs w:val="24"/>
        </w:rPr>
        <w:t>Because many</w:t>
      </w:r>
      <w:r w:rsidRPr="001E12B1">
        <w:rPr>
          <w:rFonts w:ascii="Arial" w:hAnsi="Arial" w:cs="Arial"/>
          <w:sz w:val="24"/>
          <w:szCs w:val="24"/>
        </w:rPr>
        <w:t xml:space="preserve"> </w:t>
      </w:r>
      <w:r w:rsidR="005420A2" w:rsidRPr="001E12B1">
        <w:rPr>
          <w:rFonts w:ascii="Arial" w:hAnsi="Arial" w:cs="Arial"/>
          <w:sz w:val="24"/>
          <w:szCs w:val="24"/>
        </w:rPr>
        <w:t>oyster</w:t>
      </w:r>
      <w:r>
        <w:rPr>
          <w:rFonts w:ascii="Arial" w:hAnsi="Arial" w:cs="Arial"/>
          <w:sz w:val="24"/>
          <w:szCs w:val="24"/>
        </w:rPr>
        <w:t xml:space="preserve"> species</w:t>
      </w:r>
      <w:r w:rsidR="005420A2" w:rsidRPr="001E12B1">
        <w:rPr>
          <w:rFonts w:ascii="Arial" w:hAnsi="Arial" w:cs="Arial"/>
          <w:sz w:val="24"/>
          <w:szCs w:val="24"/>
        </w:rPr>
        <w:t xml:space="preserve"> </w:t>
      </w:r>
      <w:r>
        <w:rPr>
          <w:rFonts w:ascii="Arial" w:hAnsi="Arial" w:cs="Arial"/>
          <w:sz w:val="24"/>
          <w:szCs w:val="24"/>
        </w:rPr>
        <w:t>create structure-</w:t>
      </w:r>
      <w:r w:rsidR="00B176D6" w:rsidRPr="001E12B1">
        <w:rPr>
          <w:rFonts w:ascii="Arial" w:hAnsi="Arial" w:cs="Arial"/>
          <w:sz w:val="24"/>
          <w:szCs w:val="24"/>
        </w:rPr>
        <w:t>form</w:t>
      </w:r>
      <w:r>
        <w:rPr>
          <w:rFonts w:ascii="Arial" w:hAnsi="Arial" w:cs="Arial"/>
          <w:sz w:val="24"/>
          <w:szCs w:val="24"/>
        </w:rPr>
        <w:t>ing</w:t>
      </w:r>
      <w:r w:rsidR="00B176D6" w:rsidRPr="001E12B1">
        <w:rPr>
          <w:rFonts w:ascii="Arial" w:hAnsi="Arial" w:cs="Arial"/>
          <w:sz w:val="24"/>
          <w:szCs w:val="24"/>
        </w:rPr>
        <w:t xml:space="preserve"> </w:t>
      </w:r>
      <w:r w:rsidR="005420A2" w:rsidRPr="001E12B1">
        <w:rPr>
          <w:rFonts w:ascii="Arial" w:hAnsi="Arial" w:cs="Arial"/>
          <w:sz w:val="24"/>
          <w:szCs w:val="24"/>
        </w:rPr>
        <w:t xml:space="preserve">reefs, they </w:t>
      </w:r>
      <w:r w:rsidR="00466763">
        <w:rPr>
          <w:rFonts w:ascii="Arial" w:hAnsi="Arial" w:cs="Arial"/>
          <w:sz w:val="24"/>
          <w:szCs w:val="24"/>
        </w:rPr>
        <w:t xml:space="preserve">often </w:t>
      </w:r>
      <w:r w:rsidR="005420A2" w:rsidRPr="001E12B1">
        <w:rPr>
          <w:rFonts w:ascii="Arial" w:hAnsi="Arial" w:cs="Arial"/>
          <w:sz w:val="24"/>
          <w:szCs w:val="24"/>
        </w:rPr>
        <w:t xml:space="preserve">provide habitat for other estuarine </w:t>
      </w:r>
      <w:r w:rsidR="00466763">
        <w:rPr>
          <w:rFonts w:ascii="Arial" w:hAnsi="Arial" w:cs="Arial"/>
          <w:sz w:val="24"/>
          <w:szCs w:val="24"/>
        </w:rPr>
        <w:t>taxa</w:t>
      </w:r>
      <w:r w:rsidR="00A23D95">
        <w:rPr>
          <w:rFonts w:ascii="Arial" w:hAnsi="Arial" w:cs="Arial"/>
          <w:sz w:val="24"/>
          <w:szCs w:val="24"/>
        </w:rPr>
        <w:t xml:space="preserve"> </w:t>
      </w:r>
      <w:r w:rsidR="00A23D95" w:rsidRPr="00253173">
        <w:rPr>
          <w:rFonts w:ascii="Arial" w:hAnsi="Arial" w:cs="Arial"/>
          <w:sz w:val="24"/>
          <w:szCs w:val="24"/>
        </w:rPr>
        <w:fldChar w:fldCharType="begin"/>
      </w:r>
      <w:r w:rsidR="00A23D95" w:rsidRPr="00253173">
        <w:rPr>
          <w:rFonts w:ascii="Arial" w:hAnsi="Arial" w:cs="Arial"/>
          <w:sz w:val="24"/>
          <w:szCs w:val="24"/>
        </w:rPr>
        <w:instrText xml:space="preserve"> ADDIN ZOTERO_ITEM CSL_CITATION {"citationID":"GndaA53w","properties":{"formattedCitation":"(Coen et al. 2007)","plainCitation":"(Coen et al. 2007)","noteIndex":0},"citationItems":[{"id":1067,"uris":["http://zotero.org/users/4496705/items/K845V49J"],"itemData":{"id":1067,"type":"article-journal","container-title":"Marine Ecology Progress Series","DOI":"10.3354/meps341303","ISSN":"0171-8630, 1616-1599","journalAbbreviation":"Mar. Ecol. Prog. Ser.","language":"en","page":"303-307","source":"DOI.org (Crossref)","title":"Ecosystem services related to oyster restoration","volume":"341","author":[{"family":"Coen","given":"Ld"},{"family":"Brumbaugh","given":"Rd"},{"family":"Bushek","given":"D"},{"family":"Grizzle","given":"R"},{"family":"Luckenbach","given":"Mw"},{"family":"Posey","given":"Mh"},{"family":"Powers","given":"Sp"},{"family":"Tolley","given":"Sg"}],"issued":{"date-parts":[["2007"]]}}}],"schema":"https://github.com/citation-style-language/schema/raw/master/csl-citation.json"} </w:instrText>
      </w:r>
      <w:r w:rsidR="00A23D95" w:rsidRPr="00253173">
        <w:rPr>
          <w:rFonts w:ascii="Arial" w:hAnsi="Arial" w:cs="Arial"/>
          <w:sz w:val="24"/>
          <w:szCs w:val="24"/>
        </w:rPr>
        <w:fldChar w:fldCharType="separate"/>
      </w:r>
      <w:r w:rsidR="00A23D95" w:rsidRPr="00253173">
        <w:rPr>
          <w:rFonts w:ascii="Arial" w:hAnsi="Arial" w:cs="Arial"/>
          <w:sz w:val="24"/>
        </w:rPr>
        <w:t>(Coen et al. 2007)</w:t>
      </w:r>
      <w:r w:rsidR="00A23D95" w:rsidRPr="00253173">
        <w:rPr>
          <w:rFonts w:ascii="Arial" w:hAnsi="Arial" w:cs="Arial"/>
          <w:sz w:val="24"/>
          <w:szCs w:val="24"/>
        </w:rPr>
        <w:fldChar w:fldCharType="end"/>
      </w:r>
      <w:r w:rsidRPr="00253173">
        <w:rPr>
          <w:rFonts w:ascii="Arial" w:hAnsi="Arial" w:cs="Arial"/>
          <w:sz w:val="24"/>
          <w:szCs w:val="24"/>
        </w:rPr>
        <w:t xml:space="preserve">. </w:t>
      </w:r>
      <w:r w:rsidR="00074253" w:rsidRPr="00253173">
        <w:rPr>
          <w:rFonts w:ascii="Arial" w:hAnsi="Arial" w:cs="Arial"/>
          <w:sz w:val="24"/>
          <w:szCs w:val="24"/>
        </w:rPr>
        <w:t>Moreover, they</w:t>
      </w:r>
      <w:r w:rsidRPr="00253173">
        <w:rPr>
          <w:rFonts w:ascii="Arial" w:hAnsi="Arial" w:cs="Arial"/>
          <w:sz w:val="24"/>
          <w:szCs w:val="24"/>
        </w:rPr>
        <w:t xml:space="preserve"> help</w:t>
      </w:r>
      <w:r w:rsidR="003C1A11" w:rsidRPr="00253173">
        <w:rPr>
          <w:rFonts w:ascii="Arial" w:hAnsi="Arial" w:cs="Arial"/>
          <w:sz w:val="24"/>
          <w:szCs w:val="24"/>
        </w:rPr>
        <w:t xml:space="preserve"> protect </w:t>
      </w:r>
      <w:r w:rsidRPr="00253173">
        <w:rPr>
          <w:rFonts w:ascii="Arial" w:hAnsi="Arial" w:cs="Arial"/>
          <w:sz w:val="24"/>
          <w:szCs w:val="24"/>
        </w:rPr>
        <w:t xml:space="preserve">against </w:t>
      </w:r>
      <w:r w:rsidR="003C1A11" w:rsidRPr="00253173">
        <w:rPr>
          <w:rFonts w:ascii="Arial" w:hAnsi="Arial" w:cs="Arial"/>
          <w:sz w:val="24"/>
          <w:szCs w:val="24"/>
        </w:rPr>
        <w:t xml:space="preserve">shoreline </w:t>
      </w:r>
      <w:r w:rsidRPr="00253173">
        <w:rPr>
          <w:rFonts w:ascii="Arial" w:hAnsi="Arial" w:cs="Arial"/>
          <w:sz w:val="24"/>
          <w:szCs w:val="24"/>
        </w:rPr>
        <w:t xml:space="preserve">erosion </w:t>
      </w:r>
      <w:r w:rsidR="003C1A11" w:rsidRPr="00253173">
        <w:rPr>
          <w:rFonts w:ascii="Arial" w:hAnsi="Arial" w:cs="Arial"/>
          <w:sz w:val="24"/>
          <w:szCs w:val="24"/>
        </w:rPr>
        <w:t xml:space="preserve">from </w:t>
      </w:r>
      <w:r w:rsidRPr="00253173">
        <w:rPr>
          <w:rFonts w:ascii="Arial" w:hAnsi="Arial" w:cs="Arial"/>
          <w:sz w:val="24"/>
          <w:szCs w:val="24"/>
        </w:rPr>
        <w:t xml:space="preserve">waves </w:t>
      </w:r>
      <w:r w:rsidR="00844871" w:rsidRPr="00253173">
        <w:rPr>
          <w:rFonts w:ascii="Arial" w:hAnsi="Arial" w:cs="Arial"/>
          <w:sz w:val="24"/>
          <w:szCs w:val="24"/>
        </w:rPr>
        <w:fldChar w:fldCharType="begin"/>
      </w:r>
      <w:r w:rsidR="00844871" w:rsidRPr="00253173">
        <w:rPr>
          <w:rFonts w:ascii="Arial" w:hAnsi="Arial" w:cs="Arial"/>
          <w:sz w:val="24"/>
          <w:szCs w:val="24"/>
        </w:rPr>
        <w:instrText xml:space="preserve"> ADDIN ZOTERO_ITEM CSL_CITATION {"citationID":"ykPbkkBR","properties":{"formattedCitation":"(Wiberg et al. 2019)","plainCitation":"(Wiberg et al. 2019)","noteIndex":0},"citationItems":[{"id":1069,"uris":["http://zotero.org/users/4496705/items/MV4EBNZK"],"itemData":{"id":1069,"type":"article-journal","container-title":"Estuaries and Coasts","DOI":"10.1007/s12237-018-0463-y","ISSN":"1559-2723, 1559-2731","issue":"2","journalAbbreviation":"Estuaries and Coasts","language":"en","page":"331-347","source":"DOI.org (Crossref)","title":"Wave Attenuation by Oyster Reefs in Shallow Coastal Bays","volume":"42","author":[{"family":"Wiberg","given":"Patricia L."},{"family":"Taube","given":"Sara R."},{"family":"Ferguson","given":"Amy E."},{"family":"Kremer","given":"Marnie R."},{"family":"Reidenbach","given":"Matthew A."}],"issued":{"date-parts":[["2019",3]]}}}],"schema":"https://github.com/citation-style-language/schema/raw/master/csl-citation.json"} </w:instrText>
      </w:r>
      <w:r w:rsidR="00844871" w:rsidRPr="00253173">
        <w:rPr>
          <w:rFonts w:ascii="Arial" w:hAnsi="Arial" w:cs="Arial"/>
          <w:sz w:val="24"/>
          <w:szCs w:val="24"/>
        </w:rPr>
        <w:fldChar w:fldCharType="separate"/>
      </w:r>
      <w:r w:rsidR="00844871" w:rsidRPr="00253173">
        <w:rPr>
          <w:rFonts w:ascii="Arial" w:hAnsi="Arial" w:cs="Arial"/>
          <w:sz w:val="24"/>
        </w:rPr>
        <w:t>(Wiberg et al. 2019)</w:t>
      </w:r>
      <w:r w:rsidR="00844871" w:rsidRPr="00253173">
        <w:rPr>
          <w:rFonts w:ascii="Arial" w:hAnsi="Arial" w:cs="Arial"/>
          <w:sz w:val="24"/>
          <w:szCs w:val="24"/>
        </w:rPr>
        <w:fldChar w:fldCharType="end"/>
      </w:r>
      <w:r w:rsidR="003C1A11" w:rsidRPr="00253173">
        <w:rPr>
          <w:rFonts w:ascii="Arial" w:hAnsi="Arial" w:cs="Arial"/>
          <w:sz w:val="24"/>
          <w:szCs w:val="24"/>
        </w:rPr>
        <w:t xml:space="preserve">. Commercially, </w:t>
      </w:r>
      <w:r w:rsidR="00466763" w:rsidRPr="00253173">
        <w:rPr>
          <w:rFonts w:ascii="Arial" w:hAnsi="Arial" w:cs="Arial"/>
          <w:sz w:val="24"/>
          <w:szCs w:val="24"/>
        </w:rPr>
        <w:t>when</w:t>
      </w:r>
      <w:r w:rsidR="003C1A11" w:rsidRPr="00253173">
        <w:rPr>
          <w:rFonts w:ascii="Arial" w:hAnsi="Arial" w:cs="Arial"/>
          <w:sz w:val="24"/>
          <w:szCs w:val="24"/>
        </w:rPr>
        <w:t xml:space="preserve"> </w:t>
      </w:r>
      <w:r w:rsidR="00B04E57" w:rsidRPr="00253173">
        <w:rPr>
          <w:rFonts w:ascii="Arial" w:hAnsi="Arial" w:cs="Arial"/>
          <w:sz w:val="24"/>
          <w:szCs w:val="24"/>
        </w:rPr>
        <w:t xml:space="preserve">reared </w:t>
      </w:r>
      <w:r w:rsidR="00F31DE7" w:rsidRPr="00253173">
        <w:rPr>
          <w:rFonts w:ascii="Arial" w:hAnsi="Arial" w:cs="Arial"/>
          <w:sz w:val="24"/>
          <w:szCs w:val="24"/>
        </w:rPr>
        <w:t xml:space="preserve">and harvested </w:t>
      </w:r>
      <w:r w:rsidR="00D567C4" w:rsidRPr="00253173">
        <w:rPr>
          <w:rFonts w:ascii="Arial" w:hAnsi="Arial" w:cs="Arial"/>
          <w:sz w:val="24"/>
          <w:szCs w:val="24"/>
        </w:rPr>
        <w:t xml:space="preserve">for </w:t>
      </w:r>
      <w:r w:rsidR="00466763" w:rsidRPr="00253173">
        <w:rPr>
          <w:rFonts w:ascii="Arial" w:hAnsi="Arial" w:cs="Arial"/>
          <w:sz w:val="24"/>
          <w:szCs w:val="24"/>
        </w:rPr>
        <w:t xml:space="preserve">human </w:t>
      </w:r>
      <w:r w:rsidR="00D567C4" w:rsidRPr="00253173">
        <w:rPr>
          <w:rFonts w:ascii="Arial" w:hAnsi="Arial" w:cs="Arial"/>
          <w:sz w:val="24"/>
          <w:szCs w:val="24"/>
        </w:rPr>
        <w:t xml:space="preserve">consumption, </w:t>
      </w:r>
      <w:r w:rsidR="00466763" w:rsidRPr="00253173">
        <w:rPr>
          <w:rFonts w:ascii="Arial" w:hAnsi="Arial" w:cs="Arial"/>
          <w:sz w:val="24"/>
          <w:szCs w:val="24"/>
        </w:rPr>
        <w:t xml:space="preserve">they </w:t>
      </w:r>
      <w:r w:rsidR="00027839" w:rsidRPr="00253173">
        <w:rPr>
          <w:rFonts w:ascii="Arial" w:hAnsi="Arial" w:cs="Arial"/>
          <w:sz w:val="24"/>
          <w:szCs w:val="24"/>
        </w:rPr>
        <w:t>contribut</w:t>
      </w:r>
      <w:r w:rsidR="00466763" w:rsidRPr="00253173">
        <w:rPr>
          <w:rFonts w:ascii="Arial" w:hAnsi="Arial" w:cs="Arial"/>
          <w:sz w:val="24"/>
          <w:szCs w:val="24"/>
        </w:rPr>
        <w:t>e</w:t>
      </w:r>
      <w:r w:rsidR="00027839" w:rsidRPr="00253173">
        <w:rPr>
          <w:rFonts w:ascii="Arial" w:hAnsi="Arial" w:cs="Arial"/>
          <w:sz w:val="24"/>
          <w:szCs w:val="24"/>
        </w:rPr>
        <w:t xml:space="preserve"> to </w:t>
      </w:r>
      <w:r w:rsidR="00466763" w:rsidRPr="00253173">
        <w:rPr>
          <w:rFonts w:ascii="Arial" w:hAnsi="Arial" w:cs="Arial"/>
          <w:sz w:val="24"/>
          <w:szCs w:val="24"/>
        </w:rPr>
        <w:t>a</w:t>
      </w:r>
      <w:r w:rsidR="00085FF7" w:rsidRPr="00253173">
        <w:rPr>
          <w:rFonts w:ascii="Arial" w:hAnsi="Arial" w:cs="Arial"/>
          <w:sz w:val="24"/>
          <w:szCs w:val="24"/>
        </w:rPr>
        <w:t xml:space="preserve"> globally-</w:t>
      </w:r>
      <w:r w:rsidR="00466763" w:rsidRPr="00253173">
        <w:rPr>
          <w:rFonts w:ascii="Arial" w:hAnsi="Arial" w:cs="Arial"/>
          <w:sz w:val="24"/>
          <w:szCs w:val="24"/>
        </w:rPr>
        <w:t>expanding</w:t>
      </w:r>
      <w:r w:rsidR="00027839" w:rsidRPr="00253173">
        <w:rPr>
          <w:rFonts w:ascii="Arial" w:hAnsi="Arial" w:cs="Arial"/>
          <w:sz w:val="24"/>
          <w:szCs w:val="24"/>
        </w:rPr>
        <w:t xml:space="preserve"> </w:t>
      </w:r>
      <w:r w:rsidR="00BA2E1A" w:rsidRPr="00253173">
        <w:rPr>
          <w:rFonts w:ascii="Arial" w:hAnsi="Arial" w:cs="Arial"/>
          <w:sz w:val="24"/>
          <w:szCs w:val="24"/>
        </w:rPr>
        <w:t xml:space="preserve">diet of </w:t>
      </w:r>
      <w:r w:rsidR="00027839" w:rsidRPr="00253173">
        <w:rPr>
          <w:rFonts w:ascii="Arial" w:hAnsi="Arial" w:cs="Arial"/>
          <w:sz w:val="24"/>
          <w:szCs w:val="24"/>
        </w:rPr>
        <w:t xml:space="preserve">shellfish </w:t>
      </w:r>
      <w:r w:rsidR="00844871" w:rsidRPr="00253173">
        <w:rPr>
          <w:rFonts w:ascii="Arial" w:hAnsi="Arial" w:cs="Arial"/>
          <w:sz w:val="24"/>
          <w:szCs w:val="24"/>
        </w:rPr>
        <w:fldChar w:fldCharType="begin"/>
      </w:r>
      <w:r w:rsidR="00844871" w:rsidRPr="00253173">
        <w:rPr>
          <w:rFonts w:ascii="Arial" w:hAnsi="Arial" w:cs="Arial"/>
          <w:sz w:val="24"/>
          <w:szCs w:val="24"/>
        </w:rPr>
        <w:instrText xml:space="preserve"> ADDIN ZOTERO_ITEM CSL_CITATION {"citationID":"5NiEeXqg","properties":{"formattedCitation":"(Santeramo et al. 2017)","plainCitation":"(Santeramo et al. 2017)","noteIndex":0},"citationItems":[{"id":1070,"uris":["http://zotero.org/users/4496705/items/NEPVUPUE"],"itemData":{"id":1070,"type":"article-journal","container-title":"Marine Policy","DOI":"10.1016/j.marpol.2017.02.005","ISSN":"0308597X","journalAbbreviation":"Marine Policy","language":"en","page":"54-61","source":"DOI.org (Crossref)","title":"On consumption patterns in oyster markets: The role of attitudes","title-short":"On consumption patterns in oyster markets","volume":"79","author":[{"family":"Santeramo","given":"F.G."},{"family":"Carlucci","given":"D."},{"family":"De Devitiis","given":"B."},{"family":"Nardone","given":"G."},{"family":"Viscecchia","given":"R."}],"issued":{"date-parts":[["2017",5]]}}}],"schema":"https://github.com/citation-style-language/schema/raw/master/csl-citation.json"} </w:instrText>
      </w:r>
      <w:r w:rsidR="00844871" w:rsidRPr="00253173">
        <w:rPr>
          <w:rFonts w:ascii="Arial" w:hAnsi="Arial" w:cs="Arial"/>
          <w:sz w:val="24"/>
          <w:szCs w:val="24"/>
        </w:rPr>
        <w:fldChar w:fldCharType="separate"/>
      </w:r>
      <w:r w:rsidR="00844871" w:rsidRPr="00253173">
        <w:rPr>
          <w:rFonts w:ascii="Arial" w:hAnsi="Arial" w:cs="Arial"/>
          <w:sz w:val="24"/>
        </w:rPr>
        <w:t>(Santeramo et al. 2017)</w:t>
      </w:r>
      <w:r w:rsidR="00844871" w:rsidRPr="00253173">
        <w:rPr>
          <w:rFonts w:ascii="Arial" w:hAnsi="Arial" w:cs="Arial"/>
          <w:sz w:val="24"/>
          <w:szCs w:val="24"/>
        </w:rPr>
        <w:fldChar w:fldCharType="end"/>
      </w:r>
      <w:ins w:id="377" w:author="alisha saley" w:date="2023-12-02T15:13:00Z">
        <w:r w:rsidR="00C14081" w:rsidRPr="00253173">
          <w:rPr>
            <w:rFonts w:ascii="Arial" w:hAnsi="Arial" w:cs="Arial"/>
            <w:sz w:val="24"/>
            <w:szCs w:val="24"/>
            <w:rPrChange w:id="378" w:author="alisha saley" w:date="2023-12-02T15:14:00Z">
              <w:rPr>
                <w:rFonts w:ascii="Arial" w:hAnsi="Arial" w:cs="Arial"/>
                <w:b/>
                <w:bCs/>
                <w:sz w:val="24"/>
                <w:szCs w:val="24"/>
              </w:rPr>
            </w:rPrChange>
          </w:rPr>
          <w:t>. This industry is substa</w:t>
        </w:r>
      </w:ins>
      <w:ins w:id="379" w:author="alisha saley" w:date="2023-12-03T10:10:00Z">
        <w:r w:rsidR="009418D4">
          <w:rPr>
            <w:rFonts w:ascii="Arial" w:hAnsi="Arial" w:cs="Arial"/>
            <w:sz w:val="24"/>
            <w:szCs w:val="24"/>
          </w:rPr>
          <w:t>ntial</w:t>
        </w:r>
      </w:ins>
      <w:ins w:id="380" w:author="alisha saley" w:date="2023-12-02T15:13:00Z">
        <w:r w:rsidR="00C14081" w:rsidRPr="00253173">
          <w:rPr>
            <w:rFonts w:ascii="Arial" w:hAnsi="Arial" w:cs="Arial"/>
            <w:sz w:val="24"/>
            <w:szCs w:val="24"/>
            <w:rPrChange w:id="381" w:author="alisha saley" w:date="2023-12-02T15:14:00Z">
              <w:rPr>
                <w:rFonts w:ascii="Arial" w:hAnsi="Arial" w:cs="Arial"/>
                <w:b/>
                <w:bCs/>
                <w:sz w:val="24"/>
                <w:szCs w:val="24"/>
              </w:rPr>
            </w:rPrChange>
          </w:rPr>
          <w:t xml:space="preserve"> in the United states, with a value exceeding $1 billion annually</w:t>
        </w:r>
      </w:ins>
      <w:ins w:id="382" w:author="alisha saley" w:date="2023-12-02T15:14:00Z">
        <w:r w:rsidR="00C14081" w:rsidRPr="00253173">
          <w:rPr>
            <w:rFonts w:ascii="Arial" w:hAnsi="Arial" w:cs="Arial"/>
            <w:sz w:val="24"/>
            <w:szCs w:val="24"/>
            <w:rPrChange w:id="383" w:author="alisha saley" w:date="2023-12-02T15:14:00Z">
              <w:rPr>
                <w:rFonts w:ascii="Arial" w:hAnsi="Arial" w:cs="Arial"/>
                <w:b/>
                <w:bCs/>
                <w:sz w:val="24"/>
                <w:szCs w:val="24"/>
              </w:rPr>
            </w:rPrChange>
          </w:rPr>
          <w:t>, and globally surpassing</w:t>
        </w:r>
      </w:ins>
      <w:ins w:id="384" w:author="alisha saley" w:date="2023-12-02T13:05:00Z">
        <w:r w:rsidR="00FA3735" w:rsidRPr="00253173">
          <w:rPr>
            <w:rFonts w:ascii="Arial" w:hAnsi="Arial" w:cs="Arial"/>
            <w:sz w:val="24"/>
            <w:szCs w:val="24"/>
            <w:rPrChange w:id="385" w:author="alisha saley" w:date="2023-12-02T15:14:00Z">
              <w:rPr>
                <w:rFonts w:ascii="Arial" w:hAnsi="Arial" w:cs="Arial"/>
                <w:b/>
                <w:bCs/>
                <w:sz w:val="24"/>
                <w:szCs w:val="24"/>
              </w:rPr>
            </w:rPrChange>
          </w:rPr>
          <w:t xml:space="preserve"> $25 billion</w:t>
        </w:r>
      </w:ins>
      <w:ins w:id="386" w:author="alisha saley" w:date="2023-12-03T10:10:00Z">
        <w:r w:rsidR="009418D4">
          <w:rPr>
            <w:rFonts w:ascii="Arial" w:hAnsi="Arial" w:cs="Arial"/>
            <w:sz w:val="24"/>
            <w:szCs w:val="24"/>
          </w:rPr>
          <w:t xml:space="preserve"> each year</w:t>
        </w:r>
      </w:ins>
      <w:ins w:id="387" w:author="alisha saley" w:date="2023-12-02T16:30:00Z">
        <w:r w:rsidR="00E56C88">
          <w:rPr>
            <w:rFonts w:ascii="Arial" w:hAnsi="Arial" w:cs="Arial"/>
            <w:sz w:val="24"/>
            <w:szCs w:val="24"/>
          </w:rPr>
          <w:t xml:space="preserve"> </w:t>
        </w:r>
      </w:ins>
      <w:r w:rsidR="00E56C88">
        <w:rPr>
          <w:rFonts w:ascii="Arial" w:hAnsi="Arial" w:cs="Arial"/>
          <w:sz w:val="24"/>
          <w:szCs w:val="24"/>
        </w:rPr>
        <w:fldChar w:fldCharType="begin"/>
      </w:r>
      <w:r w:rsidR="00E56C88">
        <w:rPr>
          <w:rFonts w:ascii="Arial" w:hAnsi="Arial" w:cs="Arial"/>
          <w:sz w:val="24"/>
          <w:szCs w:val="24"/>
        </w:rPr>
        <w:instrText xml:space="preserve"> ADDIN ZOTERO_ITEM CSL_CITATION {"citationID":"fVcMPw6e","properties":{"formattedCitation":"(Van Der Schatte Olivier et al. 2020)","plainCitation":"(Van Der Schatte Olivier et al. 2020)","noteIndex":0},"citationItems":[{"id":1175,"uris":["http://zotero.org/users/4496705/items/S73A6XEM"],"itemData":{"id":1175,"type":"article-journal","abstract":"Abstract\n            \n              Bivalve shellfish aquaculture provides many benefits to society, beyond their traditional market value. This study collates the evidence available on the provisioning, regulating and cultural ecosystem services provided by the bivalve species commonly used in aquaculture. For the first time, it synthesises this evidence to provide a global assessment of the potential market and non</w:instrText>
      </w:r>
      <w:r w:rsidR="00E56C88">
        <w:rPr>
          <w:rFonts w:ascii="Cambria Math" w:hAnsi="Cambria Math" w:cs="Cambria Math"/>
          <w:sz w:val="24"/>
          <w:szCs w:val="24"/>
        </w:rPr>
        <w:instrText>‐</w:instrText>
      </w:r>
      <w:r w:rsidR="00E56C88">
        <w:rPr>
          <w:rFonts w:ascii="Arial" w:hAnsi="Arial" w:cs="Arial"/>
          <w:sz w:val="24"/>
          <w:szCs w:val="24"/>
        </w:rPr>
        <w:instrText>market economic value of bivalve aquaculture. Bivalves are filter feeders, filtering water and particulates, creating substrates which provide habitat to act as nursery grounds for other species. Goods from provisioning services include meat, worth an estimated $23.9 billion as well as, pearls, shell and poultry grit, with oyster shell being the most important, with a global potential worth of $5.2 billion. The most important regulating services are nutrient remediation. Cultivated bivalves remove 49,000 tonnes of nitrogen and 6,000 tonnes of phosphorus, worth a potential $1.20 billion. Currently, there is little evidence on the cultural services per year of bivalve aquaculture, but we argue that these cultural values are broad ranging, although difficult to quantify. Our assessment indicates that the global, non</w:instrText>
      </w:r>
      <w:r w:rsidR="00E56C88">
        <w:rPr>
          <w:rFonts w:ascii="Cambria Math" w:hAnsi="Cambria Math" w:cs="Cambria Math"/>
          <w:sz w:val="24"/>
          <w:szCs w:val="24"/>
        </w:rPr>
        <w:instrText>‐</w:instrText>
      </w:r>
      <w:r w:rsidR="00E56C88">
        <w:rPr>
          <w:rFonts w:ascii="Arial" w:hAnsi="Arial" w:cs="Arial"/>
          <w:sz w:val="24"/>
          <w:szCs w:val="24"/>
        </w:rPr>
        <w:instrText xml:space="preserve">food bivalve aquaculture services are worth $6.47\n               \n              billion ($2.95 billion–9.99 billion) per annum. However, this is likely to be an underestimate of the true value of bivalve aquaculture as there are significant gaps in evidence of the value for a number of key services. The analysis presented here can be used to indicate the likely scale of payments for ecosystem services provided by bivalve aquaculture, prior to more detailed assessments.","container-title":"Reviews in Aquaculture","DOI":"10.1111/raq.12301","ISSN":"1753-5123, 1753-5131","issue":"1","journalAbbreviation":"Reviews in Aquaculture","language":"en","page":"3-25","source":"DOI.org (Crossref)","title":"A global review of the ecosystem services provided by bivalve aquaculture","volume":"12","author":[{"family":"Van Der Schatte Olivier","given":"Andrew"},{"family":"Jones","given":"Laurence"},{"family":"Vay","given":"Lewis Le"},{"family":"Christie","given":"Michael"},{"family":"Wilson","given":"James"},{"family":"Malham","given":"Shelagh K."}],"issued":{"date-parts":[["2020",2]]}}}],"schema":"https://github.com/citation-style-language/schema/raw/master/csl-citation.json"} </w:instrText>
      </w:r>
      <w:r w:rsidR="00E56C88">
        <w:rPr>
          <w:rFonts w:ascii="Arial" w:hAnsi="Arial" w:cs="Arial"/>
          <w:sz w:val="24"/>
          <w:szCs w:val="24"/>
        </w:rPr>
        <w:fldChar w:fldCharType="separate"/>
      </w:r>
      <w:r w:rsidR="00E56C88" w:rsidRPr="00E56C88">
        <w:rPr>
          <w:rFonts w:ascii="Arial" w:hAnsi="Arial" w:cs="Arial"/>
          <w:sz w:val="24"/>
        </w:rPr>
        <w:t xml:space="preserve">(Van Der </w:t>
      </w:r>
      <w:proofErr w:type="spellStart"/>
      <w:r w:rsidR="00E56C88" w:rsidRPr="00E56C88">
        <w:rPr>
          <w:rFonts w:ascii="Arial" w:hAnsi="Arial" w:cs="Arial"/>
          <w:sz w:val="24"/>
        </w:rPr>
        <w:t>Schatte</w:t>
      </w:r>
      <w:proofErr w:type="spellEnd"/>
      <w:r w:rsidR="00E56C88" w:rsidRPr="00E56C88">
        <w:rPr>
          <w:rFonts w:ascii="Arial" w:hAnsi="Arial" w:cs="Arial"/>
          <w:sz w:val="24"/>
        </w:rPr>
        <w:t xml:space="preserve"> Olivier et al. 2020)</w:t>
      </w:r>
      <w:r w:rsidR="00E56C88">
        <w:rPr>
          <w:rFonts w:ascii="Arial" w:hAnsi="Arial" w:cs="Arial"/>
          <w:sz w:val="24"/>
          <w:szCs w:val="24"/>
        </w:rPr>
        <w:fldChar w:fldCharType="end"/>
      </w:r>
      <w:ins w:id="388" w:author="alisha saley" w:date="2023-12-02T10:32:00Z">
        <w:r w:rsidR="0010502C" w:rsidRPr="00253173">
          <w:rPr>
            <w:rFonts w:ascii="Arial" w:hAnsi="Arial" w:cs="Arial"/>
            <w:sz w:val="24"/>
            <w:szCs w:val="24"/>
          </w:rPr>
          <w:t>.</w:t>
        </w:r>
      </w:ins>
      <w:del w:id="389" w:author="alisha saley" w:date="2023-12-02T10:28:00Z">
        <w:r w:rsidR="00027839" w:rsidRPr="00253173" w:rsidDel="0010502C">
          <w:rPr>
            <w:rFonts w:ascii="Arial" w:hAnsi="Arial" w:cs="Arial"/>
            <w:sz w:val="24"/>
            <w:szCs w:val="24"/>
          </w:rPr>
          <w:delText>.</w:delText>
        </w:r>
        <w:r w:rsidR="005420A2" w:rsidRPr="00253173" w:rsidDel="0010502C">
          <w:rPr>
            <w:rFonts w:ascii="Arial" w:hAnsi="Arial" w:cs="Arial"/>
            <w:sz w:val="24"/>
            <w:szCs w:val="24"/>
          </w:rPr>
          <w:delText xml:space="preserve"> </w:delText>
        </w:r>
      </w:del>
      <w:del w:id="390" w:author="alisha saley" w:date="2023-12-02T10:32:00Z">
        <w:r w:rsidR="00466763" w:rsidRPr="00253173" w:rsidDel="0010502C">
          <w:rPr>
            <w:rFonts w:ascii="Arial" w:hAnsi="Arial" w:cs="Arial"/>
            <w:sz w:val="24"/>
            <w:szCs w:val="24"/>
          </w:rPr>
          <w:delText xml:space="preserve">In </w:delText>
        </w:r>
      </w:del>
      <w:del w:id="391" w:author="alisha saley" w:date="2023-12-02T10:26:00Z">
        <w:r w:rsidR="00466763" w:rsidRPr="00253173" w:rsidDel="002F57DF">
          <w:rPr>
            <w:rFonts w:ascii="Arial" w:hAnsi="Arial" w:cs="Arial"/>
            <w:sz w:val="24"/>
            <w:szCs w:val="24"/>
          </w:rPr>
          <w:delText xml:space="preserve">the </w:delText>
        </w:r>
      </w:del>
      <w:ins w:id="392" w:author="alisha saley" w:date="2023-12-02T10:32:00Z">
        <w:r w:rsidR="0010502C" w:rsidRPr="00253173">
          <w:rPr>
            <w:rFonts w:ascii="Arial" w:hAnsi="Arial" w:cs="Arial"/>
            <w:sz w:val="24"/>
            <w:szCs w:val="24"/>
          </w:rPr>
          <w:t xml:space="preserve"> In </w:t>
        </w:r>
      </w:ins>
      <w:ins w:id="393" w:author="alisha saley" w:date="2023-12-02T15:14:00Z">
        <w:r w:rsidR="00C14081" w:rsidRPr="00253173">
          <w:rPr>
            <w:rFonts w:ascii="Arial" w:hAnsi="Arial" w:cs="Arial"/>
            <w:sz w:val="24"/>
            <w:szCs w:val="24"/>
            <w:rPrChange w:id="394" w:author="alisha saley" w:date="2023-12-02T15:14:00Z">
              <w:rPr>
                <w:rFonts w:ascii="Arial" w:hAnsi="Arial" w:cs="Arial"/>
                <w:b/>
                <w:bCs/>
                <w:sz w:val="24"/>
                <w:szCs w:val="24"/>
              </w:rPr>
            </w:rPrChange>
          </w:rPr>
          <w:t>such contexts</w:t>
        </w:r>
      </w:ins>
      <w:ins w:id="395" w:author="alisha saley" w:date="2023-12-02T10:26:00Z">
        <w:r w:rsidR="002F57DF" w:rsidRPr="00253173">
          <w:rPr>
            <w:rFonts w:ascii="Arial" w:hAnsi="Arial" w:cs="Arial"/>
            <w:sz w:val="24"/>
            <w:szCs w:val="24"/>
          </w:rPr>
          <w:t>,</w:t>
        </w:r>
      </w:ins>
      <w:del w:id="396" w:author="alisha saley" w:date="2023-12-02T10:26:00Z">
        <w:r w:rsidR="00466763" w:rsidRPr="00253173" w:rsidDel="002F57DF">
          <w:rPr>
            <w:rFonts w:ascii="Arial" w:hAnsi="Arial" w:cs="Arial"/>
            <w:sz w:val="24"/>
            <w:szCs w:val="24"/>
          </w:rPr>
          <w:delText>latter context,</w:delText>
        </w:r>
      </w:del>
      <w:r w:rsidR="00466763" w:rsidRPr="00253173">
        <w:rPr>
          <w:rFonts w:ascii="Arial" w:hAnsi="Arial" w:cs="Arial"/>
          <w:sz w:val="24"/>
          <w:szCs w:val="24"/>
        </w:rPr>
        <w:t xml:space="preserve"> relative and absolute amounts of</w:t>
      </w:r>
      <w:r w:rsidR="00BC5C38" w:rsidRPr="00253173">
        <w:rPr>
          <w:rFonts w:ascii="Arial" w:hAnsi="Arial" w:cs="Arial"/>
          <w:sz w:val="24"/>
          <w:szCs w:val="24"/>
        </w:rPr>
        <w:t xml:space="preserve"> shell and</w:t>
      </w:r>
      <w:r w:rsidR="00647E57" w:rsidRPr="00253173">
        <w:rPr>
          <w:rFonts w:ascii="Arial" w:hAnsi="Arial" w:cs="Arial"/>
          <w:sz w:val="24"/>
          <w:szCs w:val="24"/>
        </w:rPr>
        <w:t xml:space="preserve"> </w:t>
      </w:r>
      <w:r w:rsidR="00BC5C38" w:rsidRPr="00253173">
        <w:rPr>
          <w:rFonts w:ascii="Arial" w:hAnsi="Arial" w:cs="Arial"/>
          <w:sz w:val="24"/>
          <w:szCs w:val="24"/>
        </w:rPr>
        <w:t>tissue</w:t>
      </w:r>
      <w:r w:rsidR="00852F3C" w:rsidRPr="00253173">
        <w:rPr>
          <w:rFonts w:ascii="Arial" w:hAnsi="Arial" w:cs="Arial"/>
          <w:sz w:val="24"/>
          <w:szCs w:val="24"/>
        </w:rPr>
        <w:t xml:space="preserve"> </w:t>
      </w:r>
      <w:r w:rsidR="00647E57" w:rsidRPr="00253173">
        <w:rPr>
          <w:rFonts w:ascii="Arial" w:hAnsi="Arial" w:cs="Arial"/>
          <w:sz w:val="24"/>
          <w:szCs w:val="24"/>
        </w:rPr>
        <w:t>mass</w:t>
      </w:r>
      <w:r w:rsidR="00466763" w:rsidRPr="00253173">
        <w:rPr>
          <w:rFonts w:ascii="Arial" w:hAnsi="Arial" w:cs="Arial"/>
          <w:sz w:val="24"/>
          <w:szCs w:val="24"/>
        </w:rPr>
        <w:t xml:space="preserve"> </w:t>
      </w:r>
      <w:del w:id="397" w:author="alisha saley" w:date="2023-12-02T10:27:00Z">
        <w:r w:rsidR="00466763" w:rsidRPr="00253173" w:rsidDel="002F57DF">
          <w:rPr>
            <w:rFonts w:ascii="Arial" w:hAnsi="Arial" w:cs="Arial"/>
            <w:sz w:val="24"/>
            <w:szCs w:val="24"/>
          </w:rPr>
          <w:delText xml:space="preserve">become </w:delText>
        </w:r>
      </w:del>
      <w:ins w:id="398" w:author="alisha saley" w:date="2023-12-02T15:14:00Z">
        <w:r w:rsidR="00C14081" w:rsidRPr="00253173">
          <w:rPr>
            <w:rFonts w:ascii="Arial" w:hAnsi="Arial" w:cs="Arial"/>
            <w:sz w:val="24"/>
            <w:szCs w:val="24"/>
            <w:rPrChange w:id="399" w:author="alisha saley" w:date="2023-12-02T15:14:00Z">
              <w:rPr>
                <w:rFonts w:ascii="Arial" w:hAnsi="Arial" w:cs="Arial"/>
                <w:b/>
                <w:bCs/>
                <w:sz w:val="24"/>
                <w:szCs w:val="24"/>
              </w:rPr>
            </w:rPrChange>
          </w:rPr>
          <w:t>become pertinent considerations</w:t>
        </w:r>
      </w:ins>
      <w:del w:id="400" w:author="alisha saley" w:date="2023-12-02T15:14:00Z">
        <w:r w:rsidR="00466763" w:rsidRPr="00253173" w:rsidDel="00C14081">
          <w:rPr>
            <w:rFonts w:ascii="Arial" w:hAnsi="Arial" w:cs="Arial"/>
            <w:sz w:val="24"/>
            <w:szCs w:val="24"/>
          </w:rPr>
          <w:delText>relevant</w:delText>
        </w:r>
      </w:del>
      <w:r w:rsidR="00852F3C" w:rsidRPr="00253173">
        <w:rPr>
          <w:rFonts w:ascii="Arial" w:hAnsi="Arial" w:cs="Arial"/>
          <w:sz w:val="24"/>
          <w:szCs w:val="24"/>
        </w:rPr>
        <w:t>.</w:t>
      </w:r>
      <w:ins w:id="401" w:author="alisha saley" w:date="2023-12-02T13:04:00Z">
        <w:r w:rsidR="00FA3735">
          <w:rPr>
            <w:rFonts w:ascii="Arial" w:hAnsi="Arial" w:cs="Arial"/>
            <w:b/>
            <w:bCs/>
            <w:sz w:val="24"/>
            <w:szCs w:val="24"/>
          </w:rPr>
          <w:t xml:space="preserve"> </w:t>
        </w:r>
      </w:ins>
    </w:p>
    <w:p w14:paraId="59375428" w14:textId="42D73BCC" w:rsidR="00FE7E0E" w:rsidRDefault="009E3A33" w:rsidP="0080242F">
      <w:pPr>
        <w:pStyle w:val="NoSpacing"/>
        <w:spacing w:line="480" w:lineRule="auto"/>
        <w:ind w:firstLine="720"/>
        <w:rPr>
          <w:rFonts w:ascii="Arial" w:hAnsi="Arial" w:cs="Arial"/>
          <w:sz w:val="24"/>
          <w:szCs w:val="24"/>
        </w:rPr>
      </w:pPr>
      <w:bookmarkStart w:id="402" w:name="_Hlk149204194"/>
      <w:r w:rsidRPr="001E12B1">
        <w:rPr>
          <w:rFonts w:ascii="Arial" w:hAnsi="Arial" w:cs="Arial"/>
          <w:sz w:val="24"/>
          <w:szCs w:val="24"/>
        </w:rPr>
        <w:t>Here we</w:t>
      </w:r>
      <w:r w:rsidR="00006D58" w:rsidRPr="001E12B1">
        <w:rPr>
          <w:rFonts w:ascii="Arial" w:hAnsi="Arial" w:cs="Arial"/>
          <w:sz w:val="24"/>
          <w:szCs w:val="24"/>
        </w:rPr>
        <w:t xml:space="preserve"> explore </w:t>
      </w:r>
      <w:r w:rsidR="002B701F">
        <w:rPr>
          <w:rFonts w:ascii="Arial" w:hAnsi="Arial" w:cs="Arial"/>
          <w:sz w:val="24"/>
          <w:szCs w:val="24"/>
        </w:rPr>
        <w:t>how</w:t>
      </w:r>
      <w:r w:rsidR="00006D58" w:rsidRPr="001E12B1">
        <w:rPr>
          <w:rFonts w:ascii="Arial" w:hAnsi="Arial" w:cs="Arial"/>
          <w:sz w:val="24"/>
          <w:szCs w:val="24"/>
        </w:rPr>
        <w:t xml:space="preserve"> </w:t>
      </w:r>
      <w:r w:rsidR="00BA2E1A">
        <w:rPr>
          <w:rFonts w:ascii="Arial" w:hAnsi="Arial" w:cs="Arial"/>
          <w:sz w:val="24"/>
          <w:szCs w:val="24"/>
        </w:rPr>
        <w:t>TA</w:t>
      </w:r>
      <w:r w:rsidR="00006D58" w:rsidRPr="001E12B1">
        <w:rPr>
          <w:rFonts w:ascii="Arial" w:hAnsi="Arial" w:cs="Arial"/>
          <w:sz w:val="24"/>
          <w:szCs w:val="24"/>
        </w:rPr>
        <w:t xml:space="preserve"> </w:t>
      </w:r>
      <w:r w:rsidR="00466763">
        <w:rPr>
          <w:rFonts w:ascii="Arial" w:hAnsi="Arial" w:cs="Arial"/>
          <w:sz w:val="24"/>
          <w:szCs w:val="24"/>
        </w:rPr>
        <w:t>and salinity affect growth of</w:t>
      </w:r>
      <w:r w:rsidR="007E3700" w:rsidRPr="001E12B1">
        <w:rPr>
          <w:rFonts w:ascii="Arial" w:hAnsi="Arial" w:cs="Arial"/>
          <w:sz w:val="24"/>
          <w:szCs w:val="24"/>
        </w:rPr>
        <w:t xml:space="preserve"> juvenile Eastern oyster</w:t>
      </w:r>
      <w:r w:rsidR="00466763">
        <w:rPr>
          <w:rFonts w:ascii="Arial" w:hAnsi="Arial" w:cs="Arial"/>
          <w:sz w:val="24"/>
          <w:szCs w:val="24"/>
        </w:rPr>
        <w:t>s</w:t>
      </w:r>
      <w:r w:rsidR="007E3700" w:rsidRPr="001E12B1">
        <w:rPr>
          <w:rFonts w:ascii="Arial" w:hAnsi="Arial" w:cs="Arial"/>
          <w:sz w:val="24"/>
          <w:szCs w:val="24"/>
        </w:rPr>
        <w:t xml:space="preserve"> (</w:t>
      </w:r>
      <w:r w:rsidR="007E3700" w:rsidRPr="00736780">
        <w:rPr>
          <w:rFonts w:ascii="Arial" w:hAnsi="Arial" w:cs="Arial"/>
          <w:i/>
          <w:iCs/>
          <w:sz w:val="24"/>
          <w:szCs w:val="24"/>
        </w:rPr>
        <w:t>Crassostrea virginica</w:t>
      </w:r>
      <w:r w:rsidR="007E3700" w:rsidRPr="001E12B1">
        <w:rPr>
          <w:rFonts w:ascii="Arial" w:hAnsi="Arial" w:cs="Arial"/>
          <w:sz w:val="24"/>
          <w:szCs w:val="24"/>
        </w:rPr>
        <w:t>)</w:t>
      </w:r>
      <w:r w:rsidR="00855BF6">
        <w:rPr>
          <w:rFonts w:ascii="Arial" w:hAnsi="Arial" w:cs="Arial"/>
          <w:sz w:val="24"/>
          <w:szCs w:val="24"/>
        </w:rPr>
        <w:t xml:space="preserve">, </w:t>
      </w:r>
      <w:r w:rsidR="00466763">
        <w:rPr>
          <w:rFonts w:ascii="Arial" w:hAnsi="Arial" w:cs="Arial"/>
          <w:sz w:val="24"/>
          <w:szCs w:val="24"/>
        </w:rPr>
        <w:t xml:space="preserve">with special attention to the </w:t>
      </w:r>
      <w:r w:rsidR="00B04E57">
        <w:rPr>
          <w:rFonts w:ascii="Arial" w:hAnsi="Arial" w:cs="Arial"/>
          <w:sz w:val="24"/>
          <w:szCs w:val="24"/>
        </w:rPr>
        <w:t>trajectory of response</w:t>
      </w:r>
      <w:r w:rsidR="00E92510">
        <w:rPr>
          <w:rFonts w:ascii="Arial" w:hAnsi="Arial" w:cs="Arial"/>
          <w:sz w:val="24"/>
          <w:szCs w:val="24"/>
        </w:rPr>
        <w:t xml:space="preserve"> </w:t>
      </w:r>
      <w:r w:rsidR="00466763">
        <w:rPr>
          <w:rFonts w:ascii="Arial" w:hAnsi="Arial" w:cs="Arial"/>
          <w:sz w:val="24"/>
          <w:szCs w:val="24"/>
        </w:rPr>
        <w:t xml:space="preserve">to step changes in seawater TA and </w:t>
      </w:r>
      <w:r w:rsidR="00522602">
        <w:rPr>
          <w:rFonts w:ascii="Arial" w:hAnsi="Arial" w:cs="Arial"/>
          <w:sz w:val="24"/>
          <w:szCs w:val="24"/>
        </w:rPr>
        <w:t>salinity</w:t>
      </w:r>
      <w:r w:rsidR="00466763">
        <w:rPr>
          <w:rFonts w:ascii="Arial" w:hAnsi="Arial" w:cs="Arial"/>
          <w:sz w:val="24"/>
          <w:szCs w:val="24"/>
        </w:rPr>
        <w:t>.</w:t>
      </w:r>
      <w:r w:rsidR="00855BF6">
        <w:rPr>
          <w:rFonts w:ascii="Arial" w:hAnsi="Arial" w:cs="Arial"/>
          <w:sz w:val="24"/>
          <w:szCs w:val="24"/>
        </w:rPr>
        <w:t xml:space="preserve"> </w:t>
      </w:r>
      <w:bookmarkEnd w:id="402"/>
      <w:r w:rsidR="00466763">
        <w:rPr>
          <w:rFonts w:ascii="Arial" w:hAnsi="Arial" w:cs="Arial"/>
          <w:sz w:val="24"/>
          <w:szCs w:val="24"/>
        </w:rPr>
        <w:t>In particular, w</w:t>
      </w:r>
      <w:r w:rsidR="00D33C5D" w:rsidRPr="001E12B1">
        <w:rPr>
          <w:rFonts w:ascii="Arial" w:hAnsi="Arial" w:cs="Arial"/>
          <w:sz w:val="24"/>
          <w:szCs w:val="24"/>
        </w:rPr>
        <w:t xml:space="preserve">e </w:t>
      </w:r>
      <w:r w:rsidR="00466763">
        <w:rPr>
          <w:rFonts w:ascii="Arial" w:hAnsi="Arial" w:cs="Arial"/>
          <w:sz w:val="24"/>
          <w:szCs w:val="24"/>
        </w:rPr>
        <w:t>examine how growth in shell area</w:t>
      </w:r>
      <w:r w:rsidR="00625CF9" w:rsidRPr="001E12B1">
        <w:rPr>
          <w:rFonts w:ascii="Arial" w:hAnsi="Arial" w:cs="Arial"/>
          <w:sz w:val="24"/>
          <w:szCs w:val="24"/>
        </w:rPr>
        <w:t xml:space="preserve"> </w:t>
      </w:r>
      <w:r w:rsidR="00B04E57">
        <w:rPr>
          <w:rFonts w:ascii="Arial" w:hAnsi="Arial" w:cs="Arial"/>
          <w:sz w:val="24"/>
          <w:szCs w:val="24"/>
        </w:rPr>
        <w:t>differs</w:t>
      </w:r>
      <w:r w:rsidR="00466763">
        <w:rPr>
          <w:rFonts w:ascii="Arial" w:hAnsi="Arial" w:cs="Arial"/>
          <w:sz w:val="24"/>
          <w:szCs w:val="24"/>
        </w:rPr>
        <w:t xml:space="preserve"> between a</w:t>
      </w:r>
      <w:r w:rsidR="00085FF7">
        <w:rPr>
          <w:rFonts w:ascii="Arial" w:hAnsi="Arial" w:cs="Arial"/>
          <w:sz w:val="24"/>
          <w:szCs w:val="24"/>
        </w:rPr>
        <w:t>n earlier</w:t>
      </w:r>
      <w:r w:rsidR="00466763">
        <w:rPr>
          <w:rFonts w:ascii="Arial" w:hAnsi="Arial" w:cs="Arial"/>
          <w:sz w:val="24"/>
          <w:szCs w:val="24"/>
        </w:rPr>
        <w:t xml:space="preserve"> time window</w:t>
      </w:r>
      <w:r w:rsidR="00BA2E1A">
        <w:rPr>
          <w:rFonts w:ascii="Arial" w:hAnsi="Arial" w:cs="Arial"/>
          <w:sz w:val="24"/>
          <w:szCs w:val="24"/>
        </w:rPr>
        <w:t xml:space="preserve"> of exposure</w:t>
      </w:r>
      <w:r w:rsidR="00085FF7">
        <w:rPr>
          <w:rFonts w:ascii="Arial" w:hAnsi="Arial" w:cs="Arial"/>
          <w:sz w:val="24"/>
          <w:szCs w:val="24"/>
        </w:rPr>
        <w:t>,</w:t>
      </w:r>
      <w:r w:rsidR="00466763">
        <w:rPr>
          <w:rFonts w:ascii="Arial" w:hAnsi="Arial" w:cs="Arial"/>
          <w:sz w:val="24"/>
          <w:szCs w:val="24"/>
        </w:rPr>
        <w:t xml:space="preserve"> starting immediately after</w:t>
      </w:r>
      <w:r w:rsidR="00EC0ADB">
        <w:rPr>
          <w:rFonts w:ascii="Arial" w:hAnsi="Arial" w:cs="Arial"/>
          <w:sz w:val="24"/>
          <w:szCs w:val="24"/>
        </w:rPr>
        <w:t xml:space="preserve"> </w:t>
      </w:r>
      <w:r w:rsidR="00156DBC">
        <w:rPr>
          <w:rFonts w:ascii="Arial" w:hAnsi="Arial" w:cs="Arial"/>
          <w:sz w:val="24"/>
          <w:szCs w:val="24"/>
        </w:rPr>
        <w:t>initiating</w:t>
      </w:r>
      <w:r w:rsidR="00466763">
        <w:rPr>
          <w:rFonts w:ascii="Arial" w:hAnsi="Arial" w:cs="Arial"/>
          <w:sz w:val="24"/>
          <w:szCs w:val="24"/>
        </w:rPr>
        <w:t xml:space="preserve"> treatment conditions, and a second time window two weeks later. In these efforts we also </w:t>
      </w:r>
      <w:r w:rsidR="003B1D4B">
        <w:rPr>
          <w:rFonts w:ascii="Arial" w:hAnsi="Arial" w:cs="Arial"/>
          <w:sz w:val="24"/>
          <w:szCs w:val="24"/>
        </w:rPr>
        <w:t xml:space="preserve">account for </w:t>
      </w:r>
      <w:r w:rsidR="00466763">
        <w:rPr>
          <w:rFonts w:ascii="Arial" w:hAnsi="Arial" w:cs="Arial"/>
          <w:sz w:val="24"/>
          <w:szCs w:val="24"/>
        </w:rPr>
        <w:t>the size of</w:t>
      </w:r>
      <w:r w:rsidR="00F921D9">
        <w:rPr>
          <w:rFonts w:ascii="Arial" w:hAnsi="Arial" w:cs="Arial"/>
          <w:sz w:val="24"/>
          <w:szCs w:val="24"/>
        </w:rPr>
        <w:t xml:space="preserve"> </w:t>
      </w:r>
      <w:r w:rsidR="003B1D4B">
        <w:rPr>
          <w:rFonts w:ascii="Arial" w:hAnsi="Arial" w:cs="Arial"/>
          <w:sz w:val="24"/>
          <w:szCs w:val="24"/>
        </w:rPr>
        <w:t>oyster</w:t>
      </w:r>
      <w:r w:rsidR="00466763">
        <w:rPr>
          <w:rFonts w:ascii="Arial" w:hAnsi="Arial" w:cs="Arial"/>
          <w:sz w:val="24"/>
          <w:szCs w:val="24"/>
        </w:rPr>
        <w:t xml:space="preserve">s </w:t>
      </w:r>
      <w:r w:rsidR="003B1D4B">
        <w:rPr>
          <w:rFonts w:ascii="Arial" w:hAnsi="Arial" w:cs="Arial"/>
          <w:sz w:val="24"/>
          <w:szCs w:val="24"/>
        </w:rPr>
        <w:t xml:space="preserve">at the </w:t>
      </w:r>
      <w:r w:rsidR="00466763">
        <w:rPr>
          <w:rFonts w:ascii="Arial" w:hAnsi="Arial" w:cs="Arial"/>
          <w:sz w:val="24"/>
          <w:szCs w:val="24"/>
        </w:rPr>
        <w:t xml:space="preserve">beginning </w:t>
      </w:r>
      <w:r w:rsidR="003B1D4B">
        <w:rPr>
          <w:rFonts w:ascii="Arial" w:hAnsi="Arial" w:cs="Arial"/>
          <w:sz w:val="24"/>
          <w:szCs w:val="24"/>
        </w:rPr>
        <w:t xml:space="preserve">of </w:t>
      </w:r>
      <w:r w:rsidR="00466763">
        <w:rPr>
          <w:rFonts w:ascii="Arial" w:hAnsi="Arial" w:cs="Arial"/>
          <w:sz w:val="24"/>
          <w:szCs w:val="24"/>
        </w:rPr>
        <w:t>each time window</w:t>
      </w:r>
      <w:r w:rsidR="0055697C">
        <w:rPr>
          <w:rFonts w:ascii="Arial" w:hAnsi="Arial" w:cs="Arial"/>
          <w:sz w:val="24"/>
          <w:szCs w:val="24"/>
        </w:rPr>
        <w:t>. At the end of the experiment</w:t>
      </w:r>
      <w:r w:rsidR="00085FF7">
        <w:rPr>
          <w:rFonts w:ascii="Arial" w:hAnsi="Arial" w:cs="Arial"/>
          <w:sz w:val="24"/>
          <w:szCs w:val="24"/>
        </w:rPr>
        <w:t>,</w:t>
      </w:r>
      <w:r w:rsidR="00454323">
        <w:rPr>
          <w:rFonts w:ascii="Arial" w:hAnsi="Arial" w:cs="Arial"/>
          <w:sz w:val="24"/>
          <w:szCs w:val="24"/>
        </w:rPr>
        <w:t xml:space="preserve"> </w:t>
      </w:r>
      <w:r w:rsidR="00377D7E">
        <w:rPr>
          <w:rFonts w:ascii="Arial" w:hAnsi="Arial" w:cs="Arial"/>
          <w:sz w:val="24"/>
          <w:szCs w:val="24"/>
        </w:rPr>
        <w:t xml:space="preserve">we </w:t>
      </w:r>
      <w:r w:rsidR="0055697C">
        <w:rPr>
          <w:rFonts w:ascii="Arial" w:hAnsi="Arial" w:cs="Arial"/>
          <w:sz w:val="24"/>
          <w:szCs w:val="24"/>
        </w:rPr>
        <w:t xml:space="preserve">additionally </w:t>
      </w:r>
      <w:r w:rsidR="00EA0516">
        <w:rPr>
          <w:rFonts w:ascii="Arial" w:hAnsi="Arial" w:cs="Arial"/>
          <w:sz w:val="24"/>
          <w:szCs w:val="24"/>
        </w:rPr>
        <w:t>compare</w:t>
      </w:r>
      <w:r w:rsidR="00377D7E">
        <w:rPr>
          <w:rFonts w:ascii="Arial" w:hAnsi="Arial" w:cs="Arial"/>
          <w:sz w:val="24"/>
          <w:szCs w:val="24"/>
        </w:rPr>
        <w:t xml:space="preserve"> </w:t>
      </w:r>
      <w:r w:rsidR="0055697C">
        <w:rPr>
          <w:rFonts w:ascii="Arial" w:hAnsi="Arial" w:cs="Arial"/>
          <w:sz w:val="24"/>
          <w:szCs w:val="24"/>
        </w:rPr>
        <w:t xml:space="preserve">a metric of </w:t>
      </w:r>
      <w:r w:rsidR="00377D7E">
        <w:rPr>
          <w:rFonts w:ascii="Arial" w:hAnsi="Arial" w:cs="Arial"/>
          <w:sz w:val="24"/>
          <w:szCs w:val="24"/>
        </w:rPr>
        <w:t>oyster shell thickness</w:t>
      </w:r>
      <w:r w:rsidR="00EA0516">
        <w:rPr>
          <w:rFonts w:ascii="Arial" w:hAnsi="Arial" w:cs="Arial"/>
          <w:sz w:val="24"/>
          <w:szCs w:val="24"/>
        </w:rPr>
        <w:t xml:space="preserve"> (</w:t>
      </w:r>
      <w:r w:rsidR="00EA0516" w:rsidRPr="001E12B1">
        <w:rPr>
          <w:rFonts w:ascii="Arial" w:hAnsi="Arial" w:cs="Arial"/>
          <w:sz w:val="24"/>
          <w:szCs w:val="24"/>
        </w:rPr>
        <w:t>shell mass per area</w:t>
      </w:r>
      <w:r w:rsidR="00EA0516">
        <w:rPr>
          <w:rFonts w:ascii="Arial" w:hAnsi="Arial" w:cs="Arial"/>
          <w:sz w:val="24"/>
          <w:szCs w:val="24"/>
        </w:rPr>
        <w:t>)</w:t>
      </w:r>
      <w:r w:rsidR="00377D7E">
        <w:rPr>
          <w:rFonts w:ascii="Arial" w:hAnsi="Arial" w:cs="Arial"/>
          <w:sz w:val="24"/>
          <w:szCs w:val="24"/>
        </w:rPr>
        <w:t xml:space="preserve"> and condition index</w:t>
      </w:r>
      <w:r w:rsidR="00EA0516">
        <w:rPr>
          <w:rFonts w:ascii="Arial" w:hAnsi="Arial" w:cs="Arial"/>
          <w:sz w:val="24"/>
          <w:szCs w:val="24"/>
        </w:rPr>
        <w:t xml:space="preserve"> (</w:t>
      </w:r>
      <w:r w:rsidR="00EA0516" w:rsidRPr="001E12B1">
        <w:rPr>
          <w:rFonts w:ascii="Arial" w:hAnsi="Arial" w:cs="Arial"/>
          <w:sz w:val="24"/>
          <w:szCs w:val="24"/>
        </w:rPr>
        <w:t>tissue mass per shell mass</w:t>
      </w:r>
      <w:r w:rsidR="00EA0516">
        <w:rPr>
          <w:rFonts w:ascii="Arial" w:hAnsi="Arial" w:cs="Arial"/>
          <w:sz w:val="24"/>
          <w:szCs w:val="24"/>
        </w:rPr>
        <w:t>)</w:t>
      </w:r>
      <w:r w:rsidR="00F60A7A">
        <w:rPr>
          <w:rFonts w:ascii="Arial" w:hAnsi="Arial" w:cs="Arial"/>
          <w:sz w:val="24"/>
          <w:szCs w:val="24"/>
        </w:rPr>
        <w:t xml:space="preserve"> </w:t>
      </w:r>
      <w:r w:rsidR="0055697C">
        <w:rPr>
          <w:rFonts w:ascii="Arial" w:hAnsi="Arial" w:cs="Arial"/>
          <w:sz w:val="24"/>
          <w:szCs w:val="24"/>
        </w:rPr>
        <w:t>across different</w:t>
      </w:r>
      <w:r w:rsidR="00F60A7A">
        <w:rPr>
          <w:rFonts w:ascii="Arial" w:hAnsi="Arial" w:cs="Arial"/>
          <w:sz w:val="24"/>
          <w:szCs w:val="24"/>
        </w:rPr>
        <w:t xml:space="preserve"> TA </w:t>
      </w:r>
      <w:r w:rsidR="0055697C">
        <w:rPr>
          <w:rFonts w:ascii="Arial" w:hAnsi="Arial" w:cs="Arial"/>
          <w:sz w:val="24"/>
          <w:szCs w:val="24"/>
        </w:rPr>
        <w:t xml:space="preserve">and salinity </w:t>
      </w:r>
      <w:r w:rsidR="00B04E57">
        <w:rPr>
          <w:rFonts w:ascii="Arial" w:hAnsi="Arial" w:cs="Arial"/>
          <w:sz w:val="24"/>
          <w:szCs w:val="24"/>
        </w:rPr>
        <w:t>exposures</w:t>
      </w:r>
      <w:r w:rsidR="002D1438" w:rsidRPr="008C47D7">
        <w:rPr>
          <w:rFonts w:ascii="Arial" w:hAnsi="Arial" w:cs="Arial"/>
          <w:sz w:val="24"/>
          <w:szCs w:val="24"/>
        </w:rPr>
        <w:t xml:space="preserve">. </w:t>
      </w:r>
      <w:r w:rsidR="002E7099" w:rsidRPr="008C47D7">
        <w:rPr>
          <w:rFonts w:ascii="Arial" w:hAnsi="Arial" w:cs="Arial"/>
          <w:sz w:val="24"/>
          <w:szCs w:val="24"/>
        </w:rPr>
        <w:t>E</w:t>
      </w:r>
      <w:r w:rsidR="00307841" w:rsidRPr="008C47D7">
        <w:rPr>
          <w:rFonts w:ascii="Arial" w:hAnsi="Arial" w:cs="Arial"/>
          <w:sz w:val="24"/>
          <w:szCs w:val="24"/>
        </w:rPr>
        <w:t xml:space="preserve">xaminations such as these lend insights into </w:t>
      </w:r>
      <w:r w:rsidR="0055697C" w:rsidRPr="008C47D7">
        <w:rPr>
          <w:rFonts w:ascii="Arial" w:hAnsi="Arial" w:cs="Arial"/>
          <w:sz w:val="24"/>
          <w:szCs w:val="24"/>
        </w:rPr>
        <w:t xml:space="preserve">ways in which calcifying </w:t>
      </w:r>
      <w:r w:rsidR="001A3FF7" w:rsidRPr="008C47D7">
        <w:rPr>
          <w:rFonts w:ascii="Arial" w:hAnsi="Arial" w:cs="Arial"/>
          <w:sz w:val="24"/>
          <w:szCs w:val="24"/>
        </w:rPr>
        <w:t xml:space="preserve">coastal and </w:t>
      </w:r>
      <w:r w:rsidR="0055697C" w:rsidRPr="008C47D7">
        <w:rPr>
          <w:rFonts w:ascii="Arial" w:hAnsi="Arial" w:cs="Arial"/>
          <w:sz w:val="24"/>
          <w:szCs w:val="24"/>
        </w:rPr>
        <w:t xml:space="preserve">estuarine species </w:t>
      </w:r>
      <w:r w:rsidR="002D40C2" w:rsidRPr="008C47D7">
        <w:rPr>
          <w:rFonts w:ascii="Arial" w:hAnsi="Arial" w:cs="Arial"/>
          <w:sz w:val="24"/>
          <w:szCs w:val="24"/>
        </w:rPr>
        <w:t xml:space="preserve">may respond </w:t>
      </w:r>
      <w:r w:rsidR="0055697C" w:rsidRPr="008C47D7">
        <w:rPr>
          <w:rFonts w:ascii="Arial" w:hAnsi="Arial" w:cs="Arial"/>
          <w:sz w:val="24"/>
          <w:szCs w:val="24"/>
        </w:rPr>
        <w:t xml:space="preserve">across time </w:t>
      </w:r>
      <w:r w:rsidR="002D40C2" w:rsidRPr="008C47D7">
        <w:rPr>
          <w:rFonts w:ascii="Arial" w:hAnsi="Arial" w:cs="Arial"/>
          <w:sz w:val="24"/>
          <w:szCs w:val="24"/>
        </w:rPr>
        <w:t>to abrupt</w:t>
      </w:r>
      <w:r w:rsidR="00087337" w:rsidRPr="008C47D7">
        <w:rPr>
          <w:rFonts w:ascii="Arial" w:hAnsi="Arial" w:cs="Arial"/>
          <w:sz w:val="24"/>
          <w:szCs w:val="24"/>
        </w:rPr>
        <w:t xml:space="preserve"> </w:t>
      </w:r>
      <w:r w:rsidR="00B04E57" w:rsidRPr="008C47D7">
        <w:rPr>
          <w:rFonts w:ascii="Arial" w:hAnsi="Arial" w:cs="Arial"/>
          <w:sz w:val="24"/>
          <w:szCs w:val="24"/>
        </w:rPr>
        <w:t xml:space="preserve">and persisting </w:t>
      </w:r>
      <w:r w:rsidR="00EC0ADB" w:rsidRPr="008C47D7">
        <w:rPr>
          <w:rFonts w:ascii="Arial" w:hAnsi="Arial" w:cs="Arial"/>
          <w:sz w:val="24"/>
          <w:szCs w:val="24"/>
        </w:rPr>
        <w:t xml:space="preserve">changes </w:t>
      </w:r>
      <w:r w:rsidR="00DC6863" w:rsidRPr="008C47D7">
        <w:rPr>
          <w:rFonts w:ascii="Arial" w:hAnsi="Arial" w:cs="Arial"/>
          <w:sz w:val="24"/>
          <w:szCs w:val="24"/>
        </w:rPr>
        <w:t xml:space="preserve">in </w:t>
      </w:r>
      <w:r w:rsidR="0055697C" w:rsidRPr="008C47D7">
        <w:rPr>
          <w:rFonts w:ascii="Arial" w:hAnsi="Arial" w:cs="Arial"/>
          <w:sz w:val="24"/>
          <w:szCs w:val="24"/>
        </w:rPr>
        <w:t xml:space="preserve">seawater </w:t>
      </w:r>
      <w:r w:rsidR="009C39D8" w:rsidRPr="008C47D7">
        <w:rPr>
          <w:rFonts w:ascii="Arial" w:hAnsi="Arial" w:cs="Arial"/>
          <w:sz w:val="24"/>
          <w:szCs w:val="24"/>
        </w:rPr>
        <w:t xml:space="preserve">carbonate </w:t>
      </w:r>
      <w:r w:rsidR="0055697C" w:rsidRPr="008C47D7">
        <w:rPr>
          <w:rFonts w:ascii="Arial" w:hAnsi="Arial" w:cs="Arial"/>
          <w:sz w:val="24"/>
          <w:szCs w:val="24"/>
        </w:rPr>
        <w:t>chemistry</w:t>
      </w:r>
      <w:r w:rsidR="00054A80" w:rsidRPr="008C47D7">
        <w:rPr>
          <w:rFonts w:ascii="Arial" w:hAnsi="Arial" w:cs="Arial"/>
          <w:sz w:val="24"/>
          <w:szCs w:val="24"/>
        </w:rPr>
        <w:t>.</w:t>
      </w:r>
      <w:r w:rsidR="00894C01" w:rsidRPr="00A26E87">
        <w:rPr>
          <w:rFonts w:ascii="Arial" w:hAnsi="Arial" w:cs="Arial"/>
          <w:b/>
          <w:bCs/>
          <w:sz w:val="24"/>
          <w:szCs w:val="24"/>
        </w:rPr>
        <w:t xml:space="preserve"> </w:t>
      </w:r>
    </w:p>
    <w:p w14:paraId="42B806C5" w14:textId="46F7D6A2" w:rsidR="0010067C" w:rsidRPr="00FE7E0E" w:rsidRDefault="0010067C" w:rsidP="0080242F">
      <w:pPr>
        <w:pStyle w:val="NoSpacing"/>
        <w:spacing w:line="480" w:lineRule="auto"/>
        <w:ind w:firstLine="720"/>
        <w:rPr>
          <w:rFonts w:ascii="Arial" w:hAnsi="Arial" w:cs="Arial"/>
          <w:sz w:val="24"/>
          <w:szCs w:val="24"/>
        </w:rPr>
      </w:pPr>
    </w:p>
    <w:p w14:paraId="24FC145E" w14:textId="2CF73988" w:rsidR="004A3462" w:rsidRDefault="00ED41B1" w:rsidP="0080242F">
      <w:pPr>
        <w:pStyle w:val="NoSpacing"/>
        <w:spacing w:line="480" w:lineRule="auto"/>
        <w:rPr>
          <w:rFonts w:ascii="Arial" w:hAnsi="Arial" w:cs="Arial"/>
          <w:b/>
          <w:bCs/>
          <w:i/>
          <w:iCs/>
          <w:sz w:val="28"/>
          <w:szCs w:val="28"/>
        </w:rPr>
      </w:pPr>
      <w:r w:rsidRPr="00102217">
        <w:rPr>
          <w:rFonts w:ascii="Arial" w:hAnsi="Arial" w:cs="Arial"/>
          <w:b/>
          <w:bCs/>
          <w:i/>
          <w:iCs/>
          <w:sz w:val="28"/>
          <w:szCs w:val="28"/>
        </w:rPr>
        <w:t>Methods—</w:t>
      </w:r>
    </w:p>
    <w:p w14:paraId="2366E9CE" w14:textId="77777777" w:rsidR="000F7D14" w:rsidRPr="00102217" w:rsidRDefault="000F7D14" w:rsidP="0080242F">
      <w:pPr>
        <w:pStyle w:val="NoSpacing"/>
        <w:spacing w:line="480" w:lineRule="auto"/>
        <w:rPr>
          <w:rFonts w:ascii="Arial" w:hAnsi="Arial" w:cs="Arial"/>
          <w:b/>
          <w:bCs/>
          <w:i/>
          <w:iCs/>
          <w:sz w:val="24"/>
          <w:szCs w:val="24"/>
        </w:rPr>
      </w:pPr>
    </w:p>
    <w:p w14:paraId="4D129FE6" w14:textId="618BB931" w:rsidR="00415246" w:rsidRDefault="00ED41B1" w:rsidP="0080242F">
      <w:pPr>
        <w:pStyle w:val="NoSpacing"/>
        <w:spacing w:line="480" w:lineRule="auto"/>
        <w:rPr>
          <w:rFonts w:ascii="Arial" w:hAnsi="Arial" w:cs="Arial"/>
          <w:sz w:val="24"/>
          <w:szCs w:val="24"/>
        </w:rPr>
      </w:pPr>
      <w:r w:rsidRPr="00102217">
        <w:rPr>
          <w:rFonts w:ascii="Arial" w:hAnsi="Arial" w:cs="Arial"/>
          <w:b/>
          <w:bCs/>
          <w:sz w:val="24"/>
          <w:szCs w:val="24"/>
        </w:rPr>
        <w:t>Study species</w:t>
      </w:r>
      <w:r w:rsidR="003C1804" w:rsidRPr="00102217">
        <w:rPr>
          <w:rFonts w:ascii="Arial" w:hAnsi="Arial" w:cs="Arial"/>
          <w:b/>
          <w:bCs/>
          <w:sz w:val="24"/>
          <w:szCs w:val="24"/>
        </w:rPr>
        <w:t>—</w:t>
      </w:r>
      <w:r w:rsidR="003C1804" w:rsidRPr="00102217">
        <w:rPr>
          <w:rFonts w:ascii="Arial" w:hAnsi="Arial" w:cs="Arial"/>
          <w:sz w:val="24"/>
          <w:szCs w:val="24"/>
        </w:rPr>
        <w:t xml:space="preserve"> </w:t>
      </w:r>
      <w:r w:rsidR="00651FEE" w:rsidRPr="00102217">
        <w:rPr>
          <w:rFonts w:ascii="Arial" w:hAnsi="Arial" w:cs="Arial"/>
          <w:sz w:val="24"/>
          <w:szCs w:val="24"/>
        </w:rPr>
        <w:t xml:space="preserve">The Eastern oyster, </w:t>
      </w:r>
      <w:r w:rsidR="00651FEE" w:rsidRPr="00102217">
        <w:rPr>
          <w:rFonts w:ascii="Arial" w:hAnsi="Arial" w:cs="Arial"/>
          <w:i/>
          <w:iCs/>
          <w:sz w:val="24"/>
          <w:szCs w:val="24"/>
        </w:rPr>
        <w:t>Crassostrea virginica</w:t>
      </w:r>
      <w:r w:rsidR="00651FEE" w:rsidRPr="00102217">
        <w:rPr>
          <w:rFonts w:ascii="Arial" w:hAnsi="Arial" w:cs="Arial"/>
          <w:sz w:val="24"/>
          <w:szCs w:val="24"/>
        </w:rPr>
        <w:t>,</w:t>
      </w:r>
      <w:r w:rsidR="00700BEA" w:rsidRPr="00102217">
        <w:rPr>
          <w:rFonts w:ascii="Arial" w:hAnsi="Arial" w:cs="Arial"/>
          <w:sz w:val="24"/>
          <w:szCs w:val="24"/>
        </w:rPr>
        <w:t xml:space="preserve"> </w:t>
      </w:r>
      <w:r w:rsidR="00BD70C1">
        <w:rPr>
          <w:rFonts w:ascii="Arial" w:hAnsi="Arial" w:cs="Arial"/>
          <w:sz w:val="24"/>
          <w:szCs w:val="24"/>
        </w:rPr>
        <w:t>is</w:t>
      </w:r>
      <w:r w:rsidR="00BD70C1" w:rsidRPr="00102217">
        <w:rPr>
          <w:rFonts w:ascii="Arial" w:hAnsi="Arial" w:cs="Arial"/>
          <w:sz w:val="24"/>
          <w:szCs w:val="24"/>
        </w:rPr>
        <w:t xml:space="preserve"> </w:t>
      </w:r>
      <w:r w:rsidR="001F382E" w:rsidRPr="00102217">
        <w:rPr>
          <w:rFonts w:ascii="Arial" w:hAnsi="Arial" w:cs="Arial"/>
          <w:sz w:val="24"/>
          <w:szCs w:val="24"/>
        </w:rPr>
        <w:t>native</w:t>
      </w:r>
      <w:r w:rsidR="00BD70C1">
        <w:rPr>
          <w:rFonts w:ascii="Arial" w:hAnsi="Arial" w:cs="Arial"/>
          <w:sz w:val="24"/>
          <w:szCs w:val="24"/>
        </w:rPr>
        <w:t xml:space="preserve"> to estuaries of</w:t>
      </w:r>
      <w:r w:rsidR="00BD70C1" w:rsidRPr="00102217">
        <w:rPr>
          <w:rFonts w:ascii="Arial" w:hAnsi="Arial" w:cs="Arial"/>
          <w:sz w:val="24"/>
          <w:szCs w:val="24"/>
        </w:rPr>
        <w:t xml:space="preserve"> </w:t>
      </w:r>
      <w:r w:rsidR="00CD1CD7" w:rsidRPr="00102217">
        <w:rPr>
          <w:rFonts w:ascii="Arial" w:hAnsi="Arial" w:cs="Arial"/>
          <w:sz w:val="24"/>
          <w:szCs w:val="24"/>
        </w:rPr>
        <w:t>eastern North America</w:t>
      </w:r>
      <w:r w:rsidR="00BD70C1">
        <w:rPr>
          <w:rFonts w:ascii="Arial" w:hAnsi="Arial" w:cs="Arial"/>
          <w:sz w:val="24"/>
          <w:szCs w:val="24"/>
        </w:rPr>
        <w:t xml:space="preserve">, from the </w:t>
      </w:r>
      <w:r w:rsidR="00363485" w:rsidRPr="00102217">
        <w:rPr>
          <w:rFonts w:ascii="Arial" w:hAnsi="Arial" w:cs="Arial"/>
          <w:sz w:val="24"/>
          <w:szCs w:val="24"/>
        </w:rPr>
        <w:t>Gulf of St</w:t>
      </w:r>
      <w:r w:rsidR="00BD70C1">
        <w:rPr>
          <w:rFonts w:ascii="Arial" w:hAnsi="Arial" w:cs="Arial"/>
          <w:sz w:val="24"/>
          <w:szCs w:val="24"/>
        </w:rPr>
        <w:t>.</w:t>
      </w:r>
      <w:r w:rsidR="00363485" w:rsidRPr="00102217">
        <w:rPr>
          <w:rFonts w:ascii="Arial" w:hAnsi="Arial" w:cs="Arial"/>
          <w:sz w:val="24"/>
          <w:szCs w:val="24"/>
        </w:rPr>
        <w:t xml:space="preserve"> Lawrence to the Gulf of Mexico</w:t>
      </w:r>
      <w:r w:rsidR="0085684F">
        <w:rPr>
          <w:rFonts w:ascii="Arial" w:hAnsi="Arial" w:cs="Arial"/>
          <w:sz w:val="24"/>
          <w:szCs w:val="24"/>
        </w:rPr>
        <w:t>.</w:t>
      </w:r>
      <w:r w:rsidR="00ED53E2">
        <w:rPr>
          <w:rFonts w:ascii="Arial" w:hAnsi="Arial" w:cs="Arial"/>
          <w:sz w:val="24"/>
          <w:szCs w:val="24"/>
        </w:rPr>
        <w:t xml:space="preserve"> </w:t>
      </w:r>
      <w:r w:rsidR="00BD70C1">
        <w:rPr>
          <w:rFonts w:ascii="Arial" w:hAnsi="Arial" w:cs="Arial"/>
          <w:sz w:val="24"/>
          <w:szCs w:val="24"/>
        </w:rPr>
        <w:t xml:space="preserve">Due </w:t>
      </w:r>
      <w:r w:rsidR="00B61984">
        <w:rPr>
          <w:rFonts w:ascii="Arial" w:hAnsi="Arial" w:cs="Arial"/>
          <w:sz w:val="24"/>
          <w:szCs w:val="24"/>
        </w:rPr>
        <w:t xml:space="preserve">in part </w:t>
      </w:r>
      <w:r w:rsidR="00BD70C1">
        <w:rPr>
          <w:rFonts w:ascii="Arial" w:hAnsi="Arial" w:cs="Arial"/>
          <w:sz w:val="24"/>
          <w:szCs w:val="24"/>
        </w:rPr>
        <w:t>to its wide salinity and thermal tolerance, this species is also</w:t>
      </w:r>
      <w:r w:rsidR="00CF7DCB">
        <w:rPr>
          <w:rFonts w:ascii="Arial" w:hAnsi="Arial" w:cs="Arial"/>
          <w:sz w:val="24"/>
          <w:szCs w:val="24"/>
        </w:rPr>
        <w:t xml:space="preserve"> grown commercially elsewhere</w:t>
      </w:r>
      <w:r w:rsidR="00BD70C1">
        <w:rPr>
          <w:rFonts w:ascii="Arial" w:hAnsi="Arial" w:cs="Arial"/>
          <w:sz w:val="24"/>
          <w:szCs w:val="24"/>
        </w:rPr>
        <w:t>, including</w:t>
      </w:r>
      <w:r w:rsidR="00205E33">
        <w:rPr>
          <w:rFonts w:ascii="Arial" w:hAnsi="Arial" w:cs="Arial"/>
          <w:sz w:val="24"/>
          <w:szCs w:val="24"/>
        </w:rPr>
        <w:t xml:space="preserve"> the west coast of the </w:t>
      </w:r>
      <w:r w:rsidR="00156DBC">
        <w:rPr>
          <w:rFonts w:ascii="Arial" w:hAnsi="Arial" w:cs="Arial"/>
          <w:sz w:val="24"/>
          <w:szCs w:val="24"/>
        </w:rPr>
        <w:t xml:space="preserve">United States </w:t>
      </w:r>
      <w:r w:rsidR="00205E33">
        <w:rPr>
          <w:rFonts w:ascii="Arial" w:hAnsi="Arial" w:cs="Arial"/>
          <w:sz w:val="24"/>
          <w:szCs w:val="24"/>
        </w:rPr>
        <w:t>and Hawai</w:t>
      </w:r>
      <w:r w:rsidR="009E5908">
        <w:rPr>
          <w:rFonts w:ascii="Arial" w:hAnsi="Arial" w:cs="Arial"/>
          <w:sz w:val="24"/>
          <w:szCs w:val="24"/>
        </w:rPr>
        <w:t>i.</w:t>
      </w:r>
      <w:r w:rsidR="00CF7DCB">
        <w:rPr>
          <w:rFonts w:ascii="Arial" w:hAnsi="Arial" w:cs="Arial"/>
          <w:sz w:val="24"/>
          <w:szCs w:val="24"/>
        </w:rPr>
        <w:t xml:space="preserve"> </w:t>
      </w:r>
      <w:r w:rsidR="00BD70C1">
        <w:rPr>
          <w:rFonts w:ascii="Arial" w:hAnsi="Arial" w:cs="Arial"/>
          <w:sz w:val="24"/>
          <w:szCs w:val="24"/>
        </w:rPr>
        <w:t>For our experiments, we sourced</w:t>
      </w:r>
      <w:r w:rsidR="00BD70C1" w:rsidRPr="00102217">
        <w:rPr>
          <w:rFonts w:ascii="Arial" w:hAnsi="Arial" w:cs="Arial"/>
          <w:sz w:val="24"/>
          <w:szCs w:val="24"/>
        </w:rPr>
        <w:t xml:space="preserve"> </w:t>
      </w:r>
      <w:r w:rsidR="003D1BDD" w:rsidRPr="00102217">
        <w:rPr>
          <w:rFonts w:ascii="Arial" w:hAnsi="Arial" w:cs="Arial"/>
          <w:sz w:val="24"/>
          <w:szCs w:val="24"/>
        </w:rPr>
        <w:t>juvenile oysters from</w:t>
      </w:r>
      <w:r w:rsidR="00327377">
        <w:rPr>
          <w:rFonts w:ascii="Arial" w:hAnsi="Arial" w:cs="Arial"/>
          <w:sz w:val="24"/>
          <w:szCs w:val="24"/>
        </w:rPr>
        <w:t xml:space="preserve"> a</w:t>
      </w:r>
      <w:r w:rsidR="00BD70C1">
        <w:rPr>
          <w:rFonts w:ascii="Arial" w:hAnsi="Arial" w:cs="Arial"/>
          <w:sz w:val="24"/>
          <w:szCs w:val="24"/>
        </w:rPr>
        <w:t xml:space="preserve"> local aquaculture </w:t>
      </w:r>
      <w:r w:rsidR="00327377">
        <w:rPr>
          <w:rFonts w:ascii="Arial" w:hAnsi="Arial" w:cs="Arial"/>
          <w:sz w:val="24"/>
          <w:szCs w:val="24"/>
        </w:rPr>
        <w:t>farm</w:t>
      </w:r>
      <w:r w:rsidR="003D1BDD" w:rsidRPr="00102217">
        <w:rPr>
          <w:rFonts w:ascii="Arial" w:hAnsi="Arial" w:cs="Arial"/>
          <w:sz w:val="24"/>
          <w:szCs w:val="24"/>
        </w:rPr>
        <w:t xml:space="preserve"> </w:t>
      </w:r>
      <w:r w:rsidR="004950DB" w:rsidRPr="00102217">
        <w:rPr>
          <w:rFonts w:ascii="Arial" w:hAnsi="Arial" w:cs="Arial"/>
          <w:sz w:val="24"/>
          <w:szCs w:val="24"/>
        </w:rPr>
        <w:t xml:space="preserve">in Tomales Bay, </w:t>
      </w:r>
      <w:r w:rsidR="00BD70C1" w:rsidRPr="00102217">
        <w:rPr>
          <w:rFonts w:ascii="Arial" w:hAnsi="Arial" w:cs="Arial"/>
          <w:sz w:val="24"/>
          <w:szCs w:val="24"/>
        </w:rPr>
        <w:t>C</w:t>
      </w:r>
      <w:r w:rsidR="00BD70C1">
        <w:rPr>
          <w:rFonts w:ascii="Arial" w:hAnsi="Arial" w:cs="Arial"/>
          <w:sz w:val="24"/>
          <w:szCs w:val="24"/>
        </w:rPr>
        <w:t xml:space="preserve">alifornia, USA </w:t>
      </w:r>
      <w:r w:rsidR="00327377">
        <w:rPr>
          <w:rFonts w:ascii="Arial" w:hAnsi="Arial" w:cs="Arial"/>
          <w:sz w:val="24"/>
          <w:szCs w:val="24"/>
        </w:rPr>
        <w:t>(</w:t>
      </w:r>
      <w:r w:rsidR="00327377" w:rsidRPr="00102217">
        <w:rPr>
          <w:rFonts w:ascii="Arial" w:hAnsi="Arial" w:cs="Arial"/>
          <w:sz w:val="24"/>
          <w:szCs w:val="24"/>
        </w:rPr>
        <w:t>Hog Island Oyster Company</w:t>
      </w:r>
      <w:r w:rsidR="00327377">
        <w:rPr>
          <w:rFonts w:ascii="Arial" w:hAnsi="Arial" w:cs="Arial"/>
          <w:sz w:val="24"/>
          <w:szCs w:val="24"/>
        </w:rPr>
        <w:t xml:space="preserve">; </w:t>
      </w:r>
      <w:r w:rsidR="009E5908" w:rsidRPr="00EE10BB">
        <w:rPr>
          <w:rFonts w:ascii="Arial" w:hAnsi="Arial" w:cs="Arial"/>
          <w:bCs/>
          <w:sz w:val="24"/>
          <w:szCs w:val="24"/>
        </w:rPr>
        <w:t>38.162327, -122.893489</w:t>
      </w:r>
      <w:r w:rsidR="004950DB" w:rsidRPr="00102217">
        <w:rPr>
          <w:rFonts w:ascii="Arial" w:hAnsi="Arial" w:cs="Arial"/>
          <w:sz w:val="24"/>
          <w:szCs w:val="24"/>
        </w:rPr>
        <w:t>)</w:t>
      </w:r>
      <w:r w:rsidR="000922DE" w:rsidRPr="00102217">
        <w:rPr>
          <w:rFonts w:ascii="Arial" w:hAnsi="Arial" w:cs="Arial"/>
          <w:sz w:val="24"/>
          <w:szCs w:val="24"/>
        </w:rPr>
        <w:t xml:space="preserve">. </w:t>
      </w:r>
      <w:r w:rsidR="00153617" w:rsidRPr="00102217">
        <w:rPr>
          <w:rFonts w:ascii="Arial" w:hAnsi="Arial" w:cs="Arial"/>
          <w:sz w:val="24"/>
          <w:szCs w:val="24"/>
        </w:rPr>
        <w:t xml:space="preserve">On 22 July 2022, </w:t>
      </w:r>
      <w:r w:rsidR="00BD70C1">
        <w:rPr>
          <w:rFonts w:ascii="Arial" w:hAnsi="Arial" w:cs="Arial"/>
          <w:sz w:val="24"/>
          <w:szCs w:val="24"/>
        </w:rPr>
        <w:t xml:space="preserve">we transported </w:t>
      </w:r>
      <w:r w:rsidR="00153617" w:rsidRPr="00102217">
        <w:rPr>
          <w:rFonts w:ascii="Arial" w:hAnsi="Arial" w:cs="Arial"/>
          <w:sz w:val="24"/>
          <w:szCs w:val="24"/>
        </w:rPr>
        <w:t xml:space="preserve">oysters in </w:t>
      </w:r>
      <w:r w:rsidR="00BD70C1">
        <w:rPr>
          <w:rFonts w:ascii="Arial" w:hAnsi="Arial" w:cs="Arial"/>
          <w:sz w:val="24"/>
          <w:szCs w:val="24"/>
        </w:rPr>
        <w:t xml:space="preserve">cool </w:t>
      </w:r>
      <w:r w:rsidR="004401D7">
        <w:rPr>
          <w:rFonts w:ascii="Arial" w:hAnsi="Arial" w:cs="Arial"/>
          <w:sz w:val="24"/>
          <w:szCs w:val="24"/>
        </w:rPr>
        <w:t>seawater</w:t>
      </w:r>
      <w:r w:rsidR="00153617" w:rsidRPr="00102217">
        <w:rPr>
          <w:rFonts w:ascii="Arial" w:hAnsi="Arial" w:cs="Arial"/>
          <w:sz w:val="24"/>
          <w:szCs w:val="24"/>
        </w:rPr>
        <w:t xml:space="preserve"> </w:t>
      </w:r>
      <w:r w:rsidR="00BD70C1">
        <w:rPr>
          <w:rFonts w:ascii="Arial" w:hAnsi="Arial" w:cs="Arial"/>
          <w:sz w:val="24"/>
          <w:szCs w:val="24"/>
        </w:rPr>
        <w:t xml:space="preserve">from Tomales Bay </w:t>
      </w:r>
      <w:r w:rsidR="00BF3579" w:rsidRPr="00102217">
        <w:rPr>
          <w:rFonts w:ascii="Arial" w:hAnsi="Arial" w:cs="Arial"/>
          <w:sz w:val="24"/>
          <w:szCs w:val="24"/>
        </w:rPr>
        <w:t>to</w:t>
      </w:r>
      <w:r w:rsidR="0085684F">
        <w:rPr>
          <w:rFonts w:ascii="Arial" w:hAnsi="Arial" w:cs="Arial"/>
          <w:sz w:val="24"/>
          <w:szCs w:val="24"/>
        </w:rPr>
        <w:t xml:space="preserve"> the U</w:t>
      </w:r>
      <w:r w:rsidR="00156DBC">
        <w:rPr>
          <w:rFonts w:ascii="Arial" w:hAnsi="Arial" w:cs="Arial"/>
          <w:sz w:val="24"/>
          <w:szCs w:val="24"/>
        </w:rPr>
        <w:t>niversity of California,</w:t>
      </w:r>
      <w:r w:rsidR="0085684F">
        <w:rPr>
          <w:rFonts w:ascii="Arial" w:hAnsi="Arial" w:cs="Arial"/>
          <w:sz w:val="24"/>
          <w:szCs w:val="24"/>
        </w:rPr>
        <w:t xml:space="preserve"> Davis</w:t>
      </w:r>
      <w:r w:rsidR="00156DBC">
        <w:rPr>
          <w:rFonts w:ascii="Arial" w:hAnsi="Arial" w:cs="Arial"/>
          <w:sz w:val="24"/>
          <w:szCs w:val="24"/>
        </w:rPr>
        <w:t>’</w:t>
      </w:r>
      <w:r w:rsidR="00BF3579" w:rsidRPr="00102217">
        <w:rPr>
          <w:rFonts w:ascii="Arial" w:hAnsi="Arial" w:cs="Arial"/>
          <w:sz w:val="24"/>
          <w:szCs w:val="24"/>
        </w:rPr>
        <w:t xml:space="preserve"> Bodega Marine Laboratory (</w:t>
      </w:r>
      <w:r w:rsidR="00BB115C" w:rsidRPr="00102217">
        <w:rPr>
          <w:rFonts w:ascii="Arial" w:hAnsi="Arial" w:cs="Arial"/>
          <w:sz w:val="24"/>
          <w:szCs w:val="24"/>
        </w:rPr>
        <w:t xml:space="preserve">BML; Bodega Bay, </w:t>
      </w:r>
      <w:r w:rsidR="00BD70C1" w:rsidRPr="00102217">
        <w:rPr>
          <w:rFonts w:ascii="Arial" w:hAnsi="Arial" w:cs="Arial"/>
          <w:sz w:val="24"/>
          <w:szCs w:val="24"/>
        </w:rPr>
        <w:t>C</w:t>
      </w:r>
      <w:r w:rsidR="00BD70C1">
        <w:rPr>
          <w:rFonts w:ascii="Arial" w:hAnsi="Arial" w:cs="Arial"/>
          <w:sz w:val="24"/>
          <w:szCs w:val="24"/>
        </w:rPr>
        <w:t>alifornia</w:t>
      </w:r>
      <w:r w:rsidR="00B644A2">
        <w:rPr>
          <w:rFonts w:ascii="Arial" w:hAnsi="Arial" w:cs="Arial"/>
          <w:sz w:val="24"/>
          <w:szCs w:val="24"/>
        </w:rPr>
        <w:t xml:space="preserve">, </w:t>
      </w:r>
      <w:r w:rsidR="00B644A2" w:rsidRPr="00102217">
        <w:rPr>
          <w:rFonts w:ascii="Arial" w:hAnsi="Arial" w:cs="Arial"/>
          <w:sz w:val="24"/>
          <w:szCs w:val="24"/>
        </w:rPr>
        <w:t>60 min</w:t>
      </w:r>
      <w:r w:rsidR="00B644A2">
        <w:rPr>
          <w:rFonts w:ascii="Arial" w:hAnsi="Arial" w:cs="Arial"/>
          <w:sz w:val="24"/>
          <w:szCs w:val="24"/>
        </w:rPr>
        <w:t xml:space="preserve"> transit time</w:t>
      </w:r>
      <w:r w:rsidR="00BF3579" w:rsidRPr="00102217">
        <w:rPr>
          <w:rFonts w:ascii="Arial" w:hAnsi="Arial" w:cs="Arial"/>
          <w:sz w:val="24"/>
          <w:szCs w:val="24"/>
        </w:rPr>
        <w:t xml:space="preserve">), </w:t>
      </w:r>
      <w:r w:rsidR="000C2617">
        <w:rPr>
          <w:rFonts w:ascii="Arial" w:hAnsi="Arial" w:cs="Arial"/>
          <w:sz w:val="24"/>
          <w:szCs w:val="24"/>
        </w:rPr>
        <w:t>and</w:t>
      </w:r>
      <w:r w:rsidR="004401D7">
        <w:rPr>
          <w:rFonts w:ascii="Arial" w:hAnsi="Arial" w:cs="Arial"/>
          <w:sz w:val="24"/>
          <w:szCs w:val="24"/>
        </w:rPr>
        <w:t xml:space="preserve"> placed</w:t>
      </w:r>
      <w:r w:rsidR="00263F10">
        <w:rPr>
          <w:rFonts w:ascii="Arial" w:hAnsi="Arial" w:cs="Arial"/>
          <w:sz w:val="24"/>
          <w:szCs w:val="24"/>
        </w:rPr>
        <w:t xml:space="preserve"> </w:t>
      </w:r>
      <w:r w:rsidR="000C2617">
        <w:rPr>
          <w:rFonts w:ascii="Arial" w:hAnsi="Arial" w:cs="Arial"/>
          <w:sz w:val="24"/>
          <w:szCs w:val="24"/>
        </w:rPr>
        <w:t xml:space="preserve">them immediately into </w:t>
      </w:r>
      <w:r w:rsidR="00263F10">
        <w:rPr>
          <w:rFonts w:ascii="Arial" w:hAnsi="Arial" w:cs="Arial"/>
          <w:sz w:val="24"/>
          <w:szCs w:val="24"/>
        </w:rPr>
        <w:t>flow-through</w:t>
      </w:r>
      <w:r w:rsidR="000C2617">
        <w:rPr>
          <w:rFonts w:ascii="Arial" w:hAnsi="Arial" w:cs="Arial"/>
          <w:sz w:val="24"/>
          <w:szCs w:val="24"/>
        </w:rPr>
        <w:t>, continuously bubbled</w:t>
      </w:r>
      <w:r w:rsidR="00263F10">
        <w:rPr>
          <w:rFonts w:ascii="Arial" w:hAnsi="Arial" w:cs="Arial"/>
          <w:sz w:val="24"/>
          <w:szCs w:val="24"/>
        </w:rPr>
        <w:t xml:space="preserve"> seawater</w:t>
      </w:r>
      <w:r w:rsidR="006A3815">
        <w:rPr>
          <w:rFonts w:ascii="Arial" w:hAnsi="Arial" w:cs="Arial"/>
          <w:sz w:val="24"/>
          <w:szCs w:val="24"/>
        </w:rPr>
        <w:t xml:space="preserve"> </w:t>
      </w:r>
      <w:r w:rsidR="000C2617">
        <w:rPr>
          <w:rFonts w:ascii="Arial" w:hAnsi="Arial" w:cs="Arial"/>
          <w:sz w:val="24"/>
          <w:szCs w:val="24"/>
        </w:rPr>
        <w:t xml:space="preserve">drawn </w:t>
      </w:r>
      <w:r w:rsidR="006A3815">
        <w:rPr>
          <w:rFonts w:ascii="Arial" w:hAnsi="Arial" w:cs="Arial"/>
          <w:sz w:val="24"/>
          <w:szCs w:val="24"/>
        </w:rPr>
        <w:t xml:space="preserve">from </w:t>
      </w:r>
      <w:r w:rsidR="004179A8">
        <w:rPr>
          <w:rFonts w:ascii="Arial" w:hAnsi="Arial" w:cs="Arial"/>
          <w:sz w:val="24"/>
          <w:szCs w:val="24"/>
        </w:rPr>
        <w:t xml:space="preserve">the </w:t>
      </w:r>
      <w:r w:rsidR="006A3815">
        <w:rPr>
          <w:rFonts w:ascii="Arial" w:hAnsi="Arial" w:cs="Arial"/>
          <w:sz w:val="24"/>
          <w:szCs w:val="24"/>
        </w:rPr>
        <w:t>adjacent ocean</w:t>
      </w:r>
      <w:r w:rsidR="003A0652">
        <w:rPr>
          <w:rFonts w:ascii="Arial" w:hAnsi="Arial" w:cs="Arial"/>
          <w:sz w:val="24"/>
          <w:szCs w:val="24"/>
        </w:rPr>
        <w:t xml:space="preserve">. </w:t>
      </w:r>
      <w:r w:rsidR="000C2617">
        <w:rPr>
          <w:rFonts w:ascii="Arial" w:hAnsi="Arial" w:cs="Arial"/>
          <w:sz w:val="24"/>
          <w:szCs w:val="24"/>
        </w:rPr>
        <w:t xml:space="preserve">We fed </w:t>
      </w:r>
      <w:r w:rsidR="00B644A2">
        <w:rPr>
          <w:rFonts w:ascii="Arial" w:hAnsi="Arial" w:cs="Arial"/>
          <w:sz w:val="24"/>
          <w:szCs w:val="24"/>
        </w:rPr>
        <w:t xml:space="preserve">the </w:t>
      </w:r>
      <w:r w:rsidR="000C2617">
        <w:rPr>
          <w:rFonts w:ascii="Arial" w:hAnsi="Arial" w:cs="Arial"/>
          <w:sz w:val="24"/>
          <w:szCs w:val="24"/>
        </w:rPr>
        <w:t xml:space="preserve">oysters with </w:t>
      </w:r>
      <w:r w:rsidR="00E27618">
        <w:rPr>
          <w:rFonts w:ascii="Arial" w:hAnsi="Arial" w:cs="Arial"/>
          <w:sz w:val="24"/>
          <w:szCs w:val="24"/>
        </w:rPr>
        <w:t xml:space="preserve">slow-release </w:t>
      </w:r>
      <w:r w:rsidR="00E05843">
        <w:rPr>
          <w:rFonts w:ascii="Arial" w:hAnsi="Arial" w:cs="Arial"/>
          <w:sz w:val="24"/>
          <w:szCs w:val="24"/>
        </w:rPr>
        <w:t xml:space="preserve">mixed </w:t>
      </w:r>
      <w:r w:rsidR="00E27618">
        <w:rPr>
          <w:rFonts w:ascii="Arial" w:hAnsi="Arial" w:cs="Arial"/>
          <w:sz w:val="24"/>
          <w:szCs w:val="24"/>
        </w:rPr>
        <w:t>alga</w:t>
      </w:r>
      <w:r w:rsidR="00E05843">
        <w:rPr>
          <w:rFonts w:ascii="Arial" w:hAnsi="Arial" w:cs="Arial"/>
          <w:sz w:val="24"/>
          <w:szCs w:val="24"/>
        </w:rPr>
        <w:t>l diet</w:t>
      </w:r>
      <w:r w:rsidR="0064343F">
        <w:rPr>
          <w:rFonts w:ascii="Arial" w:hAnsi="Arial" w:cs="Arial"/>
          <w:sz w:val="24"/>
          <w:szCs w:val="24"/>
        </w:rPr>
        <w:t xml:space="preserve"> (</w:t>
      </w:r>
      <w:r w:rsidR="00D762C6">
        <w:rPr>
          <w:rFonts w:ascii="Arial" w:hAnsi="Arial" w:cs="Arial"/>
          <w:sz w:val="24"/>
          <w:szCs w:val="24"/>
        </w:rPr>
        <w:t>5</w:t>
      </w:r>
      <w:r w:rsidR="0064343F">
        <w:rPr>
          <w:rFonts w:ascii="Arial" w:hAnsi="Arial" w:cs="Arial"/>
          <w:sz w:val="24"/>
          <w:szCs w:val="24"/>
        </w:rPr>
        <w:t>% of their wet mass</w:t>
      </w:r>
      <w:r w:rsidR="00D762C6">
        <w:rPr>
          <w:rFonts w:ascii="Arial" w:hAnsi="Arial" w:cs="Arial"/>
          <w:sz w:val="24"/>
          <w:szCs w:val="24"/>
        </w:rPr>
        <w:t xml:space="preserve"> with </w:t>
      </w:r>
      <w:r w:rsidR="00181154">
        <w:rPr>
          <w:rFonts w:ascii="Arial" w:hAnsi="Arial" w:cs="Arial"/>
          <w:sz w:val="24"/>
          <w:szCs w:val="24"/>
        </w:rPr>
        <w:t xml:space="preserve">thawed </w:t>
      </w:r>
      <w:r w:rsidR="00D762C6" w:rsidRPr="00156DBC">
        <w:rPr>
          <w:rFonts w:ascii="Arial" w:hAnsi="Arial" w:cs="Arial"/>
          <w:sz w:val="24"/>
          <w:szCs w:val="24"/>
        </w:rPr>
        <w:t xml:space="preserve">whole-cell concentrate of </w:t>
      </w:r>
      <w:r w:rsidR="00D762C6" w:rsidRPr="00156DBC">
        <w:rPr>
          <w:rFonts w:ascii="Arial" w:hAnsi="Arial" w:cs="Arial"/>
          <w:i/>
          <w:iCs/>
          <w:sz w:val="24"/>
          <w:szCs w:val="24"/>
        </w:rPr>
        <w:t>Tetraselmis</w:t>
      </w:r>
      <w:r w:rsidR="00156DBC">
        <w:rPr>
          <w:rFonts w:ascii="Arial" w:hAnsi="Arial" w:cs="Arial"/>
          <w:i/>
          <w:iCs/>
          <w:sz w:val="24"/>
          <w:szCs w:val="24"/>
        </w:rPr>
        <w:t xml:space="preserve"> sp.</w:t>
      </w:r>
      <w:r w:rsidR="00D762C6" w:rsidRPr="00156DBC">
        <w:rPr>
          <w:rFonts w:ascii="Arial" w:hAnsi="Arial" w:cs="Arial"/>
          <w:sz w:val="24"/>
          <w:szCs w:val="24"/>
        </w:rPr>
        <w:t xml:space="preserve">, </w:t>
      </w:r>
      <w:r w:rsidR="00D762C6" w:rsidRPr="00156DBC">
        <w:rPr>
          <w:rFonts w:ascii="Arial" w:hAnsi="Arial" w:cs="Arial"/>
          <w:i/>
          <w:iCs/>
          <w:sz w:val="24"/>
          <w:szCs w:val="24"/>
        </w:rPr>
        <w:t>Thalassiosira</w:t>
      </w:r>
      <w:r w:rsidR="00D762C6" w:rsidRPr="00156DBC">
        <w:rPr>
          <w:rFonts w:ascii="Arial" w:hAnsi="Arial" w:cs="Arial"/>
          <w:sz w:val="24"/>
          <w:szCs w:val="24"/>
        </w:rPr>
        <w:t xml:space="preserve"> </w:t>
      </w:r>
      <w:r w:rsidR="00D762C6" w:rsidRPr="00156DBC">
        <w:rPr>
          <w:rFonts w:ascii="Arial" w:hAnsi="Arial" w:cs="Arial"/>
          <w:i/>
          <w:iCs/>
          <w:sz w:val="24"/>
          <w:szCs w:val="24"/>
        </w:rPr>
        <w:t>weissflogii</w:t>
      </w:r>
      <w:r w:rsidR="00D762C6" w:rsidRPr="00156DBC">
        <w:rPr>
          <w:rFonts w:ascii="Arial" w:hAnsi="Arial" w:cs="Arial"/>
          <w:sz w:val="24"/>
          <w:szCs w:val="24"/>
        </w:rPr>
        <w:t xml:space="preserve">, </w:t>
      </w:r>
      <w:r w:rsidR="00D762C6" w:rsidRPr="00156DBC">
        <w:rPr>
          <w:rFonts w:ascii="Arial" w:hAnsi="Arial" w:cs="Arial"/>
          <w:i/>
          <w:iCs/>
          <w:sz w:val="24"/>
          <w:szCs w:val="24"/>
        </w:rPr>
        <w:t>T</w:t>
      </w:r>
      <w:r w:rsidR="00156DBC">
        <w:rPr>
          <w:rFonts w:ascii="Arial" w:hAnsi="Arial" w:cs="Arial"/>
          <w:i/>
          <w:iCs/>
          <w:sz w:val="24"/>
          <w:szCs w:val="24"/>
        </w:rPr>
        <w:t>halassiosira</w:t>
      </w:r>
      <w:r w:rsidR="00D762C6" w:rsidRPr="00156DBC">
        <w:rPr>
          <w:rFonts w:ascii="Arial" w:hAnsi="Arial" w:cs="Arial"/>
          <w:i/>
          <w:iCs/>
          <w:sz w:val="24"/>
          <w:szCs w:val="24"/>
        </w:rPr>
        <w:t xml:space="preserve"> pseudonana</w:t>
      </w:r>
      <w:r w:rsidR="00D762C6" w:rsidRPr="00156DBC">
        <w:rPr>
          <w:rFonts w:ascii="Arial" w:hAnsi="Arial" w:cs="Arial"/>
          <w:sz w:val="24"/>
          <w:szCs w:val="24"/>
        </w:rPr>
        <w:t xml:space="preserve">, and </w:t>
      </w:r>
      <w:r w:rsidR="00D762C6" w:rsidRPr="00156DBC">
        <w:rPr>
          <w:rFonts w:ascii="Arial" w:hAnsi="Arial" w:cs="Arial"/>
          <w:i/>
          <w:iCs/>
          <w:sz w:val="24"/>
          <w:szCs w:val="24"/>
        </w:rPr>
        <w:t>Schizochytrium</w:t>
      </w:r>
      <w:r w:rsidR="00F37350">
        <w:rPr>
          <w:rFonts w:ascii="Arial" w:hAnsi="Arial" w:cs="Arial"/>
          <w:i/>
          <w:iCs/>
          <w:sz w:val="24"/>
          <w:szCs w:val="24"/>
        </w:rPr>
        <w:t xml:space="preserve"> sp.</w:t>
      </w:r>
      <w:r w:rsidR="00264A08">
        <w:rPr>
          <w:rFonts w:ascii="Arial" w:hAnsi="Arial" w:cs="Arial"/>
          <w:sz w:val="24"/>
          <w:szCs w:val="24"/>
        </w:rPr>
        <w:t>;</w:t>
      </w:r>
      <w:r w:rsidR="001A5D7B">
        <w:rPr>
          <w:rFonts w:ascii="Arial" w:hAnsi="Arial" w:cs="Arial"/>
          <w:sz w:val="24"/>
          <w:szCs w:val="24"/>
        </w:rPr>
        <w:t xml:space="preserve"> </w:t>
      </w:r>
      <w:r w:rsidR="001A5D7B" w:rsidRPr="00156DBC">
        <w:rPr>
          <w:rFonts w:ascii="Arial" w:hAnsi="Arial" w:cs="Arial"/>
          <w:sz w:val="24"/>
          <w:szCs w:val="24"/>
        </w:rPr>
        <w:t>Reed Mariculture</w:t>
      </w:r>
      <w:r w:rsidR="0064343F">
        <w:rPr>
          <w:rFonts w:ascii="Arial" w:hAnsi="Arial" w:cs="Arial"/>
          <w:sz w:val="24"/>
          <w:szCs w:val="24"/>
        </w:rPr>
        <w:t xml:space="preserve">) </w:t>
      </w:r>
      <w:r w:rsidR="00475539">
        <w:rPr>
          <w:rFonts w:ascii="Arial" w:hAnsi="Arial" w:cs="Arial"/>
          <w:sz w:val="24"/>
          <w:szCs w:val="24"/>
        </w:rPr>
        <w:t xml:space="preserve">once </w:t>
      </w:r>
      <w:r w:rsidR="0064343F">
        <w:rPr>
          <w:rFonts w:ascii="Arial" w:hAnsi="Arial" w:cs="Arial"/>
          <w:sz w:val="24"/>
          <w:szCs w:val="24"/>
        </w:rPr>
        <w:t xml:space="preserve">every </w:t>
      </w:r>
      <w:r w:rsidR="00475539">
        <w:rPr>
          <w:rFonts w:ascii="Arial" w:hAnsi="Arial" w:cs="Arial"/>
          <w:sz w:val="24"/>
          <w:szCs w:val="24"/>
        </w:rPr>
        <w:t xml:space="preserve">two </w:t>
      </w:r>
      <w:r w:rsidR="0064343F">
        <w:rPr>
          <w:rFonts w:ascii="Arial" w:hAnsi="Arial" w:cs="Arial"/>
          <w:sz w:val="24"/>
          <w:szCs w:val="24"/>
        </w:rPr>
        <w:t>day</w:t>
      </w:r>
      <w:r w:rsidR="00475539">
        <w:rPr>
          <w:rFonts w:ascii="Arial" w:hAnsi="Arial" w:cs="Arial"/>
          <w:sz w:val="24"/>
          <w:szCs w:val="24"/>
        </w:rPr>
        <w:t>s</w:t>
      </w:r>
      <w:r w:rsidR="009B0E1E">
        <w:rPr>
          <w:rFonts w:ascii="Arial" w:hAnsi="Arial" w:cs="Arial"/>
          <w:sz w:val="24"/>
          <w:szCs w:val="24"/>
        </w:rPr>
        <w:t xml:space="preserve">, </w:t>
      </w:r>
      <w:r w:rsidR="000C2617">
        <w:rPr>
          <w:rFonts w:ascii="Arial" w:hAnsi="Arial" w:cs="Arial"/>
          <w:sz w:val="24"/>
          <w:szCs w:val="24"/>
        </w:rPr>
        <w:t>throughout a</w:t>
      </w:r>
      <w:r w:rsidR="009B0E1E">
        <w:rPr>
          <w:rFonts w:ascii="Arial" w:hAnsi="Arial" w:cs="Arial"/>
          <w:sz w:val="24"/>
          <w:szCs w:val="24"/>
        </w:rPr>
        <w:t xml:space="preserve"> 30</w:t>
      </w:r>
      <w:r w:rsidR="000C2617">
        <w:rPr>
          <w:rFonts w:ascii="Arial" w:hAnsi="Arial" w:cs="Arial"/>
          <w:sz w:val="24"/>
          <w:szCs w:val="24"/>
        </w:rPr>
        <w:t>-</w:t>
      </w:r>
      <w:r w:rsidR="009B0E1E">
        <w:rPr>
          <w:rFonts w:ascii="Arial" w:hAnsi="Arial" w:cs="Arial"/>
          <w:sz w:val="24"/>
          <w:szCs w:val="24"/>
        </w:rPr>
        <w:t xml:space="preserve">d </w:t>
      </w:r>
      <w:r w:rsidR="000C2617">
        <w:rPr>
          <w:rFonts w:ascii="Arial" w:hAnsi="Arial" w:cs="Arial"/>
          <w:sz w:val="24"/>
          <w:szCs w:val="24"/>
        </w:rPr>
        <w:t xml:space="preserve">lab </w:t>
      </w:r>
      <w:r w:rsidR="009B0E1E">
        <w:rPr>
          <w:rFonts w:ascii="Arial" w:hAnsi="Arial" w:cs="Arial"/>
          <w:sz w:val="24"/>
          <w:szCs w:val="24"/>
        </w:rPr>
        <w:t xml:space="preserve">acclimation </w:t>
      </w:r>
      <w:r w:rsidR="000C2617">
        <w:rPr>
          <w:rFonts w:ascii="Arial" w:hAnsi="Arial" w:cs="Arial"/>
          <w:sz w:val="24"/>
          <w:szCs w:val="24"/>
        </w:rPr>
        <w:t>period</w:t>
      </w:r>
      <w:r w:rsidR="009B0E1E">
        <w:rPr>
          <w:rFonts w:ascii="Arial" w:hAnsi="Arial" w:cs="Arial"/>
          <w:sz w:val="24"/>
          <w:szCs w:val="24"/>
        </w:rPr>
        <w:t>.</w:t>
      </w:r>
      <w:r w:rsidR="00E05843">
        <w:rPr>
          <w:rFonts w:ascii="Arial" w:hAnsi="Arial" w:cs="Arial"/>
          <w:sz w:val="24"/>
          <w:szCs w:val="24"/>
        </w:rPr>
        <w:t xml:space="preserve"> </w:t>
      </w:r>
      <w:r w:rsidR="00B644A2">
        <w:rPr>
          <w:rFonts w:ascii="Arial" w:hAnsi="Arial" w:cs="Arial"/>
          <w:sz w:val="24"/>
          <w:szCs w:val="24"/>
        </w:rPr>
        <w:t>At the end of the acclimation period,</w:t>
      </w:r>
      <w:r w:rsidR="00CA4E01" w:rsidRPr="00102217">
        <w:rPr>
          <w:rFonts w:ascii="Arial" w:hAnsi="Arial" w:cs="Arial"/>
          <w:sz w:val="24"/>
          <w:szCs w:val="24"/>
        </w:rPr>
        <w:t xml:space="preserve"> we </w:t>
      </w:r>
      <w:r w:rsidR="000C2617">
        <w:rPr>
          <w:rFonts w:ascii="Arial" w:hAnsi="Arial" w:cs="Arial"/>
          <w:sz w:val="24"/>
          <w:szCs w:val="24"/>
        </w:rPr>
        <w:t>glued</w:t>
      </w:r>
      <w:r w:rsidR="000C2617" w:rsidRPr="00102217">
        <w:rPr>
          <w:rFonts w:ascii="Arial" w:hAnsi="Arial" w:cs="Arial"/>
          <w:sz w:val="24"/>
          <w:szCs w:val="24"/>
        </w:rPr>
        <w:t xml:space="preserve"> </w:t>
      </w:r>
      <w:r w:rsidR="00CA4E01" w:rsidRPr="00102217">
        <w:rPr>
          <w:rFonts w:ascii="Arial" w:hAnsi="Arial" w:cs="Arial"/>
          <w:sz w:val="24"/>
          <w:szCs w:val="24"/>
        </w:rPr>
        <w:t xml:space="preserve">the </w:t>
      </w:r>
      <w:r w:rsidR="00F4311A">
        <w:rPr>
          <w:rFonts w:ascii="Arial" w:hAnsi="Arial" w:cs="Arial"/>
          <w:sz w:val="24"/>
          <w:szCs w:val="24"/>
        </w:rPr>
        <w:t>oysters</w:t>
      </w:r>
      <w:r w:rsidR="00516BCD">
        <w:rPr>
          <w:rFonts w:ascii="Arial" w:hAnsi="Arial" w:cs="Arial"/>
          <w:sz w:val="24"/>
          <w:szCs w:val="24"/>
        </w:rPr>
        <w:t xml:space="preserve"> (left valve)</w:t>
      </w:r>
      <w:r w:rsidR="00683F85" w:rsidRPr="00102217">
        <w:rPr>
          <w:rFonts w:ascii="Arial" w:hAnsi="Arial" w:cs="Arial"/>
          <w:sz w:val="24"/>
          <w:szCs w:val="24"/>
        </w:rPr>
        <w:t xml:space="preserve"> to</w:t>
      </w:r>
      <w:r w:rsidR="00670CE2">
        <w:rPr>
          <w:rFonts w:ascii="Arial" w:hAnsi="Arial" w:cs="Arial"/>
          <w:sz w:val="24"/>
          <w:szCs w:val="24"/>
        </w:rPr>
        <w:t xml:space="preserve"> </w:t>
      </w:r>
      <w:r w:rsidR="00683F85" w:rsidRPr="00102217">
        <w:rPr>
          <w:rFonts w:ascii="Arial" w:hAnsi="Arial" w:cs="Arial"/>
          <w:sz w:val="24"/>
          <w:szCs w:val="24"/>
        </w:rPr>
        <w:t>plastic plate</w:t>
      </w:r>
      <w:r w:rsidR="00670CE2">
        <w:rPr>
          <w:rFonts w:ascii="Arial" w:hAnsi="Arial" w:cs="Arial"/>
          <w:sz w:val="24"/>
          <w:szCs w:val="24"/>
        </w:rPr>
        <w:t>s</w:t>
      </w:r>
      <w:r w:rsidR="00683F85" w:rsidRPr="00102217">
        <w:rPr>
          <w:rFonts w:ascii="Arial" w:hAnsi="Arial" w:cs="Arial"/>
          <w:sz w:val="24"/>
          <w:szCs w:val="24"/>
        </w:rPr>
        <w:t xml:space="preserve"> using </w:t>
      </w:r>
      <w:r w:rsidR="0087143C" w:rsidRPr="00F37350">
        <w:rPr>
          <w:rFonts w:ascii="Arial" w:hAnsi="Arial" w:cs="Arial"/>
          <w:sz w:val="24"/>
          <w:szCs w:val="24"/>
        </w:rPr>
        <w:t>Loctite</w:t>
      </w:r>
      <w:r w:rsidR="00683F85" w:rsidRPr="0087143C">
        <w:rPr>
          <w:rFonts w:ascii="Arial" w:hAnsi="Arial" w:cs="Arial"/>
          <w:sz w:val="24"/>
          <w:szCs w:val="24"/>
        </w:rPr>
        <w:t xml:space="preserve"> </w:t>
      </w:r>
      <w:r w:rsidR="00F37350">
        <w:rPr>
          <w:rFonts w:ascii="Arial" w:hAnsi="Arial" w:cs="Arial"/>
          <w:sz w:val="24"/>
          <w:szCs w:val="24"/>
        </w:rPr>
        <w:t xml:space="preserve">brand </w:t>
      </w:r>
      <w:r w:rsidR="00683F85" w:rsidRPr="00102217">
        <w:rPr>
          <w:rFonts w:ascii="Arial" w:hAnsi="Arial" w:cs="Arial"/>
          <w:sz w:val="24"/>
          <w:szCs w:val="24"/>
        </w:rPr>
        <w:t>marine epoxy (n = 49 per plate, n = 12 plates)</w:t>
      </w:r>
      <w:r w:rsidR="00C12947">
        <w:rPr>
          <w:rFonts w:ascii="Arial" w:hAnsi="Arial" w:cs="Arial"/>
          <w:sz w:val="24"/>
          <w:szCs w:val="24"/>
        </w:rPr>
        <w:t>.</w:t>
      </w:r>
      <w:r w:rsidR="000F7C93">
        <w:rPr>
          <w:rFonts w:ascii="Arial" w:hAnsi="Arial" w:cs="Arial"/>
          <w:sz w:val="24"/>
          <w:szCs w:val="24"/>
        </w:rPr>
        <w:t xml:space="preserve"> </w:t>
      </w:r>
      <w:r w:rsidR="000C2617">
        <w:rPr>
          <w:rFonts w:ascii="Arial" w:hAnsi="Arial" w:cs="Arial"/>
          <w:sz w:val="24"/>
          <w:szCs w:val="24"/>
        </w:rPr>
        <w:t>We then returned the p</w:t>
      </w:r>
      <w:r w:rsidR="000F7C93">
        <w:rPr>
          <w:rFonts w:ascii="Arial" w:hAnsi="Arial" w:cs="Arial"/>
          <w:sz w:val="24"/>
          <w:szCs w:val="24"/>
        </w:rPr>
        <w:t xml:space="preserve">lates </w:t>
      </w:r>
      <w:r w:rsidR="000C2617">
        <w:rPr>
          <w:rFonts w:ascii="Arial" w:hAnsi="Arial" w:cs="Arial"/>
          <w:sz w:val="24"/>
          <w:szCs w:val="24"/>
        </w:rPr>
        <w:t xml:space="preserve">with attached oysters </w:t>
      </w:r>
      <w:r w:rsidR="000F7C93">
        <w:rPr>
          <w:rFonts w:ascii="Arial" w:hAnsi="Arial" w:cs="Arial"/>
          <w:sz w:val="24"/>
          <w:szCs w:val="24"/>
        </w:rPr>
        <w:t xml:space="preserve">to </w:t>
      </w:r>
      <w:r w:rsidR="000C2617">
        <w:rPr>
          <w:rFonts w:ascii="Arial" w:hAnsi="Arial" w:cs="Arial"/>
          <w:sz w:val="24"/>
          <w:szCs w:val="24"/>
        </w:rPr>
        <w:t xml:space="preserve">the </w:t>
      </w:r>
      <w:r w:rsidR="00B60CE9">
        <w:rPr>
          <w:rFonts w:ascii="Arial" w:hAnsi="Arial" w:cs="Arial"/>
          <w:sz w:val="24"/>
          <w:szCs w:val="24"/>
        </w:rPr>
        <w:t xml:space="preserve">acclimation </w:t>
      </w:r>
      <w:r w:rsidR="000C2617">
        <w:rPr>
          <w:rFonts w:ascii="Arial" w:hAnsi="Arial" w:cs="Arial"/>
          <w:sz w:val="24"/>
          <w:szCs w:val="24"/>
        </w:rPr>
        <w:t>tanks</w:t>
      </w:r>
      <w:r w:rsidR="00B644A2">
        <w:rPr>
          <w:rFonts w:ascii="Arial" w:hAnsi="Arial" w:cs="Arial"/>
          <w:sz w:val="24"/>
          <w:szCs w:val="24"/>
        </w:rPr>
        <w:t>, and three days hence began a</w:t>
      </w:r>
      <w:r w:rsidR="000C2617">
        <w:rPr>
          <w:rFonts w:ascii="Arial" w:hAnsi="Arial" w:cs="Arial"/>
          <w:sz w:val="24"/>
          <w:szCs w:val="24"/>
        </w:rPr>
        <w:t xml:space="preserve"> </w:t>
      </w:r>
      <w:r w:rsidR="00B644A2">
        <w:rPr>
          <w:rFonts w:ascii="Arial" w:hAnsi="Arial" w:cs="Arial"/>
          <w:sz w:val="24"/>
          <w:szCs w:val="24"/>
        </w:rPr>
        <w:t xml:space="preserve">36-d growth </w:t>
      </w:r>
      <w:r w:rsidR="00AB052E">
        <w:rPr>
          <w:rFonts w:ascii="Arial" w:hAnsi="Arial" w:cs="Arial"/>
          <w:sz w:val="24"/>
          <w:szCs w:val="24"/>
        </w:rPr>
        <w:t>experiment</w:t>
      </w:r>
      <w:r w:rsidR="004A5C19">
        <w:rPr>
          <w:rFonts w:ascii="Arial" w:hAnsi="Arial" w:cs="Arial"/>
          <w:sz w:val="24"/>
          <w:szCs w:val="24"/>
        </w:rPr>
        <w:t xml:space="preserve"> (Fig. 1)</w:t>
      </w:r>
      <w:r w:rsidR="00B60CE9">
        <w:rPr>
          <w:rFonts w:ascii="Arial" w:hAnsi="Arial" w:cs="Arial"/>
          <w:sz w:val="24"/>
          <w:szCs w:val="24"/>
        </w:rPr>
        <w:t>.</w:t>
      </w:r>
    </w:p>
    <w:p w14:paraId="165C6BD4" w14:textId="13FCB855" w:rsidR="00CD0697" w:rsidRDefault="00CD0697" w:rsidP="0080242F">
      <w:pPr>
        <w:pStyle w:val="NoSpacing"/>
        <w:spacing w:line="480" w:lineRule="auto"/>
        <w:rPr>
          <w:rFonts w:ascii="Arial" w:hAnsi="Arial" w:cs="Arial"/>
          <w:sz w:val="24"/>
          <w:szCs w:val="24"/>
        </w:rPr>
      </w:pPr>
    </w:p>
    <w:p w14:paraId="33D8EE7C" w14:textId="01030710" w:rsidR="00391CFF" w:rsidRPr="002234F1" w:rsidRDefault="002234F1" w:rsidP="0080242F">
      <w:pPr>
        <w:pStyle w:val="NoSpacing"/>
        <w:spacing w:line="480" w:lineRule="auto"/>
        <w:rPr>
          <w:rFonts w:ascii="Arial" w:hAnsi="Arial" w:cs="Arial"/>
          <w:sz w:val="24"/>
          <w:szCs w:val="24"/>
        </w:rPr>
      </w:pPr>
      <w:r w:rsidRPr="002234F1">
        <w:rPr>
          <w:rFonts w:ascii="Arial" w:hAnsi="Arial" w:cs="Arial"/>
          <w:b/>
          <w:sz w:val="24"/>
          <w:szCs w:val="24"/>
        </w:rPr>
        <w:t>Design of experiment</w:t>
      </w:r>
      <w:r w:rsidRPr="005567CF">
        <w:rPr>
          <w:rFonts w:ascii="Arial" w:hAnsi="Arial" w:cs="Arial"/>
          <w:b/>
          <w:sz w:val="24"/>
          <w:szCs w:val="24"/>
        </w:rPr>
        <w:t>—</w:t>
      </w:r>
      <w:r w:rsidRPr="002234F1">
        <w:rPr>
          <w:rFonts w:ascii="Arial" w:hAnsi="Arial" w:cs="Arial"/>
          <w:sz w:val="24"/>
          <w:szCs w:val="24"/>
        </w:rPr>
        <w:t xml:space="preserve"> </w:t>
      </w:r>
      <w:r>
        <w:rPr>
          <w:rFonts w:ascii="Arial" w:hAnsi="Arial" w:cs="Arial"/>
          <w:sz w:val="24"/>
          <w:szCs w:val="24"/>
        </w:rPr>
        <w:t>Our primary aim</w:t>
      </w:r>
      <w:r w:rsidRPr="002234F1">
        <w:rPr>
          <w:rFonts w:ascii="Arial" w:hAnsi="Arial" w:cs="Arial"/>
          <w:sz w:val="24"/>
          <w:szCs w:val="24"/>
        </w:rPr>
        <w:t xml:space="preserve"> </w:t>
      </w:r>
      <w:r>
        <w:rPr>
          <w:rFonts w:ascii="Arial" w:hAnsi="Arial" w:cs="Arial"/>
          <w:sz w:val="24"/>
          <w:szCs w:val="24"/>
        </w:rPr>
        <w:t xml:space="preserve">was to determine effects of total alkalinity </w:t>
      </w:r>
      <w:r w:rsidR="00E935A4">
        <w:rPr>
          <w:rFonts w:ascii="Arial" w:hAnsi="Arial" w:cs="Arial"/>
          <w:sz w:val="24"/>
          <w:szCs w:val="24"/>
        </w:rPr>
        <w:t xml:space="preserve">(TA) </w:t>
      </w:r>
      <w:r>
        <w:rPr>
          <w:rFonts w:ascii="Arial" w:hAnsi="Arial" w:cs="Arial"/>
          <w:sz w:val="24"/>
          <w:szCs w:val="24"/>
        </w:rPr>
        <w:t xml:space="preserve">on oyster shell </w:t>
      </w:r>
      <w:r w:rsidR="00615448">
        <w:rPr>
          <w:rFonts w:ascii="Arial" w:hAnsi="Arial" w:cs="Arial"/>
          <w:sz w:val="24"/>
          <w:szCs w:val="24"/>
        </w:rPr>
        <w:t>growth</w:t>
      </w:r>
      <w:r>
        <w:rPr>
          <w:rFonts w:ascii="Arial" w:hAnsi="Arial" w:cs="Arial"/>
          <w:sz w:val="24"/>
          <w:szCs w:val="24"/>
        </w:rPr>
        <w:t xml:space="preserve">. We established six treatment levels of TA, spanning </w:t>
      </w:r>
      <w:r>
        <w:rPr>
          <w:rFonts w:ascii="Arial" w:hAnsi="Arial" w:cs="Arial"/>
          <w:sz w:val="24"/>
          <w:szCs w:val="24"/>
        </w:rPr>
        <w:lastRenderedPageBreak/>
        <w:t>conditions characteristic of estuaries with substantial rainwater input (low TA</w:t>
      </w:r>
      <w:r w:rsidR="00AF7942">
        <w:rPr>
          <w:rFonts w:ascii="Arial" w:hAnsi="Arial" w:cs="Arial"/>
          <w:sz w:val="24"/>
          <w:szCs w:val="24"/>
        </w:rPr>
        <w:t>, 800-1</w:t>
      </w:r>
      <w:r w:rsidR="00B255C8">
        <w:rPr>
          <w:rFonts w:ascii="Arial" w:hAnsi="Arial" w:cs="Arial"/>
          <w:sz w:val="24"/>
          <w:szCs w:val="24"/>
        </w:rPr>
        <w:t>5</w:t>
      </w:r>
      <w:r w:rsidR="00AF7942">
        <w:rPr>
          <w:rFonts w:ascii="Arial" w:hAnsi="Arial" w:cs="Arial"/>
          <w:sz w:val="24"/>
          <w:szCs w:val="24"/>
        </w:rPr>
        <w:t xml:space="preserve">00 </w:t>
      </w:r>
      <w:r w:rsidR="00E0302F">
        <w:rPr>
          <w:rFonts w:ascii="Arial" w:hAnsi="Arial" w:cs="Arial"/>
          <w:sz w:val="24"/>
          <w:szCs w:val="24"/>
        </w:rPr>
        <w:t>µ</w:t>
      </w:r>
      <w:r w:rsidR="00AF7942">
        <w:rPr>
          <w:rFonts w:ascii="Arial" w:hAnsi="Arial" w:cs="Arial"/>
          <w:sz w:val="24"/>
          <w:szCs w:val="24"/>
        </w:rPr>
        <w:t>mol kg -1</w:t>
      </w:r>
      <w:r>
        <w:rPr>
          <w:rFonts w:ascii="Arial" w:hAnsi="Arial" w:cs="Arial"/>
          <w:sz w:val="24"/>
          <w:szCs w:val="24"/>
        </w:rPr>
        <w:t xml:space="preserve">), through </w:t>
      </w:r>
      <w:r w:rsidR="00391CFF">
        <w:rPr>
          <w:rFonts w:ascii="Arial" w:hAnsi="Arial" w:cs="Arial"/>
          <w:sz w:val="24"/>
          <w:szCs w:val="24"/>
        </w:rPr>
        <w:t>more typical alkalinity</w:t>
      </w:r>
      <w:r>
        <w:rPr>
          <w:rFonts w:ascii="Arial" w:hAnsi="Arial" w:cs="Arial"/>
          <w:sz w:val="24"/>
          <w:szCs w:val="24"/>
        </w:rPr>
        <w:t xml:space="preserve"> conditions (intermediate TA</w:t>
      </w:r>
      <w:r w:rsidR="00B255C8">
        <w:rPr>
          <w:rFonts w:ascii="Arial" w:hAnsi="Arial" w:cs="Arial"/>
          <w:sz w:val="24"/>
          <w:szCs w:val="24"/>
        </w:rPr>
        <w:t xml:space="preserve">, 2000 – 2200 </w:t>
      </w:r>
      <w:r w:rsidR="00E0302F">
        <w:rPr>
          <w:rFonts w:ascii="Arial" w:hAnsi="Arial" w:cs="Arial"/>
          <w:sz w:val="24"/>
          <w:szCs w:val="24"/>
        </w:rPr>
        <w:t>µ</w:t>
      </w:r>
      <w:r w:rsidR="00B255C8">
        <w:rPr>
          <w:rFonts w:ascii="Arial" w:hAnsi="Arial" w:cs="Arial"/>
          <w:sz w:val="24"/>
          <w:szCs w:val="24"/>
        </w:rPr>
        <w:t>mol kg -1</w:t>
      </w:r>
      <w:r>
        <w:rPr>
          <w:rFonts w:ascii="Arial" w:hAnsi="Arial" w:cs="Arial"/>
          <w:sz w:val="24"/>
          <w:szCs w:val="24"/>
        </w:rPr>
        <w:t>), to conditions observed in estuaries supplied by watersheds of high-carbonate geology (high TA</w:t>
      </w:r>
      <w:r w:rsidR="00B255C8">
        <w:rPr>
          <w:rFonts w:ascii="Arial" w:hAnsi="Arial" w:cs="Arial"/>
          <w:sz w:val="24"/>
          <w:szCs w:val="24"/>
        </w:rPr>
        <w:t xml:space="preserve">, </w:t>
      </w:r>
      <w:r w:rsidR="009B5004">
        <w:rPr>
          <w:rFonts w:ascii="Arial" w:hAnsi="Arial" w:cs="Arial"/>
          <w:sz w:val="24"/>
          <w:szCs w:val="24"/>
        </w:rPr>
        <w:t>&gt; 22</w:t>
      </w:r>
      <w:r w:rsidR="00B255C8">
        <w:rPr>
          <w:rFonts w:ascii="Arial" w:hAnsi="Arial" w:cs="Arial"/>
          <w:sz w:val="24"/>
          <w:szCs w:val="24"/>
        </w:rPr>
        <w:t xml:space="preserve">00 </w:t>
      </w:r>
      <w:r w:rsidR="00E0302F">
        <w:rPr>
          <w:rFonts w:ascii="Arial" w:hAnsi="Arial" w:cs="Arial"/>
          <w:sz w:val="24"/>
          <w:szCs w:val="24"/>
        </w:rPr>
        <w:t>µ</w:t>
      </w:r>
      <w:r w:rsidR="00B255C8">
        <w:rPr>
          <w:rFonts w:ascii="Arial" w:hAnsi="Arial" w:cs="Arial"/>
          <w:sz w:val="24"/>
          <w:szCs w:val="24"/>
        </w:rPr>
        <w:t xml:space="preserve">mol </w:t>
      </w:r>
      <w:r w:rsidR="009B5004">
        <w:rPr>
          <w:rFonts w:ascii="Arial" w:hAnsi="Arial" w:cs="Arial"/>
          <w:sz w:val="24"/>
          <w:szCs w:val="24"/>
        </w:rPr>
        <w:t>kg-1</w:t>
      </w:r>
      <w:r>
        <w:rPr>
          <w:rFonts w:ascii="Arial" w:hAnsi="Arial" w:cs="Arial"/>
          <w:sz w:val="24"/>
          <w:szCs w:val="24"/>
        </w:rPr>
        <w:t xml:space="preserve">). Because streams and rivers that deliver low- </w:t>
      </w:r>
      <w:r w:rsidR="00156DBC">
        <w:rPr>
          <w:rFonts w:ascii="Arial" w:hAnsi="Arial" w:cs="Arial"/>
          <w:sz w:val="24"/>
          <w:szCs w:val="24"/>
        </w:rPr>
        <w:t xml:space="preserve">to </w:t>
      </w:r>
      <w:r>
        <w:rPr>
          <w:rFonts w:ascii="Arial" w:hAnsi="Arial" w:cs="Arial"/>
          <w:sz w:val="24"/>
          <w:szCs w:val="24"/>
        </w:rPr>
        <w:t>high-TA fresh water can simultaneously decrease estuarine salinity, we also established two treatment levels of salinity, an ambient level (S</w:t>
      </w:r>
      <w:r w:rsidR="00641D8F">
        <w:rPr>
          <w:rFonts w:ascii="Arial" w:hAnsi="Arial" w:cs="Arial"/>
          <w:sz w:val="24"/>
          <w:szCs w:val="24"/>
        </w:rPr>
        <w:t xml:space="preserve"> </w:t>
      </w:r>
      <w:r>
        <w:rPr>
          <w:rFonts w:ascii="Arial" w:hAnsi="Arial" w:cs="Arial"/>
          <w:sz w:val="24"/>
          <w:szCs w:val="24"/>
        </w:rPr>
        <w:t>=</w:t>
      </w:r>
      <w:r w:rsidR="00641D8F">
        <w:rPr>
          <w:rFonts w:ascii="Arial" w:hAnsi="Arial" w:cs="Arial"/>
          <w:sz w:val="24"/>
          <w:szCs w:val="24"/>
        </w:rPr>
        <w:t xml:space="preserve"> </w:t>
      </w:r>
      <w:r>
        <w:rPr>
          <w:rFonts w:ascii="Arial" w:hAnsi="Arial" w:cs="Arial"/>
          <w:sz w:val="24"/>
          <w:szCs w:val="24"/>
        </w:rPr>
        <w:t>34) and a reduced salinity level (S</w:t>
      </w:r>
      <w:r w:rsidR="00641D8F">
        <w:rPr>
          <w:rFonts w:ascii="Arial" w:hAnsi="Arial" w:cs="Arial"/>
          <w:sz w:val="24"/>
          <w:szCs w:val="24"/>
        </w:rPr>
        <w:t xml:space="preserve"> </w:t>
      </w:r>
      <w:r>
        <w:rPr>
          <w:rFonts w:ascii="Arial" w:hAnsi="Arial" w:cs="Arial"/>
          <w:sz w:val="24"/>
          <w:szCs w:val="24"/>
        </w:rPr>
        <w:t>=</w:t>
      </w:r>
      <w:r w:rsidR="00641D8F">
        <w:rPr>
          <w:rFonts w:ascii="Arial" w:hAnsi="Arial" w:cs="Arial"/>
          <w:sz w:val="24"/>
          <w:szCs w:val="24"/>
        </w:rPr>
        <w:t xml:space="preserve"> </w:t>
      </w:r>
      <w:r>
        <w:rPr>
          <w:rFonts w:ascii="Arial" w:hAnsi="Arial" w:cs="Arial"/>
          <w:sz w:val="24"/>
          <w:szCs w:val="24"/>
        </w:rPr>
        <w:t xml:space="preserve">27). The resultant experimental design </w:t>
      </w:r>
      <w:r w:rsidR="00D25FA6">
        <w:rPr>
          <w:rFonts w:ascii="Arial" w:hAnsi="Arial" w:cs="Arial"/>
          <w:sz w:val="24"/>
          <w:szCs w:val="24"/>
        </w:rPr>
        <w:t>linked</w:t>
      </w:r>
      <w:r>
        <w:rPr>
          <w:rFonts w:ascii="Arial" w:hAnsi="Arial" w:cs="Arial"/>
          <w:sz w:val="24"/>
          <w:szCs w:val="24"/>
        </w:rPr>
        <w:t xml:space="preserve"> treatments of both lower and higher TA with both low and ambient salinity. Although the treatment conditions were not fully orthogonal</w:t>
      </w:r>
      <w:r w:rsidR="009B5004">
        <w:rPr>
          <w:rFonts w:ascii="Arial" w:hAnsi="Arial" w:cs="Arial"/>
          <w:sz w:val="24"/>
          <w:szCs w:val="24"/>
        </w:rPr>
        <w:t xml:space="preserve"> (Fig. 1)</w:t>
      </w:r>
      <w:r>
        <w:rPr>
          <w:rFonts w:ascii="Arial" w:hAnsi="Arial" w:cs="Arial"/>
          <w:sz w:val="24"/>
          <w:szCs w:val="24"/>
        </w:rPr>
        <w:t xml:space="preserve">, this design enabled exploration of independent effects of TA and </w:t>
      </w:r>
      <w:r w:rsidR="00AE1B4E">
        <w:rPr>
          <w:rFonts w:ascii="Arial" w:hAnsi="Arial" w:cs="Arial"/>
          <w:sz w:val="24"/>
          <w:szCs w:val="24"/>
        </w:rPr>
        <w:t>salinity</w:t>
      </w:r>
      <w:r>
        <w:rPr>
          <w:rFonts w:ascii="Arial" w:hAnsi="Arial" w:cs="Arial"/>
          <w:sz w:val="24"/>
          <w:szCs w:val="24"/>
        </w:rPr>
        <w:t xml:space="preserve"> across a spectrum of environmental conditions relevant to </w:t>
      </w:r>
      <w:r w:rsidRPr="007C1A6E">
        <w:rPr>
          <w:rFonts w:ascii="Arial" w:hAnsi="Arial" w:cs="Arial"/>
          <w:i/>
          <w:sz w:val="24"/>
          <w:szCs w:val="24"/>
        </w:rPr>
        <w:t>C. virginica</w:t>
      </w:r>
      <w:r>
        <w:rPr>
          <w:rFonts w:ascii="Arial" w:hAnsi="Arial" w:cs="Arial"/>
          <w:sz w:val="24"/>
          <w:szCs w:val="24"/>
        </w:rPr>
        <w:t xml:space="preserve">. Each TA and </w:t>
      </w:r>
      <w:r w:rsidR="00AE1B4E">
        <w:rPr>
          <w:rFonts w:ascii="Arial" w:hAnsi="Arial" w:cs="Arial"/>
          <w:sz w:val="24"/>
          <w:szCs w:val="24"/>
        </w:rPr>
        <w:t>salinity</w:t>
      </w:r>
      <w:r>
        <w:rPr>
          <w:rFonts w:ascii="Arial" w:hAnsi="Arial" w:cs="Arial"/>
          <w:sz w:val="24"/>
          <w:szCs w:val="24"/>
        </w:rPr>
        <w:t xml:space="preserve"> treatment combination (6 total) was replicated across two </w:t>
      </w:r>
      <w:r w:rsidR="00B63CB0">
        <w:rPr>
          <w:rFonts w:ascii="Arial" w:hAnsi="Arial" w:cs="Arial"/>
          <w:sz w:val="24"/>
          <w:szCs w:val="24"/>
        </w:rPr>
        <w:t>static culture</w:t>
      </w:r>
      <w:r w:rsidR="00273933">
        <w:rPr>
          <w:rFonts w:ascii="Arial" w:hAnsi="Arial" w:cs="Arial"/>
          <w:sz w:val="24"/>
          <w:szCs w:val="24"/>
        </w:rPr>
        <w:t xml:space="preserve"> </w:t>
      </w:r>
      <w:r w:rsidR="00B63CB0">
        <w:rPr>
          <w:rFonts w:ascii="Arial" w:hAnsi="Arial" w:cs="Arial"/>
          <w:sz w:val="24"/>
          <w:szCs w:val="24"/>
        </w:rPr>
        <w:t>chambers</w:t>
      </w:r>
      <w:r>
        <w:rPr>
          <w:rFonts w:ascii="Arial" w:hAnsi="Arial" w:cs="Arial"/>
          <w:sz w:val="24"/>
          <w:szCs w:val="24"/>
        </w:rPr>
        <w:t xml:space="preserve">, each containing one plate with 49 attached oysters. </w:t>
      </w:r>
      <w:r w:rsidR="00273933">
        <w:rPr>
          <w:rFonts w:ascii="Arial" w:hAnsi="Arial" w:cs="Arial"/>
          <w:sz w:val="24"/>
          <w:szCs w:val="24"/>
        </w:rPr>
        <w:t xml:space="preserve">The overall configuration </w:t>
      </w:r>
      <w:r w:rsidR="00D25FA6">
        <w:rPr>
          <w:rFonts w:ascii="Arial" w:hAnsi="Arial" w:cs="Arial"/>
          <w:sz w:val="24"/>
          <w:szCs w:val="24"/>
        </w:rPr>
        <w:t>thus summed to 49 oysters x 2 cultures x 6 treatments =</w:t>
      </w:r>
      <w:r>
        <w:rPr>
          <w:rFonts w:ascii="Arial" w:hAnsi="Arial" w:cs="Arial"/>
          <w:sz w:val="24"/>
          <w:szCs w:val="24"/>
        </w:rPr>
        <w:t xml:space="preserve"> 588 oyster individuals across the experiment. </w:t>
      </w:r>
    </w:p>
    <w:p w14:paraId="469E86BD" w14:textId="3F3A5E86" w:rsidR="002A4FBF" w:rsidRDefault="002A4FBF" w:rsidP="0080242F">
      <w:pPr>
        <w:pStyle w:val="NoSpacing"/>
        <w:spacing w:line="480" w:lineRule="auto"/>
        <w:rPr>
          <w:rFonts w:ascii="Arial" w:hAnsi="Arial" w:cs="Arial"/>
          <w:sz w:val="24"/>
          <w:szCs w:val="24"/>
        </w:rPr>
      </w:pPr>
    </w:p>
    <w:p w14:paraId="5C08D2DF" w14:textId="35D52B02" w:rsidR="001A1A94" w:rsidRDefault="008B3F1D" w:rsidP="0080242F">
      <w:pPr>
        <w:pStyle w:val="NoSpacing"/>
        <w:spacing w:line="480" w:lineRule="auto"/>
        <w:rPr>
          <w:rFonts w:ascii="Arial" w:hAnsi="Arial" w:cs="Arial"/>
          <w:sz w:val="24"/>
          <w:szCs w:val="24"/>
        </w:rPr>
      </w:pPr>
      <w:r>
        <w:rPr>
          <w:rFonts w:ascii="Arial" w:hAnsi="Arial" w:cs="Arial"/>
          <w:sz w:val="24"/>
          <w:szCs w:val="24"/>
        </w:rPr>
        <w:t>W</w:t>
      </w:r>
      <w:r w:rsidR="002A4FBF">
        <w:rPr>
          <w:rFonts w:ascii="Arial" w:hAnsi="Arial" w:cs="Arial"/>
          <w:sz w:val="24"/>
          <w:szCs w:val="24"/>
        </w:rPr>
        <w:t xml:space="preserve">e were additionally interested in </w:t>
      </w:r>
      <w:r>
        <w:rPr>
          <w:rFonts w:ascii="Arial" w:hAnsi="Arial" w:cs="Arial"/>
          <w:sz w:val="24"/>
          <w:szCs w:val="24"/>
        </w:rPr>
        <w:t xml:space="preserve">whether oysters might respond in a different way immediately following exposure to a novel set of TA and </w:t>
      </w:r>
      <w:r w:rsidR="00E6634E">
        <w:rPr>
          <w:rFonts w:ascii="Arial" w:hAnsi="Arial" w:cs="Arial"/>
          <w:sz w:val="24"/>
          <w:szCs w:val="24"/>
        </w:rPr>
        <w:t xml:space="preserve">salinity </w:t>
      </w:r>
      <w:r>
        <w:rPr>
          <w:rFonts w:ascii="Arial" w:hAnsi="Arial" w:cs="Arial"/>
          <w:sz w:val="24"/>
          <w:szCs w:val="24"/>
        </w:rPr>
        <w:t>conditions, compared to a response later on</w:t>
      </w:r>
      <w:r w:rsidR="00F074B4">
        <w:rPr>
          <w:rFonts w:ascii="Arial" w:hAnsi="Arial" w:cs="Arial"/>
          <w:sz w:val="24"/>
          <w:szCs w:val="24"/>
        </w:rPr>
        <w:t xml:space="preserve"> after the exposure had continued for multiple days</w:t>
      </w:r>
      <w:r>
        <w:rPr>
          <w:rFonts w:ascii="Arial" w:hAnsi="Arial" w:cs="Arial"/>
          <w:sz w:val="24"/>
          <w:szCs w:val="24"/>
        </w:rPr>
        <w:t xml:space="preserve">. We therefore sampled growth in shell area </w:t>
      </w:r>
      <w:del w:id="403" w:author="alisha saley" w:date="2023-12-01T18:37:00Z">
        <w:r w:rsidDel="00D41E95">
          <w:rPr>
            <w:rFonts w:ascii="Arial" w:hAnsi="Arial" w:cs="Arial"/>
            <w:sz w:val="24"/>
            <w:szCs w:val="24"/>
          </w:rPr>
          <w:delText xml:space="preserve">at </w:delText>
        </w:r>
        <w:r w:rsidR="00F074B4" w:rsidDel="00D41E95">
          <w:rPr>
            <w:rFonts w:ascii="Arial" w:hAnsi="Arial" w:cs="Arial"/>
            <w:sz w:val="24"/>
            <w:szCs w:val="24"/>
          </w:rPr>
          <w:delText>several</w:delText>
        </w:r>
        <w:r w:rsidDel="00D41E95">
          <w:rPr>
            <w:rFonts w:ascii="Arial" w:hAnsi="Arial" w:cs="Arial"/>
            <w:sz w:val="24"/>
            <w:szCs w:val="24"/>
          </w:rPr>
          <w:delText xml:space="preserve"> time points</w:delText>
        </w:r>
      </w:del>
      <w:ins w:id="404" w:author="alisha saley" w:date="2023-12-01T18:38:00Z">
        <w:r w:rsidR="00D41E95">
          <w:rPr>
            <w:rFonts w:ascii="Arial" w:hAnsi="Arial" w:cs="Arial"/>
            <w:sz w:val="24"/>
            <w:szCs w:val="24"/>
          </w:rPr>
          <w:t xml:space="preserve">initially, and then </w:t>
        </w:r>
      </w:ins>
      <w:ins w:id="405" w:author="alisha saley" w:date="2023-12-01T18:37:00Z">
        <w:r w:rsidR="00D41E95">
          <w:rPr>
            <w:rFonts w:ascii="Arial" w:hAnsi="Arial" w:cs="Arial"/>
            <w:sz w:val="24"/>
            <w:szCs w:val="24"/>
          </w:rPr>
          <w:t>every</w:t>
        </w:r>
      </w:ins>
      <w:ins w:id="406" w:author="alisha saley" w:date="2023-12-01T18:38:00Z">
        <w:r w:rsidR="00D41E95">
          <w:rPr>
            <w:rFonts w:ascii="Arial" w:hAnsi="Arial" w:cs="Arial"/>
            <w:sz w:val="24"/>
            <w:szCs w:val="24"/>
          </w:rPr>
          <w:t xml:space="preserve"> 18 days</w:t>
        </w:r>
      </w:ins>
      <w:r>
        <w:rPr>
          <w:rFonts w:ascii="Arial" w:hAnsi="Arial" w:cs="Arial"/>
          <w:sz w:val="24"/>
          <w:szCs w:val="24"/>
        </w:rPr>
        <w:t xml:space="preserve"> throughout the 36-d experiment, focusing especially on growth </w:t>
      </w:r>
      <w:r w:rsidR="00F074B4">
        <w:rPr>
          <w:rFonts w:ascii="Arial" w:hAnsi="Arial" w:cs="Arial"/>
          <w:sz w:val="24"/>
          <w:szCs w:val="24"/>
        </w:rPr>
        <w:t>across</w:t>
      </w:r>
      <w:r>
        <w:rPr>
          <w:rFonts w:ascii="Arial" w:hAnsi="Arial" w:cs="Arial"/>
          <w:sz w:val="24"/>
          <w:szCs w:val="24"/>
        </w:rPr>
        <w:t xml:space="preserve"> two </w:t>
      </w:r>
      <w:r w:rsidR="00BA2E1A">
        <w:rPr>
          <w:rFonts w:ascii="Arial" w:hAnsi="Arial" w:cs="Arial"/>
          <w:sz w:val="24"/>
          <w:szCs w:val="24"/>
        </w:rPr>
        <w:t xml:space="preserve">exposure </w:t>
      </w:r>
      <w:r>
        <w:rPr>
          <w:rFonts w:ascii="Arial" w:hAnsi="Arial" w:cs="Arial"/>
          <w:sz w:val="24"/>
          <w:szCs w:val="24"/>
        </w:rPr>
        <w:t xml:space="preserve">time windows, one earlier </w:t>
      </w:r>
      <w:r w:rsidR="002A4FBF">
        <w:rPr>
          <w:rFonts w:ascii="Arial" w:hAnsi="Arial" w:cs="Arial"/>
          <w:sz w:val="24"/>
          <w:szCs w:val="24"/>
        </w:rPr>
        <w:t>(days 0</w:t>
      </w:r>
      <w:r w:rsidR="00990E59">
        <w:rPr>
          <w:rFonts w:ascii="Arial" w:hAnsi="Arial" w:cs="Arial"/>
          <w:sz w:val="24"/>
          <w:szCs w:val="24"/>
        </w:rPr>
        <w:t xml:space="preserve"> </w:t>
      </w:r>
      <w:del w:id="407" w:author="alisha saley" w:date="2023-12-02T10:37:00Z">
        <w:r w:rsidR="002A4FBF" w:rsidDel="00625401">
          <w:rPr>
            <w:rFonts w:ascii="Arial" w:hAnsi="Arial" w:cs="Arial"/>
            <w:sz w:val="24"/>
            <w:szCs w:val="24"/>
          </w:rPr>
          <w:delText>-</w:delText>
        </w:r>
      </w:del>
      <w:ins w:id="408" w:author="alisha saley" w:date="2023-12-02T10:37:00Z">
        <w:r w:rsidR="00625401">
          <w:rPr>
            <w:rFonts w:ascii="Arial" w:hAnsi="Arial" w:cs="Arial"/>
            <w:sz w:val="24"/>
            <w:szCs w:val="24"/>
          </w:rPr>
          <w:t>–</w:t>
        </w:r>
      </w:ins>
      <w:r w:rsidR="00990E59">
        <w:rPr>
          <w:rFonts w:ascii="Arial" w:hAnsi="Arial" w:cs="Arial"/>
          <w:sz w:val="24"/>
          <w:szCs w:val="24"/>
        </w:rPr>
        <w:t xml:space="preserve"> </w:t>
      </w:r>
      <w:r w:rsidR="002A4FBF">
        <w:rPr>
          <w:rFonts w:ascii="Arial" w:hAnsi="Arial" w:cs="Arial"/>
          <w:sz w:val="24"/>
          <w:szCs w:val="24"/>
        </w:rPr>
        <w:t xml:space="preserve">18) and </w:t>
      </w:r>
      <w:r>
        <w:rPr>
          <w:rFonts w:ascii="Arial" w:hAnsi="Arial" w:cs="Arial"/>
          <w:sz w:val="24"/>
          <w:szCs w:val="24"/>
        </w:rPr>
        <w:t>one later (days 19</w:t>
      </w:r>
      <w:r w:rsidR="005A24DE">
        <w:rPr>
          <w:rFonts w:ascii="Arial" w:hAnsi="Arial" w:cs="Arial"/>
          <w:sz w:val="24"/>
          <w:szCs w:val="24"/>
        </w:rPr>
        <w:t xml:space="preserve"> </w:t>
      </w:r>
      <w:del w:id="409" w:author="alisha saley" w:date="2023-12-02T10:37:00Z">
        <w:r w:rsidDel="00625401">
          <w:rPr>
            <w:rFonts w:ascii="Arial" w:hAnsi="Arial" w:cs="Arial"/>
            <w:sz w:val="24"/>
            <w:szCs w:val="24"/>
          </w:rPr>
          <w:delText>-</w:delText>
        </w:r>
      </w:del>
      <w:ins w:id="410" w:author="alisha saley" w:date="2023-12-02T10:37:00Z">
        <w:r w:rsidR="00625401">
          <w:rPr>
            <w:rFonts w:ascii="Arial" w:hAnsi="Arial" w:cs="Arial"/>
            <w:sz w:val="24"/>
            <w:szCs w:val="24"/>
          </w:rPr>
          <w:t>–</w:t>
        </w:r>
      </w:ins>
      <w:r w:rsidR="005A24DE">
        <w:rPr>
          <w:rFonts w:ascii="Arial" w:hAnsi="Arial" w:cs="Arial"/>
          <w:sz w:val="24"/>
          <w:szCs w:val="24"/>
        </w:rPr>
        <w:t xml:space="preserve"> </w:t>
      </w:r>
      <w:r>
        <w:rPr>
          <w:rFonts w:ascii="Arial" w:hAnsi="Arial" w:cs="Arial"/>
          <w:sz w:val="24"/>
          <w:szCs w:val="24"/>
        </w:rPr>
        <w:t>36).</w:t>
      </w:r>
    </w:p>
    <w:p w14:paraId="12E113E0" w14:textId="05CD0DDB" w:rsidR="004A3462" w:rsidRPr="00102217" w:rsidRDefault="004A3462" w:rsidP="0080242F">
      <w:pPr>
        <w:pStyle w:val="NoSpacing"/>
        <w:spacing w:line="480" w:lineRule="auto"/>
        <w:rPr>
          <w:rFonts w:ascii="Arial" w:hAnsi="Arial" w:cs="Arial"/>
          <w:sz w:val="24"/>
          <w:szCs w:val="24"/>
        </w:rPr>
      </w:pPr>
    </w:p>
    <w:p w14:paraId="38065A87" w14:textId="0CCA0DCB" w:rsidR="006D1E34" w:rsidRDefault="007A164B" w:rsidP="0080242F">
      <w:pPr>
        <w:pStyle w:val="NoSpacing"/>
        <w:spacing w:line="480" w:lineRule="auto"/>
        <w:rPr>
          <w:rFonts w:ascii="Arial" w:hAnsi="Arial" w:cs="Arial"/>
          <w:sz w:val="24"/>
          <w:szCs w:val="24"/>
        </w:rPr>
      </w:pPr>
      <w:r w:rsidRPr="00102217">
        <w:rPr>
          <w:rFonts w:ascii="Arial" w:hAnsi="Arial" w:cs="Arial"/>
          <w:b/>
          <w:bCs/>
          <w:sz w:val="24"/>
          <w:szCs w:val="24"/>
        </w:rPr>
        <w:lastRenderedPageBreak/>
        <w:t>Oyster growth—</w:t>
      </w:r>
      <w:r w:rsidR="00273933">
        <w:rPr>
          <w:rFonts w:ascii="Arial" w:hAnsi="Arial" w:cs="Arial"/>
          <w:bCs/>
          <w:sz w:val="24"/>
          <w:szCs w:val="24"/>
        </w:rPr>
        <w:t>W</w:t>
      </w:r>
      <w:r w:rsidR="000C2617">
        <w:rPr>
          <w:rFonts w:ascii="Arial" w:hAnsi="Arial" w:cs="Arial"/>
          <w:bCs/>
          <w:sz w:val="24"/>
          <w:szCs w:val="24"/>
        </w:rPr>
        <w:t xml:space="preserve">e </w:t>
      </w:r>
      <w:r w:rsidR="00B8414F">
        <w:rPr>
          <w:rFonts w:ascii="Arial" w:hAnsi="Arial" w:cs="Arial"/>
          <w:sz w:val="24"/>
          <w:szCs w:val="24"/>
        </w:rPr>
        <w:t>tracked</w:t>
      </w:r>
      <w:r w:rsidR="001B52C9">
        <w:rPr>
          <w:rFonts w:ascii="Arial" w:hAnsi="Arial" w:cs="Arial"/>
          <w:sz w:val="24"/>
          <w:szCs w:val="24"/>
        </w:rPr>
        <w:t xml:space="preserve"> </w:t>
      </w:r>
      <w:r w:rsidR="003F7DE4">
        <w:rPr>
          <w:rFonts w:ascii="Arial" w:hAnsi="Arial" w:cs="Arial"/>
          <w:sz w:val="24"/>
          <w:szCs w:val="24"/>
        </w:rPr>
        <w:t xml:space="preserve">changes in </w:t>
      </w:r>
      <w:r w:rsidR="001B52C9">
        <w:rPr>
          <w:rFonts w:ascii="Arial" w:hAnsi="Arial" w:cs="Arial"/>
          <w:sz w:val="24"/>
          <w:szCs w:val="24"/>
        </w:rPr>
        <w:t xml:space="preserve">shell </w:t>
      </w:r>
      <w:r w:rsidR="003F7DE4">
        <w:rPr>
          <w:rFonts w:ascii="Arial" w:hAnsi="Arial" w:cs="Arial"/>
          <w:sz w:val="24"/>
          <w:szCs w:val="24"/>
        </w:rPr>
        <w:t xml:space="preserve">surface area </w:t>
      </w:r>
      <w:r w:rsidR="004A5C19">
        <w:rPr>
          <w:rFonts w:ascii="Arial" w:hAnsi="Arial" w:cs="Arial"/>
          <w:sz w:val="24"/>
          <w:szCs w:val="24"/>
        </w:rPr>
        <w:t>through</w:t>
      </w:r>
      <w:r w:rsidR="00273933">
        <w:rPr>
          <w:rFonts w:ascii="Arial" w:hAnsi="Arial" w:cs="Arial"/>
          <w:sz w:val="24"/>
          <w:szCs w:val="24"/>
        </w:rPr>
        <w:t xml:space="preserve">out the experiment, taking </w:t>
      </w:r>
      <w:r w:rsidR="000C2617">
        <w:rPr>
          <w:rFonts w:ascii="Arial" w:hAnsi="Arial" w:cs="Arial"/>
          <w:sz w:val="24"/>
          <w:szCs w:val="24"/>
        </w:rPr>
        <w:t xml:space="preserve">photos </w:t>
      </w:r>
      <w:r w:rsidR="00315861">
        <w:rPr>
          <w:rFonts w:ascii="Arial" w:hAnsi="Arial" w:cs="Arial"/>
          <w:sz w:val="24"/>
          <w:szCs w:val="24"/>
        </w:rPr>
        <w:t xml:space="preserve">of shell area </w:t>
      </w:r>
      <w:r w:rsidR="000C2617">
        <w:rPr>
          <w:rFonts w:ascii="Arial" w:hAnsi="Arial" w:cs="Arial"/>
          <w:sz w:val="24"/>
          <w:szCs w:val="24"/>
        </w:rPr>
        <w:t>on day 0, day 18, and day 36</w:t>
      </w:r>
      <w:r w:rsidR="00A84A98">
        <w:rPr>
          <w:rFonts w:ascii="Arial" w:hAnsi="Arial" w:cs="Arial"/>
          <w:sz w:val="24"/>
          <w:szCs w:val="24"/>
        </w:rPr>
        <w:t xml:space="preserve">. </w:t>
      </w:r>
      <w:r w:rsidR="005F61E1">
        <w:rPr>
          <w:rFonts w:ascii="Arial" w:hAnsi="Arial" w:cs="Arial"/>
          <w:sz w:val="24"/>
          <w:szCs w:val="24"/>
        </w:rPr>
        <w:t>W</w:t>
      </w:r>
      <w:r w:rsidR="00315861">
        <w:rPr>
          <w:rFonts w:ascii="Arial" w:hAnsi="Arial" w:cs="Arial"/>
          <w:sz w:val="24"/>
          <w:szCs w:val="24"/>
        </w:rPr>
        <w:t xml:space="preserve">e </w:t>
      </w:r>
      <w:ins w:id="411" w:author="alisha saley" w:date="2023-12-02T15:16:00Z">
        <w:r w:rsidR="00CB4D94">
          <w:rPr>
            <w:rFonts w:ascii="Arial" w:hAnsi="Arial" w:cs="Arial"/>
            <w:sz w:val="24"/>
            <w:szCs w:val="24"/>
          </w:rPr>
          <w:t xml:space="preserve">used </w:t>
        </w:r>
      </w:ins>
      <w:del w:id="412" w:author="alisha saley" w:date="2023-12-02T15:16:00Z">
        <w:r w:rsidR="00315861" w:rsidDel="00CB4D94">
          <w:rPr>
            <w:rFonts w:ascii="Arial" w:hAnsi="Arial" w:cs="Arial"/>
            <w:sz w:val="24"/>
            <w:szCs w:val="24"/>
          </w:rPr>
          <w:delText>analyzed the photos using</w:delText>
        </w:r>
        <w:r w:rsidR="00275A5F" w:rsidDel="00CB4D94">
          <w:rPr>
            <w:rFonts w:ascii="Arial" w:hAnsi="Arial" w:cs="Arial"/>
            <w:sz w:val="24"/>
            <w:szCs w:val="24"/>
          </w:rPr>
          <w:delText xml:space="preserve"> </w:delText>
        </w:r>
        <w:r w:rsidR="006831A2" w:rsidRPr="00102217" w:rsidDel="00CB4D94">
          <w:rPr>
            <w:rFonts w:ascii="Arial" w:hAnsi="Arial" w:cs="Arial"/>
            <w:sz w:val="24"/>
            <w:szCs w:val="24"/>
          </w:rPr>
          <w:delText>Image</w:delText>
        </w:r>
      </w:del>
      <w:ins w:id="413" w:author="alisha saley" w:date="2023-12-02T15:16:00Z">
        <w:r w:rsidR="00CB4D94">
          <w:rPr>
            <w:rFonts w:ascii="Arial" w:hAnsi="Arial" w:cs="Arial"/>
            <w:sz w:val="24"/>
            <w:szCs w:val="24"/>
          </w:rPr>
          <w:t>Image</w:t>
        </w:r>
      </w:ins>
      <w:r w:rsidR="006831A2" w:rsidRPr="00102217">
        <w:rPr>
          <w:rFonts w:ascii="Arial" w:hAnsi="Arial" w:cs="Arial"/>
          <w:sz w:val="24"/>
          <w:szCs w:val="24"/>
        </w:rPr>
        <w:t>J software (</w:t>
      </w:r>
      <w:r w:rsidR="006831A2" w:rsidRPr="00760CCB">
        <w:rPr>
          <w:rFonts w:ascii="Arial" w:hAnsi="Arial" w:cs="Arial"/>
          <w:sz w:val="24"/>
          <w:szCs w:val="24"/>
        </w:rPr>
        <w:t>v.</w:t>
      </w:r>
      <w:r w:rsidR="00760CCB" w:rsidRPr="00156DBC">
        <w:rPr>
          <w:rFonts w:ascii="Arial" w:hAnsi="Arial" w:cs="Arial"/>
          <w:sz w:val="24"/>
          <w:szCs w:val="24"/>
        </w:rPr>
        <w:t>1.53t</w:t>
      </w:r>
      <w:r w:rsidR="006831A2" w:rsidRPr="00102217">
        <w:rPr>
          <w:rFonts w:ascii="Arial" w:hAnsi="Arial" w:cs="Arial"/>
          <w:sz w:val="24"/>
          <w:szCs w:val="24"/>
        </w:rPr>
        <w:t xml:space="preserve">) </w:t>
      </w:r>
      <w:r w:rsidR="00275A5F">
        <w:rPr>
          <w:rFonts w:ascii="Arial" w:hAnsi="Arial" w:cs="Arial"/>
          <w:sz w:val="24"/>
          <w:szCs w:val="24"/>
        </w:rPr>
        <w:t>to</w:t>
      </w:r>
      <w:ins w:id="414" w:author="alisha saley" w:date="2023-12-02T15:16:00Z">
        <w:r w:rsidR="00CB4D94">
          <w:rPr>
            <w:rFonts w:ascii="Arial" w:hAnsi="Arial" w:cs="Arial"/>
            <w:sz w:val="24"/>
            <w:szCs w:val="24"/>
          </w:rPr>
          <w:t xml:space="preserve"> analyze the photos and </w:t>
        </w:r>
      </w:ins>
      <w:del w:id="415" w:author="alisha saley" w:date="2023-12-02T15:16:00Z">
        <w:r w:rsidR="00275A5F" w:rsidDel="00CB4D94">
          <w:rPr>
            <w:rFonts w:ascii="Arial" w:hAnsi="Arial" w:cs="Arial"/>
            <w:sz w:val="24"/>
            <w:szCs w:val="24"/>
          </w:rPr>
          <w:delText xml:space="preserve"> </w:delText>
        </w:r>
      </w:del>
      <w:r w:rsidR="00315861">
        <w:rPr>
          <w:rFonts w:ascii="Arial" w:hAnsi="Arial" w:cs="Arial"/>
          <w:sz w:val="24"/>
          <w:szCs w:val="24"/>
        </w:rPr>
        <w:t>determine</w:t>
      </w:r>
      <w:r w:rsidR="00315861" w:rsidRPr="00102217">
        <w:rPr>
          <w:rFonts w:ascii="Arial" w:hAnsi="Arial" w:cs="Arial"/>
          <w:sz w:val="24"/>
          <w:szCs w:val="24"/>
        </w:rPr>
        <w:t xml:space="preserve"> </w:t>
      </w:r>
      <w:r w:rsidR="00315861">
        <w:rPr>
          <w:rFonts w:ascii="Arial" w:hAnsi="Arial" w:cs="Arial"/>
          <w:sz w:val="24"/>
          <w:szCs w:val="24"/>
        </w:rPr>
        <w:t xml:space="preserve">projected </w:t>
      </w:r>
      <w:r w:rsidR="00563C6F">
        <w:rPr>
          <w:rFonts w:ascii="Arial" w:hAnsi="Arial" w:cs="Arial"/>
          <w:sz w:val="24"/>
          <w:szCs w:val="24"/>
        </w:rPr>
        <w:t xml:space="preserve">surface area </w:t>
      </w:r>
      <w:r w:rsidR="00315861">
        <w:rPr>
          <w:rFonts w:ascii="Arial" w:hAnsi="Arial" w:cs="Arial"/>
          <w:sz w:val="24"/>
          <w:szCs w:val="24"/>
        </w:rPr>
        <w:t xml:space="preserve">of </w:t>
      </w:r>
      <w:r w:rsidR="004A5C19">
        <w:rPr>
          <w:rFonts w:ascii="Arial" w:hAnsi="Arial" w:cs="Arial"/>
          <w:sz w:val="24"/>
          <w:szCs w:val="24"/>
        </w:rPr>
        <w:t>each oyster’s</w:t>
      </w:r>
      <w:r w:rsidR="00315861">
        <w:rPr>
          <w:rFonts w:ascii="Arial" w:hAnsi="Arial" w:cs="Arial"/>
          <w:sz w:val="24"/>
          <w:szCs w:val="24"/>
        </w:rPr>
        <w:t xml:space="preserve"> top valve, ensuring</w:t>
      </w:r>
      <w:r w:rsidR="006831A2" w:rsidRPr="00102217">
        <w:rPr>
          <w:rFonts w:ascii="Arial" w:hAnsi="Arial" w:cs="Arial"/>
          <w:sz w:val="24"/>
          <w:szCs w:val="24"/>
        </w:rPr>
        <w:t xml:space="preserve"> a scale bar</w:t>
      </w:r>
      <w:r w:rsidR="00315861">
        <w:rPr>
          <w:rFonts w:ascii="Arial" w:hAnsi="Arial" w:cs="Arial"/>
          <w:sz w:val="24"/>
          <w:szCs w:val="24"/>
        </w:rPr>
        <w:t xml:space="preserve"> was visible in each image</w:t>
      </w:r>
      <w:r w:rsidR="00563C6F">
        <w:rPr>
          <w:rFonts w:ascii="Arial" w:hAnsi="Arial" w:cs="Arial"/>
          <w:sz w:val="24"/>
          <w:szCs w:val="24"/>
        </w:rPr>
        <w:t>.</w:t>
      </w:r>
      <w:ins w:id="416" w:author="alisha saley" w:date="2023-12-02T10:37:00Z">
        <w:r w:rsidR="00625401">
          <w:rPr>
            <w:rFonts w:ascii="Arial" w:hAnsi="Arial" w:cs="Arial"/>
            <w:sz w:val="24"/>
            <w:szCs w:val="24"/>
          </w:rPr>
          <w:t xml:space="preserve"> </w:t>
        </w:r>
      </w:ins>
      <w:ins w:id="417" w:author="alisha saley" w:date="2023-12-02T15:16:00Z">
        <w:r w:rsidR="00CB4D94">
          <w:rPr>
            <w:rFonts w:ascii="Arial" w:hAnsi="Arial" w:cs="Arial"/>
            <w:sz w:val="24"/>
            <w:szCs w:val="24"/>
          </w:rPr>
          <w:t>A</w:t>
        </w:r>
      </w:ins>
      <w:ins w:id="418" w:author="alisha saley" w:date="2023-12-02T15:17:00Z">
        <w:r w:rsidR="00CB4D94">
          <w:rPr>
            <w:rFonts w:ascii="Arial" w:hAnsi="Arial" w:cs="Arial"/>
            <w:sz w:val="24"/>
            <w:szCs w:val="24"/>
          </w:rPr>
          <w:t xml:space="preserve">cknowledging the potential for greater human error in measurement than from software error in </w:t>
        </w:r>
      </w:ins>
      <w:ins w:id="419" w:author="alisha saley" w:date="2023-12-02T16:32:00Z">
        <w:r w:rsidR="00E56C88">
          <w:rPr>
            <w:rFonts w:ascii="Arial" w:hAnsi="Arial" w:cs="Arial"/>
            <w:sz w:val="24"/>
            <w:szCs w:val="24"/>
          </w:rPr>
          <w:t>this type of analysis</w:t>
        </w:r>
      </w:ins>
      <w:ins w:id="420" w:author="alisha saley" w:date="2023-12-02T15:17:00Z">
        <w:r w:rsidR="00CB4D94">
          <w:rPr>
            <w:rFonts w:ascii="Arial" w:hAnsi="Arial" w:cs="Arial"/>
            <w:sz w:val="24"/>
            <w:szCs w:val="24"/>
          </w:rPr>
          <w:t xml:space="preserve">, we conducted a repeat set of </w:t>
        </w:r>
      </w:ins>
      <w:ins w:id="421" w:author="alisha saley" w:date="2023-12-02T15:18:00Z">
        <w:r w:rsidR="00CB4D94">
          <w:rPr>
            <w:rFonts w:ascii="Arial" w:hAnsi="Arial" w:cs="Arial"/>
            <w:sz w:val="24"/>
            <w:szCs w:val="24"/>
          </w:rPr>
          <w:t>shell area measurements on a subset of the images</w:t>
        </w:r>
      </w:ins>
      <w:ins w:id="422" w:author="alisha saley" w:date="2023-12-03T10:11:00Z">
        <w:r w:rsidR="00EB03A5">
          <w:rPr>
            <w:rFonts w:ascii="Arial" w:hAnsi="Arial" w:cs="Arial"/>
            <w:sz w:val="24"/>
            <w:szCs w:val="24"/>
          </w:rPr>
          <w:t xml:space="preserve"> (25% of total n)</w:t>
        </w:r>
      </w:ins>
      <w:ins w:id="423" w:author="alisha saley" w:date="2023-12-02T15:18:00Z">
        <w:r w:rsidR="00CB4D94">
          <w:rPr>
            <w:rFonts w:ascii="Arial" w:hAnsi="Arial" w:cs="Arial"/>
            <w:sz w:val="24"/>
            <w:szCs w:val="24"/>
          </w:rPr>
          <w:t xml:space="preserve"> to ensure replicability and estimate error </w:t>
        </w:r>
      </w:ins>
      <w:ins w:id="424" w:author="alisha saley" w:date="2023-12-02T15:19:00Z">
        <w:r w:rsidR="00CB4D94">
          <w:rPr>
            <w:rFonts w:ascii="Arial" w:hAnsi="Arial" w:cs="Arial"/>
            <w:sz w:val="24"/>
            <w:szCs w:val="24"/>
          </w:rPr>
          <w:t>(</w:t>
        </w:r>
      </w:ins>
      <w:ins w:id="425" w:author="alisha saley" w:date="2023-12-02T15:20:00Z">
        <w:r w:rsidR="00CB4D94">
          <w:rPr>
            <w:rFonts w:ascii="Arial" w:hAnsi="Arial" w:cs="Arial"/>
            <w:sz w:val="24"/>
            <w:szCs w:val="24"/>
          </w:rPr>
          <w:t xml:space="preserve">size measurements were within 5% of original </w:t>
        </w:r>
      </w:ins>
      <w:ins w:id="426" w:author="alisha saley" w:date="2023-12-02T16:32:00Z">
        <w:r w:rsidR="00E56C88">
          <w:rPr>
            <w:rFonts w:ascii="Arial" w:hAnsi="Arial" w:cs="Arial"/>
            <w:sz w:val="24"/>
            <w:szCs w:val="24"/>
          </w:rPr>
          <w:t>area measurement</w:t>
        </w:r>
      </w:ins>
      <w:ins w:id="427" w:author="alisha saley" w:date="2023-12-02T15:20:00Z">
        <w:r w:rsidR="00CB4D94">
          <w:rPr>
            <w:rFonts w:ascii="Arial" w:hAnsi="Arial" w:cs="Arial"/>
            <w:sz w:val="24"/>
            <w:szCs w:val="24"/>
          </w:rPr>
          <w:t xml:space="preserve"> in all cases</w:t>
        </w:r>
      </w:ins>
      <w:ins w:id="428" w:author="alisha saley" w:date="2023-12-02T10:40:00Z">
        <w:r w:rsidR="00625401" w:rsidRPr="00CB4D94">
          <w:rPr>
            <w:rFonts w:ascii="Arial" w:hAnsi="Arial" w:cs="Arial"/>
            <w:sz w:val="24"/>
            <w:szCs w:val="24"/>
          </w:rPr>
          <w:t>)</w:t>
        </w:r>
      </w:ins>
      <w:ins w:id="429" w:author="alisha saley" w:date="2023-12-02T10:41:00Z">
        <w:r w:rsidR="0019292F" w:rsidRPr="00CB4D94">
          <w:rPr>
            <w:rFonts w:ascii="Arial" w:hAnsi="Arial" w:cs="Arial"/>
            <w:sz w:val="24"/>
            <w:szCs w:val="24"/>
          </w:rPr>
          <w:t>.</w:t>
        </w:r>
      </w:ins>
      <w:r w:rsidR="00805174" w:rsidRPr="00CB4D94">
        <w:rPr>
          <w:rFonts w:ascii="Arial" w:hAnsi="Arial" w:cs="Arial"/>
          <w:sz w:val="24"/>
          <w:szCs w:val="24"/>
        </w:rPr>
        <w:t xml:space="preserve"> </w:t>
      </w:r>
      <w:r w:rsidR="00315861" w:rsidRPr="00CB4D94">
        <w:rPr>
          <w:rFonts w:ascii="Arial" w:hAnsi="Arial" w:cs="Arial"/>
          <w:sz w:val="24"/>
          <w:szCs w:val="24"/>
        </w:rPr>
        <w:t>We</w:t>
      </w:r>
      <w:r w:rsidR="00315861">
        <w:rPr>
          <w:rFonts w:ascii="Arial" w:hAnsi="Arial" w:cs="Arial"/>
          <w:sz w:val="24"/>
          <w:szCs w:val="24"/>
        </w:rPr>
        <w:t xml:space="preserve"> </w:t>
      </w:r>
      <w:r w:rsidR="00273933">
        <w:rPr>
          <w:rFonts w:ascii="Arial" w:hAnsi="Arial" w:cs="Arial"/>
          <w:sz w:val="24"/>
          <w:szCs w:val="24"/>
        </w:rPr>
        <w:t xml:space="preserve">quantified </w:t>
      </w:r>
      <w:r w:rsidR="00315861">
        <w:rPr>
          <w:rFonts w:ascii="Arial" w:hAnsi="Arial" w:cs="Arial"/>
          <w:sz w:val="24"/>
          <w:szCs w:val="24"/>
        </w:rPr>
        <w:t xml:space="preserve">the </w:t>
      </w:r>
      <w:r w:rsidR="00315861" w:rsidRPr="00273933">
        <w:rPr>
          <w:rFonts w:ascii="Arial" w:hAnsi="Arial" w:cs="Arial"/>
          <w:sz w:val="24"/>
          <w:szCs w:val="24"/>
        </w:rPr>
        <w:t>growth in shell area</w:t>
      </w:r>
      <w:r w:rsidR="00315861">
        <w:rPr>
          <w:rFonts w:ascii="Arial" w:hAnsi="Arial" w:cs="Arial"/>
          <w:sz w:val="24"/>
          <w:szCs w:val="24"/>
        </w:rPr>
        <w:t xml:space="preserve"> (difference in shell area between start and end dates)</w:t>
      </w:r>
      <w:r w:rsidR="009C2B84">
        <w:rPr>
          <w:rFonts w:ascii="Arial" w:hAnsi="Arial" w:cs="Arial"/>
          <w:sz w:val="24"/>
          <w:szCs w:val="24"/>
        </w:rPr>
        <w:t xml:space="preserve"> within earl</w:t>
      </w:r>
      <w:r w:rsidR="00273933">
        <w:rPr>
          <w:rFonts w:ascii="Arial" w:hAnsi="Arial" w:cs="Arial"/>
          <w:sz w:val="24"/>
          <w:szCs w:val="24"/>
        </w:rPr>
        <w:t>ier</w:t>
      </w:r>
      <w:r w:rsidR="009C2B84">
        <w:rPr>
          <w:rFonts w:ascii="Arial" w:hAnsi="Arial" w:cs="Arial"/>
          <w:sz w:val="24"/>
          <w:szCs w:val="24"/>
        </w:rPr>
        <w:t xml:space="preserve"> and later </w:t>
      </w:r>
      <w:r w:rsidR="00F36463">
        <w:rPr>
          <w:rFonts w:ascii="Arial" w:hAnsi="Arial" w:cs="Arial"/>
          <w:sz w:val="24"/>
          <w:szCs w:val="24"/>
        </w:rPr>
        <w:t xml:space="preserve">time </w:t>
      </w:r>
      <w:r w:rsidR="009C2B84">
        <w:rPr>
          <w:rFonts w:ascii="Arial" w:hAnsi="Arial" w:cs="Arial"/>
          <w:sz w:val="24"/>
          <w:szCs w:val="24"/>
        </w:rPr>
        <w:t>windows</w:t>
      </w:r>
      <w:r w:rsidR="00315861">
        <w:rPr>
          <w:rFonts w:ascii="Arial" w:hAnsi="Arial" w:cs="Arial"/>
          <w:sz w:val="24"/>
          <w:szCs w:val="24"/>
        </w:rPr>
        <w:t>, and</w:t>
      </w:r>
      <w:r w:rsidR="00273933">
        <w:rPr>
          <w:rFonts w:ascii="Arial" w:hAnsi="Arial" w:cs="Arial"/>
          <w:sz w:val="24"/>
          <w:szCs w:val="24"/>
        </w:rPr>
        <w:t xml:space="preserve"> the </w:t>
      </w:r>
      <w:r w:rsidR="00273933" w:rsidRPr="002D1CF9">
        <w:rPr>
          <w:rFonts w:ascii="Arial" w:hAnsi="Arial" w:cs="Arial"/>
          <w:sz w:val="24"/>
          <w:szCs w:val="24"/>
        </w:rPr>
        <w:t>overall</w:t>
      </w:r>
      <w:r w:rsidR="00315861" w:rsidRPr="00273933">
        <w:rPr>
          <w:rFonts w:ascii="Arial" w:hAnsi="Arial" w:cs="Arial"/>
          <w:sz w:val="24"/>
          <w:szCs w:val="24"/>
        </w:rPr>
        <w:t xml:space="preserve"> </w:t>
      </w:r>
      <w:r w:rsidR="00315861" w:rsidRPr="002D1CF9">
        <w:rPr>
          <w:rFonts w:ascii="Arial" w:hAnsi="Arial" w:cs="Arial"/>
          <w:sz w:val="24"/>
          <w:szCs w:val="24"/>
        </w:rPr>
        <w:t>shell growth</w:t>
      </w:r>
      <w:r w:rsidR="00315861">
        <w:rPr>
          <w:rFonts w:ascii="Arial" w:hAnsi="Arial" w:cs="Arial"/>
          <w:sz w:val="24"/>
          <w:szCs w:val="24"/>
        </w:rPr>
        <w:t xml:space="preserve"> </w:t>
      </w:r>
      <w:r w:rsidR="00273933">
        <w:rPr>
          <w:rFonts w:ascii="Arial" w:hAnsi="Arial" w:cs="Arial"/>
          <w:sz w:val="24"/>
          <w:szCs w:val="24"/>
        </w:rPr>
        <w:t>across the full 36 days of the experiment</w:t>
      </w:r>
      <w:r w:rsidR="00D244B3">
        <w:rPr>
          <w:rFonts w:ascii="Arial" w:hAnsi="Arial" w:cs="Arial"/>
          <w:sz w:val="24"/>
          <w:szCs w:val="24"/>
        </w:rPr>
        <w:t>.</w:t>
      </w:r>
      <w:r w:rsidR="00ED0AD9">
        <w:rPr>
          <w:rFonts w:ascii="Arial" w:hAnsi="Arial" w:cs="Arial"/>
          <w:sz w:val="24"/>
          <w:szCs w:val="24"/>
        </w:rPr>
        <w:t xml:space="preserve"> </w:t>
      </w:r>
      <w:r w:rsidR="004D75CA">
        <w:rPr>
          <w:rFonts w:ascii="Arial" w:hAnsi="Arial" w:cs="Arial"/>
          <w:sz w:val="24"/>
          <w:szCs w:val="24"/>
        </w:rPr>
        <w:t xml:space="preserve">We </w:t>
      </w:r>
      <w:r w:rsidR="00273933">
        <w:rPr>
          <w:rFonts w:ascii="Arial" w:hAnsi="Arial" w:cs="Arial"/>
          <w:sz w:val="24"/>
          <w:szCs w:val="24"/>
        </w:rPr>
        <w:t xml:space="preserve">additionally </w:t>
      </w:r>
      <w:r w:rsidR="00315861">
        <w:rPr>
          <w:rFonts w:ascii="Arial" w:hAnsi="Arial" w:cs="Arial"/>
          <w:sz w:val="24"/>
          <w:szCs w:val="24"/>
        </w:rPr>
        <w:t xml:space="preserve">measured </w:t>
      </w:r>
      <w:r w:rsidR="006773B1">
        <w:rPr>
          <w:rFonts w:ascii="Arial" w:hAnsi="Arial" w:cs="Arial"/>
          <w:sz w:val="24"/>
          <w:szCs w:val="24"/>
        </w:rPr>
        <w:t>condition index</w:t>
      </w:r>
      <w:r w:rsidR="00B877C2">
        <w:rPr>
          <w:rFonts w:ascii="Arial" w:hAnsi="Arial" w:cs="Arial"/>
          <w:sz w:val="24"/>
          <w:szCs w:val="24"/>
        </w:rPr>
        <w:t xml:space="preserve"> at </w:t>
      </w:r>
      <w:r w:rsidR="00273933">
        <w:rPr>
          <w:rFonts w:ascii="Arial" w:hAnsi="Arial" w:cs="Arial"/>
          <w:sz w:val="24"/>
          <w:szCs w:val="24"/>
        </w:rPr>
        <w:t>day 36</w:t>
      </w:r>
      <w:r w:rsidR="00315861">
        <w:rPr>
          <w:rFonts w:ascii="Arial" w:hAnsi="Arial" w:cs="Arial"/>
          <w:sz w:val="24"/>
          <w:szCs w:val="24"/>
        </w:rPr>
        <w:t xml:space="preserve">, </w:t>
      </w:r>
      <w:r w:rsidR="005F61E1">
        <w:rPr>
          <w:rFonts w:ascii="Arial" w:hAnsi="Arial" w:cs="Arial"/>
          <w:sz w:val="24"/>
          <w:szCs w:val="24"/>
        </w:rPr>
        <w:t xml:space="preserve">which we </w:t>
      </w:r>
      <w:r w:rsidR="00315861">
        <w:rPr>
          <w:rFonts w:ascii="Arial" w:hAnsi="Arial" w:cs="Arial"/>
          <w:sz w:val="24"/>
          <w:szCs w:val="24"/>
        </w:rPr>
        <w:t xml:space="preserve">quantified as dry tissue mass per dry shell mass, </w:t>
      </w:r>
      <w:r w:rsidR="005F61E1">
        <w:rPr>
          <w:rFonts w:ascii="Arial" w:hAnsi="Arial" w:cs="Arial"/>
          <w:sz w:val="24"/>
          <w:szCs w:val="24"/>
        </w:rPr>
        <w:t>after separating</w:t>
      </w:r>
      <w:r w:rsidR="00315861">
        <w:rPr>
          <w:rFonts w:ascii="Arial" w:hAnsi="Arial" w:cs="Arial"/>
          <w:sz w:val="24"/>
          <w:szCs w:val="24"/>
        </w:rPr>
        <w:t xml:space="preserve"> the tissue from the shells and drying each</w:t>
      </w:r>
      <w:r w:rsidR="005F61E1">
        <w:rPr>
          <w:rFonts w:ascii="Arial" w:hAnsi="Arial" w:cs="Arial"/>
          <w:sz w:val="24"/>
          <w:szCs w:val="24"/>
        </w:rPr>
        <w:t xml:space="preserve"> </w:t>
      </w:r>
      <w:r w:rsidR="00E65D84" w:rsidRPr="00102217">
        <w:rPr>
          <w:rFonts w:ascii="Arial" w:hAnsi="Arial" w:cs="Arial"/>
          <w:sz w:val="24"/>
          <w:szCs w:val="24"/>
        </w:rPr>
        <w:t xml:space="preserve">at </w:t>
      </w:r>
      <w:r w:rsidR="00E65D84" w:rsidRPr="00102217">
        <w:rPr>
          <w:rFonts w:ascii="Arial" w:hAnsi="Arial" w:cs="Arial"/>
          <w:sz w:val="24"/>
          <w:szCs w:val="24"/>
        </w:rPr>
        <w:lastRenderedPageBreak/>
        <w:t>60</w:t>
      </w:r>
      <w:r w:rsidR="004A5C19">
        <w:rPr>
          <w:rFonts w:ascii="Arial" w:hAnsi="Arial" w:cs="Arial"/>
          <w:sz w:val="24"/>
          <w:szCs w:val="24"/>
        </w:rPr>
        <w:t>°</w:t>
      </w:r>
      <w:r w:rsidR="00E65D84" w:rsidRPr="00102217">
        <w:rPr>
          <w:rFonts w:ascii="Arial" w:hAnsi="Arial" w:cs="Arial"/>
          <w:sz w:val="24"/>
          <w:szCs w:val="24"/>
        </w:rPr>
        <w:t>C for 48</w:t>
      </w:r>
      <w:r w:rsidR="00315861">
        <w:rPr>
          <w:rFonts w:ascii="Arial" w:hAnsi="Arial" w:cs="Arial"/>
          <w:sz w:val="24"/>
          <w:szCs w:val="24"/>
        </w:rPr>
        <w:t xml:space="preserve"> </w:t>
      </w:r>
      <w:r w:rsidR="00E65D84" w:rsidRPr="00102217">
        <w:rPr>
          <w:rFonts w:ascii="Arial" w:hAnsi="Arial" w:cs="Arial"/>
          <w:sz w:val="24"/>
          <w:szCs w:val="24"/>
        </w:rPr>
        <w:t>hr</w:t>
      </w:r>
      <w:r w:rsidR="00E65D84">
        <w:rPr>
          <w:rFonts w:ascii="Arial" w:hAnsi="Arial" w:cs="Arial"/>
          <w:sz w:val="24"/>
          <w:szCs w:val="24"/>
        </w:rPr>
        <w:t>.</w:t>
      </w:r>
      <w:r w:rsidR="00986C07">
        <w:rPr>
          <w:rFonts w:ascii="Arial" w:hAnsi="Arial" w:cs="Arial"/>
          <w:sz w:val="24"/>
          <w:szCs w:val="24"/>
        </w:rPr>
        <w:t xml:space="preserve"> </w:t>
      </w:r>
      <w:r w:rsidR="005F61E1">
        <w:rPr>
          <w:rFonts w:ascii="Arial" w:hAnsi="Arial" w:cs="Arial"/>
          <w:sz w:val="24"/>
          <w:szCs w:val="24"/>
        </w:rPr>
        <w:t>We then divided</w:t>
      </w:r>
      <w:r w:rsidR="002315E8">
        <w:rPr>
          <w:rFonts w:ascii="Arial" w:hAnsi="Arial" w:cs="Arial"/>
          <w:sz w:val="24"/>
          <w:szCs w:val="24"/>
        </w:rPr>
        <w:t xml:space="preserve"> </w:t>
      </w:r>
      <w:r w:rsidR="00986C07">
        <w:rPr>
          <w:rFonts w:ascii="Arial" w:hAnsi="Arial" w:cs="Arial"/>
          <w:sz w:val="24"/>
          <w:szCs w:val="24"/>
        </w:rPr>
        <w:t>s</w:t>
      </w:r>
      <w:r w:rsidR="00DF6DF0">
        <w:rPr>
          <w:rFonts w:ascii="Arial" w:hAnsi="Arial" w:cs="Arial"/>
          <w:sz w:val="24"/>
          <w:szCs w:val="24"/>
        </w:rPr>
        <w:t xml:space="preserve">hell mass </w:t>
      </w:r>
      <w:r w:rsidR="00315861">
        <w:rPr>
          <w:rFonts w:ascii="Arial" w:hAnsi="Arial" w:cs="Arial"/>
          <w:sz w:val="24"/>
          <w:szCs w:val="24"/>
        </w:rPr>
        <w:t xml:space="preserve">by shell </w:t>
      </w:r>
      <w:r w:rsidR="00E01A6F">
        <w:rPr>
          <w:rFonts w:ascii="Arial" w:hAnsi="Arial" w:cs="Arial"/>
          <w:noProof/>
          <w:sz w:val="24"/>
          <w:szCs w:val="24"/>
        </w:rPr>
        <mc:AlternateContent>
          <mc:Choice Requires="wpg">
            <w:drawing>
              <wp:anchor distT="0" distB="0" distL="114300" distR="114300" simplePos="0" relativeHeight="251638791" behindDoc="0" locked="0" layoutInCell="1" allowOverlap="1" wp14:anchorId="5C64BA07" wp14:editId="2EFC0268">
                <wp:simplePos x="0" y="0"/>
                <wp:positionH relativeFrom="column">
                  <wp:posOffset>-34276</wp:posOffset>
                </wp:positionH>
                <wp:positionV relativeFrom="paragraph">
                  <wp:posOffset>1163271</wp:posOffset>
                </wp:positionV>
                <wp:extent cx="6019800" cy="6776720"/>
                <wp:effectExtent l="0" t="0" r="0" b="5080"/>
                <wp:wrapTopAndBottom/>
                <wp:docPr id="25" name="Group 1"/>
                <wp:cNvGraphicFramePr/>
                <a:graphic xmlns:a="http://schemas.openxmlformats.org/drawingml/2006/main">
                  <a:graphicData uri="http://schemas.microsoft.com/office/word/2010/wordprocessingGroup">
                    <wpg:wgp>
                      <wpg:cNvGrpSpPr/>
                      <wpg:grpSpPr>
                        <a:xfrm>
                          <a:off x="0" y="0"/>
                          <a:ext cx="6019800" cy="6776720"/>
                          <a:chOff x="-442948" y="0"/>
                          <a:chExt cx="6020590" cy="6799234"/>
                        </a:xfrm>
                      </wpg:grpSpPr>
                      <wpg:grpSp>
                        <wpg:cNvPr id="23" name="Group 23"/>
                        <wpg:cNvGrpSpPr/>
                        <wpg:grpSpPr>
                          <a:xfrm>
                            <a:off x="0" y="0"/>
                            <a:ext cx="5288712" cy="5338140"/>
                            <a:chOff x="0" y="0"/>
                            <a:chExt cx="5288712" cy="5338140"/>
                          </a:xfrm>
                        </wpg:grpSpPr>
                        <pic:pic xmlns:pic="http://schemas.openxmlformats.org/drawingml/2006/picture">
                          <pic:nvPicPr>
                            <pic:cNvPr id="19" name="Picture 19"/>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65837" y="7315"/>
                              <a:ext cx="5222875" cy="5330825"/>
                            </a:xfrm>
                            <a:prstGeom prst="rect">
                              <a:avLst/>
                            </a:prstGeom>
                            <a:noFill/>
                          </pic:spPr>
                        </pic:pic>
                        <wps:wsp>
                          <wps:cNvPr id="20" name="Text Box 213"/>
                          <wps:cNvSpPr txBox="1">
                            <a:spLocks noChangeArrowheads="1"/>
                          </wps:cNvSpPr>
                          <wps:spPr bwMode="auto">
                            <a:xfrm>
                              <a:off x="0" y="0"/>
                              <a:ext cx="354747" cy="294132"/>
                            </a:xfrm>
                            <a:prstGeom prst="rect">
                              <a:avLst/>
                            </a:prstGeom>
                            <a:noFill/>
                            <a:ln w="9525">
                              <a:noFill/>
                              <a:miter lim="800000"/>
                              <a:headEnd/>
                              <a:tailEnd/>
                            </a:ln>
                          </wps:spPr>
                          <wps:txbx>
                            <w:txbxContent>
                              <w:p w14:paraId="27A08ACA" w14:textId="77777777" w:rsidR="00995F3E" w:rsidRPr="00E54548" w:rsidRDefault="00995F3E" w:rsidP="00CD0697">
                                <w:pPr>
                                  <w:rPr>
                                    <w:b/>
                                    <w:bCs/>
                                    <w:sz w:val="32"/>
                                    <w:szCs w:val="32"/>
                                  </w:rPr>
                                </w:pPr>
                                <w:r>
                                  <w:rPr>
                                    <w:b/>
                                    <w:bCs/>
                                    <w:sz w:val="32"/>
                                    <w:szCs w:val="32"/>
                                  </w:rPr>
                                  <w:t>A</w:t>
                                </w:r>
                              </w:p>
                            </w:txbxContent>
                          </wps:txbx>
                          <wps:bodyPr rot="0" vert="horz" wrap="square" lIns="91440" tIns="45720" rIns="91440" bIns="45720" anchor="t" anchorCtr="0">
                            <a:noAutofit/>
                          </wps:bodyPr>
                        </wps:wsp>
                        <wps:wsp>
                          <wps:cNvPr id="22" name="Text Box 213"/>
                          <wps:cNvSpPr txBox="1">
                            <a:spLocks noChangeArrowheads="1"/>
                          </wps:cNvSpPr>
                          <wps:spPr bwMode="auto">
                            <a:xfrm>
                              <a:off x="0" y="3438144"/>
                              <a:ext cx="354747" cy="294132"/>
                            </a:xfrm>
                            <a:prstGeom prst="rect">
                              <a:avLst/>
                            </a:prstGeom>
                            <a:noFill/>
                            <a:ln w="9525">
                              <a:noFill/>
                              <a:miter lim="800000"/>
                              <a:headEnd/>
                              <a:tailEnd/>
                            </a:ln>
                          </wps:spPr>
                          <wps:txbx>
                            <w:txbxContent>
                              <w:p w14:paraId="70B82A94" w14:textId="4BD653A0" w:rsidR="00995F3E" w:rsidRPr="00E54548" w:rsidRDefault="00995F3E" w:rsidP="00CD0697">
                                <w:pPr>
                                  <w:rPr>
                                    <w:b/>
                                    <w:bCs/>
                                    <w:sz w:val="32"/>
                                    <w:szCs w:val="32"/>
                                  </w:rPr>
                                </w:pPr>
                                <w:r>
                                  <w:rPr>
                                    <w:b/>
                                    <w:bCs/>
                                    <w:sz w:val="32"/>
                                    <w:szCs w:val="32"/>
                                  </w:rPr>
                                  <w:t>B</w:t>
                                </w:r>
                              </w:p>
                            </w:txbxContent>
                          </wps:txbx>
                          <wps:bodyPr rot="0" vert="horz" wrap="square" lIns="91440" tIns="45720" rIns="91440" bIns="45720" anchor="t" anchorCtr="0">
                            <a:noAutofit/>
                          </wps:bodyPr>
                        </wps:wsp>
                      </wpg:grpSp>
                      <wps:wsp>
                        <wps:cNvPr id="24" name="Text Box 2"/>
                        <wps:cNvSpPr txBox="1">
                          <a:spLocks noChangeArrowheads="1"/>
                        </wps:cNvSpPr>
                        <wps:spPr bwMode="auto">
                          <a:xfrm>
                            <a:off x="-442948" y="5342908"/>
                            <a:ext cx="6020590" cy="1456326"/>
                          </a:xfrm>
                          <a:prstGeom prst="rect">
                            <a:avLst/>
                          </a:prstGeom>
                          <a:solidFill>
                            <a:srgbClr val="FFFFFF"/>
                          </a:solidFill>
                          <a:ln w="9525">
                            <a:noFill/>
                            <a:miter lim="800000"/>
                            <a:headEnd/>
                            <a:tailEnd/>
                          </a:ln>
                        </wps:spPr>
                        <wps:txbx>
                          <w:txbxContent>
                            <w:p w14:paraId="352B3791" w14:textId="1FC9EC51" w:rsidR="00995F3E" w:rsidRPr="0054286D" w:rsidRDefault="00995F3E" w:rsidP="00742E8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 xml:space="preserve">1. Schematic of A) experimental culture conditions and B) growth responses that were measured through time. We employed six TA conditions and two salinity levels, replicating each TA-salinity combination. One oyster plate was assigned to each of the resulting 12 culture chambers for the 36-day experiment.  We measured growth in shell area in an earlier and later window (days 0 - 18 versus days 19 - 36). We also measured </w:t>
                              </w:r>
                              <w:r w:rsidRPr="004F436F">
                                <w:rPr>
                                  <w:rFonts w:ascii="Arial" w:hAnsi="Arial" w:cs="Arial"/>
                                  <w:iCs/>
                                </w:rPr>
                                <w:t>overall</w:t>
                              </w:r>
                              <w:r w:rsidRPr="0013677B">
                                <w:rPr>
                                  <w:rFonts w:ascii="Arial" w:hAnsi="Arial" w:cs="Arial"/>
                                  <w:i/>
                                  <w:iCs/>
                                </w:rPr>
                                <w:t xml:space="preserve"> </w:t>
                              </w:r>
                              <w:r w:rsidRPr="0029082E">
                                <w:rPr>
                                  <w:rFonts w:ascii="Arial" w:hAnsi="Arial" w:cs="Arial"/>
                                </w:rPr>
                                <w:t>shell</w:t>
                              </w:r>
                              <w:r w:rsidRPr="0013677B">
                                <w:rPr>
                                  <w:rFonts w:ascii="Arial" w:hAnsi="Arial" w:cs="Arial"/>
                                  <w:i/>
                                  <w:iCs/>
                                </w:rPr>
                                <w:t xml:space="preserve"> </w:t>
                              </w:r>
                              <w:r w:rsidRPr="0029082E">
                                <w:rPr>
                                  <w:rFonts w:ascii="Arial" w:hAnsi="Arial" w:cs="Arial"/>
                                </w:rPr>
                                <w:t>growth</w:t>
                              </w:r>
                              <w:r>
                                <w:rPr>
                                  <w:rFonts w:ascii="Arial" w:hAnsi="Arial" w:cs="Arial"/>
                                </w:rPr>
                                <w:t xml:space="preserve"> across the full experimental period (36 days), and quantified shell thickness (mg mm</w:t>
                              </w:r>
                              <w:r>
                                <w:rPr>
                                  <w:rFonts w:ascii="Arial" w:hAnsi="Arial" w:cs="Arial"/>
                                  <w:vertAlign w:val="superscript"/>
                                </w:rPr>
                                <w:t>-</w:t>
                              </w:r>
                              <w:r w:rsidRPr="00A761FA">
                                <w:rPr>
                                  <w:rFonts w:ascii="Arial" w:hAnsi="Arial" w:cs="Arial"/>
                                  <w:vertAlign w:val="superscript"/>
                                </w:rPr>
                                <w:t>2</w:t>
                              </w:r>
                              <w:r>
                                <w:rPr>
                                  <w:rFonts w:ascii="Arial" w:hAnsi="Arial" w:cs="Arial"/>
                                </w:rPr>
                                <w:t>) and condition index (mg mg</w:t>
                              </w:r>
                              <w:r>
                                <w:rPr>
                                  <w:rFonts w:ascii="Arial" w:hAnsi="Arial" w:cs="Arial"/>
                                  <w:vertAlign w:val="superscript"/>
                                </w:rPr>
                                <w:t>-2</w:t>
                              </w:r>
                              <w:r>
                                <w:rPr>
                                  <w:rFonts w:ascii="Arial" w:hAnsi="Arial" w:cs="Arial"/>
                                </w:rPr>
                                <w:t>) at the end of the experimen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C64BA07" id="Group 1" o:spid="_x0000_s1026" style="position:absolute;margin-left:-2.7pt;margin-top:91.6pt;width:474pt;height:533.6pt;z-index:251638791;mso-width-relative:margin;mso-height-relative:margin" coordorigin="-4429" coordsize="60205,679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">
                <v:group id="Group 23" o:spid="_x0000_s1027" style="position:absolute;width:52887;height:53381" coordsize="52887,533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8" type="#_x0000_t75" style="position:absolute;left:658;top:73;width:52229;height:533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">
                    <v:imagedata r:id="rId12" o:title=""/>
                  </v:shape>
                  <v:shapetype id="_x0000_t202" coordsize="21600,21600" o:spt="202" path="m,l,21600r21600,l21600,xe">
                    <v:stroke joinstyle="miter"/>
                    <v:path gradientshapeok="t" o:connecttype="rect"/>
                  </v:shapetype>
                  <v:shape id="Text Box 213" o:spid="_x0000_s1029" type="#_x0000_t202" style="position:absolute;width:3547;height:2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27A08ACA" w14:textId="77777777" w:rsidR="00995F3E" w:rsidRPr="00E54548" w:rsidRDefault="00995F3E" w:rsidP="00CD0697">
                          <w:pPr>
                            <w:rPr>
                              <w:b/>
                              <w:bCs/>
                              <w:sz w:val="32"/>
                              <w:szCs w:val="32"/>
                            </w:rPr>
                          </w:pPr>
                          <w:r>
                            <w:rPr>
                              <w:b/>
                              <w:bCs/>
                              <w:sz w:val="32"/>
                              <w:szCs w:val="32"/>
                            </w:rPr>
                            <w:t>A</w:t>
                          </w:r>
                        </w:p>
                      </w:txbxContent>
                    </v:textbox>
                  </v:shape>
                  <v:shape id="Text Box 213" o:spid="_x0000_s1030" type="#_x0000_t202" style="position:absolute;top:34381;width:3547;height:2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70B82A94" w14:textId="4BD653A0" w:rsidR="00995F3E" w:rsidRPr="00E54548" w:rsidRDefault="00995F3E" w:rsidP="00CD0697">
                          <w:pPr>
                            <w:rPr>
                              <w:b/>
                              <w:bCs/>
                              <w:sz w:val="32"/>
                              <w:szCs w:val="32"/>
                            </w:rPr>
                          </w:pPr>
                          <w:r>
                            <w:rPr>
                              <w:b/>
                              <w:bCs/>
                              <w:sz w:val="32"/>
                              <w:szCs w:val="32"/>
                            </w:rPr>
                            <w:t>B</w:t>
                          </w:r>
                        </w:p>
                      </w:txbxContent>
                    </v:textbox>
                  </v:shape>
                </v:group>
                <v:shape id="Text Box 2" o:spid="_x0000_s1031" type="#_x0000_t202" style="position:absolute;left:-4429;top:53429;width:60205;height:14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" stroked="f">
                  <v:textbox>
                    <w:txbxContent>
                      <w:p w14:paraId="352B3791" w14:textId="1FC9EC51" w:rsidR="00995F3E" w:rsidRPr="0054286D" w:rsidRDefault="00995F3E" w:rsidP="00742E84">
                        <w:pPr>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 xml:space="preserve">1. Schematic of A) experimental culture conditions and B) growth responses that were measured through time. We employed six TA conditions and two salinity levels, replicating each TA-salinity combination. One oyster plate was assigned to each of the resulting 12 culture chambers for the 36-day experiment.  We measured growth in shell area in an earlier and later window (days 0 - 18 versus days 19 - 36). We also measured </w:t>
                        </w:r>
                        <w:r w:rsidRPr="004F436F">
                          <w:rPr>
                            <w:rFonts w:ascii="Arial" w:hAnsi="Arial" w:cs="Arial"/>
                            <w:iCs/>
                          </w:rPr>
                          <w:t>overall</w:t>
                        </w:r>
                        <w:r w:rsidRPr="0013677B">
                          <w:rPr>
                            <w:rFonts w:ascii="Arial" w:hAnsi="Arial" w:cs="Arial"/>
                            <w:i/>
                            <w:iCs/>
                          </w:rPr>
                          <w:t xml:space="preserve"> </w:t>
                        </w:r>
                        <w:r w:rsidRPr="0029082E">
                          <w:rPr>
                            <w:rFonts w:ascii="Arial" w:hAnsi="Arial" w:cs="Arial"/>
                          </w:rPr>
                          <w:t>shell</w:t>
                        </w:r>
                        <w:r w:rsidRPr="0013677B">
                          <w:rPr>
                            <w:rFonts w:ascii="Arial" w:hAnsi="Arial" w:cs="Arial"/>
                            <w:i/>
                            <w:iCs/>
                          </w:rPr>
                          <w:t xml:space="preserve"> </w:t>
                        </w:r>
                        <w:r w:rsidRPr="0029082E">
                          <w:rPr>
                            <w:rFonts w:ascii="Arial" w:hAnsi="Arial" w:cs="Arial"/>
                          </w:rPr>
                          <w:t>growth</w:t>
                        </w:r>
                        <w:r>
                          <w:rPr>
                            <w:rFonts w:ascii="Arial" w:hAnsi="Arial" w:cs="Arial"/>
                          </w:rPr>
                          <w:t xml:space="preserve"> across the full experimental period (36 days), and quantified shell thickness (mg mm</w:t>
                        </w:r>
                        <w:r>
                          <w:rPr>
                            <w:rFonts w:ascii="Arial" w:hAnsi="Arial" w:cs="Arial"/>
                            <w:vertAlign w:val="superscript"/>
                          </w:rPr>
                          <w:t>-</w:t>
                        </w:r>
                        <w:r w:rsidRPr="00A761FA">
                          <w:rPr>
                            <w:rFonts w:ascii="Arial" w:hAnsi="Arial" w:cs="Arial"/>
                            <w:vertAlign w:val="superscript"/>
                          </w:rPr>
                          <w:t>2</w:t>
                        </w:r>
                        <w:r>
                          <w:rPr>
                            <w:rFonts w:ascii="Arial" w:hAnsi="Arial" w:cs="Arial"/>
                          </w:rPr>
                          <w:t>) and condition index (mg mg</w:t>
                        </w:r>
                        <w:r>
                          <w:rPr>
                            <w:rFonts w:ascii="Arial" w:hAnsi="Arial" w:cs="Arial"/>
                            <w:vertAlign w:val="superscript"/>
                          </w:rPr>
                          <w:t>-2</w:t>
                        </w:r>
                        <w:r>
                          <w:rPr>
                            <w:rFonts w:ascii="Arial" w:hAnsi="Arial" w:cs="Arial"/>
                          </w:rPr>
                          <w:t>) at the end of the experiment.</w:t>
                        </w:r>
                      </w:p>
                    </w:txbxContent>
                  </v:textbox>
                </v:shape>
                <w10:wrap type="topAndBottom"/>
              </v:group>
            </w:pict>
          </mc:Fallback>
        </mc:AlternateContent>
      </w:r>
      <w:r w:rsidR="00DF6DF0">
        <w:rPr>
          <w:rFonts w:ascii="Arial" w:hAnsi="Arial" w:cs="Arial"/>
          <w:sz w:val="24"/>
          <w:szCs w:val="24"/>
        </w:rPr>
        <w:t>area</w:t>
      </w:r>
      <w:r w:rsidR="005F61E1">
        <w:rPr>
          <w:rFonts w:ascii="Arial" w:hAnsi="Arial" w:cs="Arial"/>
          <w:sz w:val="24"/>
          <w:szCs w:val="24"/>
        </w:rPr>
        <w:t xml:space="preserve"> to develop a rough metric </w:t>
      </w:r>
      <w:r w:rsidR="00B644A2">
        <w:rPr>
          <w:rFonts w:ascii="Arial" w:hAnsi="Arial" w:cs="Arial"/>
          <w:sz w:val="24"/>
          <w:szCs w:val="24"/>
        </w:rPr>
        <w:t>of</w:t>
      </w:r>
      <w:r w:rsidR="005F61E1">
        <w:rPr>
          <w:rFonts w:ascii="Arial" w:hAnsi="Arial" w:cs="Arial"/>
          <w:sz w:val="24"/>
          <w:szCs w:val="24"/>
        </w:rPr>
        <w:t xml:space="preserve"> shell thickness</w:t>
      </w:r>
      <w:r w:rsidR="00BD38F0">
        <w:rPr>
          <w:rFonts w:ascii="Arial" w:hAnsi="Arial" w:cs="Arial"/>
          <w:sz w:val="24"/>
          <w:szCs w:val="24"/>
        </w:rPr>
        <w:t>.</w:t>
      </w:r>
    </w:p>
    <w:p w14:paraId="6656838E" w14:textId="180D089B" w:rsidR="008507FE" w:rsidRDefault="003F7DE4" w:rsidP="0080242F">
      <w:pPr>
        <w:pStyle w:val="NoSpacing"/>
        <w:spacing w:line="480" w:lineRule="auto"/>
        <w:rPr>
          <w:rFonts w:ascii="Arial" w:hAnsi="Arial" w:cs="Arial"/>
          <w:sz w:val="24"/>
          <w:szCs w:val="24"/>
        </w:rPr>
      </w:pPr>
      <w:r>
        <w:rPr>
          <w:rFonts w:ascii="Arial" w:hAnsi="Arial" w:cs="Arial"/>
          <w:b/>
          <w:bCs/>
          <w:sz w:val="24"/>
          <w:szCs w:val="24"/>
        </w:rPr>
        <w:t>Culture</w:t>
      </w:r>
      <w:r w:rsidRPr="00102217">
        <w:rPr>
          <w:rFonts w:ascii="Arial" w:hAnsi="Arial" w:cs="Arial"/>
          <w:b/>
          <w:bCs/>
          <w:sz w:val="24"/>
          <w:szCs w:val="24"/>
        </w:rPr>
        <w:t xml:space="preserve"> </w:t>
      </w:r>
      <w:r w:rsidR="004D479B" w:rsidRPr="00102217">
        <w:rPr>
          <w:rFonts w:ascii="Arial" w:hAnsi="Arial" w:cs="Arial"/>
          <w:b/>
          <w:bCs/>
          <w:sz w:val="24"/>
          <w:szCs w:val="24"/>
        </w:rPr>
        <w:t>conditions—</w:t>
      </w:r>
      <w:r w:rsidR="009F04F3">
        <w:rPr>
          <w:rFonts w:ascii="Arial" w:hAnsi="Arial" w:cs="Arial"/>
          <w:b/>
          <w:bCs/>
          <w:sz w:val="24"/>
          <w:szCs w:val="24"/>
        </w:rPr>
        <w:t xml:space="preserve"> </w:t>
      </w:r>
      <w:r w:rsidR="00B7177E">
        <w:rPr>
          <w:rFonts w:ascii="Arial" w:hAnsi="Arial" w:cs="Arial"/>
          <w:sz w:val="24"/>
          <w:szCs w:val="24"/>
        </w:rPr>
        <w:t xml:space="preserve">Each </w:t>
      </w:r>
      <w:r w:rsidR="009F04F3">
        <w:rPr>
          <w:rFonts w:ascii="Arial" w:hAnsi="Arial" w:cs="Arial"/>
          <w:sz w:val="24"/>
          <w:szCs w:val="24"/>
        </w:rPr>
        <w:t xml:space="preserve">static culture </w:t>
      </w:r>
      <w:r w:rsidR="004A5C19">
        <w:rPr>
          <w:rFonts w:ascii="Arial" w:hAnsi="Arial" w:cs="Arial"/>
          <w:sz w:val="24"/>
          <w:szCs w:val="24"/>
        </w:rPr>
        <w:t xml:space="preserve">during </w:t>
      </w:r>
      <w:r w:rsidR="00693F78">
        <w:rPr>
          <w:rFonts w:ascii="Arial" w:hAnsi="Arial" w:cs="Arial"/>
          <w:sz w:val="24"/>
          <w:szCs w:val="24"/>
        </w:rPr>
        <w:t xml:space="preserve">the </w:t>
      </w:r>
      <w:r w:rsidR="004A5C19">
        <w:rPr>
          <w:rFonts w:ascii="Arial" w:hAnsi="Arial" w:cs="Arial"/>
          <w:sz w:val="24"/>
          <w:szCs w:val="24"/>
        </w:rPr>
        <w:t xml:space="preserve">experiment </w:t>
      </w:r>
      <w:r w:rsidR="00475539">
        <w:rPr>
          <w:rFonts w:ascii="Arial" w:hAnsi="Arial" w:cs="Arial"/>
          <w:sz w:val="24"/>
          <w:szCs w:val="24"/>
        </w:rPr>
        <w:t xml:space="preserve">included </w:t>
      </w:r>
      <w:r w:rsidR="009F04F3">
        <w:rPr>
          <w:rFonts w:ascii="Arial" w:hAnsi="Arial" w:cs="Arial"/>
          <w:sz w:val="24"/>
          <w:szCs w:val="24"/>
        </w:rPr>
        <w:t xml:space="preserve">an </w:t>
      </w:r>
      <w:r w:rsidR="004A21A9">
        <w:rPr>
          <w:rFonts w:ascii="Arial" w:hAnsi="Arial" w:cs="Arial"/>
          <w:sz w:val="24"/>
          <w:szCs w:val="24"/>
        </w:rPr>
        <w:t xml:space="preserve">aquarium </w:t>
      </w:r>
      <w:r w:rsidR="00DA1830">
        <w:rPr>
          <w:rFonts w:ascii="Arial" w:hAnsi="Arial" w:cs="Arial"/>
          <w:sz w:val="24"/>
          <w:szCs w:val="24"/>
        </w:rPr>
        <w:t>p</w:t>
      </w:r>
      <w:r w:rsidR="009F04F3">
        <w:rPr>
          <w:rFonts w:ascii="Arial" w:hAnsi="Arial" w:cs="Arial"/>
          <w:sz w:val="24"/>
          <w:szCs w:val="24"/>
        </w:rPr>
        <w:t>ump</w:t>
      </w:r>
      <w:r w:rsidR="00BE1B61">
        <w:rPr>
          <w:rFonts w:ascii="Arial" w:hAnsi="Arial" w:cs="Arial"/>
          <w:sz w:val="24"/>
          <w:szCs w:val="24"/>
        </w:rPr>
        <w:t xml:space="preserve"> </w:t>
      </w:r>
      <w:r w:rsidR="00475539">
        <w:rPr>
          <w:rFonts w:ascii="Arial" w:hAnsi="Arial" w:cs="Arial"/>
          <w:sz w:val="24"/>
          <w:szCs w:val="24"/>
        </w:rPr>
        <w:t>to</w:t>
      </w:r>
      <w:r w:rsidR="00BE1B61">
        <w:rPr>
          <w:rFonts w:ascii="Arial" w:hAnsi="Arial" w:cs="Arial"/>
          <w:sz w:val="24"/>
          <w:szCs w:val="24"/>
        </w:rPr>
        <w:t xml:space="preserve"> ensure </w:t>
      </w:r>
      <w:r w:rsidR="00475539">
        <w:rPr>
          <w:rFonts w:ascii="Arial" w:hAnsi="Arial" w:cs="Arial"/>
          <w:sz w:val="24"/>
          <w:szCs w:val="24"/>
        </w:rPr>
        <w:t xml:space="preserve">adequate water motion. The continuous stirring </w:t>
      </w:r>
      <w:r w:rsidR="00793589">
        <w:rPr>
          <w:rFonts w:ascii="Arial" w:hAnsi="Arial" w:cs="Arial"/>
          <w:sz w:val="24"/>
          <w:szCs w:val="24"/>
        </w:rPr>
        <w:t>allowed gas</w:t>
      </w:r>
      <w:r w:rsidR="00475539">
        <w:rPr>
          <w:rFonts w:ascii="Arial" w:hAnsi="Arial" w:cs="Arial"/>
          <w:sz w:val="24"/>
          <w:szCs w:val="24"/>
        </w:rPr>
        <w:t xml:space="preserve"> exchange </w:t>
      </w:r>
      <w:r w:rsidR="00793589">
        <w:rPr>
          <w:rFonts w:ascii="Arial" w:hAnsi="Arial" w:cs="Arial"/>
          <w:sz w:val="24"/>
          <w:szCs w:val="24"/>
        </w:rPr>
        <w:lastRenderedPageBreak/>
        <w:t>at the water’s surface to keep</w:t>
      </w:r>
      <w:r w:rsidR="00475539">
        <w:rPr>
          <w:rFonts w:ascii="Arial" w:hAnsi="Arial" w:cs="Arial"/>
          <w:sz w:val="24"/>
          <w:szCs w:val="24"/>
        </w:rPr>
        <w:t xml:space="preserve"> </w:t>
      </w:r>
      <w:r w:rsidR="00960064" w:rsidRPr="00102217">
        <w:rPr>
          <w:rFonts w:ascii="Arial" w:hAnsi="Arial" w:cs="Arial"/>
          <w:color w:val="000000" w:themeColor="text1"/>
          <w:sz w:val="24"/>
          <w:szCs w:val="24"/>
        </w:rPr>
        <w:t xml:space="preserve">oxygen </w:t>
      </w:r>
      <w:r w:rsidR="00793589">
        <w:rPr>
          <w:rFonts w:ascii="Arial" w:hAnsi="Arial" w:cs="Arial"/>
          <w:color w:val="000000" w:themeColor="text1"/>
          <w:sz w:val="24"/>
          <w:szCs w:val="24"/>
        </w:rPr>
        <w:t xml:space="preserve">levels at &gt;80% </w:t>
      </w:r>
      <w:r w:rsidR="00960064" w:rsidRPr="00102217">
        <w:rPr>
          <w:rFonts w:ascii="Arial" w:hAnsi="Arial" w:cs="Arial"/>
          <w:color w:val="000000" w:themeColor="text1"/>
          <w:sz w:val="24"/>
          <w:szCs w:val="24"/>
        </w:rPr>
        <w:t xml:space="preserve">saturation </w:t>
      </w:r>
      <w:r w:rsidR="009F04F3">
        <w:rPr>
          <w:rFonts w:ascii="Arial" w:hAnsi="Arial" w:cs="Arial"/>
          <w:color w:val="000000" w:themeColor="text1"/>
          <w:sz w:val="24"/>
          <w:szCs w:val="24"/>
        </w:rPr>
        <w:t xml:space="preserve">. The only </w:t>
      </w:r>
      <w:r w:rsidR="00960064">
        <w:rPr>
          <w:rFonts w:ascii="Arial" w:hAnsi="Arial" w:cs="Arial"/>
          <w:color w:val="000000" w:themeColor="text1"/>
          <w:sz w:val="24"/>
          <w:szCs w:val="24"/>
        </w:rPr>
        <w:t>exception</w:t>
      </w:r>
      <w:r w:rsidR="009F04F3">
        <w:rPr>
          <w:rFonts w:ascii="Arial" w:hAnsi="Arial" w:cs="Arial"/>
          <w:color w:val="000000" w:themeColor="text1"/>
          <w:sz w:val="24"/>
          <w:szCs w:val="24"/>
        </w:rPr>
        <w:t>s</w:t>
      </w:r>
      <w:r w:rsidR="00960064">
        <w:rPr>
          <w:rFonts w:ascii="Arial" w:hAnsi="Arial" w:cs="Arial"/>
          <w:color w:val="000000" w:themeColor="text1"/>
          <w:sz w:val="24"/>
          <w:szCs w:val="24"/>
        </w:rPr>
        <w:t xml:space="preserve"> </w:t>
      </w:r>
      <w:r w:rsidR="009F04F3">
        <w:rPr>
          <w:rFonts w:ascii="Arial" w:hAnsi="Arial" w:cs="Arial"/>
          <w:color w:val="000000" w:themeColor="text1"/>
          <w:sz w:val="24"/>
          <w:szCs w:val="24"/>
        </w:rPr>
        <w:t>were</w:t>
      </w:r>
      <w:r w:rsidR="00960064" w:rsidRPr="00102217">
        <w:rPr>
          <w:rFonts w:ascii="Arial" w:hAnsi="Arial" w:cs="Arial"/>
          <w:color w:val="000000" w:themeColor="text1"/>
          <w:sz w:val="24"/>
          <w:szCs w:val="24"/>
        </w:rPr>
        <w:t xml:space="preserve"> two </w:t>
      </w:r>
      <w:r w:rsidR="00960064">
        <w:rPr>
          <w:rFonts w:ascii="Arial" w:hAnsi="Arial" w:cs="Arial"/>
          <w:color w:val="000000" w:themeColor="text1"/>
          <w:sz w:val="24"/>
          <w:szCs w:val="24"/>
        </w:rPr>
        <w:t xml:space="preserve">cultures that dropped to </w:t>
      </w:r>
      <w:r w:rsidR="007F7DA4">
        <w:rPr>
          <w:rFonts w:ascii="Arial" w:hAnsi="Arial" w:cs="Arial"/>
          <w:color w:val="000000" w:themeColor="text1"/>
          <w:sz w:val="24"/>
          <w:szCs w:val="24"/>
        </w:rPr>
        <w:t>~70</w:t>
      </w:r>
      <w:r w:rsidR="00960064" w:rsidRPr="00102217">
        <w:rPr>
          <w:rFonts w:ascii="Arial" w:hAnsi="Arial" w:cs="Arial"/>
          <w:color w:val="000000" w:themeColor="text1"/>
          <w:sz w:val="24"/>
          <w:szCs w:val="24"/>
        </w:rPr>
        <w:t xml:space="preserve">% on </w:t>
      </w:r>
      <w:r w:rsidR="00960064">
        <w:rPr>
          <w:rFonts w:ascii="Arial" w:hAnsi="Arial" w:cs="Arial"/>
          <w:color w:val="000000" w:themeColor="text1"/>
          <w:sz w:val="24"/>
          <w:szCs w:val="24"/>
        </w:rPr>
        <w:t>one</w:t>
      </w:r>
      <w:r w:rsidR="00960064" w:rsidRPr="00102217">
        <w:rPr>
          <w:rFonts w:ascii="Arial" w:hAnsi="Arial" w:cs="Arial"/>
          <w:color w:val="000000" w:themeColor="text1"/>
          <w:sz w:val="24"/>
          <w:szCs w:val="24"/>
        </w:rPr>
        <w:t xml:space="preserve"> occasion</w:t>
      </w:r>
      <w:r w:rsidR="00960064">
        <w:rPr>
          <w:rFonts w:ascii="Arial" w:hAnsi="Arial" w:cs="Arial"/>
          <w:color w:val="000000" w:themeColor="text1"/>
          <w:sz w:val="24"/>
          <w:szCs w:val="24"/>
        </w:rPr>
        <w:t xml:space="preserve"> each</w:t>
      </w:r>
      <w:r w:rsidR="00377DE4">
        <w:rPr>
          <w:rFonts w:ascii="Arial" w:hAnsi="Arial" w:cs="Arial"/>
          <w:color w:val="000000" w:themeColor="text1"/>
          <w:sz w:val="24"/>
          <w:szCs w:val="24"/>
        </w:rPr>
        <w:t>,</w:t>
      </w:r>
      <w:r w:rsidR="00960064" w:rsidRPr="00102217">
        <w:rPr>
          <w:rFonts w:ascii="Arial" w:hAnsi="Arial" w:cs="Arial"/>
          <w:color w:val="000000" w:themeColor="text1"/>
          <w:sz w:val="24"/>
          <w:szCs w:val="24"/>
        </w:rPr>
        <w:t xml:space="preserve"> due to pump fail</w:t>
      </w:r>
      <w:r w:rsidR="00960064">
        <w:rPr>
          <w:rFonts w:ascii="Arial" w:hAnsi="Arial" w:cs="Arial"/>
          <w:color w:val="000000" w:themeColor="text1"/>
          <w:sz w:val="24"/>
          <w:szCs w:val="24"/>
        </w:rPr>
        <w:t xml:space="preserve">ure. The resulting episodes of decreased oxygen lasted less than </w:t>
      </w:r>
      <w:r w:rsidR="007F7DA4">
        <w:rPr>
          <w:rFonts w:ascii="Arial" w:hAnsi="Arial" w:cs="Arial"/>
          <w:color w:val="000000" w:themeColor="text1"/>
          <w:sz w:val="24"/>
          <w:szCs w:val="24"/>
        </w:rPr>
        <w:t>8</w:t>
      </w:r>
      <w:r w:rsidR="00960064">
        <w:rPr>
          <w:rFonts w:ascii="Arial" w:hAnsi="Arial" w:cs="Arial"/>
          <w:color w:val="000000" w:themeColor="text1"/>
          <w:sz w:val="24"/>
          <w:szCs w:val="24"/>
        </w:rPr>
        <w:t xml:space="preserve"> hr</w:t>
      </w:r>
      <w:r w:rsidR="00960064" w:rsidRPr="00102217">
        <w:rPr>
          <w:rFonts w:ascii="Arial" w:hAnsi="Arial" w:cs="Arial"/>
          <w:color w:val="000000" w:themeColor="text1"/>
          <w:sz w:val="24"/>
          <w:szCs w:val="24"/>
        </w:rPr>
        <w:t>.</w:t>
      </w:r>
      <w:r w:rsidR="00960064" w:rsidRPr="0054286D">
        <w:rPr>
          <w:noProof/>
        </w:rPr>
        <w:t xml:space="preserve"> </w:t>
      </w:r>
      <w:r w:rsidR="009E7F75">
        <w:rPr>
          <w:rFonts w:ascii="Arial" w:hAnsi="Arial" w:cs="Arial"/>
          <w:sz w:val="24"/>
          <w:szCs w:val="24"/>
        </w:rPr>
        <w:t>Oysters were fed</w:t>
      </w:r>
      <w:r w:rsidR="00C15126" w:rsidRPr="00102217">
        <w:rPr>
          <w:rFonts w:ascii="Arial" w:hAnsi="Arial" w:cs="Arial"/>
          <w:sz w:val="24"/>
          <w:szCs w:val="24"/>
        </w:rPr>
        <w:t xml:space="preserve"> daily</w:t>
      </w:r>
      <w:r w:rsidR="007F7DA4">
        <w:rPr>
          <w:rFonts w:ascii="Arial" w:hAnsi="Arial" w:cs="Arial"/>
          <w:sz w:val="24"/>
          <w:szCs w:val="24"/>
        </w:rPr>
        <w:t xml:space="preserve"> with shellfish mixed algal diet</w:t>
      </w:r>
      <w:ins w:id="430" w:author="Anne Elizabeth Todgham" w:date="2023-12-01T16:54:00Z">
        <w:r w:rsidR="00BA2E1A" w:rsidRPr="00537A1B">
          <w:rPr>
            <w:rFonts w:ascii="Arial" w:hAnsi="Arial" w:cs="Arial"/>
            <w:b/>
            <w:bCs/>
            <w:sz w:val="24"/>
            <w:szCs w:val="24"/>
            <w:rPrChange w:id="431" w:author="alisha saley" w:date="2023-12-01T18:23:00Z">
              <w:rPr>
                <w:rFonts w:ascii="Arial" w:hAnsi="Arial" w:cs="Arial"/>
                <w:sz w:val="24"/>
                <w:szCs w:val="24"/>
              </w:rPr>
            </w:rPrChange>
          </w:rPr>
          <w:t xml:space="preserve"> </w:t>
        </w:r>
        <w:r w:rsidR="00BA2E1A" w:rsidRPr="000C53D9">
          <w:rPr>
            <w:rFonts w:ascii="Arial" w:hAnsi="Arial" w:cs="Arial"/>
            <w:sz w:val="24"/>
            <w:szCs w:val="24"/>
          </w:rPr>
          <w:t>(</w:t>
        </w:r>
      </w:ins>
      <w:ins w:id="432" w:author="alisha saley" w:date="2023-12-02T15:21:00Z">
        <w:r w:rsidR="00CB4D94" w:rsidRPr="000C53D9">
          <w:rPr>
            <w:rFonts w:ascii="Arial" w:hAnsi="Arial" w:cs="Arial"/>
            <w:sz w:val="24"/>
            <w:szCs w:val="24"/>
            <w:rPrChange w:id="433" w:author="alisha saley" w:date="2023-12-02T15:32:00Z">
              <w:rPr>
                <w:rFonts w:ascii="Arial" w:hAnsi="Arial" w:cs="Arial"/>
                <w:b/>
                <w:bCs/>
                <w:sz w:val="24"/>
                <w:szCs w:val="24"/>
              </w:rPr>
            </w:rPrChange>
          </w:rPr>
          <w:t>Reed Mariculture</w:t>
        </w:r>
      </w:ins>
      <w:ins w:id="434" w:author="alisha saley" w:date="2023-12-02T15:23:00Z">
        <w:r w:rsidR="008C3977" w:rsidRPr="000C53D9">
          <w:rPr>
            <w:rFonts w:ascii="Arial" w:hAnsi="Arial" w:cs="Arial"/>
            <w:sz w:val="24"/>
            <w:szCs w:val="24"/>
            <w:rPrChange w:id="435" w:author="alisha saley" w:date="2023-12-02T15:32:00Z">
              <w:rPr>
                <w:rFonts w:ascii="Arial" w:hAnsi="Arial" w:cs="Arial"/>
                <w:b/>
                <w:bCs/>
                <w:sz w:val="24"/>
                <w:szCs w:val="24"/>
              </w:rPr>
            </w:rPrChange>
          </w:rPr>
          <w:t>, approximately</w:t>
        </w:r>
      </w:ins>
      <w:ins w:id="436" w:author="alisha saley" w:date="2023-12-02T15:31:00Z">
        <w:r w:rsidR="000C53D9" w:rsidRPr="000C53D9">
          <w:rPr>
            <w:rFonts w:ascii="Arial" w:hAnsi="Arial" w:cs="Arial"/>
            <w:sz w:val="24"/>
            <w:szCs w:val="24"/>
            <w:rPrChange w:id="437" w:author="alisha saley" w:date="2023-12-02T15:32:00Z">
              <w:rPr>
                <w:rFonts w:ascii="Arial" w:hAnsi="Arial" w:cs="Arial"/>
                <w:b/>
                <w:bCs/>
                <w:sz w:val="24"/>
                <w:szCs w:val="24"/>
              </w:rPr>
            </w:rPrChange>
          </w:rPr>
          <w:t xml:space="preserve"> 4g </w:t>
        </w:r>
      </w:ins>
      <w:ins w:id="438" w:author="alisha saley" w:date="2023-12-02T16:32:00Z">
        <w:r w:rsidR="00056548">
          <w:rPr>
            <w:rFonts w:ascii="Arial" w:hAnsi="Arial" w:cs="Arial"/>
            <w:sz w:val="24"/>
            <w:szCs w:val="24"/>
          </w:rPr>
          <w:t>d</w:t>
        </w:r>
      </w:ins>
      <w:ins w:id="439" w:author="alisha saley" w:date="2023-12-02T15:31:00Z">
        <w:r w:rsidR="000C53D9" w:rsidRPr="000C53D9">
          <w:rPr>
            <w:rFonts w:ascii="Arial" w:hAnsi="Arial" w:cs="Arial"/>
            <w:sz w:val="24"/>
            <w:szCs w:val="24"/>
            <w:rPrChange w:id="440" w:author="alisha saley" w:date="2023-12-02T15:32:00Z">
              <w:rPr>
                <w:rFonts w:ascii="Arial" w:hAnsi="Arial" w:cs="Arial"/>
                <w:b/>
                <w:bCs/>
                <w:sz w:val="24"/>
                <w:szCs w:val="24"/>
              </w:rPr>
            </w:rPrChange>
          </w:rPr>
          <w:t xml:space="preserve">ry </w:t>
        </w:r>
      </w:ins>
      <w:ins w:id="441" w:author="alisha saley" w:date="2023-12-02T16:32:00Z">
        <w:r w:rsidR="00056548">
          <w:rPr>
            <w:rFonts w:ascii="Arial" w:hAnsi="Arial" w:cs="Arial"/>
            <w:sz w:val="24"/>
            <w:szCs w:val="24"/>
          </w:rPr>
          <w:t>algal b</w:t>
        </w:r>
      </w:ins>
      <w:ins w:id="442" w:author="alisha saley" w:date="2023-12-02T15:31:00Z">
        <w:r w:rsidR="000C53D9" w:rsidRPr="000C53D9">
          <w:rPr>
            <w:rFonts w:ascii="Arial" w:hAnsi="Arial" w:cs="Arial"/>
            <w:sz w:val="24"/>
            <w:szCs w:val="24"/>
            <w:rPrChange w:id="443" w:author="alisha saley" w:date="2023-12-02T15:32:00Z">
              <w:rPr>
                <w:rFonts w:ascii="Arial" w:hAnsi="Arial" w:cs="Arial"/>
                <w:b/>
                <w:bCs/>
                <w:sz w:val="24"/>
                <w:szCs w:val="24"/>
              </w:rPr>
            </w:rPrChange>
          </w:rPr>
          <w:t>iomass</w:t>
        </w:r>
      </w:ins>
      <w:ins w:id="444" w:author="alisha saley" w:date="2023-12-03T10:13:00Z">
        <w:r w:rsidR="00670301">
          <w:rPr>
            <w:rFonts w:ascii="Arial" w:hAnsi="Arial" w:cs="Arial"/>
            <w:sz w:val="24"/>
            <w:szCs w:val="24"/>
          </w:rPr>
          <w:t xml:space="preserve"> (</w:t>
        </w:r>
      </w:ins>
      <w:ins w:id="445" w:author="alisha saley" w:date="2023-12-02T15:31:00Z">
        <w:r w:rsidR="000C53D9" w:rsidRPr="000C53D9">
          <w:rPr>
            <w:rFonts w:ascii="Arial" w:hAnsi="Arial" w:cs="Arial"/>
            <w:sz w:val="24"/>
            <w:szCs w:val="24"/>
            <w:rPrChange w:id="446" w:author="alisha saley" w:date="2023-12-02T15:32:00Z">
              <w:rPr>
                <w:rFonts w:ascii="Arial" w:hAnsi="Arial" w:cs="Arial"/>
                <w:b/>
                <w:bCs/>
                <w:sz w:val="24"/>
                <w:szCs w:val="24"/>
              </w:rPr>
            </w:rPrChange>
          </w:rPr>
          <w:t>whole-cell concentrate</w:t>
        </w:r>
      </w:ins>
      <w:ins w:id="447" w:author="alisha saley" w:date="2023-12-02T16:33:00Z">
        <w:r w:rsidR="00056548">
          <w:rPr>
            <w:rFonts w:ascii="Arial" w:hAnsi="Arial" w:cs="Arial"/>
            <w:sz w:val="24"/>
            <w:szCs w:val="24"/>
          </w:rPr>
          <w:t>:</w:t>
        </w:r>
      </w:ins>
      <w:ins w:id="448" w:author="alisha saley" w:date="2023-12-02T15:31:00Z">
        <w:r w:rsidR="000C53D9" w:rsidRPr="000C53D9">
          <w:rPr>
            <w:rFonts w:ascii="Arial" w:hAnsi="Arial" w:cs="Arial"/>
            <w:sz w:val="24"/>
            <w:szCs w:val="24"/>
            <w:rPrChange w:id="449" w:author="alisha saley" w:date="2023-12-02T15:32:00Z">
              <w:rPr>
                <w:rFonts w:ascii="Arial" w:hAnsi="Arial" w:cs="Arial"/>
                <w:b/>
                <w:bCs/>
                <w:sz w:val="24"/>
                <w:szCs w:val="24"/>
              </w:rPr>
            </w:rPrChange>
          </w:rPr>
          <w:t xml:space="preserve"> </w:t>
        </w:r>
        <w:proofErr w:type="spellStart"/>
        <w:r w:rsidR="000C53D9" w:rsidRPr="00056548">
          <w:rPr>
            <w:rFonts w:ascii="Arial" w:hAnsi="Arial" w:cs="Arial"/>
            <w:i/>
            <w:iCs/>
            <w:sz w:val="24"/>
            <w:szCs w:val="24"/>
            <w:rPrChange w:id="450" w:author="alisha saley" w:date="2023-12-02T16:33:00Z">
              <w:rPr>
                <w:rFonts w:ascii="Arial" w:hAnsi="Arial" w:cs="Arial"/>
                <w:b/>
                <w:bCs/>
                <w:sz w:val="24"/>
                <w:szCs w:val="24"/>
              </w:rPr>
            </w:rPrChange>
          </w:rPr>
          <w:t>Tetraselmis</w:t>
        </w:r>
      </w:ins>
      <w:proofErr w:type="spellEnd"/>
      <w:ins w:id="451" w:author="alisha saley" w:date="2023-12-02T16:33:00Z">
        <w:r w:rsidR="00056548">
          <w:rPr>
            <w:rFonts w:ascii="Arial" w:hAnsi="Arial" w:cs="Arial"/>
            <w:sz w:val="24"/>
            <w:szCs w:val="24"/>
          </w:rPr>
          <w:t xml:space="preserve"> sp.</w:t>
        </w:r>
      </w:ins>
      <w:ins w:id="452" w:author="alisha saley" w:date="2023-12-02T15:31:00Z">
        <w:r w:rsidR="000C53D9" w:rsidRPr="000C53D9">
          <w:rPr>
            <w:rFonts w:ascii="Arial" w:hAnsi="Arial" w:cs="Arial"/>
            <w:sz w:val="24"/>
            <w:szCs w:val="24"/>
            <w:rPrChange w:id="453" w:author="alisha saley" w:date="2023-12-02T15:32:00Z">
              <w:rPr>
                <w:rFonts w:ascii="Arial" w:hAnsi="Arial" w:cs="Arial"/>
                <w:b/>
                <w:bCs/>
                <w:sz w:val="24"/>
                <w:szCs w:val="24"/>
              </w:rPr>
            </w:rPrChange>
          </w:rPr>
          <w:t xml:space="preserve">, </w:t>
        </w:r>
        <w:proofErr w:type="spellStart"/>
        <w:r w:rsidR="000C53D9" w:rsidRPr="00056548">
          <w:rPr>
            <w:rFonts w:ascii="Arial" w:hAnsi="Arial" w:cs="Arial"/>
            <w:i/>
            <w:iCs/>
            <w:sz w:val="24"/>
            <w:szCs w:val="24"/>
            <w:rPrChange w:id="454" w:author="alisha saley" w:date="2023-12-02T16:33:00Z">
              <w:rPr>
                <w:rFonts w:ascii="Arial" w:hAnsi="Arial" w:cs="Arial"/>
                <w:b/>
                <w:bCs/>
                <w:sz w:val="24"/>
                <w:szCs w:val="24"/>
              </w:rPr>
            </w:rPrChange>
          </w:rPr>
          <w:t>Thalassiosira</w:t>
        </w:r>
        <w:proofErr w:type="spellEnd"/>
        <w:r w:rsidR="000C53D9" w:rsidRPr="00056548">
          <w:rPr>
            <w:rFonts w:ascii="Arial" w:hAnsi="Arial" w:cs="Arial"/>
            <w:i/>
            <w:iCs/>
            <w:sz w:val="24"/>
            <w:szCs w:val="24"/>
            <w:rPrChange w:id="455" w:author="alisha saley" w:date="2023-12-02T16:33:00Z">
              <w:rPr>
                <w:rFonts w:ascii="Arial" w:hAnsi="Arial" w:cs="Arial"/>
                <w:b/>
                <w:bCs/>
                <w:sz w:val="24"/>
                <w:szCs w:val="24"/>
              </w:rPr>
            </w:rPrChange>
          </w:rPr>
          <w:t xml:space="preserve"> </w:t>
        </w:r>
        <w:proofErr w:type="spellStart"/>
        <w:r w:rsidR="000C53D9" w:rsidRPr="00056548">
          <w:rPr>
            <w:rFonts w:ascii="Arial" w:hAnsi="Arial" w:cs="Arial"/>
            <w:i/>
            <w:iCs/>
            <w:sz w:val="24"/>
            <w:szCs w:val="24"/>
            <w:rPrChange w:id="456" w:author="alisha saley" w:date="2023-12-02T16:33:00Z">
              <w:rPr>
                <w:rFonts w:ascii="Arial" w:hAnsi="Arial" w:cs="Arial"/>
                <w:b/>
                <w:bCs/>
                <w:sz w:val="24"/>
                <w:szCs w:val="24"/>
              </w:rPr>
            </w:rPrChange>
          </w:rPr>
          <w:t>weissflogii</w:t>
        </w:r>
        <w:proofErr w:type="spellEnd"/>
        <w:r w:rsidR="000C53D9" w:rsidRPr="00056548">
          <w:rPr>
            <w:rFonts w:ascii="Arial" w:hAnsi="Arial" w:cs="Arial"/>
            <w:i/>
            <w:iCs/>
            <w:sz w:val="24"/>
            <w:szCs w:val="24"/>
            <w:rPrChange w:id="457" w:author="alisha saley" w:date="2023-12-02T16:33:00Z">
              <w:rPr>
                <w:rFonts w:ascii="Arial" w:hAnsi="Arial" w:cs="Arial"/>
                <w:b/>
                <w:bCs/>
                <w:sz w:val="24"/>
                <w:szCs w:val="24"/>
              </w:rPr>
            </w:rPrChange>
          </w:rPr>
          <w:t xml:space="preserve">, </w:t>
        </w:r>
        <w:proofErr w:type="spellStart"/>
        <w:r w:rsidR="000C53D9" w:rsidRPr="00056548">
          <w:rPr>
            <w:rFonts w:ascii="Arial" w:hAnsi="Arial" w:cs="Arial"/>
            <w:i/>
            <w:iCs/>
            <w:sz w:val="24"/>
            <w:szCs w:val="24"/>
            <w:rPrChange w:id="458" w:author="alisha saley" w:date="2023-12-02T16:33:00Z">
              <w:rPr>
                <w:rFonts w:ascii="Arial" w:hAnsi="Arial" w:cs="Arial"/>
                <w:b/>
                <w:bCs/>
                <w:sz w:val="24"/>
                <w:szCs w:val="24"/>
              </w:rPr>
            </w:rPrChange>
          </w:rPr>
          <w:t>Thalassiosira</w:t>
        </w:r>
        <w:proofErr w:type="spellEnd"/>
        <w:r w:rsidR="000C53D9" w:rsidRPr="00056548">
          <w:rPr>
            <w:rFonts w:ascii="Arial" w:hAnsi="Arial" w:cs="Arial"/>
            <w:i/>
            <w:iCs/>
            <w:sz w:val="24"/>
            <w:szCs w:val="24"/>
            <w:rPrChange w:id="459" w:author="alisha saley" w:date="2023-12-02T16:33:00Z">
              <w:rPr>
                <w:rFonts w:ascii="Arial" w:hAnsi="Arial" w:cs="Arial"/>
                <w:b/>
                <w:bCs/>
                <w:sz w:val="24"/>
                <w:szCs w:val="24"/>
              </w:rPr>
            </w:rPrChange>
          </w:rPr>
          <w:t xml:space="preserve"> </w:t>
        </w:r>
        <w:proofErr w:type="spellStart"/>
        <w:r w:rsidR="000C53D9" w:rsidRPr="00056548">
          <w:rPr>
            <w:rFonts w:ascii="Arial" w:hAnsi="Arial" w:cs="Arial"/>
            <w:i/>
            <w:iCs/>
            <w:sz w:val="24"/>
            <w:szCs w:val="24"/>
            <w:rPrChange w:id="460" w:author="alisha saley" w:date="2023-12-02T16:33:00Z">
              <w:rPr>
                <w:rFonts w:ascii="Arial" w:hAnsi="Arial" w:cs="Arial"/>
                <w:b/>
                <w:bCs/>
                <w:sz w:val="24"/>
                <w:szCs w:val="24"/>
              </w:rPr>
            </w:rPrChange>
          </w:rPr>
          <w:t>pseudonana</w:t>
        </w:r>
        <w:proofErr w:type="spellEnd"/>
        <w:r w:rsidR="000C53D9" w:rsidRPr="000C53D9">
          <w:rPr>
            <w:rFonts w:ascii="Arial" w:hAnsi="Arial" w:cs="Arial"/>
            <w:sz w:val="24"/>
            <w:szCs w:val="24"/>
            <w:rPrChange w:id="461" w:author="alisha saley" w:date="2023-12-02T15:32:00Z">
              <w:rPr>
                <w:rFonts w:ascii="Arial" w:hAnsi="Arial" w:cs="Arial"/>
                <w:b/>
                <w:bCs/>
                <w:sz w:val="24"/>
                <w:szCs w:val="24"/>
              </w:rPr>
            </w:rPrChange>
          </w:rPr>
          <w:t xml:space="preserve">, and </w:t>
        </w:r>
        <w:proofErr w:type="spellStart"/>
        <w:r w:rsidR="000C53D9" w:rsidRPr="00056548">
          <w:rPr>
            <w:rFonts w:ascii="Arial" w:hAnsi="Arial" w:cs="Arial"/>
            <w:i/>
            <w:iCs/>
            <w:sz w:val="24"/>
            <w:szCs w:val="24"/>
            <w:rPrChange w:id="462" w:author="alisha saley" w:date="2023-12-02T16:33:00Z">
              <w:rPr>
                <w:rFonts w:ascii="Arial" w:hAnsi="Arial" w:cs="Arial"/>
                <w:b/>
                <w:bCs/>
                <w:sz w:val="24"/>
                <w:szCs w:val="24"/>
              </w:rPr>
            </w:rPrChange>
          </w:rPr>
          <w:t>Schizochytrium</w:t>
        </w:r>
      </w:ins>
      <w:proofErr w:type="spellEnd"/>
      <w:ins w:id="463" w:author="alisha saley" w:date="2023-12-02T16:33:00Z">
        <w:r w:rsidR="00056548">
          <w:rPr>
            <w:rFonts w:ascii="Arial" w:hAnsi="Arial" w:cs="Arial"/>
            <w:sz w:val="24"/>
            <w:szCs w:val="24"/>
          </w:rPr>
          <w:t xml:space="preserve"> sp.</w:t>
        </w:r>
      </w:ins>
      <w:ins w:id="464" w:author="alisha saley" w:date="2023-12-03T10:13:00Z">
        <w:r w:rsidR="00670301">
          <w:rPr>
            <w:rFonts w:ascii="Arial" w:hAnsi="Arial" w:cs="Arial"/>
            <w:sz w:val="24"/>
            <w:szCs w:val="24"/>
          </w:rPr>
          <w:t>) per animal</w:t>
        </w:r>
      </w:ins>
      <w:ins w:id="465" w:author="Anne Elizabeth Todgham" w:date="2023-12-01T16:54:00Z">
        <w:del w:id="466" w:author="alisha saley" w:date="2023-12-02T15:21:00Z">
          <w:r w:rsidR="00BA2E1A" w:rsidRPr="000C53D9" w:rsidDel="00CB4D94">
            <w:rPr>
              <w:rFonts w:ascii="Arial" w:hAnsi="Arial" w:cs="Arial"/>
              <w:sz w:val="24"/>
              <w:szCs w:val="24"/>
            </w:rPr>
            <w:delText>company and amoun</w:delText>
          </w:r>
        </w:del>
      </w:ins>
      <w:ins w:id="467" w:author="Anne Elizabeth Todgham" w:date="2023-12-01T16:55:00Z">
        <w:del w:id="468" w:author="alisha saley" w:date="2023-12-02T15:21:00Z">
          <w:r w:rsidR="00BA2E1A" w:rsidRPr="000C53D9" w:rsidDel="00CB4D94">
            <w:rPr>
              <w:rFonts w:ascii="Arial" w:hAnsi="Arial" w:cs="Arial"/>
              <w:sz w:val="24"/>
              <w:szCs w:val="24"/>
            </w:rPr>
            <w:delText>t here</w:delText>
          </w:r>
        </w:del>
        <w:r w:rsidR="00BA2E1A" w:rsidRPr="000C53D9">
          <w:rPr>
            <w:rFonts w:ascii="Arial" w:hAnsi="Arial" w:cs="Arial"/>
            <w:sz w:val="24"/>
            <w:szCs w:val="24"/>
          </w:rPr>
          <w:t>)</w:t>
        </w:r>
      </w:ins>
      <w:r w:rsidR="00B7177E">
        <w:rPr>
          <w:rFonts w:ascii="Arial" w:hAnsi="Arial" w:cs="Arial"/>
          <w:sz w:val="24"/>
          <w:szCs w:val="24"/>
        </w:rPr>
        <w:t>, and were held</w:t>
      </w:r>
      <w:r w:rsidR="00C15126" w:rsidRPr="00102217">
        <w:rPr>
          <w:rFonts w:ascii="Arial" w:hAnsi="Arial" w:cs="Arial"/>
          <w:sz w:val="24"/>
          <w:szCs w:val="24"/>
        </w:rPr>
        <w:t xml:space="preserve"> in the dark to </w:t>
      </w:r>
      <w:r w:rsidR="00C15126">
        <w:rPr>
          <w:rFonts w:ascii="Arial" w:hAnsi="Arial" w:cs="Arial"/>
          <w:sz w:val="24"/>
          <w:szCs w:val="24"/>
        </w:rPr>
        <w:t>minimize the influence of</w:t>
      </w:r>
      <w:r w:rsidR="00C15126" w:rsidRPr="00102217">
        <w:rPr>
          <w:rFonts w:ascii="Arial" w:hAnsi="Arial" w:cs="Arial"/>
          <w:sz w:val="24"/>
          <w:szCs w:val="24"/>
        </w:rPr>
        <w:t xml:space="preserve"> shadows </w:t>
      </w:r>
      <w:r w:rsidR="001906C9">
        <w:rPr>
          <w:rFonts w:ascii="Arial" w:hAnsi="Arial" w:cs="Arial"/>
          <w:sz w:val="24"/>
          <w:szCs w:val="24"/>
        </w:rPr>
        <w:t>on</w:t>
      </w:r>
      <w:r w:rsidR="00C15126">
        <w:rPr>
          <w:rFonts w:ascii="Arial" w:hAnsi="Arial" w:cs="Arial"/>
          <w:sz w:val="24"/>
          <w:szCs w:val="24"/>
        </w:rPr>
        <w:t xml:space="preserve"> </w:t>
      </w:r>
      <w:r w:rsidR="00C15126" w:rsidRPr="00102217">
        <w:rPr>
          <w:rFonts w:ascii="Arial" w:hAnsi="Arial" w:cs="Arial"/>
          <w:sz w:val="24"/>
          <w:szCs w:val="24"/>
        </w:rPr>
        <w:t>activity</w:t>
      </w:r>
      <w:ins w:id="469" w:author="alisha saley" w:date="2023-12-02T15:32:00Z">
        <w:r w:rsidR="006E6A36">
          <w:rPr>
            <w:rFonts w:ascii="Arial" w:hAnsi="Arial" w:cs="Arial"/>
            <w:sz w:val="24"/>
            <w:szCs w:val="24"/>
          </w:rPr>
          <w:t xml:space="preserve"> </w:t>
        </w:r>
      </w:ins>
      <w:r w:rsidR="006E6A36">
        <w:rPr>
          <w:rFonts w:ascii="Arial" w:hAnsi="Arial" w:cs="Arial"/>
          <w:sz w:val="24"/>
          <w:szCs w:val="24"/>
        </w:rPr>
        <w:fldChar w:fldCharType="begin"/>
      </w:r>
      <w:r w:rsidR="006E6A36">
        <w:rPr>
          <w:rFonts w:ascii="Arial" w:hAnsi="Arial" w:cs="Arial"/>
          <w:sz w:val="24"/>
          <w:szCs w:val="24"/>
        </w:rPr>
        <w:instrText xml:space="preserve"> ADDIN ZOTERO_ITEM CSL_CITATION {"citationID":"5aW47hME","properties":{"formattedCitation":"(Bamber 2023)","plainCitation":"(Bamber 2023)","noteIndex":0},"citationItems":[{"id":1173,"uris":["http://zotero.org/users/4496705/items/VMDVNYI5"],"itemData":{"id":1173,"type":"article-journal","container-title":"Journal of Experimental Marine Biology and Ecology","DOI":"10.1016/j.jembe.2023.151943","ISSN":"00220981","journalAbbreviation":"Journal of Experimental Marine Biology and Ecology","language":"en","page":"151943","source":"DOI.org (Crossref)","title":"Valve gaping behaviour in the European oyster (Ostrea edulis) in response to changes in light intensity when combined with variations in salinity and seawater temperature","volume":"568","author":[{"family":"Bamber","given":"Shaw D."}],"issued":{"date-parts":[["2023",11]]}}}],"schema":"https://github.com/citation-style-language/schema/raw/master/csl-citation.json"} </w:instrText>
      </w:r>
      <w:r w:rsidR="006E6A36">
        <w:rPr>
          <w:rFonts w:ascii="Arial" w:hAnsi="Arial" w:cs="Arial"/>
          <w:sz w:val="24"/>
          <w:szCs w:val="24"/>
        </w:rPr>
        <w:fldChar w:fldCharType="separate"/>
      </w:r>
      <w:r w:rsidR="006E6A36" w:rsidRPr="006E6A36">
        <w:rPr>
          <w:rFonts w:ascii="Arial" w:hAnsi="Arial" w:cs="Arial"/>
          <w:sz w:val="24"/>
        </w:rPr>
        <w:t>(Bamber 2023)</w:t>
      </w:r>
      <w:r w:rsidR="006E6A36">
        <w:rPr>
          <w:rFonts w:ascii="Arial" w:hAnsi="Arial" w:cs="Arial"/>
          <w:sz w:val="24"/>
          <w:szCs w:val="24"/>
        </w:rPr>
        <w:fldChar w:fldCharType="end"/>
      </w:r>
      <w:r w:rsidR="00C15126" w:rsidRPr="00102217">
        <w:rPr>
          <w:rFonts w:ascii="Arial" w:hAnsi="Arial" w:cs="Arial"/>
          <w:sz w:val="24"/>
          <w:szCs w:val="24"/>
        </w:rPr>
        <w:t>.</w:t>
      </w:r>
      <w:r w:rsidR="00DA1830">
        <w:rPr>
          <w:rFonts w:ascii="Arial" w:hAnsi="Arial" w:cs="Arial"/>
          <w:sz w:val="24"/>
          <w:szCs w:val="24"/>
        </w:rPr>
        <w:t xml:space="preserve"> Complete water changes were done every three days</w:t>
      </w:r>
      <w:r w:rsidR="00960064">
        <w:rPr>
          <w:rFonts w:ascii="Arial" w:hAnsi="Arial" w:cs="Arial"/>
          <w:sz w:val="24"/>
          <w:szCs w:val="24"/>
        </w:rPr>
        <w:t>,</w:t>
      </w:r>
      <w:r w:rsidR="0089749F">
        <w:rPr>
          <w:rFonts w:ascii="Arial" w:hAnsi="Arial" w:cs="Arial"/>
          <w:sz w:val="24"/>
          <w:szCs w:val="24"/>
        </w:rPr>
        <w:t xml:space="preserve"> </w:t>
      </w:r>
      <w:r w:rsidR="004A5C19">
        <w:rPr>
          <w:rFonts w:ascii="Arial" w:hAnsi="Arial" w:cs="Arial"/>
          <w:sz w:val="24"/>
          <w:szCs w:val="24"/>
        </w:rPr>
        <w:t xml:space="preserve">and the sides of the culture </w:t>
      </w:r>
      <w:r w:rsidR="00377DE4">
        <w:rPr>
          <w:rFonts w:ascii="Arial" w:hAnsi="Arial" w:cs="Arial"/>
          <w:sz w:val="24"/>
          <w:szCs w:val="24"/>
        </w:rPr>
        <w:t>chambers</w:t>
      </w:r>
      <w:r>
        <w:rPr>
          <w:rFonts w:ascii="Arial" w:hAnsi="Arial" w:cs="Arial"/>
          <w:sz w:val="24"/>
          <w:szCs w:val="24"/>
        </w:rPr>
        <w:t>,</w:t>
      </w:r>
      <w:r w:rsidR="008D0981">
        <w:rPr>
          <w:rFonts w:ascii="Arial" w:hAnsi="Arial" w:cs="Arial"/>
          <w:sz w:val="24"/>
          <w:szCs w:val="24"/>
        </w:rPr>
        <w:t xml:space="preserve"> and pumps</w:t>
      </w:r>
      <w:r w:rsidR="00960064">
        <w:rPr>
          <w:rFonts w:ascii="Arial" w:hAnsi="Arial" w:cs="Arial"/>
          <w:sz w:val="24"/>
          <w:szCs w:val="24"/>
        </w:rPr>
        <w:t>, cords,</w:t>
      </w:r>
      <w:r w:rsidR="0089749F">
        <w:rPr>
          <w:rFonts w:ascii="Arial" w:hAnsi="Arial" w:cs="Arial"/>
          <w:sz w:val="24"/>
          <w:szCs w:val="24"/>
        </w:rPr>
        <w:t xml:space="preserve"> and tubing were cleaned of </w:t>
      </w:r>
      <w:r w:rsidR="004A5C19">
        <w:rPr>
          <w:rFonts w:ascii="Arial" w:hAnsi="Arial" w:cs="Arial"/>
          <w:sz w:val="24"/>
          <w:szCs w:val="24"/>
        </w:rPr>
        <w:t>any fouling organisms</w:t>
      </w:r>
      <w:r w:rsidR="0089749F">
        <w:rPr>
          <w:rFonts w:ascii="Arial" w:hAnsi="Arial" w:cs="Arial"/>
          <w:sz w:val="24"/>
          <w:szCs w:val="24"/>
        </w:rPr>
        <w:t xml:space="preserve"> and debris</w:t>
      </w:r>
      <w:r w:rsidR="00DA1830">
        <w:rPr>
          <w:rFonts w:ascii="Arial" w:hAnsi="Arial" w:cs="Arial"/>
          <w:sz w:val="24"/>
          <w:szCs w:val="24"/>
        </w:rPr>
        <w:t>.</w:t>
      </w:r>
      <w:r w:rsidR="008D0981">
        <w:rPr>
          <w:rFonts w:ascii="Arial" w:hAnsi="Arial" w:cs="Arial"/>
          <w:sz w:val="24"/>
          <w:szCs w:val="24"/>
        </w:rPr>
        <w:t xml:space="preserve"> </w:t>
      </w:r>
      <w:r w:rsidR="00960064">
        <w:rPr>
          <w:rFonts w:ascii="Arial" w:hAnsi="Arial" w:cs="Arial"/>
          <w:sz w:val="24"/>
          <w:szCs w:val="24"/>
        </w:rPr>
        <w:t>The e</w:t>
      </w:r>
      <w:r w:rsidR="00960064" w:rsidRPr="00102217">
        <w:rPr>
          <w:rFonts w:ascii="Arial" w:hAnsi="Arial" w:cs="Arial"/>
          <w:sz w:val="24"/>
          <w:szCs w:val="24"/>
        </w:rPr>
        <w:t xml:space="preserve">xperimental </w:t>
      </w:r>
      <w:r w:rsidR="00960064">
        <w:rPr>
          <w:rFonts w:ascii="Arial" w:hAnsi="Arial" w:cs="Arial"/>
          <w:sz w:val="24"/>
          <w:szCs w:val="24"/>
        </w:rPr>
        <w:t>cultures</w:t>
      </w:r>
      <w:r w:rsidR="00960064" w:rsidRPr="00102217">
        <w:rPr>
          <w:rFonts w:ascii="Arial" w:hAnsi="Arial" w:cs="Arial"/>
          <w:sz w:val="24"/>
          <w:szCs w:val="24"/>
        </w:rPr>
        <w:t xml:space="preserve"> had </w:t>
      </w:r>
      <w:r w:rsidR="00A67EAF" w:rsidRPr="00102217">
        <w:rPr>
          <w:rFonts w:ascii="Arial" w:hAnsi="Arial" w:cs="Arial"/>
          <w:sz w:val="24"/>
          <w:szCs w:val="24"/>
        </w:rPr>
        <w:t>lids</w:t>
      </w:r>
      <w:r w:rsidR="00A67EAF">
        <w:rPr>
          <w:rFonts w:ascii="Arial" w:hAnsi="Arial" w:cs="Arial"/>
          <w:sz w:val="24"/>
          <w:szCs w:val="24"/>
        </w:rPr>
        <w:t xml:space="preserve"> but</w:t>
      </w:r>
      <w:r w:rsidR="00960064" w:rsidRPr="00102217">
        <w:rPr>
          <w:rFonts w:ascii="Arial" w:hAnsi="Arial" w:cs="Arial"/>
          <w:sz w:val="24"/>
          <w:szCs w:val="24"/>
        </w:rPr>
        <w:t xml:space="preserve"> were not tightly sealed due to a gap created by the pump power cord, </w:t>
      </w:r>
      <w:r w:rsidR="00960064">
        <w:rPr>
          <w:rFonts w:ascii="Arial" w:hAnsi="Arial" w:cs="Arial"/>
          <w:sz w:val="24"/>
          <w:szCs w:val="24"/>
        </w:rPr>
        <w:t xml:space="preserve">which resulted in minor </w:t>
      </w:r>
      <w:del w:id="470" w:author="alisha saley" w:date="2023-12-02T10:44:00Z">
        <w:r w:rsidR="00960064" w:rsidDel="007350F2">
          <w:rPr>
            <w:rFonts w:ascii="Arial" w:hAnsi="Arial" w:cs="Arial"/>
            <w:sz w:val="24"/>
            <w:szCs w:val="24"/>
          </w:rPr>
          <w:delText xml:space="preserve">chemical </w:delText>
        </w:r>
      </w:del>
      <w:r w:rsidR="00960064">
        <w:rPr>
          <w:rFonts w:ascii="Arial" w:hAnsi="Arial" w:cs="Arial"/>
          <w:sz w:val="24"/>
          <w:szCs w:val="24"/>
        </w:rPr>
        <w:t>drift</w:t>
      </w:r>
      <w:ins w:id="471" w:author="alisha saley" w:date="2023-12-02T10:44:00Z">
        <w:r w:rsidR="007350F2">
          <w:rPr>
            <w:rFonts w:ascii="Arial" w:hAnsi="Arial" w:cs="Arial"/>
            <w:sz w:val="24"/>
            <w:szCs w:val="24"/>
          </w:rPr>
          <w:t>s in seawater temperature</w:t>
        </w:r>
      </w:ins>
      <w:ins w:id="472" w:author="alisha saley" w:date="2023-12-02T10:45:00Z">
        <w:r w:rsidR="007350F2">
          <w:rPr>
            <w:rFonts w:ascii="Arial" w:hAnsi="Arial" w:cs="Arial"/>
            <w:sz w:val="24"/>
            <w:szCs w:val="24"/>
          </w:rPr>
          <w:t xml:space="preserve"> (1-2</w:t>
        </w:r>
      </w:ins>
      <w:ins w:id="473" w:author="alisha saley" w:date="2023-12-02T10:46:00Z">
        <w:r w:rsidR="007350F2">
          <w:rPr>
            <w:rFonts w:ascii="Arial" w:hAnsi="Arial" w:cs="Arial"/>
            <w:sz w:val="24"/>
            <w:szCs w:val="24"/>
          </w:rPr>
          <w:t xml:space="preserve"> </w:t>
        </w:r>
      </w:ins>
      <w:ins w:id="474" w:author="alisha saley" w:date="2023-12-02T16:33:00Z">
        <w:r w:rsidR="007178E3">
          <w:rPr>
            <w:rFonts w:ascii="Calibri" w:hAnsi="Calibri" w:cs="Calibri"/>
            <w:sz w:val="24"/>
            <w:szCs w:val="24"/>
          </w:rPr>
          <w:t>°</w:t>
        </w:r>
      </w:ins>
      <w:ins w:id="475" w:author="alisha saley" w:date="2023-12-02T10:45:00Z">
        <w:r w:rsidR="007350F2">
          <w:rPr>
            <w:rFonts w:ascii="Arial" w:hAnsi="Arial" w:cs="Arial"/>
            <w:sz w:val="24"/>
            <w:szCs w:val="24"/>
          </w:rPr>
          <w:t>C)</w:t>
        </w:r>
      </w:ins>
      <w:ins w:id="476" w:author="alisha saley" w:date="2023-12-02T10:44:00Z">
        <w:r w:rsidR="007350F2">
          <w:rPr>
            <w:rFonts w:ascii="Arial" w:hAnsi="Arial" w:cs="Arial"/>
            <w:sz w:val="24"/>
            <w:szCs w:val="24"/>
          </w:rPr>
          <w:t xml:space="preserve"> and </w:t>
        </w:r>
      </w:ins>
      <w:ins w:id="477" w:author="alisha saley" w:date="2023-12-02T10:45:00Z">
        <w:r w:rsidR="007350F2">
          <w:rPr>
            <w:rFonts w:ascii="Arial" w:hAnsi="Arial" w:cs="Arial"/>
            <w:sz w:val="24"/>
            <w:szCs w:val="24"/>
          </w:rPr>
          <w:t>TA</w:t>
        </w:r>
      </w:ins>
      <w:ins w:id="478" w:author="alisha saley" w:date="2023-12-02T10:46:00Z">
        <w:r w:rsidR="007350F2">
          <w:rPr>
            <w:rFonts w:ascii="Arial" w:hAnsi="Arial" w:cs="Arial"/>
            <w:sz w:val="24"/>
            <w:szCs w:val="24"/>
          </w:rPr>
          <w:t xml:space="preserve"> (</w:t>
        </w:r>
      </w:ins>
      <w:ins w:id="479" w:author="alisha saley" w:date="2023-12-02T10:47:00Z">
        <w:r w:rsidR="00543C4C">
          <w:rPr>
            <w:rFonts w:ascii="Arial" w:hAnsi="Arial" w:cs="Arial"/>
            <w:sz w:val="24"/>
            <w:szCs w:val="24"/>
          </w:rPr>
          <w:t>60-140</w:t>
        </w:r>
      </w:ins>
      <w:r w:rsidR="00960064">
        <w:rPr>
          <w:rFonts w:ascii="Arial" w:hAnsi="Arial" w:cs="Arial"/>
          <w:sz w:val="24"/>
          <w:szCs w:val="24"/>
        </w:rPr>
        <w:t xml:space="preserve"> </w:t>
      </w:r>
      <w:ins w:id="480" w:author="alisha saley" w:date="2023-12-02T10:48:00Z">
        <w:r w:rsidR="00543C4C">
          <w:rPr>
            <w:rFonts w:ascii="Arial" w:hAnsi="Arial" w:cs="Arial"/>
            <w:sz w:val="24"/>
            <w:szCs w:val="24"/>
          </w:rPr>
          <w:t>µ</w:t>
        </w:r>
      </w:ins>
      <w:ins w:id="481" w:author="alisha saley" w:date="2023-12-02T10:47:00Z">
        <w:r w:rsidR="00543C4C">
          <w:rPr>
            <w:rFonts w:ascii="Arial" w:hAnsi="Arial" w:cs="Arial"/>
            <w:sz w:val="24"/>
            <w:szCs w:val="24"/>
          </w:rPr>
          <w:t>mol</w:t>
        </w:r>
      </w:ins>
      <w:ins w:id="482" w:author="alisha saley" w:date="2023-12-02T10:48:00Z">
        <w:r w:rsidR="00543C4C">
          <w:rPr>
            <w:rFonts w:ascii="Arial" w:hAnsi="Arial" w:cs="Arial"/>
            <w:sz w:val="24"/>
            <w:szCs w:val="24"/>
          </w:rPr>
          <w:t xml:space="preserve"> kg</w:t>
        </w:r>
        <w:r w:rsidR="00543C4C" w:rsidRPr="00543C4C">
          <w:rPr>
            <w:rFonts w:ascii="Arial" w:hAnsi="Arial" w:cs="Arial"/>
            <w:sz w:val="24"/>
            <w:szCs w:val="24"/>
            <w:vertAlign w:val="superscript"/>
            <w:rPrChange w:id="483" w:author="alisha saley" w:date="2023-12-02T10:48:00Z">
              <w:rPr>
                <w:rFonts w:ascii="Arial" w:hAnsi="Arial" w:cs="Arial"/>
                <w:sz w:val="24"/>
                <w:szCs w:val="24"/>
              </w:rPr>
            </w:rPrChange>
          </w:rPr>
          <w:t>-1</w:t>
        </w:r>
      </w:ins>
      <w:ins w:id="484" w:author="alisha saley" w:date="2023-12-02T10:47:00Z">
        <w:r w:rsidR="007350F2">
          <w:rPr>
            <w:rFonts w:ascii="Arial" w:hAnsi="Arial" w:cs="Arial"/>
            <w:sz w:val="24"/>
            <w:szCs w:val="24"/>
          </w:rPr>
          <w:t xml:space="preserve">) </w:t>
        </w:r>
      </w:ins>
      <w:r w:rsidR="00960064">
        <w:rPr>
          <w:rFonts w:ascii="Arial" w:hAnsi="Arial" w:cs="Arial"/>
          <w:sz w:val="24"/>
          <w:szCs w:val="24"/>
        </w:rPr>
        <w:t xml:space="preserve">between </w:t>
      </w:r>
      <w:r w:rsidR="00960064" w:rsidRPr="00102217">
        <w:rPr>
          <w:rFonts w:ascii="Arial" w:hAnsi="Arial" w:cs="Arial"/>
          <w:sz w:val="24"/>
          <w:szCs w:val="24"/>
        </w:rPr>
        <w:t>water changes</w:t>
      </w:r>
      <w:r w:rsidR="00A107AE">
        <w:rPr>
          <w:rFonts w:ascii="Arial" w:hAnsi="Arial" w:cs="Arial"/>
          <w:sz w:val="24"/>
          <w:szCs w:val="24"/>
        </w:rPr>
        <w:t xml:space="preserve"> (Fig. 2)</w:t>
      </w:r>
      <w:r w:rsidR="00960064" w:rsidRPr="00102217">
        <w:rPr>
          <w:rFonts w:ascii="Arial" w:hAnsi="Arial" w:cs="Arial"/>
          <w:sz w:val="24"/>
          <w:szCs w:val="24"/>
        </w:rPr>
        <w:t xml:space="preserve">. </w:t>
      </w:r>
      <w:r w:rsidR="00960064">
        <w:rPr>
          <w:rFonts w:ascii="Arial" w:hAnsi="Arial" w:cs="Arial"/>
          <w:sz w:val="24"/>
          <w:szCs w:val="24"/>
        </w:rPr>
        <w:t>Despite this drift</w:t>
      </w:r>
      <w:r w:rsidR="00960064" w:rsidRPr="00102217">
        <w:rPr>
          <w:rFonts w:ascii="Arial" w:hAnsi="Arial" w:cs="Arial"/>
          <w:color w:val="000000" w:themeColor="text1"/>
          <w:sz w:val="24"/>
          <w:szCs w:val="24"/>
        </w:rPr>
        <w:t xml:space="preserve">, </w:t>
      </w:r>
      <w:ins w:id="485" w:author="alisha saley" w:date="2023-12-02T16:34:00Z">
        <w:r w:rsidR="007178E3">
          <w:rPr>
            <w:rFonts w:ascii="Arial" w:hAnsi="Arial" w:cs="Arial"/>
            <w:color w:val="000000" w:themeColor="text1"/>
            <w:sz w:val="24"/>
            <w:szCs w:val="24"/>
          </w:rPr>
          <w:t xml:space="preserve">salinity and TA </w:t>
        </w:r>
      </w:ins>
      <w:r w:rsidR="00960064">
        <w:rPr>
          <w:rFonts w:ascii="Arial" w:hAnsi="Arial" w:cs="Arial"/>
          <w:color w:val="000000" w:themeColor="text1"/>
          <w:sz w:val="24"/>
          <w:szCs w:val="24"/>
        </w:rPr>
        <w:t>chemical conditions across t</w:t>
      </w:r>
      <w:r w:rsidR="00960064" w:rsidRPr="00102217">
        <w:rPr>
          <w:rFonts w:ascii="Arial" w:hAnsi="Arial" w:cs="Arial"/>
          <w:color w:val="000000" w:themeColor="text1"/>
          <w:sz w:val="24"/>
          <w:szCs w:val="24"/>
        </w:rPr>
        <w:t xml:space="preserve">reatments remained </w:t>
      </w:r>
      <w:r w:rsidR="00960064">
        <w:rPr>
          <w:rFonts w:ascii="Arial" w:hAnsi="Arial" w:cs="Arial"/>
          <w:color w:val="000000" w:themeColor="text1"/>
          <w:sz w:val="24"/>
          <w:szCs w:val="24"/>
        </w:rPr>
        <w:t>distinct</w:t>
      </w:r>
      <w:del w:id="486" w:author="alisha saley" w:date="2023-12-03T10:13:00Z">
        <w:r w:rsidR="00960064" w:rsidDel="00280190">
          <w:rPr>
            <w:rFonts w:ascii="Arial" w:hAnsi="Arial" w:cs="Arial"/>
            <w:color w:val="000000" w:themeColor="text1"/>
            <w:sz w:val="24"/>
            <w:szCs w:val="24"/>
          </w:rPr>
          <w:delText xml:space="preserve"> </w:delText>
        </w:r>
      </w:del>
      <w:ins w:id="487" w:author="alisha saley" w:date="2023-12-02T16:34:00Z">
        <w:r w:rsidR="007178E3">
          <w:rPr>
            <w:rFonts w:ascii="Arial" w:hAnsi="Arial" w:cs="Arial"/>
            <w:color w:val="000000" w:themeColor="text1"/>
            <w:sz w:val="24"/>
            <w:szCs w:val="24"/>
          </w:rPr>
          <w:t xml:space="preserve">, </w:t>
        </w:r>
      </w:ins>
      <w:ins w:id="488" w:author="alisha saley" w:date="2023-12-03T10:14:00Z">
        <w:r w:rsidR="00280190">
          <w:rPr>
            <w:rFonts w:ascii="Arial" w:hAnsi="Arial" w:cs="Arial"/>
            <w:color w:val="000000" w:themeColor="text1"/>
            <w:sz w:val="24"/>
            <w:szCs w:val="24"/>
          </w:rPr>
          <w:t xml:space="preserve">and temperature fluctuated </w:t>
        </w:r>
      </w:ins>
      <w:ins w:id="489" w:author="alisha saley" w:date="2023-12-02T16:34:00Z">
        <w:r w:rsidR="007178E3">
          <w:rPr>
            <w:rFonts w:ascii="Arial" w:hAnsi="Arial" w:cs="Arial"/>
            <w:color w:val="000000" w:themeColor="text1"/>
            <w:sz w:val="24"/>
            <w:szCs w:val="24"/>
          </w:rPr>
          <w:t>similarly in all treatments</w:t>
        </w:r>
      </w:ins>
      <w:del w:id="490" w:author="alisha saley" w:date="2023-12-02T10:49:00Z">
        <w:r w:rsidR="00960064" w:rsidDel="002A0394">
          <w:rPr>
            <w:rFonts w:ascii="Arial" w:hAnsi="Arial" w:cs="Arial"/>
            <w:color w:val="000000" w:themeColor="text1"/>
            <w:sz w:val="24"/>
            <w:szCs w:val="24"/>
          </w:rPr>
          <w:delText xml:space="preserve">and </w:delText>
        </w:r>
        <w:r w:rsidDel="002A0394">
          <w:rPr>
            <w:rFonts w:ascii="Arial" w:hAnsi="Arial" w:cs="Arial"/>
            <w:color w:val="000000" w:themeColor="text1"/>
            <w:sz w:val="24"/>
            <w:szCs w:val="24"/>
          </w:rPr>
          <w:delText>differ</w:delText>
        </w:r>
        <w:r w:rsidR="00325F3A" w:rsidDel="002A0394">
          <w:rPr>
            <w:rFonts w:ascii="Arial" w:hAnsi="Arial" w:cs="Arial"/>
            <w:color w:val="000000" w:themeColor="text1"/>
            <w:sz w:val="24"/>
            <w:szCs w:val="24"/>
          </w:rPr>
          <w:delText>ed</w:delText>
        </w:r>
        <w:r w:rsidDel="002A0394">
          <w:rPr>
            <w:rFonts w:ascii="Arial" w:hAnsi="Arial" w:cs="Arial"/>
            <w:color w:val="000000" w:themeColor="text1"/>
            <w:sz w:val="24"/>
            <w:szCs w:val="24"/>
          </w:rPr>
          <w:delText xml:space="preserve"> </w:delText>
        </w:r>
        <w:r w:rsidR="00960064" w:rsidDel="002A0394">
          <w:rPr>
            <w:rFonts w:ascii="Arial" w:hAnsi="Arial" w:cs="Arial"/>
            <w:color w:val="000000" w:themeColor="text1"/>
            <w:sz w:val="24"/>
            <w:szCs w:val="24"/>
          </w:rPr>
          <w:delText>statistically</w:delText>
        </w:r>
      </w:del>
      <w:ins w:id="491" w:author="alisha saley" w:date="2023-12-02T10:48:00Z">
        <w:r w:rsidR="00543C4C">
          <w:rPr>
            <w:rFonts w:ascii="Arial" w:hAnsi="Arial" w:cs="Arial"/>
            <w:color w:val="000000" w:themeColor="text1"/>
            <w:sz w:val="24"/>
            <w:szCs w:val="24"/>
          </w:rPr>
          <w:t xml:space="preserve"> (Supplementary Table </w:t>
        </w:r>
      </w:ins>
      <w:ins w:id="492" w:author="alisha saley" w:date="2023-12-02T10:49:00Z">
        <w:r w:rsidR="003A419C">
          <w:rPr>
            <w:rFonts w:ascii="Arial" w:hAnsi="Arial" w:cs="Arial"/>
            <w:color w:val="000000" w:themeColor="text1"/>
            <w:sz w:val="24"/>
            <w:szCs w:val="24"/>
          </w:rPr>
          <w:t>5</w:t>
        </w:r>
      </w:ins>
      <w:ins w:id="493" w:author="alisha saley" w:date="2023-12-02T10:48:00Z">
        <w:r w:rsidR="00543C4C">
          <w:rPr>
            <w:rFonts w:ascii="Arial" w:hAnsi="Arial" w:cs="Arial"/>
            <w:color w:val="000000" w:themeColor="text1"/>
            <w:sz w:val="24"/>
            <w:szCs w:val="24"/>
          </w:rPr>
          <w:t>)</w:t>
        </w:r>
      </w:ins>
      <w:r w:rsidR="00960064" w:rsidRPr="00102217">
        <w:rPr>
          <w:rFonts w:ascii="Arial" w:hAnsi="Arial" w:cs="Arial"/>
          <w:color w:val="000000" w:themeColor="text1"/>
          <w:sz w:val="24"/>
          <w:szCs w:val="24"/>
        </w:rPr>
        <w:t xml:space="preserve">. </w:t>
      </w:r>
      <w:r w:rsidR="00960064">
        <w:rPr>
          <w:rFonts w:ascii="Arial" w:hAnsi="Arial" w:cs="Arial"/>
          <w:sz w:val="24"/>
          <w:szCs w:val="24"/>
        </w:rPr>
        <w:t>Any m</w:t>
      </w:r>
      <w:r w:rsidR="00960064" w:rsidRPr="00102217">
        <w:rPr>
          <w:rFonts w:ascii="Arial" w:hAnsi="Arial" w:cs="Arial"/>
          <w:sz w:val="24"/>
          <w:szCs w:val="24"/>
        </w:rPr>
        <w:t>ortality of oysters</w:t>
      </w:r>
      <w:r w:rsidR="00960064">
        <w:rPr>
          <w:rFonts w:ascii="Arial" w:hAnsi="Arial" w:cs="Arial"/>
          <w:sz w:val="24"/>
          <w:szCs w:val="24"/>
        </w:rPr>
        <w:t xml:space="preserve"> </w:t>
      </w:r>
      <w:r w:rsidR="00960064" w:rsidRPr="00102217">
        <w:rPr>
          <w:rFonts w:ascii="Arial" w:hAnsi="Arial" w:cs="Arial"/>
          <w:sz w:val="24"/>
          <w:szCs w:val="24"/>
        </w:rPr>
        <w:t xml:space="preserve">was recorded at the same time as water changes, and shells </w:t>
      </w:r>
      <w:r w:rsidR="00960064">
        <w:rPr>
          <w:rFonts w:ascii="Arial" w:hAnsi="Arial" w:cs="Arial"/>
          <w:sz w:val="24"/>
          <w:szCs w:val="24"/>
        </w:rPr>
        <w:t xml:space="preserve">of deceased oysters </w:t>
      </w:r>
      <w:r w:rsidR="00960064" w:rsidRPr="00102217">
        <w:rPr>
          <w:rFonts w:ascii="Arial" w:hAnsi="Arial" w:cs="Arial"/>
          <w:sz w:val="24"/>
          <w:szCs w:val="24"/>
        </w:rPr>
        <w:t xml:space="preserve">were promptly </w:t>
      </w:r>
      <w:r w:rsidR="00960064">
        <w:rPr>
          <w:rFonts w:ascii="Arial" w:hAnsi="Arial" w:cs="Arial"/>
          <w:sz w:val="24"/>
          <w:szCs w:val="24"/>
        </w:rPr>
        <w:t xml:space="preserve">removed from the cultures and </w:t>
      </w:r>
      <w:r w:rsidR="00960064" w:rsidRPr="00102217">
        <w:rPr>
          <w:rFonts w:ascii="Arial" w:hAnsi="Arial" w:cs="Arial"/>
          <w:sz w:val="24"/>
          <w:szCs w:val="24"/>
        </w:rPr>
        <w:t>discarded</w:t>
      </w:r>
      <w:r w:rsidR="00E9779D">
        <w:rPr>
          <w:rFonts w:ascii="Arial" w:hAnsi="Arial" w:cs="Arial"/>
          <w:sz w:val="24"/>
          <w:szCs w:val="24"/>
        </w:rPr>
        <w:t xml:space="preserve"> (&lt; 15% mortality in </w:t>
      </w:r>
      <w:r w:rsidR="00C2395C">
        <w:rPr>
          <w:rFonts w:ascii="Arial" w:hAnsi="Arial" w:cs="Arial"/>
          <w:sz w:val="24"/>
          <w:szCs w:val="24"/>
        </w:rPr>
        <w:t>any given</w:t>
      </w:r>
      <w:r w:rsidR="00E9779D">
        <w:rPr>
          <w:rFonts w:ascii="Arial" w:hAnsi="Arial" w:cs="Arial"/>
          <w:sz w:val="24"/>
          <w:szCs w:val="24"/>
        </w:rPr>
        <w:t xml:space="preserve"> </w:t>
      </w:r>
      <w:r w:rsidR="0089665D">
        <w:rPr>
          <w:rFonts w:ascii="Arial" w:hAnsi="Arial" w:cs="Arial"/>
          <w:sz w:val="24"/>
          <w:szCs w:val="24"/>
        </w:rPr>
        <w:t xml:space="preserve">culture </w:t>
      </w:r>
      <w:r w:rsidR="00E9779D">
        <w:rPr>
          <w:rFonts w:ascii="Arial" w:hAnsi="Arial" w:cs="Arial"/>
          <w:sz w:val="24"/>
          <w:szCs w:val="24"/>
        </w:rPr>
        <w:t>chamber)</w:t>
      </w:r>
      <w:r w:rsidR="00960064" w:rsidRPr="00102217">
        <w:rPr>
          <w:rFonts w:ascii="Arial" w:hAnsi="Arial" w:cs="Arial"/>
          <w:sz w:val="24"/>
          <w:szCs w:val="24"/>
        </w:rPr>
        <w:t xml:space="preserve">. </w:t>
      </w:r>
    </w:p>
    <w:p w14:paraId="2AC724B0" w14:textId="77777777" w:rsidR="00426711" w:rsidRDefault="00426711" w:rsidP="0080242F">
      <w:pPr>
        <w:pStyle w:val="NoSpacing"/>
        <w:spacing w:line="480" w:lineRule="auto"/>
        <w:rPr>
          <w:rFonts w:ascii="Arial" w:hAnsi="Arial" w:cs="Arial"/>
          <w:sz w:val="24"/>
          <w:szCs w:val="24"/>
        </w:rPr>
      </w:pPr>
    </w:p>
    <w:p w14:paraId="18D2C297" w14:textId="66407413" w:rsidR="00E22734" w:rsidRPr="00102217" w:rsidRDefault="00B5537E" w:rsidP="0080242F">
      <w:pPr>
        <w:pStyle w:val="NoSpacing"/>
        <w:spacing w:line="480" w:lineRule="auto"/>
        <w:rPr>
          <w:rFonts w:ascii="Arial" w:hAnsi="Arial" w:cs="Arial"/>
          <w:sz w:val="24"/>
          <w:szCs w:val="24"/>
        </w:rPr>
      </w:pPr>
      <w:r>
        <w:rPr>
          <w:rFonts w:ascii="Arial" w:hAnsi="Arial" w:cs="Arial"/>
          <w:sz w:val="24"/>
          <w:szCs w:val="24"/>
        </w:rPr>
        <w:t>Before and</w:t>
      </w:r>
      <w:r w:rsidRPr="00102217">
        <w:rPr>
          <w:rFonts w:ascii="Arial" w:hAnsi="Arial" w:cs="Arial"/>
          <w:sz w:val="24"/>
          <w:szCs w:val="24"/>
        </w:rPr>
        <w:t xml:space="preserve"> after </w:t>
      </w:r>
      <w:r>
        <w:rPr>
          <w:rFonts w:ascii="Arial" w:hAnsi="Arial" w:cs="Arial"/>
          <w:sz w:val="24"/>
          <w:szCs w:val="24"/>
        </w:rPr>
        <w:t xml:space="preserve">each </w:t>
      </w:r>
      <w:r w:rsidRPr="00102217">
        <w:rPr>
          <w:rFonts w:ascii="Arial" w:hAnsi="Arial" w:cs="Arial"/>
          <w:sz w:val="24"/>
          <w:szCs w:val="24"/>
        </w:rPr>
        <w:t xml:space="preserve">water </w:t>
      </w:r>
      <w:r>
        <w:rPr>
          <w:rFonts w:ascii="Arial" w:hAnsi="Arial" w:cs="Arial"/>
          <w:sz w:val="24"/>
          <w:szCs w:val="24"/>
        </w:rPr>
        <w:t xml:space="preserve">change during </w:t>
      </w:r>
      <w:r w:rsidR="00DD2FD9">
        <w:rPr>
          <w:rFonts w:ascii="Arial" w:hAnsi="Arial" w:cs="Arial"/>
          <w:sz w:val="24"/>
          <w:szCs w:val="24"/>
        </w:rPr>
        <w:t xml:space="preserve">the </w:t>
      </w:r>
      <w:r>
        <w:rPr>
          <w:rFonts w:ascii="Arial" w:hAnsi="Arial" w:cs="Arial"/>
          <w:sz w:val="24"/>
          <w:szCs w:val="24"/>
        </w:rPr>
        <w:t>experiment</w:t>
      </w:r>
      <w:r w:rsidRPr="00102217">
        <w:rPr>
          <w:rFonts w:ascii="Arial" w:hAnsi="Arial" w:cs="Arial"/>
          <w:sz w:val="24"/>
          <w:szCs w:val="24"/>
        </w:rPr>
        <w:t xml:space="preserve">, we measured seawater temperature, salinity, pH, and dissolved oxygen concentration with a handheld multi-parameter </w:t>
      </w:r>
      <w:r>
        <w:rPr>
          <w:rFonts w:ascii="Arial" w:hAnsi="Arial" w:cs="Arial"/>
          <w:sz w:val="24"/>
          <w:szCs w:val="24"/>
        </w:rPr>
        <w:t>sensor</w:t>
      </w:r>
      <w:r w:rsidRPr="00102217">
        <w:rPr>
          <w:rFonts w:ascii="Arial" w:hAnsi="Arial" w:cs="Arial"/>
          <w:sz w:val="24"/>
          <w:szCs w:val="24"/>
        </w:rPr>
        <w:t xml:space="preserve"> (Y</w:t>
      </w:r>
      <w:r w:rsidR="00C77925">
        <w:rPr>
          <w:rFonts w:ascii="Arial" w:hAnsi="Arial" w:cs="Arial"/>
          <w:sz w:val="24"/>
          <w:szCs w:val="24"/>
        </w:rPr>
        <w:t>ellow Springs Instrument</w:t>
      </w:r>
      <w:r w:rsidR="00AF350E">
        <w:rPr>
          <w:rFonts w:ascii="Arial" w:hAnsi="Arial" w:cs="Arial"/>
          <w:sz w:val="24"/>
          <w:szCs w:val="24"/>
        </w:rPr>
        <w:t xml:space="preserve"> ProQuatro</w:t>
      </w:r>
      <w:r w:rsidRPr="00102217">
        <w:rPr>
          <w:rFonts w:ascii="Arial" w:hAnsi="Arial" w:cs="Arial"/>
          <w:sz w:val="24"/>
          <w:szCs w:val="24"/>
        </w:rPr>
        <w:t xml:space="preserve">). </w:t>
      </w:r>
      <w:r>
        <w:rPr>
          <w:rFonts w:ascii="Arial" w:hAnsi="Arial" w:cs="Arial"/>
          <w:sz w:val="24"/>
          <w:szCs w:val="24"/>
        </w:rPr>
        <w:t xml:space="preserve">In </w:t>
      </w:r>
      <w:r w:rsidR="00796F25">
        <w:rPr>
          <w:rFonts w:ascii="Arial" w:hAnsi="Arial" w:cs="Arial"/>
          <w:sz w:val="24"/>
          <w:szCs w:val="24"/>
        </w:rPr>
        <w:t>50%</w:t>
      </w:r>
      <w:r>
        <w:rPr>
          <w:rFonts w:ascii="Arial" w:hAnsi="Arial" w:cs="Arial"/>
          <w:sz w:val="24"/>
          <w:szCs w:val="24"/>
        </w:rPr>
        <w:t xml:space="preserve"> percent of pH measurements, we collected discrete bottle samples for </w:t>
      </w:r>
      <w:r w:rsidRPr="00102217">
        <w:rPr>
          <w:rFonts w:ascii="Arial" w:hAnsi="Arial" w:cs="Arial"/>
          <w:sz w:val="24"/>
          <w:szCs w:val="24"/>
        </w:rPr>
        <w:t xml:space="preserve">spectrophotometric </w:t>
      </w:r>
      <w:r>
        <w:rPr>
          <w:rFonts w:ascii="Arial" w:hAnsi="Arial" w:cs="Arial"/>
          <w:sz w:val="24"/>
          <w:szCs w:val="24"/>
        </w:rPr>
        <w:t>determination of pH</w:t>
      </w:r>
      <w:r w:rsidRPr="00102217">
        <w:rPr>
          <w:rFonts w:ascii="Arial" w:hAnsi="Arial" w:cs="Arial"/>
          <w:sz w:val="24"/>
          <w:szCs w:val="24"/>
        </w:rPr>
        <w:t xml:space="preserve"> </w:t>
      </w:r>
      <w:r w:rsidRPr="00102217">
        <w:rPr>
          <w:rFonts w:ascii="Arial" w:hAnsi="Arial" w:cs="Arial"/>
          <w:color w:val="000000" w:themeColor="text1"/>
          <w:sz w:val="24"/>
          <w:szCs w:val="24"/>
        </w:rPr>
        <w:t xml:space="preserve">(calibrated </w:t>
      </w:r>
      <w:r>
        <w:rPr>
          <w:rFonts w:ascii="Arial" w:hAnsi="Arial" w:cs="Arial"/>
          <w:color w:val="000000" w:themeColor="text1"/>
          <w:sz w:val="24"/>
          <w:szCs w:val="24"/>
        </w:rPr>
        <w:t>on the same day</w:t>
      </w:r>
      <w:r w:rsidRPr="00102217">
        <w:rPr>
          <w:rFonts w:ascii="Arial" w:hAnsi="Arial" w:cs="Arial"/>
          <w:color w:val="000000" w:themeColor="text1"/>
          <w:sz w:val="24"/>
          <w:szCs w:val="24"/>
        </w:rPr>
        <w:t xml:space="preserve"> with m-cresol dye standards, </w:t>
      </w:r>
      <w:r w:rsidRPr="00102217">
        <w:rPr>
          <w:rFonts w:ascii="Arial" w:hAnsi="Arial" w:cs="Arial"/>
          <w:color w:val="000000" w:themeColor="text1"/>
          <w:sz w:val="24"/>
          <w:szCs w:val="24"/>
        </w:rPr>
        <w:fldChar w:fldCharType="begin"/>
      </w:r>
      <w:r w:rsidRPr="00102217">
        <w:rPr>
          <w:rFonts w:ascii="Arial" w:hAnsi="Arial" w:cs="Arial"/>
          <w:color w:val="000000" w:themeColor="text1"/>
          <w:sz w:val="24"/>
          <w:szCs w:val="24"/>
        </w:rPr>
        <w:instrText xml:space="preserve"> ADDIN ZOTERO_ITEM CSL_CITATION {"citationID":"a23nifjiq32","properties":{"formattedCitation":"\\uldash{(Easley and Byrne 2015)}","plainCitation":"(Easley and Byrne 2015)","dontUpdate":true,"noteIndex":0},"citationItems":[{"id":978,"uris":["http://zotero.org/users/4496705/items/ALGX94HJ"],"itemData":{"id":978,"type":"article-journal","container-title":"Environmental Science &amp; Technology","DOI":"10.1021/acs.est.5b01226","ISSN":"0013-936X, 1520-5851","issue":"9","journalAbbreviation":"Environ. Sci. Technol.","language":"en","page":"5841-5841","source":"DOI.org (Crossref)","title":"Correction to Spectrophotometric Calibration of pH Electrodes in Seawater Using Purified m-Cresol Purple","volume":"49","author":[{"family":"Easley","given":"Regina A."},{"family":"Byrne","given":"Robert H."}],"issued":{"date-parts":[["2015",5,5]]}}}],"schema":"https://github.com/citation-style-language/schema/raw/master/csl-citation.json"} </w:instrText>
      </w:r>
      <w:r w:rsidRPr="00102217">
        <w:rPr>
          <w:rFonts w:ascii="Arial" w:hAnsi="Arial" w:cs="Arial"/>
          <w:color w:val="000000" w:themeColor="text1"/>
          <w:sz w:val="24"/>
          <w:szCs w:val="24"/>
        </w:rPr>
        <w:fldChar w:fldCharType="separate"/>
      </w:r>
      <w:r w:rsidRPr="00102217">
        <w:rPr>
          <w:rFonts w:ascii="Arial" w:hAnsi="Arial" w:cs="Arial"/>
          <w:sz w:val="24"/>
          <w:szCs w:val="24"/>
          <w:u w:val="dash"/>
        </w:rPr>
        <w:t xml:space="preserve">Easley </w:t>
      </w:r>
      <w:r w:rsidRPr="00102217">
        <w:rPr>
          <w:rFonts w:ascii="Arial" w:hAnsi="Arial" w:cs="Arial"/>
          <w:sz w:val="24"/>
          <w:szCs w:val="24"/>
          <w:u w:val="dash"/>
        </w:rPr>
        <w:lastRenderedPageBreak/>
        <w:t>and Byrne 2015)</w:t>
      </w:r>
      <w:r w:rsidRPr="00102217">
        <w:rPr>
          <w:rFonts w:ascii="Arial" w:hAnsi="Arial" w:cs="Arial"/>
          <w:color w:val="000000" w:themeColor="text1"/>
          <w:sz w:val="24"/>
          <w:szCs w:val="24"/>
        </w:rPr>
        <w:fldChar w:fldCharType="end"/>
      </w:r>
      <w:r>
        <w:rPr>
          <w:rFonts w:ascii="Arial" w:hAnsi="Arial" w:cs="Arial"/>
          <w:sz w:val="24"/>
          <w:szCs w:val="24"/>
        </w:rPr>
        <w:t>, and used the</w:t>
      </w:r>
      <w:r w:rsidRPr="00102217">
        <w:rPr>
          <w:rFonts w:ascii="Arial" w:hAnsi="Arial" w:cs="Arial"/>
          <w:sz w:val="24"/>
          <w:szCs w:val="24"/>
        </w:rPr>
        <w:t xml:space="preserve"> </w:t>
      </w:r>
      <w:r>
        <w:rPr>
          <w:rFonts w:ascii="Arial" w:hAnsi="Arial" w:cs="Arial"/>
          <w:sz w:val="24"/>
          <w:szCs w:val="24"/>
        </w:rPr>
        <w:t xml:space="preserve">latter </w:t>
      </w:r>
      <w:del w:id="494" w:author="alisha saley" w:date="2023-12-02T10:55:00Z">
        <w:r w:rsidDel="00AE7E99">
          <w:rPr>
            <w:rFonts w:ascii="Arial" w:hAnsi="Arial" w:cs="Arial"/>
            <w:sz w:val="24"/>
            <w:szCs w:val="24"/>
          </w:rPr>
          <w:delText>data</w:delText>
        </w:r>
        <w:r w:rsidRPr="00102217" w:rsidDel="00AE7E99">
          <w:rPr>
            <w:rFonts w:ascii="Arial" w:hAnsi="Arial" w:cs="Arial"/>
            <w:sz w:val="24"/>
            <w:szCs w:val="24"/>
          </w:rPr>
          <w:delText xml:space="preserve"> </w:delText>
        </w:r>
      </w:del>
      <w:ins w:id="495" w:author="alisha saley" w:date="2023-12-02T10:55:00Z">
        <w:r w:rsidR="00AE7E99">
          <w:rPr>
            <w:rFonts w:ascii="Arial" w:hAnsi="Arial" w:cs="Arial"/>
            <w:sz w:val="24"/>
            <w:szCs w:val="24"/>
          </w:rPr>
          <w:t>data</w:t>
        </w:r>
        <w:r w:rsidR="00AE7E99" w:rsidRPr="00102217">
          <w:rPr>
            <w:rFonts w:ascii="Arial" w:hAnsi="Arial" w:cs="Arial"/>
            <w:sz w:val="24"/>
            <w:szCs w:val="24"/>
          </w:rPr>
          <w:t xml:space="preserve"> </w:t>
        </w:r>
      </w:ins>
      <w:r w:rsidRPr="00102217">
        <w:rPr>
          <w:rFonts w:ascii="Arial" w:hAnsi="Arial" w:cs="Arial"/>
          <w:sz w:val="24"/>
          <w:szCs w:val="24"/>
        </w:rPr>
        <w:t xml:space="preserve">to </w:t>
      </w:r>
      <w:r>
        <w:rPr>
          <w:rFonts w:ascii="Arial" w:hAnsi="Arial" w:cs="Arial"/>
          <w:sz w:val="24"/>
          <w:szCs w:val="24"/>
        </w:rPr>
        <w:t xml:space="preserve">translate </w:t>
      </w:r>
      <w:ins w:id="496" w:author="alisha saley" w:date="2023-12-02T10:55:00Z">
        <w:r w:rsidR="00AE7E99">
          <w:rPr>
            <w:rFonts w:ascii="Arial" w:hAnsi="Arial" w:cs="Arial"/>
            <w:sz w:val="24"/>
            <w:szCs w:val="24"/>
          </w:rPr>
          <w:t xml:space="preserve">all YSI </w:t>
        </w:r>
      </w:ins>
      <w:r>
        <w:rPr>
          <w:rFonts w:ascii="Arial" w:hAnsi="Arial" w:cs="Arial"/>
          <w:sz w:val="24"/>
          <w:szCs w:val="24"/>
        </w:rPr>
        <w:t>pH data</w:t>
      </w:r>
      <w:r w:rsidRPr="00102217">
        <w:rPr>
          <w:rFonts w:ascii="Arial" w:hAnsi="Arial" w:cs="Arial"/>
          <w:sz w:val="24"/>
          <w:szCs w:val="24"/>
        </w:rPr>
        <w:t xml:space="preserve"> to </w:t>
      </w:r>
      <w:r>
        <w:rPr>
          <w:rFonts w:ascii="Arial" w:hAnsi="Arial" w:cs="Arial"/>
          <w:sz w:val="24"/>
          <w:szCs w:val="24"/>
        </w:rPr>
        <w:t xml:space="preserve">the </w:t>
      </w:r>
      <w:r w:rsidRPr="00102217">
        <w:rPr>
          <w:rFonts w:ascii="Arial" w:hAnsi="Arial" w:cs="Arial"/>
          <w:sz w:val="24"/>
          <w:szCs w:val="24"/>
        </w:rPr>
        <w:t>total scale</w:t>
      </w:r>
      <w:ins w:id="497" w:author="alisha saley" w:date="2023-12-02T10:55:00Z">
        <w:r w:rsidR="00AE7E99">
          <w:rPr>
            <w:rFonts w:ascii="Arial" w:hAnsi="Arial" w:cs="Arial"/>
            <w:sz w:val="24"/>
            <w:szCs w:val="24"/>
          </w:rPr>
          <w:t xml:space="preserve"> (</w:t>
        </w:r>
      </w:ins>
      <w:ins w:id="498" w:author="alisha saley" w:date="2023-12-02T10:56:00Z">
        <w:r w:rsidR="00AE7E99">
          <w:rPr>
            <w:rFonts w:ascii="Arial" w:hAnsi="Arial" w:cs="Arial"/>
            <w:sz w:val="24"/>
            <w:szCs w:val="24"/>
          </w:rPr>
          <w:t>estimated</w:t>
        </w:r>
      </w:ins>
      <w:ins w:id="499" w:author="alisha saley" w:date="2023-12-02T10:55:00Z">
        <w:r w:rsidR="00AE7E99">
          <w:rPr>
            <w:rFonts w:ascii="Arial" w:hAnsi="Arial" w:cs="Arial"/>
            <w:sz w:val="24"/>
            <w:szCs w:val="24"/>
          </w:rPr>
          <w:t xml:space="preserve"> </w:t>
        </w:r>
      </w:ins>
      <w:ins w:id="500" w:author="alisha saley" w:date="2023-12-03T10:14:00Z">
        <w:r w:rsidR="00982209">
          <w:rPr>
            <w:rFonts w:ascii="Arial" w:hAnsi="Arial" w:cs="Arial"/>
            <w:sz w:val="24"/>
            <w:szCs w:val="24"/>
          </w:rPr>
          <w:t xml:space="preserve">instrument </w:t>
        </w:r>
      </w:ins>
      <w:ins w:id="501" w:author="alisha saley" w:date="2023-12-02T10:55:00Z">
        <w:r w:rsidR="00AE7E99">
          <w:rPr>
            <w:rFonts w:ascii="Arial" w:hAnsi="Arial" w:cs="Arial"/>
            <w:sz w:val="24"/>
            <w:szCs w:val="24"/>
          </w:rPr>
          <w:t>precision</w:t>
        </w:r>
      </w:ins>
      <w:ins w:id="502" w:author="alisha saley" w:date="2023-12-02T10:56:00Z">
        <w:r w:rsidR="00AE7E99">
          <w:rPr>
            <w:rFonts w:ascii="Arial" w:hAnsi="Arial" w:cs="Arial"/>
            <w:sz w:val="24"/>
            <w:szCs w:val="24"/>
          </w:rPr>
          <w:t xml:space="preserve"> 0.01 pH units)</w:t>
        </w:r>
      </w:ins>
      <w:r w:rsidRPr="00102217">
        <w:rPr>
          <w:rFonts w:ascii="Arial" w:hAnsi="Arial" w:cs="Arial"/>
          <w:sz w:val="24"/>
          <w:szCs w:val="24"/>
        </w:rPr>
        <w:t>.</w:t>
      </w:r>
      <w:r>
        <w:rPr>
          <w:rFonts w:ascii="Arial" w:hAnsi="Arial" w:cs="Arial"/>
          <w:sz w:val="24"/>
          <w:szCs w:val="24"/>
        </w:rPr>
        <w:t xml:space="preserve"> </w:t>
      </w:r>
      <w:r w:rsidR="00D06787" w:rsidRPr="00102217">
        <w:rPr>
          <w:rFonts w:ascii="Arial" w:hAnsi="Arial" w:cs="Arial"/>
          <w:sz w:val="24"/>
          <w:szCs w:val="24"/>
        </w:rPr>
        <w:t>W</w:t>
      </w:r>
      <w:r w:rsidR="002F08C3" w:rsidRPr="00102217">
        <w:rPr>
          <w:rFonts w:ascii="Arial" w:hAnsi="Arial" w:cs="Arial"/>
          <w:sz w:val="24"/>
          <w:szCs w:val="24"/>
        </w:rPr>
        <w:t xml:space="preserve">e </w:t>
      </w:r>
      <w:r w:rsidR="008507FE">
        <w:rPr>
          <w:rFonts w:ascii="Arial" w:hAnsi="Arial" w:cs="Arial"/>
          <w:sz w:val="24"/>
          <w:szCs w:val="24"/>
        </w:rPr>
        <w:t xml:space="preserve">also </w:t>
      </w:r>
      <w:r w:rsidR="003F6BF8" w:rsidRPr="00102217">
        <w:rPr>
          <w:rFonts w:ascii="Arial" w:hAnsi="Arial" w:cs="Arial"/>
          <w:sz w:val="24"/>
          <w:szCs w:val="24"/>
        </w:rPr>
        <w:t>collect</w:t>
      </w:r>
      <w:r w:rsidR="003F6BF8">
        <w:rPr>
          <w:rFonts w:ascii="Arial" w:hAnsi="Arial" w:cs="Arial"/>
          <w:sz w:val="24"/>
          <w:szCs w:val="24"/>
        </w:rPr>
        <w:t xml:space="preserve">ed and </w:t>
      </w:r>
      <w:r w:rsidR="00D31B25">
        <w:rPr>
          <w:rFonts w:ascii="Arial" w:hAnsi="Arial" w:cs="Arial"/>
          <w:sz w:val="24"/>
          <w:szCs w:val="24"/>
        </w:rPr>
        <w:t xml:space="preserve">immediately froze </w:t>
      </w:r>
      <w:r w:rsidR="003F6BF8" w:rsidRPr="00102217">
        <w:rPr>
          <w:rFonts w:ascii="Arial" w:hAnsi="Arial" w:cs="Arial"/>
          <w:sz w:val="24"/>
          <w:szCs w:val="24"/>
        </w:rPr>
        <w:t>250</w:t>
      </w:r>
      <w:r w:rsidR="00960064">
        <w:rPr>
          <w:rFonts w:ascii="Arial" w:hAnsi="Arial" w:cs="Arial"/>
          <w:sz w:val="24"/>
          <w:szCs w:val="24"/>
        </w:rPr>
        <w:t xml:space="preserve"> </w:t>
      </w:r>
      <w:r w:rsidR="003F6BF8" w:rsidRPr="00102217">
        <w:rPr>
          <w:rFonts w:ascii="Arial" w:hAnsi="Arial" w:cs="Arial"/>
          <w:sz w:val="24"/>
          <w:szCs w:val="24"/>
        </w:rPr>
        <w:t xml:space="preserve">ml seawater samples before and after </w:t>
      </w:r>
      <w:r w:rsidR="008507FE">
        <w:rPr>
          <w:rFonts w:ascii="Arial" w:hAnsi="Arial" w:cs="Arial"/>
          <w:sz w:val="24"/>
          <w:szCs w:val="24"/>
        </w:rPr>
        <w:t xml:space="preserve">each </w:t>
      </w:r>
      <w:r w:rsidR="003F6BF8" w:rsidRPr="00102217">
        <w:rPr>
          <w:rFonts w:ascii="Arial" w:hAnsi="Arial" w:cs="Arial"/>
          <w:sz w:val="24"/>
          <w:szCs w:val="24"/>
        </w:rPr>
        <w:t>water change</w:t>
      </w:r>
      <w:r w:rsidR="00055D35" w:rsidRPr="00102217">
        <w:rPr>
          <w:rFonts w:ascii="Arial" w:hAnsi="Arial" w:cs="Arial"/>
          <w:sz w:val="24"/>
          <w:szCs w:val="24"/>
        </w:rPr>
        <w:t xml:space="preserve"> </w:t>
      </w:r>
      <w:r w:rsidR="00C70A2A">
        <w:rPr>
          <w:rFonts w:ascii="Arial" w:hAnsi="Arial" w:cs="Arial"/>
          <w:sz w:val="24"/>
          <w:szCs w:val="24"/>
        </w:rPr>
        <w:t xml:space="preserve">for later </w:t>
      </w:r>
      <w:r w:rsidR="008F2838">
        <w:rPr>
          <w:rFonts w:ascii="Arial" w:hAnsi="Arial" w:cs="Arial"/>
          <w:sz w:val="24"/>
          <w:szCs w:val="24"/>
        </w:rPr>
        <w:t xml:space="preserve">TA </w:t>
      </w:r>
      <w:r w:rsidR="00C70A2A">
        <w:rPr>
          <w:rFonts w:ascii="Arial" w:hAnsi="Arial" w:cs="Arial"/>
          <w:sz w:val="24"/>
          <w:szCs w:val="24"/>
        </w:rPr>
        <w:t>determination</w:t>
      </w:r>
      <w:r w:rsidR="00214AB9" w:rsidRPr="00102217">
        <w:rPr>
          <w:rFonts w:ascii="Arial" w:hAnsi="Arial" w:cs="Arial"/>
          <w:sz w:val="24"/>
          <w:szCs w:val="24"/>
        </w:rPr>
        <w:t xml:space="preserve">. We </w:t>
      </w:r>
      <w:r w:rsidR="00D37C26" w:rsidRPr="008F5482">
        <w:rPr>
          <w:rFonts w:ascii="Arial" w:hAnsi="Arial" w:cs="Arial"/>
          <w:sz w:val="24"/>
          <w:szCs w:val="24"/>
        </w:rPr>
        <w:t>quantified seawater</w:t>
      </w:r>
      <w:r w:rsidR="00214AB9" w:rsidRPr="008F5482">
        <w:rPr>
          <w:rFonts w:ascii="Arial" w:hAnsi="Arial" w:cs="Arial"/>
          <w:sz w:val="24"/>
          <w:szCs w:val="24"/>
        </w:rPr>
        <w:t xml:space="preserve"> </w:t>
      </w:r>
      <w:r w:rsidR="008507FE" w:rsidRPr="008F5482">
        <w:rPr>
          <w:rFonts w:ascii="Arial" w:hAnsi="Arial" w:cs="Arial"/>
          <w:sz w:val="24"/>
          <w:szCs w:val="24"/>
        </w:rPr>
        <w:t>TA</w:t>
      </w:r>
      <w:r w:rsidR="005F3EAF" w:rsidRPr="008F5482">
        <w:rPr>
          <w:rFonts w:ascii="Arial" w:hAnsi="Arial" w:cs="Arial"/>
          <w:sz w:val="24"/>
          <w:szCs w:val="24"/>
        </w:rPr>
        <w:t xml:space="preserve"> in triplicate</w:t>
      </w:r>
      <w:r w:rsidR="009F7F5E" w:rsidRPr="008F5482">
        <w:rPr>
          <w:rFonts w:ascii="Arial" w:hAnsi="Arial" w:cs="Arial"/>
          <w:sz w:val="24"/>
          <w:szCs w:val="24"/>
        </w:rPr>
        <w:t xml:space="preserve"> </w:t>
      </w:r>
      <w:r w:rsidR="00D37C26" w:rsidRPr="008F5482">
        <w:rPr>
          <w:rFonts w:ascii="Arial" w:hAnsi="Arial" w:cs="Arial"/>
          <w:sz w:val="24"/>
          <w:szCs w:val="24"/>
        </w:rPr>
        <w:t>using</w:t>
      </w:r>
      <w:r w:rsidR="00D35AE0" w:rsidRPr="008F5482">
        <w:rPr>
          <w:rFonts w:ascii="Arial" w:hAnsi="Arial" w:cs="Arial"/>
          <w:sz w:val="24"/>
          <w:szCs w:val="24"/>
        </w:rPr>
        <w:t xml:space="preserve"> a</w:t>
      </w:r>
      <w:r w:rsidR="00431BBC" w:rsidRPr="008F5482">
        <w:rPr>
          <w:rFonts w:ascii="Arial" w:hAnsi="Arial" w:cs="Arial"/>
          <w:sz w:val="24"/>
          <w:szCs w:val="24"/>
        </w:rPr>
        <w:t xml:space="preserve"> </w:t>
      </w:r>
      <w:r w:rsidR="00431BBC" w:rsidRPr="008F5482">
        <w:rPr>
          <w:rFonts w:ascii="Arial" w:hAnsi="Arial" w:cs="Arial"/>
          <w:color w:val="000000" w:themeColor="text1"/>
          <w:sz w:val="24"/>
          <w:szCs w:val="24"/>
        </w:rPr>
        <w:t>Metrohm 855 Titrosampler</w:t>
      </w:r>
      <w:r w:rsidR="00CC34D4" w:rsidRPr="008F5482">
        <w:rPr>
          <w:rFonts w:ascii="Arial" w:hAnsi="Arial" w:cs="Arial"/>
          <w:color w:val="000000" w:themeColor="text1"/>
          <w:sz w:val="24"/>
          <w:szCs w:val="24"/>
        </w:rPr>
        <w:t xml:space="preserve">, </w:t>
      </w:r>
      <w:r w:rsidR="00431BBC" w:rsidRPr="008F5482">
        <w:rPr>
          <w:rFonts w:ascii="Arial" w:hAnsi="Arial" w:cs="Arial"/>
          <w:color w:val="000000" w:themeColor="text1"/>
          <w:sz w:val="24"/>
          <w:szCs w:val="24"/>
        </w:rPr>
        <w:t>correct</w:t>
      </w:r>
      <w:r w:rsidR="00CC34D4" w:rsidRPr="008F5482">
        <w:rPr>
          <w:rFonts w:ascii="Arial" w:hAnsi="Arial" w:cs="Arial"/>
          <w:color w:val="000000" w:themeColor="text1"/>
          <w:sz w:val="24"/>
          <w:szCs w:val="24"/>
        </w:rPr>
        <w:t>ing</w:t>
      </w:r>
      <w:r w:rsidR="00431BBC" w:rsidRPr="008F5482">
        <w:rPr>
          <w:rFonts w:ascii="Arial" w:hAnsi="Arial" w:cs="Arial"/>
          <w:color w:val="000000" w:themeColor="text1"/>
          <w:sz w:val="24"/>
          <w:szCs w:val="24"/>
        </w:rPr>
        <w:t xml:space="preserve"> titration acid concentration daily </w:t>
      </w:r>
      <w:r w:rsidR="00ED62AC" w:rsidRPr="008F5482">
        <w:rPr>
          <w:rFonts w:ascii="Arial" w:hAnsi="Arial" w:cs="Arial"/>
          <w:color w:val="000000" w:themeColor="text1"/>
          <w:sz w:val="24"/>
          <w:szCs w:val="24"/>
        </w:rPr>
        <w:t>with</w:t>
      </w:r>
      <w:r w:rsidR="00431BBC" w:rsidRPr="008F5482">
        <w:rPr>
          <w:rFonts w:ascii="Arial" w:hAnsi="Arial" w:cs="Arial"/>
          <w:color w:val="000000" w:themeColor="text1"/>
          <w:sz w:val="24"/>
          <w:szCs w:val="24"/>
        </w:rPr>
        <w:t xml:space="preserve"> certified reference materials from the laboratory of Dr. Andrew Dickson</w:t>
      </w:r>
      <w:r w:rsidR="00F86E60" w:rsidRPr="008F5482">
        <w:rPr>
          <w:rFonts w:ascii="Arial" w:hAnsi="Arial" w:cs="Arial"/>
          <w:color w:val="000000" w:themeColor="text1"/>
          <w:sz w:val="24"/>
          <w:szCs w:val="24"/>
        </w:rPr>
        <w:t xml:space="preserve"> </w:t>
      </w:r>
      <w:r w:rsidR="005A03E7" w:rsidRPr="008F5482">
        <w:rPr>
          <w:rFonts w:ascii="Arial" w:hAnsi="Arial" w:cs="Arial"/>
          <w:color w:val="000000" w:themeColor="text1"/>
          <w:sz w:val="24"/>
          <w:szCs w:val="24"/>
        </w:rPr>
        <w:t>(</w:t>
      </w:r>
      <w:r w:rsidR="00431BBC" w:rsidRPr="008F5482">
        <w:rPr>
          <w:rFonts w:ascii="Arial" w:hAnsi="Arial" w:cs="Arial"/>
          <w:color w:val="000000" w:themeColor="text1"/>
          <w:sz w:val="24"/>
          <w:szCs w:val="24"/>
        </w:rPr>
        <w:t>Scripps Institute of Oceanography).</w:t>
      </w:r>
      <w:ins w:id="503" w:author="alisha saley" w:date="2023-12-02T11:04:00Z">
        <w:r w:rsidR="006A0DAC" w:rsidRPr="008F5482">
          <w:rPr>
            <w:rFonts w:ascii="Arial" w:hAnsi="Arial" w:cs="Arial"/>
            <w:color w:val="000000" w:themeColor="text1"/>
            <w:sz w:val="24"/>
            <w:szCs w:val="24"/>
          </w:rPr>
          <w:t xml:space="preserve"> The median TA </w:t>
        </w:r>
      </w:ins>
      <w:ins w:id="504" w:author="alisha saley" w:date="2023-12-02T11:05:00Z">
        <w:r w:rsidR="006A0DAC" w:rsidRPr="008F5482">
          <w:rPr>
            <w:rFonts w:ascii="Arial" w:hAnsi="Arial" w:cs="Arial"/>
            <w:color w:val="000000" w:themeColor="text1"/>
            <w:sz w:val="24"/>
            <w:szCs w:val="24"/>
          </w:rPr>
          <w:t>value was used to characterize seawater conditions</w:t>
        </w:r>
      </w:ins>
      <w:ins w:id="505" w:author="alisha saley" w:date="2023-12-02T11:03:00Z">
        <w:r w:rsidR="006A0DAC" w:rsidRPr="008F5482">
          <w:rPr>
            <w:rFonts w:ascii="Arial" w:hAnsi="Arial" w:cs="Arial"/>
            <w:sz w:val="24"/>
            <w:szCs w:val="24"/>
            <w:rPrChange w:id="506" w:author="alisha saley" w:date="2023-12-02T11:06:00Z">
              <w:rPr>
                <w:rFonts w:ascii="Arial" w:hAnsi="Arial" w:cs="Arial"/>
              </w:rPr>
            </w:rPrChange>
          </w:rPr>
          <w:t xml:space="preserve"> (average standard error of samples = 1.</w:t>
        </w:r>
      </w:ins>
      <w:ins w:id="507" w:author="alisha saley" w:date="2023-12-02T11:05:00Z">
        <w:r w:rsidR="006A0DAC" w:rsidRPr="008F5482">
          <w:rPr>
            <w:rFonts w:ascii="Arial" w:hAnsi="Arial" w:cs="Arial"/>
            <w:sz w:val="24"/>
            <w:szCs w:val="24"/>
            <w:rPrChange w:id="508" w:author="alisha saley" w:date="2023-12-02T11:06:00Z">
              <w:rPr>
                <w:rFonts w:ascii="Arial" w:hAnsi="Arial" w:cs="Arial"/>
              </w:rPr>
            </w:rPrChange>
          </w:rPr>
          <w:t>0</w:t>
        </w:r>
      </w:ins>
      <w:ins w:id="509" w:author="alisha saley" w:date="2023-12-02T11:03:00Z">
        <w:r w:rsidR="006A0DAC" w:rsidRPr="008F5482">
          <w:rPr>
            <w:rFonts w:ascii="Arial" w:hAnsi="Arial" w:cs="Arial"/>
            <w:sz w:val="24"/>
            <w:szCs w:val="24"/>
            <w:rPrChange w:id="510" w:author="alisha saley" w:date="2023-12-02T11:06:00Z">
              <w:rPr>
                <w:rFonts w:ascii="Arial" w:hAnsi="Arial" w:cs="Arial"/>
              </w:rPr>
            </w:rPrChange>
          </w:rPr>
          <w:t>5 µmol kg</w:t>
        </w:r>
        <w:r w:rsidR="006A0DAC" w:rsidRPr="008F5482">
          <w:rPr>
            <w:rFonts w:ascii="Arial" w:hAnsi="Arial" w:cs="Arial"/>
            <w:sz w:val="24"/>
            <w:szCs w:val="24"/>
            <w:vertAlign w:val="superscript"/>
            <w:rPrChange w:id="511" w:author="alisha saley" w:date="2023-12-02T11:06:00Z">
              <w:rPr>
                <w:rFonts w:ascii="Arial" w:hAnsi="Arial" w:cs="Arial"/>
                <w:vertAlign w:val="superscript"/>
              </w:rPr>
            </w:rPrChange>
          </w:rPr>
          <w:t>-1</w:t>
        </w:r>
        <w:r w:rsidR="006A0DAC" w:rsidRPr="008F5482">
          <w:rPr>
            <w:rFonts w:ascii="Arial" w:hAnsi="Arial" w:cs="Arial"/>
            <w:sz w:val="24"/>
            <w:szCs w:val="24"/>
            <w:rPrChange w:id="512" w:author="alisha saley" w:date="2023-12-02T11:06:00Z">
              <w:rPr>
                <w:rFonts w:ascii="Arial" w:hAnsi="Arial" w:cs="Arial"/>
              </w:rPr>
            </w:rPrChange>
          </w:rPr>
          <w:t>)</w:t>
        </w:r>
      </w:ins>
      <w:ins w:id="513" w:author="alisha saley" w:date="2023-12-02T11:05:00Z">
        <w:r w:rsidR="006A0DAC" w:rsidRPr="008F5482">
          <w:rPr>
            <w:rFonts w:ascii="Arial" w:hAnsi="Arial" w:cs="Arial"/>
            <w:sz w:val="24"/>
            <w:szCs w:val="24"/>
            <w:rPrChange w:id="514" w:author="alisha saley" w:date="2023-12-02T11:06:00Z">
              <w:rPr>
                <w:rFonts w:ascii="Arial" w:hAnsi="Arial" w:cs="Arial"/>
              </w:rPr>
            </w:rPrChange>
          </w:rPr>
          <w:t>.</w:t>
        </w:r>
      </w:ins>
      <w:r w:rsidR="009F0ED4" w:rsidRPr="008F5482">
        <w:rPr>
          <w:rFonts w:ascii="Arial" w:hAnsi="Arial" w:cs="Arial"/>
          <w:sz w:val="24"/>
          <w:szCs w:val="24"/>
        </w:rPr>
        <w:t xml:space="preserve"> </w:t>
      </w:r>
      <w:r w:rsidR="00960064" w:rsidRPr="008F5482">
        <w:rPr>
          <w:rFonts w:ascii="Arial" w:hAnsi="Arial" w:cs="Arial"/>
          <w:sz w:val="24"/>
          <w:szCs w:val="24"/>
        </w:rPr>
        <w:t>Finally, we</w:t>
      </w:r>
      <w:r w:rsidR="00E10FC2" w:rsidRPr="008F5482">
        <w:rPr>
          <w:rFonts w:ascii="Arial" w:hAnsi="Arial" w:cs="Arial"/>
          <w:sz w:val="24"/>
          <w:szCs w:val="24"/>
        </w:rPr>
        <w:t xml:space="preserve"> </w:t>
      </w:r>
      <w:r w:rsidR="006778E6" w:rsidRPr="008F5482">
        <w:rPr>
          <w:rFonts w:ascii="Arial" w:hAnsi="Arial" w:cs="Arial"/>
          <w:sz w:val="24"/>
          <w:szCs w:val="24"/>
        </w:rPr>
        <w:t>used</w:t>
      </w:r>
      <w:r w:rsidR="00125A07" w:rsidRPr="008F5482">
        <w:rPr>
          <w:rFonts w:ascii="Arial" w:hAnsi="Arial" w:cs="Arial"/>
          <w:color w:val="000000" w:themeColor="text1"/>
          <w:sz w:val="24"/>
          <w:szCs w:val="24"/>
        </w:rPr>
        <w:t xml:space="preserve"> </w:t>
      </w:r>
      <w:r w:rsidR="00A24C86" w:rsidRPr="008F5482">
        <w:rPr>
          <w:rFonts w:ascii="Arial" w:hAnsi="Arial" w:cs="Arial"/>
          <w:color w:val="000000" w:themeColor="text1"/>
          <w:sz w:val="24"/>
          <w:szCs w:val="24"/>
        </w:rPr>
        <w:t>measurements</w:t>
      </w:r>
      <w:r w:rsidR="00A24C86" w:rsidRPr="00102217">
        <w:rPr>
          <w:rFonts w:ascii="Arial" w:hAnsi="Arial" w:cs="Arial"/>
          <w:color w:val="000000" w:themeColor="text1"/>
          <w:sz w:val="24"/>
          <w:szCs w:val="24"/>
        </w:rPr>
        <w:t xml:space="preserve"> of </w:t>
      </w:r>
      <w:r w:rsidR="00F42854" w:rsidRPr="00102217">
        <w:rPr>
          <w:rFonts w:ascii="Arial" w:hAnsi="Arial" w:cs="Arial"/>
          <w:color w:val="000000" w:themeColor="text1"/>
          <w:sz w:val="24"/>
          <w:szCs w:val="24"/>
        </w:rPr>
        <w:t xml:space="preserve">seawater </w:t>
      </w:r>
      <w:r w:rsidR="00A24C86" w:rsidRPr="00102217">
        <w:rPr>
          <w:rFonts w:ascii="Arial" w:hAnsi="Arial" w:cs="Arial"/>
          <w:color w:val="000000" w:themeColor="text1"/>
          <w:sz w:val="24"/>
          <w:szCs w:val="24"/>
        </w:rPr>
        <w:t>TA</w:t>
      </w:r>
      <w:r w:rsidR="00B748B4">
        <w:rPr>
          <w:rFonts w:ascii="Arial" w:hAnsi="Arial" w:cs="Arial"/>
          <w:color w:val="000000" w:themeColor="text1"/>
          <w:sz w:val="24"/>
          <w:szCs w:val="24"/>
        </w:rPr>
        <w:t xml:space="preserve"> </w:t>
      </w:r>
      <w:r w:rsidR="00C5017A" w:rsidRPr="00315335">
        <w:rPr>
          <w:rFonts w:ascii="Arial" w:hAnsi="Arial" w:cs="Arial"/>
          <w:color w:val="000000" w:themeColor="text1"/>
          <w:kern w:val="24"/>
        </w:rPr>
        <w:t>(µmol kg</w:t>
      </w:r>
      <w:r w:rsidR="00C5017A" w:rsidRPr="00315335">
        <w:rPr>
          <w:rFonts w:ascii="Arial" w:hAnsi="Arial" w:cs="Arial"/>
          <w:color w:val="000000" w:themeColor="text1"/>
          <w:kern w:val="24"/>
          <w:vertAlign w:val="superscript"/>
        </w:rPr>
        <w:t>-1</w:t>
      </w:r>
      <w:r w:rsidR="00C5017A" w:rsidRPr="00315335">
        <w:rPr>
          <w:rFonts w:ascii="Arial" w:hAnsi="Arial" w:cs="Arial"/>
          <w:color w:val="000000" w:themeColor="text1"/>
          <w:kern w:val="24"/>
        </w:rPr>
        <w:t>)</w:t>
      </w:r>
      <w:r w:rsidR="00A24C86" w:rsidRPr="00102217">
        <w:rPr>
          <w:rFonts w:ascii="Arial" w:hAnsi="Arial" w:cs="Arial"/>
          <w:color w:val="000000" w:themeColor="text1"/>
          <w:sz w:val="24"/>
          <w:szCs w:val="24"/>
        </w:rPr>
        <w:t xml:space="preserve"> and pH</w:t>
      </w:r>
      <w:r w:rsidR="00B748B4">
        <w:rPr>
          <w:rFonts w:ascii="Arial" w:hAnsi="Arial" w:cs="Arial"/>
          <w:color w:val="000000" w:themeColor="text1"/>
          <w:sz w:val="24"/>
          <w:szCs w:val="24"/>
        </w:rPr>
        <w:t xml:space="preserve"> (total scale)</w:t>
      </w:r>
      <w:r w:rsidR="00C5017A">
        <w:rPr>
          <w:rFonts w:ascii="Arial" w:hAnsi="Arial" w:cs="Arial"/>
          <w:color w:val="000000" w:themeColor="text1"/>
          <w:sz w:val="24"/>
          <w:szCs w:val="24"/>
        </w:rPr>
        <w:t xml:space="preserve"> at specified salinities and temperatures to estimate </w:t>
      </w:r>
      <w:r w:rsidR="006444E3" w:rsidRPr="00102217">
        <w:rPr>
          <w:rFonts w:ascii="Arial" w:hAnsi="Arial" w:cs="Arial"/>
          <w:sz w:val="24"/>
          <w:szCs w:val="24"/>
        </w:rPr>
        <w:t xml:space="preserve">the </w:t>
      </w:r>
      <w:r w:rsidR="003668A6">
        <w:rPr>
          <w:rFonts w:ascii="Arial" w:hAnsi="Arial" w:cs="Arial"/>
          <w:sz w:val="24"/>
          <w:szCs w:val="24"/>
        </w:rPr>
        <w:t>remaining</w:t>
      </w:r>
      <w:r w:rsidR="006444E3" w:rsidRPr="00102217">
        <w:rPr>
          <w:rFonts w:ascii="Arial" w:hAnsi="Arial" w:cs="Arial"/>
          <w:sz w:val="24"/>
          <w:szCs w:val="24"/>
        </w:rPr>
        <w:t xml:space="preserve"> seawater carbonate system parameters </w:t>
      </w:r>
      <w:r w:rsidR="006E044C">
        <w:rPr>
          <w:rFonts w:ascii="Arial" w:hAnsi="Arial" w:cs="Arial"/>
          <w:sz w:val="24"/>
          <w:szCs w:val="24"/>
        </w:rPr>
        <w:t>with</w:t>
      </w:r>
      <w:r w:rsidR="006444E3" w:rsidRPr="00102217">
        <w:rPr>
          <w:rFonts w:ascii="Arial" w:hAnsi="Arial" w:cs="Arial"/>
          <w:sz w:val="24"/>
          <w:szCs w:val="24"/>
        </w:rPr>
        <w:t xml:space="preserve"> the </w:t>
      </w:r>
      <w:r w:rsidR="006444E3" w:rsidRPr="00102217">
        <w:rPr>
          <w:rFonts w:ascii="Arial" w:hAnsi="Arial" w:cs="Arial"/>
          <w:i/>
          <w:iCs/>
          <w:sz w:val="24"/>
          <w:szCs w:val="24"/>
        </w:rPr>
        <w:t>seacarb</w:t>
      </w:r>
      <w:r w:rsidR="006444E3" w:rsidRPr="00102217">
        <w:rPr>
          <w:rFonts w:ascii="Arial" w:hAnsi="Arial" w:cs="Arial"/>
          <w:sz w:val="24"/>
          <w:szCs w:val="24"/>
        </w:rPr>
        <w:t xml:space="preserve"> package in </w:t>
      </w:r>
      <w:r w:rsidR="00325F3A">
        <w:rPr>
          <w:rFonts w:ascii="Arial" w:hAnsi="Arial" w:cs="Arial"/>
          <w:sz w:val="24"/>
          <w:szCs w:val="24"/>
        </w:rPr>
        <w:t xml:space="preserve">the software </w:t>
      </w:r>
      <w:r w:rsidR="006444E3" w:rsidRPr="00102217">
        <w:rPr>
          <w:rFonts w:ascii="Arial" w:hAnsi="Arial" w:cs="Arial"/>
          <w:sz w:val="24"/>
          <w:szCs w:val="24"/>
        </w:rPr>
        <w:t xml:space="preserve">R (version 3.3.1). In our </w:t>
      </w:r>
      <w:r w:rsidR="006444E3" w:rsidRPr="00102217">
        <w:rPr>
          <w:rFonts w:ascii="Arial" w:hAnsi="Arial" w:cs="Arial"/>
          <w:i/>
          <w:iCs/>
          <w:sz w:val="24"/>
          <w:szCs w:val="24"/>
        </w:rPr>
        <w:t xml:space="preserve">seacarb </w:t>
      </w:r>
      <w:r w:rsidR="006444E3" w:rsidRPr="00102217">
        <w:rPr>
          <w:rFonts w:ascii="Arial" w:hAnsi="Arial" w:cs="Arial"/>
          <w:sz w:val="24"/>
          <w:szCs w:val="24"/>
        </w:rPr>
        <w:t xml:space="preserve">estimates, </w:t>
      </w:r>
      <w:r w:rsidR="00EE2CFC" w:rsidRPr="00102217">
        <w:rPr>
          <w:rFonts w:ascii="Arial" w:hAnsi="Arial" w:cs="Arial"/>
          <w:sz w:val="24"/>
          <w:szCs w:val="24"/>
        </w:rPr>
        <w:t xml:space="preserve">we used equilibrium constants </w:t>
      </w:r>
      <w:r w:rsidR="00EA60DF">
        <w:rPr>
          <w:rFonts w:ascii="Arial" w:hAnsi="Arial" w:cs="Arial"/>
          <w:sz w:val="24"/>
          <w:szCs w:val="24"/>
        </w:rPr>
        <w:t>from</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2mnm64j2u0","properties":{"formattedCitation":"\\uldash{(Lueker et al. 2000)}","plainCitation":"(Lueker et al. 2000)","dontUpdate":true,"noteIndex":0},"citationItems":[{"id":868,"uris":["http://zotero.org/users/4496705/items/XF4Z3B3T"],"itemData":{"id":868,"type":"article-journal","container-title":"Marine Chemistry","DOI":"10.1016/S0304-4203(00)00022-0","ISSN":"03044203","issue":"1-3","journalAbbreviation":"Marine Chemistry","language":"en","page":"105-119","source":"DOI.org (Crossref)","title":"Ocean pCO2 calculated from dissolved inorganic carbon, alkalinity, and equations for K1 and K2: validation based on laboratory measurements of CO2 in gas and seawater at equilibrium","title-short":"Ocean pCO2 calculated from dissolved inorganic carbon, alkalinity, and equations for K1 and K2","volume":"70","author":[{"family":"Lueker","given":"Timothy J"},{"family":"Dickson","given":"Andrew G"},{"family":"Keeling","given":"Charles D"}],"issued":{"date-parts":[["2000",5]]}}}],"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Lueker et al. 2000</w:t>
      </w:r>
      <w:r w:rsidR="006778E6" w:rsidRPr="00102217">
        <w:rPr>
          <w:rFonts w:ascii="Arial" w:hAnsi="Arial" w:cs="Arial"/>
          <w:sz w:val="24"/>
          <w:szCs w:val="24"/>
        </w:rPr>
        <w:fldChar w:fldCharType="end"/>
      </w:r>
      <w:r w:rsidR="00EA60DF">
        <w:rPr>
          <w:rFonts w:ascii="Arial" w:hAnsi="Arial" w:cs="Arial"/>
          <w:sz w:val="24"/>
          <w:szCs w:val="24"/>
        </w:rPr>
        <w:t xml:space="preserve"> (K</w:t>
      </w:r>
      <w:r w:rsidR="00EA60DF" w:rsidRPr="00EE10BB">
        <w:rPr>
          <w:rFonts w:ascii="Arial" w:hAnsi="Arial" w:cs="Arial"/>
          <w:sz w:val="24"/>
          <w:szCs w:val="24"/>
          <w:vertAlign w:val="subscript"/>
        </w:rPr>
        <w:t>1</w:t>
      </w:r>
      <w:r w:rsidR="00EA60DF">
        <w:rPr>
          <w:rFonts w:ascii="Arial" w:hAnsi="Arial" w:cs="Arial"/>
          <w:sz w:val="24"/>
          <w:szCs w:val="24"/>
        </w:rPr>
        <w:t xml:space="preserve"> and K</w:t>
      </w:r>
      <w:r w:rsidR="00EA60DF" w:rsidRPr="00EE10BB">
        <w:rPr>
          <w:rFonts w:ascii="Arial" w:hAnsi="Arial" w:cs="Arial"/>
          <w:sz w:val="24"/>
          <w:szCs w:val="24"/>
          <w:vertAlign w:val="subscript"/>
        </w:rPr>
        <w:t>2</w:t>
      </w:r>
      <w:r w:rsidR="00EA60DF">
        <w:rPr>
          <w:rFonts w:ascii="Arial" w:hAnsi="Arial" w:cs="Arial"/>
          <w:sz w:val="24"/>
          <w:szCs w:val="24"/>
        </w:rPr>
        <w:t>),</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2njsvmp355","properties":{"formattedCitation":"\\uldash{(Perez and Fraga 1987)}","plainCitation":"(Perez and Fraga 1987)","dontUpdate":true,"noteIndex":0},"citationItems":[{"id":883,"uris":["http://zotero.org/users/4496705/items/CNPKXPB6"],"itemData":{"id":883,"type":"article-journal","container-title":"Marine Chemistry","DOI":"10.1016/0304-4203(87)90036-3","ISSN":"03044203","issue":"2","journalAbbreviation":"Marine Chemistry","language":"en","page":"161-168","source":"DOI.org (Crossref)","title":"Association constant of fluoride and hydrogen ions in seawater","volume":"21","author":[{"family":"Perez","given":"Fiz F"},{"family":"Fraga","given":"F"}],"issued":{"date-parts":[["1987",7]]}}}],"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Perez and Fraga 1987</w:t>
      </w:r>
      <w:r w:rsidR="006778E6" w:rsidRPr="00102217">
        <w:rPr>
          <w:rFonts w:ascii="Arial" w:hAnsi="Arial" w:cs="Arial"/>
          <w:sz w:val="24"/>
          <w:szCs w:val="24"/>
        </w:rPr>
        <w:fldChar w:fldCharType="end"/>
      </w:r>
      <w:r w:rsidR="00EA60DF">
        <w:rPr>
          <w:rFonts w:ascii="Arial" w:hAnsi="Arial" w:cs="Arial"/>
          <w:sz w:val="24"/>
          <w:szCs w:val="24"/>
        </w:rPr>
        <w:t xml:space="preserve"> (K</w:t>
      </w:r>
      <w:r w:rsidR="00A937D7" w:rsidRPr="00EE10BB">
        <w:rPr>
          <w:rFonts w:ascii="Arial" w:hAnsi="Arial" w:cs="Arial"/>
          <w:sz w:val="24"/>
          <w:szCs w:val="24"/>
          <w:vertAlign w:val="subscript"/>
        </w:rPr>
        <w:t>f</w:t>
      </w:r>
      <w:r w:rsidR="00A937D7">
        <w:rPr>
          <w:rFonts w:ascii="Arial" w:hAnsi="Arial" w:cs="Arial"/>
          <w:sz w:val="24"/>
          <w:szCs w:val="24"/>
        </w:rPr>
        <w:t>)</w:t>
      </w:r>
      <w:r w:rsidR="006778E6" w:rsidRPr="00102217">
        <w:rPr>
          <w:rFonts w:ascii="Arial" w:hAnsi="Arial" w:cs="Arial"/>
          <w:sz w:val="24"/>
          <w:szCs w:val="24"/>
        </w:rPr>
        <w:t>,</w:t>
      </w:r>
      <w:r w:rsidR="00A937D7">
        <w:rPr>
          <w:rFonts w:ascii="Arial" w:hAnsi="Arial" w:cs="Arial"/>
          <w:sz w:val="24"/>
          <w:szCs w:val="24"/>
        </w:rPr>
        <w:t xml:space="preserve"> and</w:t>
      </w:r>
      <w:r w:rsidR="006778E6" w:rsidRPr="00102217">
        <w:rPr>
          <w:rFonts w:ascii="Arial" w:hAnsi="Arial" w:cs="Arial"/>
          <w:sz w:val="24"/>
          <w:szCs w:val="24"/>
        </w:rPr>
        <w:t xml:space="preserve"> </w:t>
      </w:r>
      <w:r w:rsidR="006778E6" w:rsidRPr="00102217">
        <w:rPr>
          <w:rFonts w:ascii="Arial" w:hAnsi="Arial" w:cs="Arial"/>
          <w:sz w:val="24"/>
          <w:szCs w:val="24"/>
        </w:rPr>
        <w:fldChar w:fldCharType="begin"/>
      </w:r>
      <w:r w:rsidR="006778E6" w:rsidRPr="00102217">
        <w:rPr>
          <w:rFonts w:ascii="Arial" w:hAnsi="Arial" w:cs="Arial"/>
          <w:sz w:val="24"/>
          <w:szCs w:val="24"/>
        </w:rPr>
        <w:instrText xml:space="preserve"> ADDIN ZOTERO_ITEM CSL_CITATION {"citationID":"a1knru4harg","properties":{"formattedCitation":"\\uldash{(Dickson 1990)}","plainCitation":"(Dickson 1990)","dontUpdate":true,"noteIndex":0},"citationItems":[{"id":882,"uris":["http://zotero.org/users/4496705/items/9X55AJ8M"],"itemData":{"id":882,"type":"article-journal","container-title":"The Journal of Chemical Thermodynamics","DOI":"10.1016/0021-9614(90)90074-Z","ISSN":"00219614","issue":"2","journalAbbreviation":"The Journal of Chemical Thermodynamics","language":"en","page":"113-127","source":"DOI.org (Crossref)","title":"Standard potential of the reaction: , and and the standard acidity constant of the ion HSO4− in synthetic sea water from 273.15 to 318.15 K","title-short":"Standard potential of the reaction","volume":"22","author":[{"family":"Dickson","given":"Andrew G"}],"issued":{"date-parts":[["1990",2]]}}}],"schema":"https://github.com/citation-style-language/schema/raw/master/csl-citation.json"} </w:instrText>
      </w:r>
      <w:r w:rsidR="006778E6" w:rsidRPr="00102217">
        <w:rPr>
          <w:rFonts w:ascii="Arial" w:hAnsi="Arial" w:cs="Arial"/>
          <w:sz w:val="24"/>
          <w:szCs w:val="24"/>
        </w:rPr>
        <w:fldChar w:fldCharType="separate"/>
      </w:r>
      <w:r w:rsidR="006778E6" w:rsidRPr="00102217">
        <w:rPr>
          <w:rFonts w:ascii="Arial" w:hAnsi="Arial" w:cs="Arial"/>
          <w:sz w:val="24"/>
          <w:szCs w:val="24"/>
        </w:rPr>
        <w:t>Dickson 1990</w:t>
      </w:r>
      <w:r w:rsidR="00A937D7">
        <w:rPr>
          <w:rFonts w:ascii="Arial" w:hAnsi="Arial" w:cs="Arial"/>
          <w:sz w:val="24"/>
          <w:szCs w:val="24"/>
        </w:rPr>
        <w:t xml:space="preserve"> (K</w:t>
      </w:r>
      <w:r w:rsidR="00A937D7" w:rsidRPr="00EE10BB">
        <w:rPr>
          <w:rFonts w:ascii="Arial" w:hAnsi="Arial" w:cs="Arial"/>
          <w:sz w:val="24"/>
          <w:szCs w:val="24"/>
          <w:vertAlign w:val="subscript"/>
        </w:rPr>
        <w:t>s</w:t>
      </w:r>
      <w:r w:rsidR="00A937D7">
        <w:rPr>
          <w:rFonts w:ascii="Arial" w:hAnsi="Arial" w:cs="Arial"/>
          <w:sz w:val="24"/>
          <w:szCs w:val="24"/>
        </w:rPr>
        <w:t>)</w:t>
      </w:r>
      <w:r w:rsidR="006778E6" w:rsidRPr="00102217">
        <w:rPr>
          <w:rFonts w:ascii="Arial" w:hAnsi="Arial" w:cs="Arial"/>
          <w:sz w:val="24"/>
          <w:szCs w:val="24"/>
        </w:rPr>
        <w:fldChar w:fldCharType="end"/>
      </w:r>
      <w:r w:rsidR="006778E6" w:rsidRPr="00102217">
        <w:rPr>
          <w:rFonts w:ascii="Arial" w:hAnsi="Arial" w:cs="Arial"/>
          <w:sz w:val="24"/>
          <w:szCs w:val="24"/>
        </w:rPr>
        <w:t>.</w:t>
      </w:r>
      <w:r w:rsidR="007F1744" w:rsidRPr="00102217">
        <w:rPr>
          <w:rFonts w:ascii="Arial" w:hAnsi="Arial" w:cs="Arial"/>
          <w:sz w:val="24"/>
          <w:szCs w:val="24"/>
        </w:rPr>
        <w:t xml:space="preserve"> For simplicity, we refer to the seawater carbonate system in terms of </w:t>
      </w:r>
      <w:r w:rsidR="00A47AF1">
        <w:rPr>
          <w:rFonts w:ascii="Arial" w:hAnsi="Arial" w:cs="Arial"/>
          <w:sz w:val="24"/>
          <w:szCs w:val="24"/>
        </w:rPr>
        <w:t>TA</w:t>
      </w:r>
      <w:r w:rsidR="007F1744" w:rsidRPr="00102217">
        <w:rPr>
          <w:rFonts w:ascii="Arial" w:hAnsi="Arial" w:cs="Arial"/>
          <w:sz w:val="24"/>
          <w:szCs w:val="24"/>
        </w:rPr>
        <w:t xml:space="preserve">, </w:t>
      </w:r>
      <w:r w:rsidR="00EA4C8F" w:rsidRPr="00102217">
        <w:rPr>
          <w:rFonts w:ascii="Arial" w:hAnsi="Arial" w:cs="Arial"/>
          <w:sz w:val="24"/>
          <w:szCs w:val="24"/>
        </w:rPr>
        <w:t xml:space="preserve">though additional </w:t>
      </w:r>
      <w:r w:rsidR="00A47AF1">
        <w:rPr>
          <w:rFonts w:ascii="Arial" w:hAnsi="Arial" w:cs="Arial"/>
          <w:sz w:val="24"/>
          <w:szCs w:val="24"/>
        </w:rPr>
        <w:t xml:space="preserve">carbonate system </w:t>
      </w:r>
      <w:r w:rsidR="00EA4C8F" w:rsidRPr="00102217">
        <w:rPr>
          <w:rFonts w:ascii="Arial" w:hAnsi="Arial" w:cs="Arial"/>
          <w:sz w:val="24"/>
          <w:szCs w:val="24"/>
        </w:rPr>
        <w:t>parameters</w:t>
      </w:r>
      <w:r w:rsidR="00C26137" w:rsidRPr="00102217">
        <w:rPr>
          <w:rFonts w:ascii="Arial" w:hAnsi="Arial" w:cs="Arial"/>
          <w:sz w:val="24"/>
          <w:szCs w:val="24"/>
        </w:rPr>
        <w:t xml:space="preserve"> </w:t>
      </w:r>
      <w:r w:rsidR="000D7982">
        <w:rPr>
          <w:rFonts w:ascii="Arial" w:hAnsi="Arial" w:cs="Arial"/>
          <w:sz w:val="24"/>
          <w:szCs w:val="24"/>
        </w:rPr>
        <w:t xml:space="preserve">vary in conjunction with shifts in alkalinity </w:t>
      </w:r>
      <w:r w:rsidR="000D7982" w:rsidRPr="00102217">
        <w:rPr>
          <w:rFonts w:ascii="Arial" w:hAnsi="Arial" w:cs="Arial"/>
          <w:sz w:val="24"/>
          <w:szCs w:val="24"/>
        </w:rPr>
        <w:t>(Table S</w:t>
      </w:r>
      <w:r w:rsidR="00E619F5">
        <w:rPr>
          <w:rFonts w:ascii="Arial" w:hAnsi="Arial" w:cs="Arial"/>
          <w:sz w:val="24"/>
          <w:szCs w:val="24"/>
        </w:rPr>
        <w:t>5</w:t>
      </w:r>
      <w:r w:rsidR="000D7982">
        <w:rPr>
          <w:rFonts w:ascii="Arial" w:hAnsi="Arial" w:cs="Arial"/>
          <w:sz w:val="24"/>
          <w:szCs w:val="24"/>
        </w:rPr>
        <w:t>), some of which</w:t>
      </w:r>
      <w:r w:rsidR="008D20E6">
        <w:rPr>
          <w:rFonts w:ascii="Arial" w:hAnsi="Arial" w:cs="Arial"/>
          <w:sz w:val="24"/>
          <w:szCs w:val="24"/>
        </w:rPr>
        <w:t xml:space="preserve"> may </w:t>
      </w:r>
      <w:r w:rsidR="00EE1F4F" w:rsidRPr="00102217">
        <w:rPr>
          <w:rFonts w:ascii="Arial" w:hAnsi="Arial" w:cs="Arial"/>
          <w:sz w:val="24"/>
          <w:szCs w:val="24"/>
        </w:rPr>
        <w:t xml:space="preserve">influence oyster growth </w:t>
      </w:r>
      <w:r w:rsidR="000617C8">
        <w:rPr>
          <w:rFonts w:ascii="Arial" w:hAnsi="Arial" w:cs="Arial"/>
          <w:sz w:val="24"/>
          <w:szCs w:val="24"/>
        </w:rPr>
        <w:t>separate</w:t>
      </w:r>
      <w:r w:rsidR="003F7DE4">
        <w:rPr>
          <w:rFonts w:ascii="Arial" w:hAnsi="Arial" w:cs="Arial"/>
          <w:sz w:val="24"/>
          <w:szCs w:val="24"/>
        </w:rPr>
        <w:t>ly</w:t>
      </w:r>
      <w:r w:rsidR="00EE1F4F" w:rsidRPr="00102217">
        <w:rPr>
          <w:rFonts w:ascii="Arial" w:hAnsi="Arial" w:cs="Arial"/>
          <w:sz w:val="24"/>
          <w:szCs w:val="24"/>
        </w:rPr>
        <w:t xml:space="preserve"> </w:t>
      </w:r>
      <w:r w:rsidR="002B0277">
        <w:rPr>
          <w:rFonts w:ascii="Arial" w:hAnsi="Arial" w:cs="Arial"/>
          <w:sz w:val="24"/>
          <w:szCs w:val="24"/>
        </w:rPr>
        <w:t>from</w:t>
      </w:r>
      <w:r w:rsidR="00C26137" w:rsidRPr="00102217">
        <w:rPr>
          <w:rFonts w:ascii="Arial" w:hAnsi="Arial" w:cs="Arial"/>
          <w:sz w:val="24"/>
          <w:szCs w:val="24"/>
        </w:rPr>
        <w:t xml:space="preserve"> </w:t>
      </w:r>
      <w:r w:rsidR="00960064">
        <w:rPr>
          <w:rFonts w:ascii="Arial" w:hAnsi="Arial" w:cs="Arial"/>
          <w:sz w:val="24"/>
          <w:szCs w:val="24"/>
        </w:rPr>
        <w:t xml:space="preserve">salinity and </w:t>
      </w:r>
      <w:r w:rsidR="00C26137" w:rsidRPr="00102217">
        <w:rPr>
          <w:rFonts w:ascii="Arial" w:hAnsi="Arial" w:cs="Arial"/>
          <w:sz w:val="24"/>
          <w:szCs w:val="24"/>
        </w:rPr>
        <w:t>TA</w:t>
      </w:r>
      <w:r w:rsidR="00EE1F4F" w:rsidRPr="00102217">
        <w:rPr>
          <w:rFonts w:ascii="Arial" w:hAnsi="Arial" w:cs="Arial"/>
          <w:sz w:val="24"/>
          <w:szCs w:val="24"/>
        </w:rPr>
        <w:t>.</w:t>
      </w:r>
    </w:p>
    <w:p w14:paraId="64233DD8" w14:textId="48F2394F" w:rsidR="005F5E19" w:rsidRPr="00102217" w:rsidRDefault="005F5E19" w:rsidP="0080242F">
      <w:pPr>
        <w:pStyle w:val="NoSpacing"/>
        <w:spacing w:line="480" w:lineRule="auto"/>
        <w:rPr>
          <w:rFonts w:ascii="Arial" w:hAnsi="Arial" w:cs="Arial"/>
          <w:color w:val="000000" w:themeColor="text1"/>
          <w:sz w:val="24"/>
          <w:szCs w:val="24"/>
        </w:rPr>
      </w:pPr>
    </w:p>
    <w:p w14:paraId="6B1F7796" w14:textId="42506048" w:rsidR="006826E7" w:rsidRDefault="00A52249" w:rsidP="0080242F">
      <w:pPr>
        <w:pStyle w:val="NoSpacing"/>
        <w:spacing w:line="480" w:lineRule="auto"/>
        <w:rPr>
          <w:rFonts w:ascii="Arial" w:hAnsi="Arial" w:cs="Arial"/>
          <w:color w:val="000000" w:themeColor="text1"/>
          <w:sz w:val="24"/>
          <w:szCs w:val="24"/>
        </w:rPr>
      </w:pPr>
      <w:r w:rsidRPr="00102217">
        <w:rPr>
          <w:rFonts w:ascii="Arial" w:hAnsi="Arial" w:cs="Arial"/>
          <w:b/>
          <w:bCs/>
          <w:sz w:val="24"/>
          <w:szCs w:val="24"/>
        </w:rPr>
        <w:t>Chemical manipulation of seawater—</w:t>
      </w:r>
      <w:r w:rsidR="00AF216A" w:rsidRPr="006C70B2">
        <w:rPr>
          <w:rFonts w:ascii="Arial" w:hAnsi="Arial" w:cs="Arial"/>
          <w:bCs/>
          <w:sz w:val="24"/>
          <w:szCs w:val="24"/>
        </w:rPr>
        <w:t xml:space="preserve"> </w:t>
      </w:r>
      <w:r w:rsidR="00AF216A">
        <w:rPr>
          <w:rFonts w:ascii="Arial" w:hAnsi="Arial" w:cs="Arial"/>
          <w:sz w:val="24"/>
          <w:szCs w:val="24"/>
        </w:rPr>
        <w:t xml:space="preserve">Seawater chemical </w:t>
      </w:r>
      <w:r w:rsidR="00A86BA8">
        <w:rPr>
          <w:rFonts w:ascii="Arial" w:hAnsi="Arial" w:cs="Arial"/>
          <w:sz w:val="24"/>
          <w:szCs w:val="24"/>
        </w:rPr>
        <w:t>conditions</w:t>
      </w:r>
      <w:r w:rsidR="00AF216A">
        <w:rPr>
          <w:rFonts w:ascii="Arial" w:hAnsi="Arial" w:cs="Arial"/>
          <w:sz w:val="24"/>
          <w:szCs w:val="24"/>
        </w:rPr>
        <w:t xml:space="preserve"> at the beginning of the experiment and at each water change were established as follows</w:t>
      </w:r>
      <w:r w:rsidR="00CF2A5F">
        <w:rPr>
          <w:rFonts w:ascii="Arial" w:hAnsi="Arial" w:cs="Arial"/>
          <w:sz w:val="24"/>
          <w:szCs w:val="24"/>
        </w:rPr>
        <w:t xml:space="preserve">. </w:t>
      </w:r>
      <w:r w:rsidR="00F4770B">
        <w:rPr>
          <w:rFonts w:ascii="Arial" w:hAnsi="Arial" w:cs="Arial"/>
          <w:sz w:val="24"/>
          <w:szCs w:val="24"/>
        </w:rPr>
        <w:t>W</w:t>
      </w:r>
      <w:r w:rsidR="004727EE" w:rsidRPr="00102217">
        <w:rPr>
          <w:rFonts w:ascii="Arial" w:hAnsi="Arial" w:cs="Arial"/>
          <w:sz w:val="24"/>
          <w:szCs w:val="24"/>
        </w:rPr>
        <w:t>e</w:t>
      </w:r>
      <w:r w:rsidR="00677B9C" w:rsidRPr="00102217">
        <w:rPr>
          <w:rFonts w:ascii="Arial" w:hAnsi="Arial" w:cs="Arial"/>
          <w:sz w:val="24"/>
          <w:szCs w:val="24"/>
        </w:rPr>
        <w:t xml:space="preserve"> </w:t>
      </w:r>
      <w:r w:rsidR="00F4770B">
        <w:rPr>
          <w:rFonts w:ascii="Arial" w:hAnsi="Arial" w:cs="Arial"/>
          <w:sz w:val="24"/>
          <w:szCs w:val="24"/>
        </w:rPr>
        <w:t xml:space="preserve">first </w:t>
      </w:r>
      <w:r w:rsidR="004706B3" w:rsidRPr="00102217">
        <w:rPr>
          <w:rFonts w:ascii="Arial" w:hAnsi="Arial" w:cs="Arial"/>
          <w:sz w:val="24"/>
          <w:szCs w:val="24"/>
        </w:rPr>
        <w:t>depleted</w:t>
      </w:r>
      <w:r w:rsidR="00677B9C" w:rsidRPr="00102217">
        <w:rPr>
          <w:rFonts w:ascii="Arial" w:hAnsi="Arial" w:cs="Arial"/>
          <w:sz w:val="24"/>
          <w:szCs w:val="24"/>
        </w:rPr>
        <w:t xml:space="preserve"> seawater</w:t>
      </w:r>
      <w:r w:rsidR="004706B3" w:rsidRPr="00102217">
        <w:rPr>
          <w:rFonts w:ascii="Arial" w:hAnsi="Arial" w:cs="Arial"/>
          <w:sz w:val="24"/>
          <w:szCs w:val="24"/>
        </w:rPr>
        <w:t xml:space="preserve"> TA to negligible concentratio</w:t>
      </w:r>
      <w:r w:rsidR="005E549F" w:rsidRPr="00102217">
        <w:rPr>
          <w:rFonts w:ascii="Arial" w:hAnsi="Arial" w:cs="Arial"/>
          <w:sz w:val="24"/>
          <w:szCs w:val="24"/>
        </w:rPr>
        <w:t>ns</w:t>
      </w:r>
      <w:r w:rsidR="007D2804" w:rsidRPr="00102217">
        <w:rPr>
          <w:rFonts w:ascii="Arial" w:hAnsi="Arial" w:cs="Arial"/>
          <w:sz w:val="24"/>
          <w:szCs w:val="24"/>
        </w:rPr>
        <w:t xml:space="preserve"> in large sumps (n = 4</w:t>
      </w:r>
      <w:r w:rsidR="00E25C69">
        <w:rPr>
          <w:rFonts w:ascii="Arial" w:hAnsi="Arial" w:cs="Arial"/>
          <w:sz w:val="24"/>
          <w:szCs w:val="24"/>
        </w:rPr>
        <w:t xml:space="preserve"> sumps</w:t>
      </w:r>
      <w:r w:rsidR="007D2804" w:rsidRPr="00102217">
        <w:rPr>
          <w:rFonts w:ascii="Arial" w:hAnsi="Arial" w:cs="Arial"/>
          <w:sz w:val="24"/>
          <w:szCs w:val="24"/>
        </w:rPr>
        <w:t>/water change)</w:t>
      </w:r>
      <w:r w:rsidR="004706B3" w:rsidRPr="00102217">
        <w:rPr>
          <w:rFonts w:ascii="Arial" w:hAnsi="Arial" w:cs="Arial"/>
          <w:sz w:val="24"/>
          <w:szCs w:val="24"/>
        </w:rPr>
        <w:t xml:space="preserve"> by adding hydrochloric acid </w:t>
      </w:r>
      <w:r w:rsidR="00F4770B">
        <w:rPr>
          <w:rFonts w:ascii="Arial" w:hAnsi="Arial" w:cs="Arial"/>
          <w:sz w:val="24"/>
          <w:szCs w:val="24"/>
        </w:rPr>
        <w:t>(HCl) to drive the carbonate system reactions towards CO</w:t>
      </w:r>
      <w:r w:rsidR="00F4770B">
        <w:rPr>
          <w:rFonts w:ascii="Arial" w:hAnsi="Arial" w:cs="Arial"/>
          <w:sz w:val="24"/>
          <w:szCs w:val="24"/>
          <w:vertAlign w:val="subscript"/>
        </w:rPr>
        <w:t>2</w:t>
      </w:r>
      <w:r w:rsidR="00F4770B">
        <w:rPr>
          <w:rFonts w:ascii="Arial" w:hAnsi="Arial" w:cs="Arial"/>
          <w:sz w:val="24"/>
          <w:szCs w:val="24"/>
        </w:rPr>
        <w:t>, which then off-gassed over two days in conjunction with</w:t>
      </w:r>
      <w:r w:rsidR="00F4770B" w:rsidRPr="00102217">
        <w:rPr>
          <w:rFonts w:ascii="Arial" w:hAnsi="Arial" w:cs="Arial"/>
          <w:sz w:val="24"/>
          <w:szCs w:val="24"/>
        </w:rPr>
        <w:t xml:space="preserve"> </w:t>
      </w:r>
      <w:r w:rsidR="005E549F" w:rsidRPr="00102217">
        <w:rPr>
          <w:rFonts w:ascii="Arial" w:hAnsi="Arial" w:cs="Arial"/>
          <w:sz w:val="24"/>
          <w:szCs w:val="24"/>
        </w:rPr>
        <w:t xml:space="preserve">strong bubbling </w:t>
      </w:r>
      <w:r w:rsidR="004F3066" w:rsidRPr="00102217">
        <w:rPr>
          <w:rFonts w:ascii="Arial" w:hAnsi="Arial" w:cs="Arial"/>
          <w:sz w:val="24"/>
          <w:szCs w:val="24"/>
        </w:rPr>
        <w:t>with air</w:t>
      </w:r>
      <w:r w:rsidR="00D26750" w:rsidRPr="00102217">
        <w:rPr>
          <w:rFonts w:ascii="Arial" w:hAnsi="Arial" w:cs="Arial"/>
          <w:color w:val="000000" w:themeColor="text1"/>
          <w:sz w:val="24"/>
          <w:szCs w:val="24"/>
        </w:rPr>
        <w:t xml:space="preserve">. </w:t>
      </w:r>
      <w:r w:rsidR="00FB38ED" w:rsidRPr="00102217">
        <w:rPr>
          <w:rFonts w:ascii="Arial" w:hAnsi="Arial" w:cs="Arial"/>
          <w:color w:val="000000" w:themeColor="text1"/>
          <w:sz w:val="24"/>
          <w:szCs w:val="24"/>
        </w:rPr>
        <w:t xml:space="preserve">We then </w:t>
      </w:r>
      <w:r w:rsidR="000204E6" w:rsidRPr="00102217">
        <w:rPr>
          <w:rFonts w:ascii="Arial" w:hAnsi="Arial" w:cs="Arial"/>
          <w:color w:val="000000" w:themeColor="text1"/>
          <w:sz w:val="24"/>
          <w:szCs w:val="24"/>
        </w:rPr>
        <w:t xml:space="preserve">mixed </w:t>
      </w:r>
      <w:r w:rsidR="00651508">
        <w:rPr>
          <w:rFonts w:ascii="Arial" w:hAnsi="Arial" w:cs="Arial"/>
          <w:color w:val="000000" w:themeColor="text1"/>
          <w:sz w:val="24"/>
          <w:szCs w:val="24"/>
        </w:rPr>
        <w:t>th</w:t>
      </w:r>
      <w:r w:rsidR="00F4770B">
        <w:rPr>
          <w:rFonts w:ascii="Arial" w:hAnsi="Arial" w:cs="Arial"/>
          <w:color w:val="000000" w:themeColor="text1"/>
          <w:sz w:val="24"/>
          <w:szCs w:val="24"/>
        </w:rPr>
        <w:t>e</w:t>
      </w:r>
      <w:r w:rsidR="00651508">
        <w:rPr>
          <w:rFonts w:ascii="Arial" w:hAnsi="Arial" w:cs="Arial"/>
          <w:color w:val="000000" w:themeColor="text1"/>
          <w:sz w:val="24"/>
          <w:szCs w:val="24"/>
        </w:rPr>
        <w:t xml:space="preserve"> </w:t>
      </w:r>
      <w:r w:rsidR="00F4770B">
        <w:rPr>
          <w:rFonts w:ascii="Arial" w:hAnsi="Arial" w:cs="Arial"/>
          <w:color w:val="000000" w:themeColor="text1"/>
          <w:sz w:val="24"/>
          <w:szCs w:val="24"/>
        </w:rPr>
        <w:t>TA</w:t>
      </w:r>
      <w:r w:rsidR="00F46DBE">
        <w:rPr>
          <w:rFonts w:ascii="Arial" w:hAnsi="Arial" w:cs="Arial"/>
          <w:color w:val="000000" w:themeColor="text1"/>
          <w:sz w:val="24"/>
          <w:szCs w:val="24"/>
        </w:rPr>
        <w:t>-depleted</w:t>
      </w:r>
      <w:r w:rsidR="00F4770B" w:rsidRPr="00102217">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seawater with distilled fresh</w:t>
      </w:r>
      <w:r w:rsidR="00F46DBE">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 xml:space="preserve">water </w:t>
      </w:r>
      <w:r w:rsidR="00F4770B">
        <w:rPr>
          <w:rFonts w:ascii="Arial" w:hAnsi="Arial" w:cs="Arial"/>
          <w:color w:val="000000" w:themeColor="text1"/>
          <w:sz w:val="24"/>
          <w:szCs w:val="24"/>
        </w:rPr>
        <w:t xml:space="preserve">and </w:t>
      </w:r>
      <w:r w:rsidR="00F4770B" w:rsidRPr="00102217">
        <w:rPr>
          <w:rFonts w:ascii="Arial" w:hAnsi="Arial" w:cs="Arial"/>
          <w:color w:val="000000" w:themeColor="text1"/>
          <w:sz w:val="24"/>
          <w:szCs w:val="24"/>
        </w:rPr>
        <w:lastRenderedPageBreak/>
        <w:t>premade solutions of NaHCO</w:t>
      </w:r>
      <w:r w:rsidR="00F4770B" w:rsidRPr="00102217">
        <w:rPr>
          <w:rFonts w:ascii="Arial" w:hAnsi="Arial" w:cs="Arial"/>
          <w:color w:val="000000" w:themeColor="text1"/>
          <w:sz w:val="24"/>
          <w:szCs w:val="24"/>
          <w:vertAlign w:val="subscript"/>
        </w:rPr>
        <w:t>3</w:t>
      </w:r>
      <w:r w:rsidR="00F4770B" w:rsidRPr="00102217">
        <w:rPr>
          <w:rFonts w:ascii="Arial" w:hAnsi="Arial" w:cs="Arial"/>
          <w:color w:val="000000" w:themeColor="text1"/>
          <w:sz w:val="24"/>
          <w:szCs w:val="24"/>
        </w:rPr>
        <w:t xml:space="preserve"> (sodium bicarbonate) and Na</w:t>
      </w:r>
      <w:r w:rsidR="00F4770B" w:rsidRPr="00102217">
        <w:rPr>
          <w:rFonts w:ascii="Arial" w:hAnsi="Arial" w:cs="Arial"/>
          <w:color w:val="000000" w:themeColor="text1"/>
          <w:sz w:val="24"/>
          <w:szCs w:val="24"/>
          <w:vertAlign w:val="subscript"/>
        </w:rPr>
        <w:t>2</w:t>
      </w:r>
      <w:r w:rsidR="00F4770B" w:rsidRPr="00102217">
        <w:rPr>
          <w:rFonts w:ascii="Arial" w:hAnsi="Arial" w:cs="Arial"/>
          <w:color w:val="000000" w:themeColor="text1"/>
          <w:sz w:val="24"/>
          <w:szCs w:val="24"/>
        </w:rPr>
        <w:t>CO</w:t>
      </w:r>
      <w:r w:rsidR="00F4770B" w:rsidRPr="00102217">
        <w:rPr>
          <w:rFonts w:ascii="Arial" w:hAnsi="Arial" w:cs="Arial"/>
          <w:color w:val="000000" w:themeColor="text1"/>
          <w:sz w:val="24"/>
          <w:szCs w:val="24"/>
          <w:vertAlign w:val="subscript"/>
        </w:rPr>
        <w:t xml:space="preserve">3 </w:t>
      </w:r>
      <w:r w:rsidR="00F4770B" w:rsidRPr="00102217">
        <w:rPr>
          <w:rFonts w:ascii="Arial" w:hAnsi="Arial" w:cs="Arial"/>
          <w:color w:val="000000" w:themeColor="text1"/>
          <w:sz w:val="24"/>
          <w:szCs w:val="24"/>
        </w:rPr>
        <w:t xml:space="preserve">(sodium carbonate) with HCl </w:t>
      </w:r>
      <w:r w:rsidR="00F4770B" w:rsidRPr="00102217">
        <w:rPr>
          <w:rFonts w:ascii="Arial" w:hAnsi="Arial" w:cs="Arial"/>
          <w:color w:val="000000" w:themeColor="text1"/>
          <w:sz w:val="24"/>
          <w:szCs w:val="24"/>
        </w:rPr>
        <w:fldChar w:fldCharType="begin"/>
      </w:r>
      <w:r w:rsidR="00626278">
        <w:rPr>
          <w:rFonts w:ascii="Arial" w:hAnsi="Arial" w:cs="Arial"/>
          <w:color w:val="000000" w:themeColor="text1"/>
          <w:sz w:val="24"/>
          <w:szCs w:val="24"/>
        </w:rPr>
        <w:instrText xml:space="preserve"> ADDIN ZOTERO_ITEM CSL_CITATION {"citationID":"a196r8jac74","properties":{"formattedCitation":"(Waldbusser et al. 2015, Ninokawa et al. In review)","plainCitation":"(Waldbusser et al. 2015, Ninokawa et al. In review)","dontUpdate":true,"noteIndex":0},"citationItems":[{"id":242,"uris":["http://zotero.org/users/4496705/items/UXDMHW76"],"itemData":{"id":242,"type":"article-journal","container-title":"PLOS ONE","DOI":"10.1371/journal.pone.0128376","ISSN":"1932-6203","issue":"6","journalAbbreviation":"PLoS ONE","language":"en","page":"e0128376","source":"DOI.org (Crossref)","title":"Ocean Acidification Has Multiple Modes of Action on Bivalve Larvae","volume":"10","author":[{"family":"Waldbusser","given":"George G."},{"family":"Hales","given":"Burke"},{"family":"Langdon","given":"Chris J."},{"family":"Haley","given":"Brian A."},{"family":"Schrader","given":"Paul"},{"family":"Brunner","given":"Elizabeth L."},{"family":"Gray","given":"Matthew W."},{"family":"Miller","given":"Cale A."},{"family":"Gimenez","given":"Iria"},{"family":"Hutchinson","given":"Greg"}],"editor":[{"family":"Ross","given":"Pauline"}],"issued":{"date-parts":[["2015",6,10]]}}},{"id":224,"uris":["http://zotero.org/users/4496705/items/7C95AYKX"],"itemData":{"id":224,"type":"article-journal","container-title":"Communications Earth &amp; Environment","title":"Multiple carbonate system parameters independently govern shell formation in a marine mussel","author":[{"family":"Ninokawa","given":"A. T."},{"family":"Saley","given":"A. M."},{"family":"Shalchi","given":"R."},{"family":"Gaylord","given":"B. M."}],"issued":{"literal":"In review"}}}],"schema":"https://github.com/citation-style-language/schema/raw/master/csl-citation.json"} </w:instrText>
      </w:r>
      <w:r w:rsidR="00F4770B" w:rsidRPr="00102217">
        <w:rPr>
          <w:rFonts w:ascii="Arial" w:hAnsi="Arial" w:cs="Arial"/>
          <w:color w:val="000000" w:themeColor="text1"/>
          <w:sz w:val="24"/>
          <w:szCs w:val="24"/>
        </w:rPr>
        <w:fldChar w:fldCharType="end"/>
      </w:r>
      <w:r w:rsidR="00F4770B">
        <w:rPr>
          <w:rFonts w:ascii="Arial" w:hAnsi="Arial" w:cs="Arial"/>
          <w:color w:val="000000" w:themeColor="text1"/>
          <w:sz w:val="24"/>
          <w:szCs w:val="24"/>
        </w:rPr>
        <w:t>to</w:t>
      </w:r>
      <w:r w:rsidR="00F4770B" w:rsidRPr="00102217">
        <w:rPr>
          <w:rFonts w:ascii="Arial" w:hAnsi="Arial" w:cs="Arial"/>
          <w:color w:val="000000" w:themeColor="text1"/>
          <w:sz w:val="24"/>
          <w:szCs w:val="24"/>
        </w:rPr>
        <w:t xml:space="preserve"> </w:t>
      </w:r>
      <w:r w:rsidR="000204E6" w:rsidRPr="00102217">
        <w:rPr>
          <w:rFonts w:ascii="Arial" w:hAnsi="Arial" w:cs="Arial"/>
          <w:color w:val="000000" w:themeColor="text1"/>
          <w:sz w:val="24"/>
          <w:szCs w:val="24"/>
        </w:rPr>
        <w:t xml:space="preserve">adjust the carbonate system </w:t>
      </w:r>
      <w:r w:rsidR="00F4770B">
        <w:rPr>
          <w:rFonts w:ascii="Arial" w:hAnsi="Arial" w:cs="Arial"/>
          <w:color w:val="000000" w:themeColor="text1"/>
          <w:sz w:val="24"/>
          <w:szCs w:val="24"/>
        </w:rPr>
        <w:t xml:space="preserve">back </w:t>
      </w:r>
      <w:r w:rsidR="000204E6" w:rsidRPr="00102217">
        <w:rPr>
          <w:rFonts w:ascii="Arial" w:hAnsi="Arial" w:cs="Arial"/>
          <w:color w:val="000000" w:themeColor="text1"/>
          <w:sz w:val="24"/>
          <w:szCs w:val="24"/>
        </w:rPr>
        <w:t xml:space="preserve">to desired </w:t>
      </w:r>
      <w:r w:rsidR="00F4770B">
        <w:rPr>
          <w:rFonts w:ascii="Arial" w:hAnsi="Arial" w:cs="Arial"/>
          <w:color w:val="000000" w:themeColor="text1"/>
          <w:sz w:val="24"/>
          <w:szCs w:val="24"/>
        </w:rPr>
        <w:t xml:space="preserve">salinity and </w:t>
      </w:r>
      <w:r w:rsidR="000204E6" w:rsidRPr="00102217">
        <w:rPr>
          <w:rFonts w:ascii="Arial" w:hAnsi="Arial" w:cs="Arial"/>
          <w:color w:val="000000" w:themeColor="text1"/>
          <w:sz w:val="24"/>
          <w:szCs w:val="24"/>
        </w:rPr>
        <w:t xml:space="preserve">TA </w:t>
      </w:r>
      <w:r w:rsidR="00F4770B">
        <w:rPr>
          <w:rFonts w:ascii="Arial" w:hAnsi="Arial" w:cs="Arial"/>
          <w:color w:val="000000" w:themeColor="text1"/>
          <w:sz w:val="24"/>
          <w:szCs w:val="24"/>
        </w:rPr>
        <w:t xml:space="preserve">levels </w:t>
      </w:r>
      <w:r w:rsidR="00F4770B" w:rsidRPr="00102217">
        <w:rPr>
          <w:rFonts w:ascii="Arial" w:hAnsi="Arial" w:cs="Arial"/>
          <w:color w:val="000000" w:themeColor="text1"/>
          <w:sz w:val="24"/>
          <w:szCs w:val="24"/>
          <w:u w:val="dash"/>
        </w:rPr>
        <w:t>(Waldbusser et al. 2015, Ninokawa et al. in review)</w:t>
      </w:r>
      <w:r w:rsidR="00F4770B">
        <w:rPr>
          <w:rFonts w:ascii="Arial" w:hAnsi="Arial" w:cs="Arial"/>
          <w:color w:val="000000" w:themeColor="text1"/>
          <w:sz w:val="24"/>
          <w:szCs w:val="24"/>
        </w:rPr>
        <w:t>.</w:t>
      </w:r>
      <w:r w:rsidR="009C6823">
        <w:rPr>
          <w:rFonts w:ascii="Arial" w:hAnsi="Arial" w:cs="Arial"/>
          <w:color w:val="000000" w:themeColor="text1"/>
          <w:sz w:val="24"/>
          <w:szCs w:val="24"/>
        </w:rPr>
        <w:t xml:space="preserve"> </w:t>
      </w:r>
    </w:p>
    <w:p w14:paraId="1D2D43E0" w14:textId="3AF629B0" w:rsidR="00C2395C" w:rsidRDefault="00C2395C" w:rsidP="0080242F">
      <w:pPr>
        <w:pStyle w:val="NoSpacing"/>
        <w:spacing w:line="480" w:lineRule="auto"/>
        <w:rPr>
          <w:rFonts w:ascii="Arial" w:hAnsi="Arial" w:cs="Arial"/>
          <w:color w:val="000000" w:themeColor="text1"/>
          <w:sz w:val="24"/>
          <w:szCs w:val="24"/>
        </w:rPr>
      </w:pPr>
    </w:p>
    <w:p w14:paraId="4CF6B4FA" w14:textId="40233D31" w:rsidR="00672BEE" w:rsidRDefault="0001532D" w:rsidP="0080242F">
      <w:pPr>
        <w:pStyle w:val="NoSpacing"/>
        <w:spacing w:line="480" w:lineRule="auto"/>
        <w:rPr>
          <w:rFonts w:ascii="Arial" w:hAnsi="Arial" w:cs="Arial"/>
          <w:color w:val="000000" w:themeColor="text1"/>
          <w:sz w:val="24"/>
          <w:szCs w:val="24"/>
        </w:rPr>
      </w:pPr>
      <w:r>
        <w:rPr>
          <w:noProof/>
        </w:rPr>
        <w:lastRenderedPageBreak/>
        <mc:AlternateContent>
          <mc:Choice Requires="wpg">
            <w:drawing>
              <wp:anchor distT="0" distB="0" distL="114300" distR="114300" simplePos="0" relativeHeight="251728903" behindDoc="0" locked="0" layoutInCell="1" allowOverlap="1" wp14:anchorId="5888C8BE" wp14:editId="23BA3FB4">
                <wp:simplePos x="0" y="0"/>
                <wp:positionH relativeFrom="column">
                  <wp:posOffset>156845</wp:posOffset>
                </wp:positionH>
                <wp:positionV relativeFrom="paragraph">
                  <wp:posOffset>285115</wp:posOffset>
                </wp:positionV>
                <wp:extent cx="6108700" cy="7658735"/>
                <wp:effectExtent l="0" t="0" r="6350" b="0"/>
                <wp:wrapTopAndBottom/>
                <wp:docPr id="4" name="Group 2"/>
                <wp:cNvGraphicFramePr/>
                <a:graphic xmlns:a="http://schemas.openxmlformats.org/drawingml/2006/main">
                  <a:graphicData uri="http://schemas.microsoft.com/office/word/2010/wordprocessingGroup">
                    <wpg:wgp>
                      <wpg:cNvGrpSpPr/>
                      <wpg:grpSpPr>
                        <a:xfrm>
                          <a:off x="0" y="0"/>
                          <a:ext cx="6108700" cy="7658735"/>
                          <a:chOff x="161925" y="0"/>
                          <a:chExt cx="6110612" cy="7659403"/>
                        </a:xfrm>
                      </wpg:grpSpPr>
                      <wpg:grpSp>
                        <wpg:cNvPr id="52" name="Group 52"/>
                        <wpg:cNvGrpSpPr/>
                        <wpg:grpSpPr>
                          <a:xfrm>
                            <a:off x="162667" y="0"/>
                            <a:ext cx="6109870" cy="7659403"/>
                            <a:chOff x="162676" y="398297"/>
                            <a:chExt cx="6110212" cy="7664832"/>
                          </a:xfrm>
                        </wpg:grpSpPr>
                        <wpg:grpSp>
                          <wpg:cNvPr id="53" name="Group 53"/>
                          <wpg:cNvGrpSpPr/>
                          <wpg:grpSpPr>
                            <a:xfrm>
                              <a:off x="162676" y="398297"/>
                              <a:ext cx="6110212" cy="6703968"/>
                              <a:chOff x="-9" y="398297"/>
                              <a:chExt cx="6110212" cy="6703968"/>
                            </a:xfrm>
                          </wpg:grpSpPr>
                          <wpg:grpSp>
                            <wpg:cNvPr id="54" name="Group 54"/>
                            <wpg:cNvGrpSpPr/>
                            <wpg:grpSpPr>
                              <a:xfrm>
                                <a:off x="-9" y="398297"/>
                                <a:ext cx="5191134" cy="6703968"/>
                                <a:chOff x="-9" y="398297"/>
                                <a:chExt cx="5191134" cy="6703968"/>
                              </a:xfrm>
                            </wpg:grpSpPr>
                            <pic:pic xmlns:pic="http://schemas.openxmlformats.org/drawingml/2006/picture">
                              <pic:nvPicPr>
                                <pic:cNvPr id="55" name="Picture 55"/>
                                <pic:cNvPicPr>
                                  <a:picLocks noChangeAspect="1"/>
                                </pic:cNvPicPr>
                              </pic:nvPicPr>
                              <pic:blipFill rotWithShape="1">
                                <a:blip r:embed="rId13">
                                  <a:extLst>
                                    <a:ext uri="{28A0092B-C50C-407E-A947-70E740481C1C}">
                                      <a14:useLocalDpi xmlns:a14="http://schemas.microsoft.com/office/drawing/2010/main" val="0"/>
                                    </a:ext>
                                  </a:extLst>
                                </a:blip>
                                <a:srcRect t="12335" r="6" b="2"/>
                                <a:stretch/>
                              </pic:blipFill>
                              <pic:spPr bwMode="auto">
                                <a:xfrm>
                                  <a:off x="-9" y="398297"/>
                                  <a:ext cx="5190833" cy="2830612"/>
                                </a:xfrm>
                                <a:prstGeom prst="rect">
                                  <a:avLst/>
                                </a:prstGeom>
                                <a:noFill/>
                              </pic:spPr>
                            </pic:pic>
                            <pic:pic xmlns:pic="http://schemas.openxmlformats.org/drawingml/2006/picture">
                              <pic:nvPicPr>
                                <pic:cNvPr id="57" name="Picture 57"/>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3873290"/>
                                  <a:ext cx="5191125" cy="3228975"/>
                                </a:xfrm>
                                <a:prstGeom prst="rect">
                                  <a:avLst/>
                                </a:prstGeom>
                                <a:noFill/>
                              </pic:spPr>
                            </pic:pic>
                          </wpg:grpSp>
                          <wpg:grpSp>
                            <wpg:cNvPr id="63" name="Group 63"/>
                            <wpg:cNvGrpSpPr/>
                            <wpg:grpSpPr>
                              <a:xfrm>
                                <a:off x="4723998" y="577811"/>
                                <a:ext cx="1386205" cy="1862512"/>
                                <a:chOff x="28582" y="0"/>
                                <a:chExt cx="1386205" cy="1862512"/>
                              </a:xfrm>
                            </wpg:grpSpPr>
                            <pic:pic xmlns:pic="http://schemas.openxmlformats.org/drawingml/2006/picture">
                              <pic:nvPicPr>
                                <pic:cNvPr id="64" name="Picture 64" descr="A black and white image of a graph&#10;&#10;Description automatically generated"/>
                                <pic:cNvPicPr>
                                  <a:picLocks noChangeAspect="1"/>
                                </pic:cNvPicPr>
                              </pic:nvPicPr>
                              <pic:blipFill rotWithShape="1">
                                <a:blip r:embed="rId15">
                                  <a:extLst>
                                    <a:ext uri="{28A0092B-C50C-407E-A947-70E740481C1C}">
                                      <a14:useLocalDpi xmlns:a14="http://schemas.microsoft.com/office/drawing/2010/main" val="0"/>
                                    </a:ext>
                                  </a:extLst>
                                </a:blip>
                                <a:srcRect l="28379" t="20059" r="60039" b="34317"/>
                                <a:stretch/>
                              </pic:blipFill>
                              <pic:spPr bwMode="auto">
                                <a:xfrm rot="5400000">
                                  <a:off x="446095" y="-417513"/>
                                  <a:ext cx="551180" cy="138620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65" name="Picture 65" descr="A graph with numbers and a number&#10;&#10;Description automatically generated"/>
                                <pic:cNvPicPr>
                                  <a:picLocks noChangeAspect="1"/>
                                </pic:cNvPicPr>
                              </pic:nvPicPr>
                              <pic:blipFill rotWithShape="1">
                                <a:blip r:embed="rId16">
                                  <a:extLst>
                                    <a:ext uri="{28A0092B-C50C-407E-A947-70E740481C1C}">
                                      <a14:useLocalDpi xmlns:a14="http://schemas.microsoft.com/office/drawing/2010/main" val="0"/>
                                    </a:ext>
                                  </a:extLst>
                                </a:blip>
                                <a:srcRect l="39365" t="34243" r="42357" b="24388"/>
                                <a:stretch/>
                              </pic:blipFill>
                              <pic:spPr bwMode="auto">
                                <a:xfrm>
                                  <a:off x="289835" y="527742"/>
                                  <a:ext cx="948055" cy="1334770"/>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62" name="Picture 62"/>
                              <pic:cNvPicPr>
                                <a:picLocks noChangeAspect="1"/>
                              </pic:cNvPicPr>
                            </pic:nvPicPr>
                            <pic:blipFill rotWithShape="1">
                              <a:blip r:embed="rId16">
                                <a:extLst>
                                  <a:ext uri="{28A0092B-C50C-407E-A947-70E740481C1C}">
                                    <a14:useLocalDpi xmlns:a14="http://schemas.microsoft.com/office/drawing/2010/main" val="0"/>
                                  </a:ext>
                                </a:extLst>
                              </a:blip>
                              <a:srcRect l="4108" t="7758" r="83466" b="68902"/>
                              <a:stretch/>
                            </pic:blipFill>
                            <pic:spPr bwMode="auto">
                              <a:xfrm>
                                <a:off x="5190666" y="2475798"/>
                                <a:ext cx="644525" cy="753110"/>
                              </a:xfrm>
                              <a:prstGeom prst="rect">
                                <a:avLst/>
                              </a:prstGeom>
                              <a:noFill/>
                              <a:ln>
                                <a:noFill/>
                              </a:ln>
                              <a:extLst>
                                <a:ext uri="{53640926-AAD7-44D8-BBD7-CCE9431645EC}">
                                  <a14:shadowObscured xmlns:a14="http://schemas.microsoft.com/office/drawing/2010/main"/>
                                </a:ext>
                              </a:extLst>
                            </pic:spPr>
                          </pic:pic>
                        </wpg:grpSp>
                        <wps:wsp>
                          <wps:cNvPr id="66" name="Text Box 2"/>
                          <wps:cNvSpPr txBox="1">
                            <a:spLocks noChangeArrowheads="1"/>
                          </wps:cNvSpPr>
                          <wps:spPr bwMode="auto">
                            <a:xfrm>
                              <a:off x="202749" y="7014686"/>
                              <a:ext cx="5843681" cy="1048443"/>
                            </a:xfrm>
                            <a:prstGeom prst="rect">
                              <a:avLst/>
                            </a:prstGeom>
                            <a:solidFill>
                              <a:srgbClr val="FFFFFF"/>
                            </a:solidFill>
                            <a:ln w="9525">
                              <a:noFill/>
                              <a:miter lim="800000"/>
                              <a:headEnd/>
                              <a:tailEnd/>
                            </a:ln>
                          </wps:spPr>
                          <wps:txbx>
                            <w:txbxContent>
                              <w:p w14:paraId="56BADF32" w14:textId="7C896E25" w:rsidR="00995F3E" w:rsidRPr="006E6A36" w:rsidRDefault="00995F3E" w:rsidP="00F40F8C">
                                <w:pPr>
                                  <w:rPr>
                                    <w:rFonts w:ascii="Arial" w:hAnsi="Arial" w:cs="Arial"/>
                                  </w:rPr>
                                </w:pPr>
                                <w:r w:rsidRPr="006E6A36">
                                  <w:rPr>
                                    <w:rFonts w:ascii="Arial" w:hAnsi="Arial" w:cs="Arial"/>
                                  </w:rPr>
                                  <w:t xml:space="preserve">Fig. 2. </w:t>
                                </w:r>
                                <w:del w:id="515" w:author="alisha saley" w:date="2023-12-02T11:16:00Z">
                                  <w:r w:rsidRPr="006E6A36" w:rsidDel="00330418">
                                    <w:rPr>
                                      <w:rFonts w:ascii="Arial" w:hAnsi="Arial" w:cs="Arial"/>
                                    </w:rPr>
                                    <w:delText xml:space="preserve">Measured </w:delText>
                                  </w:r>
                                </w:del>
                                <w:ins w:id="516" w:author="alisha saley" w:date="2023-12-02T11:17:00Z">
                                  <w:r w:rsidR="00330418" w:rsidRPr="006E6A36">
                                    <w:rPr>
                                      <w:rFonts w:ascii="Arial" w:hAnsi="Arial" w:cs="Arial"/>
                                    </w:rPr>
                                    <w:t>Daily average</w:t>
                                  </w:r>
                                </w:ins>
                                <w:ins w:id="517" w:author="alisha saley" w:date="2023-12-02T11:16:00Z">
                                  <w:r w:rsidR="00330418" w:rsidRPr="006E6A36">
                                    <w:rPr>
                                      <w:rFonts w:ascii="Arial" w:hAnsi="Arial" w:cs="Arial"/>
                                    </w:rPr>
                                    <w:t xml:space="preserve"> </w:t>
                                  </w:r>
                                </w:ins>
                                <w:r w:rsidRPr="006E6A36">
                                  <w:rPr>
                                    <w:rFonts w:ascii="Arial" w:hAnsi="Arial" w:cs="Arial"/>
                                  </w:rPr>
                                  <w:t xml:space="preserve">A) total alkalinity (TA), B) salinity, and C) temperature </w:t>
                                </w:r>
                                <w:del w:id="518" w:author="alisha saley" w:date="2023-12-02T11:17:00Z">
                                  <w:r w:rsidRPr="006E6A36" w:rsidDel="00330418">
                                    <w:rPr>
                                      <w:rFonts w:ascii="Arial" w:hAnsi="Arial" w:cs="Arial"/>
                                    </w:rPr>
                                    <w:delText xml:space="preserve">values </w:delText>
                                  </w:r>
                                </w:del>
                                <w:ins w:id="519" w:author="alisha saley" w:date="2023-12-02T11:17:00Z">
                                  <w:r w:rsidR="00330418" w:rsidRPr="006E6A36">
                                    <w:rPr>
                                      <w:rFonts w:ascii="Arial" w:hAnsi="Arial" w:cs="Arial"/>
                                    </w:rPr>
                                    <w:t xml:space="preserve">conditions </w:t>
                                  </w:r>
                                </w:ins>
                                <w:r w:rsidRPr="006E6A36">
                                  <w:rPr>
                                    <w:rFonts w:ascii="Arial" w:hAnsi="Arial" w:cs="Arial"/>
                                  </w:rPr>
                                  <w:t>f</w:t>
                                </w:r>
                                <w:ins w:id="520" w:author="alisha saley" w:date="2023-12-02T11:15:00Z">
                                  <w:r w:rsidR="00330418" w:rsidRPr="006E6A36">
                                    <w:rPr>
                                      <w:rFonts w:ascii="Arial" w:hAnsi="Arial" w:cs="Arial"/>
                                    </w:rPr>
                                    <w:t>rom</w:t>
                                  </w:r>
                                </w:ins>
                                <w:del w:id="521" w:author="alisha saley" w:date="2023-12-02T11:15:00Z">
                                  <w:r w:rsidRPr="006E6A36" w:rsidDel="00330418">
                                    <w:rPr>
                                      <w:rFonts w:ascii="Arial" w:hAnsi="Arial" w:cs="Arial"/>
                                    </w:rPr>
                                    <w:delText>or each</w:delText>
                                  </w:r>
                                </w:del>
                                <w:r w:rsidRPr="006E6A36">
                                  <w:rPr>
                                    <w:rFonts w:ascii="Arial" w:hAnsi="Arial" w:cs="Arial"/>
                                  </w:rPr>
                                  <w:t xml:space="preserve"> culture chamber</w:t>
                                </w:r>
                                <w:ins w:id="522" w:author="alisha saley" w:date="2023-12-02T11:16:00Z">
                                  <w:r w:rsidR="00330418" w:rsidRPr="006E6A36">
                                    <w:rPr>
                                      <w:rFonts w:ascii="Arial" w:hAnsi="Arial" w:cs="Arial"/>
                                    </w:rPr>
                                    <w:t>s</w:t>
                                  </w:r>
                                </w:ins>
                                <w:ins w:id="523" w:author="alisha saley" w:date="2023-12-02T11:17:00Z">
                                  <w:r w:rsidR="00330418" w:rsidRPr="006E6A36">
                                    <w:rPr>
                                      <w:rFonts w:ascii="Arial" w:hAnsi="Arial" w:cs="Arial"/>
                                    </w:rPr>
                                    <w:t xml:space="preserve"> (n = 2 per TA</w:t>
                                  </w:r>
                                </w:ins>
                                <w:ins w:id="524" w:author="alisha saley" w:date="2023-12-02T11:18:00Z">
                                  <w:r w:rsidR="00330418" w:rsidRPr="006E6A36">
                                    <w:rPr>
                                      <w:rFonts w:ascii="Arial" w:hAnsi="Arial" w:cs="Arial"/>
                                    </w:rPr>
                                    <w:t>-salinity combination, for details see Fig. 1)</w:t>
                                  </w:r>
                                </w:ins>
                                <w:ins w:id="525" w:author="alisha saley" w:date="2023-12-02T11:16:00Z">
                                  <w:r w:rsidR="00330418" w:rsidRPr="006E6A36">
                                    <w:rPr>
                                      <w:rFonts w:ascii="Arial" w:hAnsi="Arial" w:cs="Arial"/>
                                    </w:rPr>
                                    <w:t xml:space="preserve">, </w:t>
                                  </w:r>
                                </w:ins>
                                <w:ins w:id="526" w:author="alisha saley" w:date="2023-12-02T11:17:00Z">
                                  <w:r w:rsidR="00330418" w:rsidRPr="006E6A36">
                                    <w:rPr>
                                      <w:rFonts w:ascii="Arial" w:hAnsi="Arial" w:cs="Arial"/>
                                    </w:rPr>
                                    <w:t>sampled</w:t>
                                  </w:r>
                                </w:ins>
                                <w:ins w:id="527" w:author="alisha saley" w:date="2023-12-02T11:16:00Z">
                                  <w:r w:rsidR="00330418" w:rsidRPr="006E6A36">
                                    <w:rPr>
                                      <w:rFonts w:ascii="Arial" w:hAnsi="Arial" w:cs="Arial"/>
                                    </w:rPr>
                                    <w:t xml:space="preserve"> every three days</w:t>
                                  </w:r>
                                </w:ins>
                                <w:r w:rsidRPr="006E6A36">
                                  <w:rPr>
                                    <w:rFonts w:ascii="Arial" w:hAnsi="Arial" w:cs="Arial"/>
                                  </w:rPr>
                                  <w:t xml:space="preserve"> over the 36 days of the experiment. In panel A, dashed lines show the average TA value of </w:t>
                                </w:r>
                                <w:del w:id="528" w:author="alisha saley" w:date="2023-12-02T11:19:00Z">
                                  <w:r w:rsidRPr="006E6A36" w:rsidDel="00330418">
                                    <w:rPr>
                                      <w:rFonts w:ascii="Arial" w:hAnsi="Arial" w:cs="Arial"/>
                                    </w:rPr>
                                    <w:delText>replicate</w:delText>
                                  </w:r>
                                </w:del>
                                <w:ins w:id="529" w:author="alisha saley" w:date="2023-12-02T11:19:00Z">
                                  <w:r w:rsidR="00330418" w:rsidRPr="006E6A36">
                                    <w:rPr>
                                      <w:rFonts w:ascii="Arial" w:hAnsi="Arial" w:cs="Arial"/>
                                    </w:rPr>
                                    <w:t>the two replicate chambers</w:t>
                                  </w:r>
                                </w:ins>
                                <w:ins w:id="530" w:author="alisha saley" w:date="2023-12-02T15:36:00Z">
                                  <w:r w:rsidR="006E6A36">
                                    <w:rPr>
                                      <w:rFonts w:ascii="Arial" w:hAnsi="Arial" w:cs="Arial"/>
                                    </w:rPr>
                                    <w:t>, each with</w:t>
                                  </w:r>
                                </w:ins>
                                <w:del w:id="531" w:author="alisha saley" w:date="2023-12-02T11:19:00Z">
                                  <w:r w:rsidRPr="006E6A36" w:rsidDel="00330418">
                                    <w:rPr>
                                      <w:rFonts w:ascii="Arial" w:hAnsi="Arial" w:cs="Arial"/>
                                    </w:rPr>
                                    <w:delText xml:space="preserve"> chambers (n = 2).</w:delText>
                                  </w:r>
                                </w:del>
                                <w:ins w:id="532" w:author="alisha saley" w:date="2023-12-02T15:36:00Z">
                                  <w:r w:rsidR="006E6A36">
                                    <w:rPr>
                                      <w:rFonts w:ascii="Arial" w:hAnsi="Arial" w:cs="Arial"/>
                                    </w:rPr>
                                    <w:t xml:space="preserve"> a</w:t>
                                  </w:r>
                                </w:ins>
                                <w:ins w:id="533" w:author="alisha saley" w:date="2023-12-02T11:20:00Z">
                                  <w:r w:rsidR="00330418" w:rsidRPr="006E6A36">
                                    <w:rPr>
                                      <w:rFonts w:ascii="Arial" w:hAnsi="Arial" w:cs="Arial"/>
                                    </w:rPr>
                                    <w:t xml:space="preserve"> single plate of oysters (n </w:t>
                                  </w:r>
                                </w:ins>
                                <w:ins w:id="534" w:author="alisha saley" w:date="2023-12-02T15:35:00Z">
                                  <w:r w:rsidR="006E6A36">
                                    <w:rPr>
                                      <w:rFonts w:ascii="Arial" w:hAnsi="Arial" w:cs="Arial"/>
                                    </w:rPr>
                                    <w:t>= 49 individuals</w:t>
                                  </w:r>
                                </w:ins>
                                <w:ins w:id="535" w:author="alisha saley" w:date="2023-12-02T11:20:00Z">
                                  <w:r w:rsidR="00330418" w:rsidRPr="006E6A36">
                                    <w:rPr>
                                      <w:rFonts w:ascii="Arial" w:hAnsi="Arial" w:cs="Arial"/>
                                    </w:rPr>
                                    <w:t>)</w:t>
                                  </w:r>
                                </w:ins>
                                <w:ins w:id="536" w:author="alisha saley" w:date="2023-12-02T15:36:00Z">
                                  <w:r w:rsidR="006E6A36">
                                    <w:rPr>
                                      <w:rFonts w:ascii="Arial" w:hAnsi="Arial" w:cs="Arial"/>
                                    </w:rPr>
                                    <w:t>.</w:t>
                                  </w:r>
                                </w:ins>
                                <w:del w:id="537" w:author="alisha saley" w:date="2023-12-02T11:20:00Z">
                                  <w:r w:rsidRPr="006E6A36" w:rsidDel="00330418">
                                    <w:rPr>
                                      <w:rFonts w:ascii="Arial" w:hAnsi="Arial" w:cs="Arial"/>
                                    </w:rPr>
                                    <w:delText xml:space="preserve"> </w:delText>
                                  </w:r>
                                </w:del>
                              </w:p>
                            </w:txbxContent>
                          </wps:txbx>
                          <wps:bodyPr rot="0" vert="horz" wrap="square" lIns="91440" tIns="45720" rIns="91440" bIns="45720" anchor="t" anchorCtr="0">
                            <a:noAutofit/>
                          </wps:bodyPr>
                        </wps:wsp>
                      </wpg:grpSp>
                      <pic:pic xmlns:pic="http://schemas.openxmlformats.org/drawingml/2006/picture">
                        <pic:nvPicPr>
                          <pic:cNvPr id="3" name="Picture 3"/>
                          <pic:cNvPicPr>
                            <a:picLocks noChangeAspect="1"/>
                          </pic:cNvPicPr>
                        </pic:nvPicPr>
                        <pic:blipFill rotWithShape="1">
                          <a:blip r:embed="rId17">
                            <a:extLst>
                              <a:ext uri="{28A0092B-C50C-407E-A947-70E740481C1C}">
                                <a14:useLocalDpi xmlns:a14="http://schemas.microsoft.com/office/drawing/2010/main" val="0"/>
                              </a:ext>
                            </a:extLst>
                          </a:blip>
                          <a:srcRect t="8554" b="20649"/>
                          <a:stretch/>
                        </pic:blipFill>
                        <pic:spPr bwMode="auto">
                          <a:xfrm>
                            <a:off x="161925" y="2185987"/>
                            <a:ext cx="5191125" cy="228600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5888C8BE" id="Group 2" o:spid="_x0000_s1032" style="position:absolute;margin-left:12.35pt;margin-top:22.45pt;width:481pt;height:603.05pt;z-index:251728903;mso-width-relative:margin;mso-height-relative:margin" coordorigin="1619" coordsize="61106,765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">
                <v:group id="Group 52" o:spid="_x0000_s1033" style="position:absolute;left:1626;width:61099;height:76594" coordorigin="1626,3982" coordsize="61102,76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group id="Group 53" o:spid="_x0000_s1034" style="position:absolute;left:1626;top:3982;width:61102;height:67040" coordorigin=",3982" coordsize="61102,67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group id="Group 54" o:spid="_x0000_s1035" style="position:absolute;top:3982;width:51911;height:67040" coordorigin=",3982" coordsize="51911,670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shape id="Picture 55" o:spid="_x0000_s1036" type="#_x0000_t75" style="position:absolute;top:3982;width:51908;height:283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">
                        <v:imagedata r:id="rId18" o:title="" croptop="8084f" cropbottom="1f" cropright="4f"/>
                      </v:shape>
                      <v:shape id="Picture 57" o:spid="_x0000_s1037" type="#_x0000_t75" style="position:absolute;top:38732;width:51911;height:32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">
                        <v:imagedata r:id="rId19" o:title=""/>
                      </v:shape>
                    </v:group>
                    <v:group id="Group 63" o:spid="_x0000_s1038" style="position:absolute;left:47239;top:5778;width:13863;height:18625" coordorigin="285" coordsize="13862,18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Picture 64" o:spid="_x0000_s1039" type="#_x0000_t75" alt="A black and white image of a graph&#10;&#10;Description automatically generated" style="position:absolute;left:4460;top:-4175;width:5511;height:13862;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">
                        <v:imagedata r:id="rId20" o:title="A black and white image of a graph&#10;&#10;Description automatically generated" croptop="13146f" cropbottom="22490f" cropleft="18598f" cropright="39347f"/>
                      </v:shape>
                      <v:shape id="Picture 65" o:spid="_x0000_s1040" type="#_x0000_t75" alt="A graph with numbers and a number&#10;&#10;Description automatically generated" style="position:absolute;left:2898;top:5277;width:9480;height:133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">
                        <v:imagedata r:id="rId21" o:title="A graph with numbers and a number&#10;&#10;Description automatically generated" croptop="22441f" cropbottom="15983f" cropleft="25798f" cropright="27759f"/>
                      </v:shape>
                    </v:group>
                    <v:shape id="Picture 62" o:spid="_x0000_s1041" type="#_x0000_t75" style="position:absolute;left:51906;top:24757;width:6445;height:75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">
                      <v:imagedata r:id="rId21" o:title="" croptop="5084f" cropbottom="45156f" cropleft="2692f" cropright="54700f"/>
                    </v:shape>
                  </v:group>
                  <v:shape id="Text Box 2" o:spid="_x0000_s1042" type="#_x0000_t202" style="position:absolute;left:2027;top:70146;width:58437;height:104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" stroked="f">
                    <v:textbox>
                      <w:txbxContent>
                        <w:p w14:paraId="56BADF32" w14:textId="7C896E25" w:rsidR="00995F3E" w:rsidRPr="006E6A36" w:rsidRDefault="00995F3E" w:rsidP="00F40F8C">
                          <w:pPr>
                            <w:rPr>
                              <w:rFonts w:ascii="Arial" w:hAnsi="Arial" w:cs="Arial"/>
                            </w:rPr>
                          </w:pPr>
                          <w:r w:rsidRPr="006E6A36">
                            <w:rPr>
                              <w:rFonts w:ascii="Arial" w:hAnsi="Arial" w:cs="Arial"/>
                            </w:rPr>
                            <w:t xml:space="preserve">Fig. 2. </w:t>
                          </w:r>
                          <w:del w:id="538" w:author="alisha saley" w:date="2023-12-02T11:16:00Z">
                            <w:r w:rsidRPr="006E6A36" w:rsidDel="00330418">
                              <w:rPr>
                                <w:rFonts w:ascii="Arial" w:hAnsi="Arial" w:cs="Arial"/>
                              </w:rPr>
                              <w:delText xml:space="preserve">Measured </w:delText>
                            </w:r>
                          </w:del>
                          <w:ins w:id="539" w:author="alisha saley" w:date="2023-12-02T11:17:00Z">
                            <w:r w:rsidR="00330418" w:rsidRPr="006E6A36">
                              <w:rPr>
                                <w:rFonts w:ascii="Arial" w:hAnsi="Arial" w:cs="Arial"/>
                              </w:rPr>
                              <w:t>Daily average</w:t>
                            </w:r>
                          </w:ins>
                          <w:ins w:id="540" w:author="alisha saley" w:date="2023-12-02T11:16:00Z">
                            <w:r w:rsidR="00330418" w:rsidRPr="006E6A36">
                              <w:rPr>
                                <w:rFonts w:ascii="Arial" w:hAnsi="Arial" w:cs="Arial"/>
                              </w:rPr>
                              <w:t xml:space="preserve"> </w:t>
                            </w:r>
                          </w:ins>
                          <w:r w:rsidRPr="006E6A36">
                            <w:rPr>
                              <w:rFonts w:ascii="Arial" w:hAnsi="Arial" w:cs="Arial"/>
                            </w:rPr>
                            <w:t xml:space="preserve">A) total alkalinity (TA), B) salinity, and C) temperature </w:t>
                          </w:r>
                          <w:del w:id="541" w:author="alisha saley" w:date="2023-12-02T11:17:00Z">
                            <w:r w:rsidRPr="006E6A36" w:rsidDel="00330418">
                              <w:rPr>
                                <w:rFonts w:ascii="Arial" w:hAnsi="Arial" w:cs="Arial"/>
                              </w:rPr>
                              <w:delText xml:space="preserve">values </w:delText>
                            </w:r>
                          </w:del>
                          <w:ins w:id="542" w:author="alisha saley" w:date="2023-12-02T11:17:00Z">
                            <w:r w:rsidR="00330418" w:rsidRPr="006E6A36">
                              <w:rPr>
                                <w:rFonts w:ascii="Arial" w:hAnsi="Arial" w:cs="Arial"/>
                              </w:rPr>
                              <w:t xml:space="preserve">conditions </w:t>
                            </w:r>
                          </w:ins>
                          <w:r w:rsidRPr="006E6A36">
                            <w:rPr>
                              <w:rFonts w:ascii="Arial" w:hAnsi="Arial" w:cs="Arial"/>
                            </w:rPr>
                            <w:t>f</w:t>
                          </w:r>
                          <w:ins w:id="543" w:author="alisha saley" w:date="2023-12-02T11:15:00Z">
                            <w:r w:rsidR="00330418" w:rsidRPr="006E6A36">
                              <w:rPr>
                                <w:rFonts w:ascii="Arial" w:hAnsi="Arial" w:cs="Arial"/>
                              </w:rPr>
                              <w:t>rom</w:t>
                            </w:r>
                          </w:ins>
                          <w:del w:id="544" w:author="alisha saley" w:date="2023-12-02T11:15:00Z">
                            <w:r w:rsidRPr="006E6A36" w:rsidDel="00330418">
                              <w:rPr>
                                <w:rFonts w:ascii="Arial" w:hAnsi="Arial" w:cs="Arial"/>
                              </w:rPr>
                              <w:delText>or each</w:delText>
                            </w:r>
                          </w:del>
                          <w:r w:rsidRPr="006E6A36">
                            <w:rPr>
                              <w:rFonts w:ascii="Arial" w:hAnsi="Arial" w:cs="Arial"/>
                            </w:rPr>
                            <w:t xml:space="preserve"> culture chamber</w:t>
                          </w:r>
                          <w:ins w:id="545" w:author="alisha saley" w:date="2023-12-02T11:16:00Z">
                            <w:r w:rsidR="00330418" w:rsidRPr="006E6A36">
                              <w:rPr>
                                <w:rFonts w:ascii="Arial" w:hAnsi="Arial" w:cs="Arial"/>
                              </w:rPr>
                              <w:t>s</w:t>
                            </w:r>
                          </w:ins>
                          <w:ins w:id="546" w:author="alisha saley" w:date="2023-12-02T11:17:00Z">
                            <w:r w:rsidR="00330418" w:rsidRPr="006E6A36">
                              <w:rPr>
                                <w:rFonts w:ascii="Arial" w:hAnsi="Arial" w:cs="Arial"/>
                              </w:rPr>
                              <w:t xml:space="preserve"> (n = 2 per TA</w:t>
                            </w:r>
                          </w:ins>
                          <w:ins w:id="547" w:author="alisha saley" w:date="2023-12-02T11:18:00Z">
                            <w:r w:rsidR="00330418" w:rsidRPr="006E6A36">
                              <w:rPr>
                                <w:rFonts w:ascii="Arial" w:hAnsi="Arial" w:cs="Arial"/>
                              </w:rPr>
                              <w:t>-salinity combination, for details see Fig. 1)</w:t>
                            </w:r>
                          </w:ins>
                          <w:ins w:id="548" w:author="alisha saley" w:date="2023-12-02T11:16:00Z">
                            <w:r w:rsidR="00330418" w:rsidRPr="006E6A36">
                              <w:rPr>
                                <w:rFonts w:ascii="Arial" w:hAnsi="Arial" w:cs="Arial"/>
                              </w:rPr>
                              <w:t xml:space="preserve">, </w:t>
                            </w:r>
                          </w:ins>
                          <w:ins w:id="549" w:author="alisha saley" w:date="2023-12-02T11:17:00Z">
                            <w:r w:rsidR="00330418" w:rsidRPr="006E6A36">
                              <w:rPr>
                                <w:rFonts w:ascii="Arial" w:hAnsi="Arial" w:cs="Arial"/>
                              </w:rPr>
                              <w:t>sampled</w:t>
                            </w:r>
                          </w:ins>
                          <w:ins w:id="550" w:author="alisha saley" w:date="2023-12-02T11:16:00Z">
                            <w:r w:rsidR="00330418" w:rsidRPr="006E6A36">
                              <w:rPr>
                                <w:rFonts w:ascii="Arial" w:hAnsi="Arial" w:cs="Arial"/>
                              </w:rPr>
                              <w:t xml:space="preserve"> every three days</w:t>
                            </w:r>
                          </w:ins>
                          <w:r w:rsidRPr="006E6A36">
                            <w:rPr>
                              <w:rFonts w:ascii="Arial" w:hAnsi="Arial" w:cs="Arial"/>
                            </w:rPr>
                            <w:t xml:space="preserve"> over the 36 days of the experiment. In panel A, dashed lines show the average TA value of </w:t>
                          </w:r>
                          <w:del w:id="551" w:author="alisha saley" w:date="2023-12-02T11:19:00Z">
                            <w:r w:rsidRPr="006E6A36" w:rsidDel="00330418">
                              <w:rPr>
                                <w:rFonts w:ascii="Arial" w:hAnsi="Arial" w:cs="Arial"/>
                              </w:rPr>
                              <w:delText>replicate</w:delText>
                            </w:r>
                          </w:del>
                          <w:ins w:id="552" w:author="alisha saley" w:date="2023-12-02T11:19:00Z">
                            <w:r w:rsidR="00330418" w:rsidRPr="006E6A36">
                              <w:rPr>
                                <w:rFonts w:ascii="Arial" w:hAnsi="Arial" w:cs="Arial"/>
                              </w:rPr>
                              <w:t>the two replicate chambers</w:t>
                            </w:r>
                          </w:ins>
                          <w:ins w:id="553" w:author="alisha saley" w:date="2023-12-02T15:36:00Z">
                            <w:r w:rsidR="006E6A36">
                              <w:rPr>
                                <w:rFonts w:ascii="Arial" w:hAnsi="Arial" w:cs="Arial"/>
                              </w:rPr>
                              <w:t>, each with</w:t>
                            </w:r>
                          </w:ins>
                          <w:del w:id="554" w:author="alisha saley" w:date="2023-12-02T11:19:00Z">
                            <w:r w:rsidRPr="006E6A36" w:rsidDel="00330418">
                              <w:rPr>
                                <w:rFonts w:ascii="Arial" w:hAnsi="Arial" w:cs="Arial"/>
                              </w:rPr>
                              <w:delText xml:space="preserve"> chambers (n = 2).</w:delText>
                            </w:r>
                          </w:del>
                          <w:ins w:id="555" w:author="alisha saley" w:date="2023-12-02T15:36:00Z">
                            <w:r w:rsidR="006E6A36">
                              <w:rPr>
                                <w:rFonts w:ascii="Arial" w:hAnsi="Arial" w:cs="Arial"/>
                              </w:rPr>
                              <w:t xml:space="preserve"> a</w:t>
                            </w:r>
                          </w:ins>
                          <w:ins w:id="556" w:author="alisha saley" w:date="2023-12-02T11:20:00Z">
                            <w:r w:rsidR="00330418" w:rsidRPr="006E6A36">
                              <w:rPr>
                                <w:rFonts w:ascii="Arial" w:hAnsi="Arial" w:cs="Arial"/>
                              </w:rPr>
                              <w:t xml:space="preserve"> single plate of oysters (n </w:t>
                            </w:r>
                          </w:ins>
                          <w:ins w:id="557" w:author="alisha saley" w:date="2023-12-02T15:35:00Z">
                            <w:r w:rsidR="006E6A36">
                              <w:rPr>
                                <w:rFonts w:ascii="Arial" w:hAnsi="Arial" w:cs="Arial"/>
                              </w:rPr>
                              <w:t>= 49 individuals</w:t>
                            </w:r>
                          </w:ins>
                          <w:ins w:id="558" w:author="alisha saley" w:date="2023-12-02T11:20:00Z">
                            <w:r w:rsidR="00330418" w:rsidRPr="006E6A36">
                              <w:rPr>
                                <w:rFonts w:ascii="Arial" w:hAnsi="Arial" w:cs="Arial"/>
                              </w:rPr>
                              <w:t>)</w:t>
                            </w:r>
                          </w:ins>
                          <w:ins w:id="559" w:author="alisha saley" w:date="2023-12-02T15:36:00Z">
                            <w:r w:rsidR="006E6A36">
                              <w:rPr>
                                <w:rFonts w:ascii="Arial" w:hAnsi="Arial" w:cs="Arial"/>
                              </w:rPr>
                              <w:t>.</w:t>
                            </w:r>
                          </w:ins>
                          <w:del w:id="560" w:author="alisha saley" w:date="2023-12-02T11:20:00Z">
                            <w:r w:rsidRPr="006E6A36" w:rsidDel="00330418">
                              <w:rPr>
                                <w:rFonts w:ascii="Arial" w:hAnsi="Arial" w:cs="Arial"/>
                              </w:rPr>
                              <w:delText xml:space="preserve"> </w:delText>
                            </w:r>
                          </w:del>
                        </w:p>
                      </w:txbxContent>
                    </v:textbox>
                  </v:shape>
                </v:group>
                <v:shape id="Picture 3" o:spid="_x0000_s1043" type="#_x0000_t75" style="position:absolute;left:1619;top:21859;width:51911;height:22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">
                  <v:imagedata r:id="rId22" o:title="" croptop="5606f" cropbottom="13533f"/>
                </v:shape>
                <w10:wrap type="topAndBottom"/>
              </v:group>
            </w:pict>
          </mc:Fallback>
        </mc:AlternateContent>
      </w:r>
      <w:r w:rsidR="00EB323A">
        <w:rPr>
          <w:noProof/>
        </w:rPr>
        <mc:AlternateContent>
          <mc:Choice Requires="wps">
            <w:drawing>
              <wp:anchor distT="0" distB="0" distL="114300" distR="114300" simplePos="0" relativeHeight="251734023" behindDoc="0" locked="0" layoutInCell="1" allowOverlap="1" wp14:anchorId="04FD2E18" wp14:editId="7BEAFDED">
                <wp:simplePos x="0" y="0"/>
                <wp:positionH relativeFrom="column">
                  <wp:posOffset>140688</wp:posOffset>
                </wp:positionH>
                <wp:positionV relativeFrom="paragraph">
                  <wp:posOffset>4457170</wp:posOffset>
                </wp:positionV>
                <wp:extent cx="354718" cy="293444"/>
                <wp:effectExtent l="0" t="0" r="0" b="0"/>
                <wp:wrapNone/>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718" cy="293444"/>
                        </a:xfrm>
                        <a:prstGeom prst="rect">
                          <a:avLst/>
                        </a:prstGeom>
                        <a:noFill/>
                        <a:ln w="9525">
                          <a:noFill/>
                          <a:miter lim="800000"/>
                          <a:headEnd/>
                          <a:tailEnd/>
                        </a:ln>
                      </wps:spPr>
                      <wps:txbx>
                        <w:txbxContent>
                          <w:p w14:paraId="2B1E1188" w14:textId="595AB3C3" w:rsidR="00995F3E" w:rsidRPr="00E54548" w:rsidRDefault="00995F3E" w:rsidP="00EB323A">
                            <w:pPr>
                              <w:rPr>
                                <w:b/>
                                <w:bCs/>
                                <w:sz w:val="32"/>
                                <w:szCs w:val="32"/>
                              </w:rPr>
                            </w:pPr>
                            <w:r>
                              <w:rPr>
                                <w:b/>
                                <w:bCs/>
                                <w:sz w:val="32"/>
                                <w:szCs w:val="32"/>
                              </w:rPr>
                              <w:t>C</w:t>
                            </w:r>
                          </w:p>
                        </w:txbxContent>
                      </wps:txbx>
                      <wps:bodyPr rot="0" vert="horz" wrap="square" lIns="91440" tIns="45720" rIns="91440" bIns="45720" anchor="t" anchorCtr="0">
                        <a:noAutofit/>
                      </wps:bodyPr>
                    </wps:wsp>
                  </a:graphicData>
                </a:graphic>
              </wp:anchor>
            </w:drawing>
          </mc:Choice>
          <mc:Fallback>
            <w:pict>
              <v:shape w14:anchorId="04FD2E18" id="Text Box 3" o:spid="_x0000_s1044" type="#_x0000_t202" style="position:absolute;margin-left:11.1pt;margin-top:350.95pt;width:27.95pt;height:23.1pt;z-index:25173402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" filled="f" stroked="f">
                <v:textbox>
                  <w:txbxContent>
                    <w:p w14:paraId="2B1E1188" w14:textId="595AB3C3" w:rsidR="00995F3E" w:rsidRPr="00E54548" w:rsidRDefault="00995F3E" w:rsidP="00EB323A">
                      <w:pPr>
                        <w:rPr>
                          <w:b/>
                          <w:bCs/>
                          <w:sz w:val="32"/>
                          <w:szCs w:val="32"/>
                        </w:rPr>
                      </w:pPr>
                      <w:r>
                        <w:rPr>
                          <w:b/>
                          <w:bCs/>
                          <w:sz w:val="32"/>
                          <w:szCs w:val="32"/>
                        </w:rPr>
                        <w:t>C</w:t>
                      </w:r>
                    </w:p>
                  </w:txbxContent>
                </v:textbox>
              </v:shape>
            </w:pict>
          </mc:Fallback>
        </mc:AlternateContent>
      </w:r>
      <w:r w:rsidR="00EB323A">
        <w:rPr>
          <w:noProof/>
        </w:rPr>
        <mc:AlternateContent>
          <mc:Choice Requires="wps">
            <w:drawing>
              <wp:anchor distT="0" distB="0" distL="114300" distR="114300" simplePos="0" relativeHeight="251730951" behindDoc="0" locked="0" layoutInCell="1" allowOverlap="1" wp14:anchorId="579A15EB" wp14:editId="22EF52A0">
                <wp:simplePos x="0" y="0"/>
                <wp:positionH relativeFrom="column">
                  <wp:posOffset>169863</wp:posOffset>
                </wp:positionH>
                <wp:positionV relativeFrom="paragraph">
                  <wp:posOffset>53975</wp:posOffset>
                </wp:positionV>
                <wp:extent cx="354330" cy="293370"/>
                <wp:effectExtent l="0" t="0" r="0" b="0"/>
                <wp:wrapNone/>
                <wp:docPr id="23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293370"/>
                        </a:xfrm>
                        <a:prstGeom prst="rect">
                          <a:avLst/>
                        </a:prstGeom>
                        <a:noFill/>
                        <a:ln w="9525">
                          <a:noFill/>
                          <a:miter lim="800000"/>
                          <a:headEnd/>
                          <a:tailEnd/>
                        </a:ln>
                      </wps:spPr>
                      <wps:txbx>
                        <w:txbxContent>
                          <w:p w14:paraId="529837D3" w14:textId="701EA29D" w:rsidR="00995F3E" w:rsidRPr="00E54548" w:rsidRDefault="00995F3E" w:rsidP="004F485D">
                            <w:pPr>
                              <w:rPr>
                                <w:b/>
                                <w:bCs/>
                                <w:sz w:val="32"/>
                                <w:szCs w:val="32"/>
                              </w:rPr>
                            </w:pPr>
                            <w:r>
                              <w:rPr>
                                <w:b/>
                                <w:bCs/>
                                <w:sz w:val="32"/>
                                <w:szCs w:val="32"/>
                              </w:rPr>
                              <w:t>A</w:t>
                            </w:r>
                          </w:p>
                        </w:txbxContent>
                      </wps:txbx>
                      <wps:bodyPr rot="0" vert="horz" wrap="square" lIns="91440" tIns="45720" rIns="91440" bIns="45720" anchor="t" anchorCtr="0">
                        <a:noAutofit/>
                      </wps:bodyPr>
                    </wps:wsp>
                  </a:graphicData>
                </a:graphic>
              </wp:anchor>
            </w:drawing>
          </mc:Choice>
          <mc:Fallback>
            <w:pict>
              <v:shape w14:anchorId="579A15EB" id="Text Box 4" o:spid="_x0000_s1045" type="#_x0000_t202" style="position:absolute;margin-left:13.4pt;margin-top:4.25pt;width:27.9pt;height:23.1pt;z-index:25173095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" filled="f" stroked="f">
                <v:textbox>
                  <w:txbxContent>
                    <w:p w14:paraId="529837D3" w14:textId="701EA29D" w:rsidR="00995F3E" w:rsidRPr="00E54548" w:rsidRDefault="00995F3E" w:rsidP="004F485D">
                      <w:pPr>
                        <w:rPr>
                          <w:b/>
                          <w:bCs/>
                          <w:sz w:val="32"/>
                          <w:szCs w:val="32"/>
                        </w:rPr>
                      </w:pPr>
                      <w:r>
                        <w:rPr>
                          <w:b/>
                          <w:bCs/>
                          <w:sz w:val="32"/>
                          <w:szCs w:val="32"/>
                        </w:rPr>
                        <w:t>A</w:t>
                      </w:r>
                    </w:p>
                  </w:txbxContent>
                </v:textbox>
              </v:shape>
            </w:pict>
          </mc:Fallback>
        </mc:AlternateContent>
      </w:r>
      <w:r w:rsidR="004F485D">
        <w:rPr>
          <w:noProof/>
        </w:rPr>
        <mc:AlternateContent>
          <mc:Choice Requires="wps">
            <w:drawing>
              <wp:anchor distT="0" distB="0" distL="114300" distR="114300" simplePos="0" relativeHeight="251721735" behindDoc="0" locked="0" layoutInCell="1" allowOverlap="1" wp14:anchorId="32104E4B" wp14:editId="104205E7">
                <wp:simplePos x="0" y="0"/>
                <wp:positionH relativeFrom="column">
                  <wp:posOffset>119730</wp:posOffset>
                </wp:positionH>
                <wp:positionV relativeFrom="paragraph">
                  <wp:posOffset>3954404</wp:posOffset>
                </wp:positionV>
                <wp:extent cx="354718" cy="293444"/>
                <wp:effectExtent l="0" t="0" r="0" b="0"/>
                <wp:wrapNone/>
                <wp:docPr id="24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718" cy="293444"/>
                        </a:xfrm>
                        <a:prstGeom prst="rect">
                          <a:avLst/>
                        </a:prstGeom>
                        <a:noFill/>
                        <a:ln w="9525">
                          <a:noFill/>
                          <a:miter lim="800000"/>
                          <a:headEnd/>
                          <a:tailEnd/>
                        </a:ln>
                      </wps:spPr>
                      <wps:txbx>
                        <w:txbxContent>
                          <w:p w14:paraId="774FF768" w14:textId="6DCC9F4F" w:rsidR="00995F3E" w:rsidRPr="00E54548" w:rsidRDefault="00995F3E" w:rsidP="004F485D">
                            <w:pPr>
                              <w:rPr>
                                <w:b/>
                                <w:bCs/>
                                <w:sz w:val="32"/>
                                <w:szCs w:val="32"/>
                              </w:rPr>
                            </w:pPr>
                            <w:r>
                              <w:rPr>
                                <w:b/>
                                <w:bCs/>
                                <w:sz w:val="32"/>
                                <w:szCs w:val="32"/>
                              </w:rPr>
                              <w:t>C</w:t>
                            </w:r>
                          </w:p>
                        </w:txbxContent>
                      </wps:txbx>
                      <wps:bodyPr rot="0" vert="horz" wrap="square" lIns="91440" tIns="45720" rIns="91440" bIns="45720" anchor="t" anchorCtr="0">
                        <a:noAutofit/>
                      </wps:bodyPr>
                    </wps:wsp>
                  </a:graphicData>
                </a:graphic>
              </wp:anchor>
            </w:drawing>
          </mc:Choice>
          <mc:Fallback>
            <w:pict>
              <v:shape w14:anchorId="32104E4B" id="Text Box 5" o:spid="_x0000_s1046" type="#_x0000_t202" style="position:absolute;margin-left:9.45pt;margin-top:311.35pt;width:27.95pt;height:23.1pt;z-index:25172173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" filled="f" stroked="f">
                <v:textbox>
                  <w:txbxContent>
                    <w:p w14:paraId="774FF768" w14:textId="6DCC9F4F" w:rsidR="00995F3E" w:rsidRPr="00E54548" w:rsidRDefault="00995F3E" w:rsidP="004F485D">
                      <w:pPr>
                        <w:rPr>
                          <w:b/>
                          <w:bCs/>
                          <w:sz w:val="32"/>
                          <w:szCs w:val="32"/>
                        </w:rPr>
                      </w:pPr>
                      <w:r>
                        <w:rPr>
                          <w:b/>
                          <w:bCs/>
                          <w:sz w:val="32"/>
                          <w:szCs w:val="32"/>
                        </w:rPr>
                        <w:t>C</w:t>
                      </w:r>
                    </w:p>
                  </w:txbxContent>
                </v:textbox>
              </v:shape>
            </w:pict>
          </mc:Fallback>
        </mc:AlternateContent>
      </w:r>
      <w:r w:rsidR="004F485D">
        <w:rPr>
          <w:noProof/>
        </w:rPr>
        <mc:AlternateContent>
          <mc:Choice Requires="wps">
            <w:drawing>
              <wp:anchor distT="0" distB="0" distL="114300" distR="114300" simplePos="0" relativeHeight="251731975" behindDoc="0" locked="0" layoutInCell="1" allowOverlap="1" wp14:anchorId="6CFB9752" wp14:editId="4B64FA81">
                <wp:simplePos x="0" y="0"/>
                <wp:positionH relativeFrom="column">
                  <wp:posOffset>121298</wp:posOffset>
                </wp:positionH>
                <wp:positionV relativeFrom="paragraph">
                  <wp:posOffset>2290147</wp:posOffset>
                </wp:positionV>
                <wp:extent cx="354718" cy="293444"/>
                <wp:effectExtent l="0" t="0" r="0" b="0"/>
                <wp:wrapNone/>
                <wp:docPr id="23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718" cy="293444"/>
                        </a:xfrm>
                        <a:prstGeom prst="rect">
                          <a:avLst/>
                        </a:prstGeom>
                        <a:noFill/>
                        <a:ln w="9525">
                          <a:noFill/>
                          <a:miter lim="800000"/>
                          <a:headEnd/>
                          <a:tailEnd/>
                        </a:ln>
                      </wps:spPr>
                      <wps:txbx>
                        <w:txbxContent>
                          <w:p w14:paraId="34271453" w14:textId="7C277EC7" w:rsidR="00995F3E" w:rsidRPr="00E54548" w:rsidRDefault="00995F3E" w:rsidP="004F485D">
                            <w:pPr>
                              <w:rPr>
                                <w:b/>
                                <w:bCs/>
                                <w:sz w:val="32"/>
                                <w:szCs w:val="32"/>
                              </w:rPr>
                            </w:pPr>
                            <w:r>
                              <w:rPr>
                                <w:b/>
                                <w:bCs/>
                                <w:sz w:val="32"/>
                                <w:szCs w:val="32"/>
                              </w:rPr>
                              <w:t>B</w:t>
                            </w:r>
                          </w:p>
                        </w:txbxContent>
                      </wps:txbx>
                      <wps:bodyPr rot="0" vert="horz" wrap="square" lIns="91440" tIns="45720" rIns="91440" bIns="45720" anchor="t" anchorCtr="0">
                        <a:noAutofit/>
                      </wps:bodyPr>
                    </wps:wsp>
                  </a:graphicData>
                </a:graphic>
              </wp:anchor>
            </w:drawing>
          </mc:Choice>
          <mc:Fallback>
            <w:pict>
              <v:shape w14:anchorId="6CFB9752" id="Text Box 6" o:spid="_x0000_s1047" type="#_x0000_t202" style="position:absolute;margin-left:9.55pt;margin-top:180.35pt;width:27.95pt;height:23.1pt;z-index:25173197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" filled="f" stroked="f">
                <v:textbox>
                  <w:txbxContent>
                    <w:p w14:paraId="34271453" w14:textId="7C277EC7" w:rsidR="00995F3E" w:rsidRPr="00E54548" w:rsidRDefault="00995F3E" w:rsidP="004F485D">
                      <w:pPr>
                        <w:rPr>
                          <w:b/>
                          <w:bCs/>
                          <w:sz w:val="32"/>
                          <w:szCs w:val="32"/>
                        </w:rPr>
                      </w:pPr>
                      <w:r>
                        <w:rPr>
                          <w:b/>
                          <w:bCs/>
                          <w:sz w:val="32"/>
                          <w:szCs w:val="32"/>
                        </w:rPr>
                        <w:t>B</w:t>
                      </w:r>
                    </w:p>
                  </w:txbxContent>
                </v:textbox>
              </v:shape>
            </w:pict>
          </mc:Fallback>
        </mc:AlternateContent>
      </w:r>
    </w:p>
    <w:p w14:paraId="5F6FC831" w14:textId="77777777" w:rsidR="0084420D" w:rsidRPr="006826E7" w:rsidRDefault="0084420D" w:rsidP="0080242F">
      <w:pPr>
        <w:pStyle w:val="NoSpacing"/>
        <w:spacing w:line="480" w:lineRule="auto"/>
        <w:rPr>
          <w:rFonts w:ascii="Arial" w:hAnsi="Arial" w:cs="Arial"/>
          <w:color w:val="000000" w:themeColor="text1"/>
          <w:sz w:val="24"/>
          <w:szCs w:val="24"/>
        </w:rPr>
      </w:pPr>
    </w:p>
    <w:p w14:paraId="40EED15A" w14:textId="4B6C7D00" w:rsidR="006B4D36" w:rsidRDefault="00537773" w:rsidP="0080242F">
      <w:pPr>
        <w:pStyle w:val="NoSpacing"/>
        <w:spacing w:line="480" w:lineRule="auto"/>
        <w:rPr>
          <w:rFonts w:ascii="Arial" w:hAnsi="Arial" w:cs="Arial"/>
          <w:sz w:val="24"/>
          <w:szCs w:val="24"/>
        </w:rPr>
      </w:pPr>
      <w:r w:rsidRPr="00102217">
        <w:rPr>
          <w:rFonts w:ascii="Arial" w:hAnsi="Arial" w:cs="Arial"/>
          <w:b/>
          <w:bCs/>
          <w:sz w:val="24"/>
          <w:szCs w:val="24"/>
        </w:rPr>
        <w:lastRenderedPageBreak/>
        <w:t xml:space="preserve">Statistical analysis— </w:t>
      </w:r>
      <w:r w:rsidR="00292FDB">
        <w:rPr>
          <w:rFonts w:ascii="Arial" w:hAnsi="Arial" w:cs="Arial"/>
          <w:sz w:val="24"/>
          <w:szCs w:val="24"/>
        </w:rPr>
        <w:t>All statistical tests were performed in R Studio (ver. 2022.07.02)</w:t>
      </w:r>
      <w:r w:rsidR="00DA3704">
        <w:rPr>
          <w:rFonts w:ascii="Arial" w:hAnsi="Arial" w:cs="Arial"/>
          <w:sz w:val="24"/>
          <w:szCs w:val="24"/>
        </w:rPr>
        <w:t>.</w:t>
      </w:r>
      <w:r w:rsidR="008A5B30">
        <w:rPr>
          <w:rFonts w:ascii="Arial" w:hAnsi="Arial" w:cs="Arial"/>
          <w:sz w:val="24"/>
          <w:szCs w:val="24"/>
        </w:rPr>
        <w:t xml:space="preserve"> </w:t>
      </w:r>
      <w:r w:rsidR="00FD31DB">
        <w:rPr>
          <w:rFonts w:ascii="Arial" w:hAnsi="Arial" w:cs="Arial"/>
          <w:sz w:val="24"/>
          <w:szCs w:val="24"/>
        </w:rPr>
        <w:t xml:space="preserve">We </w:t>
      </w:r>
      <w:r w:rsidR="00EF3E87">
        <w:rPr>
          <w:rFonts w:ascii="Arial" w:hAnsi="Arial" w:cs="Arial"/>
          <w:sz w:val="24"/>
          <w:szCs w:val="24"/>
        </w:rPr>
        <w:t>used</w:t>
      </w:r>
      <w:r w:rsidR="00A57FA9">
        <w:rPr>
          <w:rFonts w:ascii="Arial" w:hAnsi="Arial" w:cs="Arial"/>
          <w:sz w:val="24"/>
          <w:szCs w:val="24"/>
        </w:rPr>
        <w:t xml:space="preserve"> </w:t>
      </w:r>
      <w:r w:rsidR="00B616C2">
        <w:rPr>
          <w:rFonts w:ascii="Arial" w:hAnsi="Arial" w:cs="Arial"/>
          <w:sz w:val="24"/>
          <w:szCs w:val="24"/>
        </w:rPr>
        <w:t xml:space="preserve">a </w:t>
      </w:r>
      <w:r w:rsidR="00C333FF">
        <w:rPr>
          <w:rFonts w:ascii="Arial" w:hAnsi="Arial" w:cs="Arial"/>
          <w:sz w:val="24"/>
          <w:szCs w:val="24"/>
        </w:rPr>
        <w:t>mixed effects model</w:t>
      </w:r>
      <w:r w:rsidR="00140CBB">
        <w:rPr>
          <w:rFonts w:ascii="Arial" w:hAnsi="Arial" w:cs="Arial"/>
          <w:sz w:val="24"/>
          <w:szCs w:val="24"/>
        </w:rPr>
        <w:t xml:space="preserve"> (</w:t>
      </w:r>
      <w:r w:rsidR="00140CBB" w:rsidRPr="00B94040">
        <w:rPr>
          <w:rFonts w:ascii="Arial" w:hAnsi="Arial" w:cs="Arial"/>
          <w:i/>
          <w:iCs/>
          <w:sz w:val="24"/>
          <w:szCs w:val="24"/>
        </w:rPr>
        <w:t>nl</w:t>
      </w:r>
      <w:r w:rsidR="00B94040" w:rsidRPr="00B94040">
        <w:rPr>
          <w:rFonts w:ascii="Arial" w:hAnsi="Arial" w:cs="Arial"/>
          <w:i/>
          <w:iCs/>
          <w:sz w:val="24"/>
          <w:szCs w:val="24"/>
        </w:rPr>
        <w:t>me</w:t>
      </w:r>
      <w:r w:rsidR="00140CBB">
        <w:rPr>
          <w:rFonts w:ascii="Arial" w:hAnsi="Arial" w:cs="Arial"/>
          <w:sz w:val="24"/>
          <w:szCs w:val="24"/>
        </w:rPr>
        <w:t xml:space="preserve">, </w:t>
      </w:r>
      <w:r w:rsidR="00140CBB" w:rsidRPr="00C27465">
        <w:rPr>
          <w:rFonts w:ascii="Arial" w:hAnsi="Arial" w:cs="Arial"/>
          <w:i/>
          <w:iCs/>
          <w:sz w:val="24"/>
          <w:szCs w:val="24"/>
        </w:rPr>
        <w:t>lme4</w:t>
      </w:r>
      <w:r w:rsidR="00140CBB">
        <w:rPr>
          <w:rFonts w:ascii="Arial" w:hAnsi="Arial" w:cs="Arial"/>
          <w:sz w:val="24"/>
          <w:szCs w:val="24"/>
        </w:rPr>
        <w:t>)</w:t>
      </w:r>
      <w:r w:rsidR="00C333FF">
        <w:rPr>
          <w:rFonts w:ascii="Arial" w:hAnsi="Arial" w:cs="Arial"/>
          <w:sz w:val="24"/>
          <w:szCs w:val="24"/>
        </w:rPr>
        <w:t xml:space="preserve"> to </w:t>
      </w:r>
      <w:r w:rsidR="0054366C">
        <w:rPr>
          <w:rFonts w:ascii="Arial" w:hAnsi="Arial" w:cs="Arial"/>
          <w:sz w:val="24"/>
          <w:szCs w:val="24"/>
        </w:rPr>
        <w:t>explore</w:t>
      </w:r>
      <w:r w:rsidR="00C333FF">
        <w:rPr>
          <w:rFonts w:ascii="Arial" w:hAnsi="Arial" w:cs="Arial"/>
          <w:sz w:val="24"/>
          <w:szCs w:val="24"/>
        </w:rPr>
        <w:t xml:space="preserve"> </w:t>
      </w:r>
      <w:r w:rsidR="008A5B30">
        <w:rPr>
          <w:rFonts w:ascii="Arial" w:hAnsi="Arial" w:cs="Arial"/>
          <w:sz w:val="24"/>
          <w:szCs w:val="24"/>
        </w:rPr>
        <w:t>how</w:t>
      </w:r>
      <w:r w:rsidR="00C333FF">
        <w:rPr>
          <w:rFonts w:ascii="Arial" w:hAnsi="Arial" w:cs="Arial"/>
          <w:sz w:val="24"/>
          <w:szCs w:val="24"/>
        </w:rPr>
        <w:t xml:space="preserve"> TA </w:t>
      </w:r>
      <w:r w:rsidR="00B37B41">
        <w:rPr>
          <w:rFonts w:ascii="Arial" w:hAnsi="Arial" w:cs="Arial"/>
          <w:sz w:val="24"/>
          <w:szCs w:val="24"/>
        </w:rPr>
        <w:t>affect</w:t>
      </w:r>
      <w:r w:rsidR="00E25C69">
        <w:rPr>
          <w:rFonts w:ascii="Arial" w:hAnsi="Arial" w:cs="Arial"/>
          <w:sz w:val="24"/>
          <w:szCs w:val="24"/>
        </w:rPr>
        <w:t>s</w:t>
      </w:r>
      <w:r w:rsidR="00B37B41">
        <w:rPr>
          <w:rFonts w:ascii="Arial" w:hAnsi="Arial" w:cs="Arial"/>
          <w:sz w:val="24"/>
          <w:szCs w:val="24"/>
        </w:rPr>
        <w:t xml:space="preserve"> </w:t>
      </w:r>
      <w:r w:rsidR="003E6753">
        <w:rPr>
          <w:rFonts w:ascii="Arial" w:hAnsi="Arial" w:cs="Arial"/>
          <w:sz w:val="24"/>
          <w:szCs w:val="24"/>
        </w:rPr>
        <w:t xml:space="preserve">growth in </w:t>
      </w:r>
      <w:r w:rsidR="00B37B41">
        <w:rPr>
          <w:rFonts w:ascii="Arial" w:hAnsi="Arial" w:cs="Arial"/>
          <w:sz w:val="24"/>
          <w:szCs w:val="24"/>
        </w:rPr>
        <w:t xml:space="preserve">shell </w:t>
      </w:r>
      <w:r w:rsidR="003E6753">
        <w:rPr>
          <w:rFonts w:ascii="Arial" w:hAnsi="Arial" w:cs="Arial"/>
          <w:sz w:val="24"/>
          <w:szCs w:val="24"/>
        </w:rPr>
        <w:t xml:space="preserve">area </w:t>
      </w:r>
      <w:r w:rsidR="00434161">
        <w:rPr>
          <w:rFonts w:ascii="Arial" w:hAnsi="Arial" w:cs="Arial"/>
          <w:sz w:val="24"/>
          <w:szCs w:val="24"/>
        </w:rPr>
        <w:t xml:space="preserve">over </w:t>
      </w:r>
      <w:r w:rsidR="00B37B41">
        <w:rPr>
          <w:rFonts w:ascii="Arial" w:hAnsi="Arial" w:cs="Arial"/>
          <w:sz w:val="24"/>
          <w:szCs w:val="24"/>
        </w:rPr>
        <w:t>the course of an exposure</w:t>
      </w:r>
      <w:r w:rsidR="00AC35D2">
        <w:rPr>
          <w:rFonts w:ascii="Arial" w:hAnsi="Arial" w:cs="Arial"/>
          <w:sz w:val="24"/>
          <w:szCs w:val="24"/>
        </w:rPr>
        <w:t xml:space="preserve">, </w:t>
      </w:r>
      <w:r w:rsidR="00B616C2">
        <w:rPr>
          <w:rFonts w:ascii="Arial" w:hAnsi="Arial" w:cs="Arial"/>
          <w:sz w:val="24"/>
          <w:szCs w:val="24"/>
        </w:rPr>
        <w:t>across</w:t>
      </w:r>
      <w:r w:rsidR="00AC35D2">
        <w:rPr>
          <w:rFonts w:ascii="Arial" w:hAnsi="Arial" w:cs="Arial"/>
          <w:sz w:val="24"/>
          <w:szCs w:val="24"/>
        </w:rPr>
        <w:t xml:space="preserve"> two salinity levels</w:t>
      </w:r>
      <w:r w:rsidR="00D708A7">
        <w:rPr>
          <w:rFonts w:ascii="Arial" w:hAnsi="Arial" w:cs="Arial"/>
          <w:sz w:val="24"/>
          <w:szCs w:val="24"/>
        </w:rPr>
        <w:t xml:space="preserve">, and as a </w:t>
      </w:r>
      <w:r w:rsidR="000D7982">
        <w:rPr>
          <w:rFonts w:ascii="Arial" w:hAnsi="Arial" w:cs="Arial"/>
          <w:sz w:val="24"/>
          <w:szCs w:val="24"/>
        </w:rPr>
        <w:t>function</w:t>
      </w:r>
      <w:r w:rsidR="00D708A7">
        <w:rPr>
          <w:rFonts w:ascii="Arial" w:hAnsi="Arial" w:cs="Arial"/>
          <w:sz w:val="24"/>
          <w:szCs w:val="24"/>
        </w:rPr>
        <w:t xml:space="preserve"> of initial </w:t>
      </w:r>
      <w:r w:rsidR="001F27F3">
        <w:rPr>
          <w:rFonts w:ascii="Arial" w:hAnsi="Arial" w:cs="Arial"/>
          <w:sz w:val="24"/>
          <w:szCs w:val="24"/>
        </w:rPr>
        <w:t xml:space="preserve">oyster </w:t>
      </w:r>
      <w:r w:rsidR="00D708A7">
        <w:rPr>
          <w:rFonts w:ascii="Arial" w:hAnsi="Arial" w:cs="Arial"/>
          <w:sz w:val="24"/>
          <w:szCs w:val="24"/>
        </w:rPr>
        <w:t>size.</w:t>
      </w:r>
      <w:r w:rsidR="00F003F7">
        <w:rPr>
          <w:rFonts w:ascii="Arial" w:hAnsi="Arial" w:cs="Arial"/>
          <w:sz w:val="24"/>
          <w:szCs w:val="24"/>
        </w:rPr>
        <w:t xml:space="preserve"> We explored </w:t>
      </w:r>
      <w:r w:rsidR="000D7982">
        <w:rPr>
          <w:rFonts w:ascii="Arial" w:hAnsi="Arial" w:cs="Arial"/>
          <w:sz w:val="24"/>
          <w:szCs w:val="24"/>
        </w:rPr>
        <w:t xml:space="preserve">growth responses </w:t>
      </w:r>
      <w:r w:rsidR="00B616C2">
        <w:rPr>
          <w:rFonts w:ascii="Arial" w:hAnsi="Arial" w:cs="Arial"/>
          <w:sz w:val="24"/>
          <w:szCs w:val="24"/>
        </w:rPr>
        <w:t>during</w:t>
      </w:r>
      <w:r w:rsidR="000D7982">
        <w:rPr>
          <w:rFonts w:ascii="Arial" w:hAnsi="Arial" w:cs="Arial"/>
          <w:sz w:val="24"/>
          <w:szCs w:val="24"/>
        </w:rPr>
        <w:t xml:space="preserve"> two temporal periods: an </w:t>
      </w:r>
      <w:r w:rsidR="00186576">
        <w:rPr>
          <w:rFonts w:ascii="Arial" w:hAnsi="Arial" w:cs="Arial"/>
          <w:sz w:val="24"/>
          <w:szCs w:val="24"/>
        </w:rPr>
        <w:t>earl</w:t>
      </w:r>
      <w:r w:rsidR="00B616C2">
        <w:rPr>
          <w:rFonts w:ascii="Arial" w:hAnsi="Arial" w:cs="Arial"/>
          <w:sz w:val="24"/>
          <w:szCs w:val="24"/>
        </w:rPr>
        <w:t>ier</w:t>
      </w:r>
      <w:r w:rsidR="00186576">
        <w:rPr>
          <w:rFonts w:ascii="Arial" w:hAnsi="Arial" w:cs="Arial"/>
          <w:sz w:val="24"/>
          <w:szCs w:val="24"/>
        </w:rPr>
        <w:t xml:space="preserve"> </w:t>
      </w:r>
      <w:r w:rsidR="000D7982">
        <w:rPr>
          <w:rFonts w:ascii="Arial" w:hAnsi="Arial" w:cs="Arial"/>
          <w:sz w:val="24"/>
          <w:szCs w:val="24"/>
        </w:rPr>
        <w:t>response window</w:t>
      </w:r>
      <w:r w:rsidR="00F71C26">
        <w:rPr>
          <w:rFonts w:ascii="Arial" w:hAnsi="Arial" w:cs="Arial"/>
          <w:sz w:val="24"/>
          <w:szCs w:val="24"/>
        </w:rPr>
        <w:t xml:space="preserve"> </w:t>
      </w:r>
      <w:r w:rsidR="00186576">
        <w:rPr>
          <w:rFonts w:ascii="Arial" w:hAnsi="Arial" w:cs="Arial"/>
          <w:sz w:val="24"/>
          <w:szCs w:val="24"/>
        </w:rPr>
        <w:t>(days 0-18)</w:t>
      </w:r>
      <w:r w:rsidR="000D7982">
        <w:rPr>
          <w:rFonts w:ascii="Arial" w:hAnsi="Arial" w:cs="Arial"/>
          <w:sz w:val="24"/>
          <w:szCs w:val="24"/>
        </w:rPr>
        <w:t>, and a</w:t>
      </w:r>
      <w:r w:rsidR="00186576">
        <w:rPr>
          <w:rFonts w:ascii="Arial" w:hAnsi="Arial" w:cs="Arial"/>
          <w:sz w:val="24"/>
          <w:szCs w:val="24"/>
        </w:rPr>
        <w:t xml:space="preserve"> later </w:t>
      </w:r>
      <w:r w:rsidR="000D7982">
        <w:rPr>
          <w:rFonts w:ascii="Arial" w:hAnsi="Arial" w:cs="Arial"/>
          <w:sz w:val="24"/>
          <w:szCs w:val="24"/>
        </w:rPr>
        <w:t xml:space="preserve">response window </w:t>
      </w:r>
      <w:r w:rsidR="00186576">
        <w:rPr>
          <w:rFonts w:ascii="Arial" w:hAnsi="Arial" w:cs="Arial"/>
          <w:sz w:val="24"/>
          <w:szCs w:val="24"/>
        </w:rPr>
        <w:t>(days 1</w:t>
      </w:r>
      <w:r w:rsidR="00B616C2">
        <w:rPr>
          <w:rFonts w:ascii="Arial" w:hAnsi="Arial" w:cs="Arial"/>
          <w:sz w:val="24"/>
          <w:szCs w:val="24"/>
        </w:rPr>
        <w:t>9</w:t>
      </w:r>
      <w:r w:rsidR="00186576">
        <w:rPr>
          <w:rFonts w:ascii="Arial" w:hAnsi="Arial" w:cs="Arial"/>
          <w:sz w:val="24"/>
          <w:szCs w:val="24"/>
        </w:rPr>
        <w:t>-36).</w:t>
      </w:r>
      <w:r w:rsidR="000D0388">
        <w:rPr>
          <w:rFonts w:ascii="Arial" w:hAnsi="Arial" w:cs="Arial"/>
          <w:sz w:val="24"/>
          <w:szCs w:val="24"/>
        </w:rPr>
        <w:t xml:space="preserve"> The initial size corresponded</w:t>
      </w:r>
      <w:r w:rsidR="00DC0804">
        <w:rPr>
          <w:rFonts w:ascii="Arial" w:hAnsi="Arial" w:cs="Arial"/>
          <w:sz w:val="24"/>
          <w:szCs w:val="24"/>
        </w:rPr>
        <w:t xml:space="preserve"> to the projected surface area at the beginning of the time window under consideration.</w:t>
      </w:r>
      <w:r w:rsidR="00DB2E8A">
        <w:rPr>
          <w:rFonts w:ascii="Arial" w:hAnsi="Arial" w:cs="Arial"/>
          <w:sz w:val="24"/>
          <w:szCs w:val="24"/>
        </w:rPr>
        <w:t xml:space="preserve"> </w:t>
      </w:r>
      <w:r w:rsidR="00C70D15">
        <w:rPr>
          <w:rFonts w:ascii="Arial" w:hAnsi="Arial" w:cs="Arial"/>
          <w:sz w:val="24"/>
          <w:szCs w:val="24"/>
        </w:rPr>
        <w:t xml:space="preserve">Total alkalinity </w:t>
      </w:r>
      <w:r w:rsidR="00F71C26">
        <w:rPr>
          <w:rFonts w:ascii="Arial" w:hAnsi="Arial" w:cs="Arial"/>
          <w:sz w:val="24"/>
          <w:szCs w:val="24"/>
        </w:rPr>
        <w:t xml:space="preserve">and initial oyster size </w:t>
      </w:r>
      <w:r w:rsidR="00C70D15">
        <w:rPr>
          <w:rFonts w:ascii="Arial" w:hAnsi="Arial" w:cs="Arial"/>
          <w:sz w:val="24"/>
          <w:szCs w:val="24"/>
        </w:rPr>
        <w:t>w</w:t>
      </w:r>
      <w:r w:rsidR="00DB2E8A">
        <w:rPr>
          <w:rFonts w:ascii="Arial" w:hAnsi="Arial" w:cs="Arial"/>
          <w:sz w:val="24"/>
          <w:szCs w:val="24"/>
        </w:rPr>
        <w:t>ere</w:t>
      </w:r>
      <w:r w:rsidR="00C70D15">
        <w:rPr>
          <w:rFonts w:ascii="Arial" w:hAnsi="Arial" w:cs="Arial"/>
          <w:sz w:val="24"/>
          <w:szCs w:val="24"/>
        </w:rPr>
        <w:t xml:space="preserve"> </w:t>
      </w:r>
      <w:r w:rsidR="001020BF">
        <w:rPr>
          <w:rFonts w:ascii="Arial" w:hAnsi="Arial" w:cs="Arial"/>
          <w:sz w:val="24"/>
          <w:szCs w:val="24"/>
        </w:rPr>
        <w:t>treated as continuous,</w:t>
      </w:r>
      <w:r w:rsidR="00D5635E">
        <w:rPr>
          <w:rFonts w:ascii="Arial" w:hAnsi="Arial" w:cs="Arial"/>
          <w:sz w:val="24"/>
          <w:szCs w:val="24"/>
        </w:rPr>
        <w:t xml:space="preserve"> </w:t>
      </w:r>
      <w:r w:rsidR="00C70D15">
        <w:rPr>
          <w:rFonts w:ascii="Arial" w:hAnsi="Arial" w:cs="Arial"/>
          <w:sz w:val="24"/>
          <w:szCs w:val="24"/>
        </w:rPr>
        <w:t xml:space="preserve">fixed </w:t>
      </w:r>
      <w:r w:rsidR="001020BF">
        <w:rPr>
          <w:rFonts w:ascii="Arial" w:hAnsi="Arial" w:cs="Arial"/>
          <w:sz w:val="24"/>
          <w:szCs w:val="24"/>
        </w:rPr>
        <w:t>effects</w:t>
      </w:r>
      <w:r w:rsidR="00C70D15">
        <w:rPr>
          <w:rFonts w:ascii="Arial" w:hAnsi="Arial" w:cs="Arial"/>
          <w:sz w:val="24"/>
          <w:szCs w:val="24"/>
        </w:rPr>
        <w:t xml:space="preserve">, </w:t>
      </w:r>
      <w:r w:rsidR="00DA2CAA">
        <w:rPr>
          <w:rFonts w:ascii="Arial" w:hAnsi="Arial" w:cs="Arial"/>
          <w:sz w:val="24"/>
          <w:szCs w:val="24"/>
        </w:rPr>
        <w:t xml:space="preserve">whereas </w:t>
      </w:r>
      <w:r w:rsidR="001020BF">
        <w:rPr>
          <w:rFonts w:ascii="Arial" w:hAnsi="Arial" w:cs="Arial"/>
          <w:sz w:val="24"/>
          <w:szCs w:val="24"/>
        </w:rPr>
        <w:t xml:space="preserve">salinity </w:t>
      </w:r>
      <w:r w:rsidR="00DA2CAA">
        <w:rPr>
          <w:rFonts w:ascii="Arial" w:hAnsi="Arial" w:cs="Arial"/>
          <w:sz w:val="24"/>
          <w:szCs w:val="24"/>
        </w:rPr>
        <w:t>(ambient v</w:t>
      </w:r>
      <w:r w:rsidR="000D7982">
        <w:rPr>
          <w:rFonts w:ascii="Arial" w:hAnsi="Arial" w:cs="Arial"/>
          <w:sz w:val="24"/>
          <w:szCs w:val="24"/>
        </w:rPr>
        <w:t>er</w:t>
      </w:r>
      <w:r w:rsidR="00DA2CAA">
        <w:rPr>
          <w:rFonts w:ascii="Arial" w:hAnsi="Arial" w:cs="Arial"/>
          <w:sz w:val="24"/>
          <w:szCs w:val="24"/>
        </w:rPr>
        <w:t>s</w:t>
      </w:r>
      <w:r w:rsidR="000D7982">
        <w:rPr>
          <w:rFonts w:ascii="Arial" w:hAnsi="Arial" w:cs="Arial"/>
          <w:sz w:val="24"/>
          <w:szCs w:val="24"/>
        </w:rPr>
        <w:t>us</w:t>
      </w:r>
      <w:r w:rsidR="00DA2CAA">
        <w:rPr>
          <w:rFonts w:ascii="Arial" w:hAnsi="Arial" w:cs="Arial"/>
          <w:sz w:val="24"/>
          <w:szCs w:val="24"/>
        </w:rPr>
        <w:t xml:space="preserve"> low) </w:t>
      </w:r>
      <w:r w:rsidR="001020BF">
        <w:rPr>
          <w:rFonts w:ascii="Arial" w:hAnsi="Arial" w:cs="Arial"/>
          <w:sz w:val="24"/>
          <w:szCs w:val="24"/>
        </w:rPr>
        <w:t>an</w:t>
      </w:r>
      <w:r w:rsidR="00DA2CAA">
        <w:rPr>
          <w:rFonts w:ascii="Arial" w:hAnsi="Arial" w:cs="Arial"/>
          <w:sz w:val="24"/>
          <w:szCs w:val="24"/>
        </w:rPr>
        <w:t>d response window (earl</w:t>
      </w:r>
      <w:r w:rsidR="00B616C2">
        <w:rPr>
          <w:rFonts w:ascii="Arial" w:hAnsi="Arial" w:cs="Arial"/>
          <w:sz w:val="24"/>
          <w:szCs w:val="24"/>
        </w:rPr>
        <w:t>ier</w:t>
      </w:r>
      <w:r w:rsidR="00DA2CAA">
        <w:rPr>
          <w:rFonts w:ascii="Arial" w:hAnsi="Arial" w:cs="Arial"/>
          <w:sz w:val="24"/>
          <w:szCs w:val="24"/>
        </w:rPr>
        <w:t xml:space="preserve"> v</w:t>
      </w:r>
      <w:r w:rsidR="000D7982">
        <w:rPr>
          <w:rFonts w:ascii="Arial" w:hAnsi="Arial" w:cs="Arial"/>
          <w:sz w:val="24"/>
          <w:szCs w:val="24"/>
        </w:rPr>
        <w:t>er</w:t>
      </w:r>
      <w:r w:rsidR="00DA2CAA">
        <w:rPr>
          <w:rFonts w:ascii="Arial" w:hAnsi="Arial" w:cs="Arial"/>
          <w:sz w:val="24"/>
          <w:szCs w:val="24"/>
        </w:rPr>
        <w:t>s</w:t>
      </w:r>
      <w:r w:rsidR="000D7982">
        <w:rPr>
          <w:rFonts w:ascii="Arial" w:hAnsi="Arial" w:cs="Arial"/>
          <w:sz w:val="24"/>
          <w:szCs w:val="24"/>
        </w:rPr>
        <w:t>us</w:t>
      </w:r>
      <w:r w:rsidR="00DA2CAA">
        <w:rPr>
          <w:rFonts w:ascii="Arial" w:hAnsi="Arial" w:cs="Arial"/>
          <w:sz w:val="24"/>
          <w:szCs w:val="24"/>
        </w:rPr>
        <w:t xml:space="preserve"> later) </w:t>
      </w:r>
      <w:r w:rsidR="00881175">
        <w:rPr>
          <w:rFonts w:ascii="Arial" w:hAnsi="Arial" w:cs="Arial"/>
          <w:sz w:val="24"/>
          <w:szCs w:val="24"/>
        </w:rPr>
        <w:t xml:space="preserve">were </w:t>
      </w:r>
      <w:r w:rsidR="00E061EE">
        <w:rPr>
          <w:rFonts w:ascii="Arial" w:hAnsi="Arial" w:cs="Arial"/>
          <w:sz w:val="24"/>
          <w:szCs w:val="24"/>
        </w:rPr>
        <w:t>included as</w:t>
      </w:r>
      <w:r w:rsidR="00881175">
        <w:rPr>
          <w:rFonts w:ascii="Arial" w:hAnsi="Arial" w:cs="Arial"/>
          <w:sz w:val="24"/>
          <w:szCs w:val="24"/>
        </w:rPr>
        <w:t xml:space="preserve"> categorical</w:t>
      </w:r>
      <w:r w:rsidR="00D465FD">
        <w:rPr>
          <w:rFonts w:ascii="Arial" w:hAnsi="Arial" w:cs="Arial"/>
          <w:sz w:val="24"/>
          <w:szCs w:val="24"/>
        </w:rPr>
        <w:t xml:space="preserve"> effects</w:t>
      </w:r>
      <w:r w:rsidR="00881175">
        <w:rPr>
          <w:rFonts w:ascii="Arial" w:hAnsi="Arial" w:cs="Arial"/>
          <w:sz w:val="24"/>
          <w:szCs w:val="24"/>
        </w:rPr>
        <w:t>.</w:t>
      </w:r>
      <w:r w:rsidR="00FC03C4">
        <w:rPr>
          <w:rFonts w:ascii="Arial" w:hAnsi="Arial" w:cs="Arial"/>
          <w:sz w:val="24"/>
          <w:szCs w:val="24"/>
        </w:rPr>
        <w:t xml:space="preserve"> </w:t>
      </w:r>
      <w:r w:rsidR="007152B0">
        <w:rPr>
          <w:rFonts w:ascii="Arial" w:hAnsi="Arial" w:cs="Arial"/>
          <w:sz w:val="24"/>
          <w:szCs w:val="24"/>
        </w:rPr>
        <w:t xml:space="preserve">We </w:t>
      </w:r>
      <w:r w:rsidR="00B616C2">
        <w:rPr>
          <w:rFonts w:ascii="Arial" w:hAnsi="Arial" w:cs="Arial"/>
          <w:sz w:val="24"/>
          <w:szCs w:val="24"/>
        </w:rPr>
        <w:t>incorporated</w:t>
      </w:r>
      <w:r w:rsidR="007152B0">
        <w:rPr>
          <w:rFonts w:ascii="Arial" w:hAnsi="Arial" w:cs="Arial"/>
          <w:sz w:val="24"/>
          <w:szCs w:val="24"/>
        </w:rPr>
        <w:t xml:space="preserve"> </w:t>
      </w:r>
      <w:r w:rsidR="00F71C26">
        <w:rPr>
          <w:rFonts w:ascii="Arial" w:hAnsi="Arial" w:cs="Arial"/>
          <w:sz w:val="24"/>
          <w:szCs w:val="24"/>
        </w:rPr>
        <w:t>oyster</w:t>
      </w:r>
      <w:r w:rsidR="00D465FD">
        <w:rPr>
          <w:rFonts w:ascii="Arial" w:hAnsi="Arial" w:cs="Arial"/>
          <w:sz w:val="24"/>
          <w:szCs w:val="24"/>
        </w:rPr>
        <w:t xml:space="preserve"> </w:t>
      </w:r>
      <w:r w:rsidR="00B616C2">
        <w:rPr>
          <w:rFonts w:ascii="Arial" w:hAnsi="Arial" w:cs="Arial"/>
          <w:sz w:val="24"/>
          <w:szCs w:val="24"/>
        </w:rPr>
        <w:t xml:space="preserve">individual </w:t>
      </w:r>
      <w:r w:rsidR="007152B0">
        <w:rPr>
          <w:rFonts w:ascii="Arial" w:hAnsi="Arial" w:cs="Arial"/>
          <w:sz w:val="24"/>
          <w:szCs w:val="24"/>
        </w:rPr>
        <w:t xml:space="preserve">and </w:t>
      </w:r>
      <w:r w:rsidR="00B616C2">
        <w:rPr>
          <w:rFonts w:ascii="Arial" w:hAnsi="Arial" w:cs="Arial"/>
          <w:sz w:val="24"/>
          <w:szCs w:val="24"/>
        </w:rPr>
        <w:t>culture chamber</w:t>
      </w:r>
      <w:r w:rsidR="007152B0">
        <w:rPr>
          <w:rFonts w:ascii="Arial" w:hAnsi="Arial" w:cs="Arial"/>
          <w:sz w:val="24"/>
          <w:szCs w:val="24"/>
        </w:rPr>
        <w:t xml:space="preserve"> </w:t>
      </w:r>
      <w:r w:rsidR="00F71C26">
        <w:rPr>
          <w:rFonts w:ascii="Arial" w:hAnsi="Arial" w:cs="Arial"/>
          <w:sz w:val="24"/>
          <w:szCs w:val="24"/>
        </w:rPr>
        <w:t>as random intercept</w:t>
      </w:r>
      <w:r w:rsidR="007152B0">
        <w:rPr>
          <w:rFonts w:ascii="Arial" w:hAnsi="Arial" w:cs="Arial"/>
          <w:sz w:val="24"/>
          <w:szCs w:val="24"/>
        </w:rPr>
        <w:t>s</w:t>
      </w:r>
      <w:r w:rsidR="00F71C26">
        <w:rPr>
          <w:rFonts w:ascii="Arial" w:hAnsi="Arial" w:cs="Arial"/>
          <w:sz w:val="24"/>
          <w:szCs w:val="24"/>
        </w:rPr>
        <w:t xml:space="preserve"> to account for </w:t>
      </w:r>
      <w:r w:rsidR="00D465FD">
        <w:rPr>
          <w:rFonts w:ascii="Arial" w:hAnsi="Arial" w:cs="Arial"/>
          <w:sz w:val="24"/>
          <w:szCs w:val="24"/>
        </w:rPr>
        <w:t xml:space="preserve">the </w:t>
      </w:r>
      <w:r w:rsidR="00F71C26">
        <w:rPr>
          <w:rFonts w:ascii="Arial" w:hAnsi="Arial" w:cs="Arial"/>
          <w:sz w:val="24"/>
          <w:szCs w:val="24"/>
        </w:rPr>
        <w:t>lack of independence associated with repeated sampling of the same oysters</w:t>
      </w:r>
      <w:r w:rsidR="007152B0">
        <w:rPr>
          <w:rFonts w:ascii="Arial" w:hAnsi="Arial" w:cs="Arial"/>
          <w:sz w:val="24"/>
          <w:szCs w:val="24"/>
        </w:rPr>
        <w:t xml:space="preserve"> and </w:t>
      </w:r>
      <w:r w:rsidR="00B616C2">
        <w:rPr>
          <w:rFonts w:ascii="Arial" w:hAnsi="Arial" w:cs="Arial"/>
          <w:sz w:val="24"/>
          <w:szCs w:val="24"/>
        </w:rPr>
        <w:t>the lack of independence of oysters within a given culture</w:t>
      </w:r>
      <w:r w:rsidR="00F71C26">
        <w:rPr>
          <w:rFonts w:ascii="Arial" w:hAnsi="Arial" w:cs="Arial"/>
          <w:sz w:val="24"/>
          <w:szCs w:val="24"/>
        </w:rPr>
        <w:t xml:space="preserve">. </w:t>
      </w:r>
      <w:r w:rsidR="00B616C2">
        <w:rPr>
          <w:rFonts w:ascii="Arial" w:hAnsi="Arial" w:cs="Arial"/>
          <w:sz w:val="24"/>
          <w:szCs w:val="24"/>
        </w:rPr>
        <w:t>In the resulting analysis</w:t>
      </w:r>
      <w:r w:rsidR="00687E54">
        <w:rPr>
          <w:rFonts w:ascii="Arial" w:hAnsi="Arial" w:cs="Arial"/>
          <w:sz w:val="24"/>
          <w:szCs w:val="24"/>
        </w:rPr>
        <w:t xml:space="preserve"> output</w:t>
      </w:r>
      <w:r w:rsidR="00B616C2">
        <w:rPr>
          <w:rFonts w:ascii="Arial" w:hAnsi="Arial" w:cs="Arial"/>
          <w:sz w:val="24"/>
          <w:szCs w:val="24"/>
        </w:rPr>
        <w:t>, t</w:t>
      </w:r>
      <w:r w:rsidR="00AD68CB" w:rsidRPr="006F2D53">
        <w:rPr>
          <w:rFonts w:ascii="Arial" w:hAnsi="Arial" w:cs="Arial"/>
          <w:sz w:val="24"/>
          <w:szCs w:val="24"/>
        </w:rPr>
        <w:t xml:space="preserve">he effect of the </w:t>
      </w:r>
      <w:r w:rsidR="002A5FD5">
        <w:rPr>
          <w:rFonts w:ascii="Arial" w:hAnsi="Arial" w:cs="Arial"/>
          <w:sz w:val="24"/>
          <w:szCs w:val="24"/>
        </w:rPr>
        <w:t>earlier</w:t>
      </w:r>
      <w:r w:rsidR="002A5FD5" w:rsidRPr="006F2D53">
        <w:rPr>
          <w:rFonts w:ascii="Arial" w:hAnsi="Arial" w:cs="Arial"/>
          <w:sz w:val="24"/>
          <w:szCs w:val="24"/>
        </w:rPr>
        <w:t xml:space="preserve"> </w:t>
      </w:r>
      <w:r w:rsidR="00AD68CB" w:rsidRPr="006F2D53">
        <w:rPr>
          <w:rFonts w:ascii="Arial" w:hAnsi="Arial" w:cs="Arial"/>
          <w:sz w:val="24"/>
          <w:szCs w:val="24"/>
        </w:rPr>
        <w:t>time window is</w:t>
      </w:r>
      <w:r w:rsidR="00687E54">
        <w:rPr>
          <w:rFonts w:ascii="Arial" w:hAnsi="Arial" w:cs="Arial"/>
          <w:sz w:val="24"/>
          <w:szCs w:val="24"/>
        </w:rPr>
        <w:t xml:space="preserve"> considered the ‘default’, and as such, reported model estimates of the intercept and fixed effects (slopes) refer</w:t>
      </w:r>
      <w:r w:rsidR="002A5FD5">
        <w:rPr>
          <w:rFonts w:ascii="Arial" w:hAnsi="Arial" w:cs="Arial"/>
          <w:sz w:val="24"/>
          <w:szCs w:val="24"/>
        </w:rPr>
        <w:t xml:space="preserve"> </w:t>
      </w:r>
      <w:r w:rsidR="00C2395C">
        <w:rPr>
          <w:rFonts w:ascii="Arial" w:hAnsi="Arial" w:cs="Arial"/>
          <w:sz w:val="24"/>
          <w:szCs w:val="24"/>
        </w:rPr>
        <w:t xml:space="preserve">to </w:t>
      </w:r>
      <w:r w:rsidR="002A5FD5">
        <w:rPr>
          <w:rFonts w:ascii="Arial" w:hAnsi="Arial" w:cs="Arial"/>
          <w:sz w:val="24"/>
          <w:szCs w:val="24"/>
        </w:rPr>
        <w:t>effects within the</w:t>
      </w:r>
      <w:r w:rsidR="00687E54">
        <w:rPr>
          <w:rFonts w:ascii="Arial" w:hAnsi="Arial" w:cs="Arial"/>
          <w:sz w:val="24"/>
          <w:szCs w:val="24"/>
        </w:rPr>
        <w:t xml:space="preserve"> earlier window.</w:t>
      </w:r>
      <w:r w:rsidR="002A5FD5">
        <w:rPr>
          <w:rFonts w:ascii="Arial" w:hAnsi="Arial" w:cs="Arial"/>
          <w:sz w:val="24"/>
          <w:szCs w:val="24"/>
        </w:rPr>
        <w:t xml:space="preserve"> T</w:t>
      </w:r>
      <w:r w:rsidR="00C2395C">
        <w:rPr>
          <w:rFonts w:ascii="Arial" w:hAnsi="Arial" w:cs="Arial"/>
          <w:sz w:val="24"/>
          <w:szCs w:val="24"/>
        </w:rPr>
        <w:t>he</w:t>
      </w:r>
      <w:r w:rsidR="00544B59" w:rsidRPr="006F2D53">
        <w:rPr>
          <w:rFonts w:ascii="Arial" w:hAnsi="Arial" w:cs="Arial"/>
          <w:sz w:val="24"/>
          <w:szCs w:val="24"/>
        </w:rPr>
        <w:t xml:space="preserve"> effect of the second time window</w:t>
      </w:r>
      <w:r w:rsidR="00466A05" w:rsidRPr="006F2D53">
        <w:rPr>
          <w:rFonts w:ascii="Arial" w:hAnsi="Arial" w:cs="Arial"/>
          <w:sz w:val="24"/>
          <w:szCs w:val="24"/>
        </w:rPr>
        <w:t xml:space="preserve"> </w:t>
      </w:r>
      <w:r w:rsidR="00B616C2" w:rsidRPr="002D1CF9">
        <w:rPr>
          <w:rFonts w:ascii="Arial" w:hAnsi="Arial" w:cs="Arial"/>
          <w:sz w:val="24"/>
          <w:szCs w:val="24"/>
        </w:rPr>
        <w:t>appears via the</w:t>
      </w:r>
      <w:r w:rsidR="006A5D0F" w:rsidRPr="006F2D53">
        <w:rPr>
          <w:rFonts w:ascii="Arial" w:hAnsi="Arial" w:cs="Arial"/>
          <w:sz w:val="24"/>
          <w:szCs w:val="24"/>
        </w:rPr>
        <w:t xml:space="preserve"> interaction terms between </w:t>
      </w:r>
      <w:r w:rsidR="00B616C2" w:rsidRPr="002D1CF9">
        <w:rPr>
          <w:rFonts w:ascii="Arial" w:hAnsi="Arial" w:cs="Arial"/>
          <w:sz w:val="24"/>
          <w:szCs w:val="24"/>
        </w:rPr>
        <w:t xml:space="preserve">TA or salinity and </w:t>
      </w:r>
      <w:r w:rsidR="00C2395C">
        <w:rPr>
          <w:rFonts w:ascii="Arial" w:hAnsi="Arial" w:cs="Arial"/>
          <w:sz w:val="24"/>
          <w:szCs w:val="24"/>
        </w:rPr>
        <w:t xml:space="preserve">the </w:t>
      </w:r>
      <w:r w:rsidR="00544B59" w:rsidRPr="006F2D53">
        <w:rPr>
          <w:rFonts w:ascii="Arial" w:hAnsi="Arial" w:cs="Arial"/>
          <w:sz w:val="24"/>
          <w:szCs w:val="24"/>
        </w:rPr>
        <w:t>response window.</w:t>
      </w:r>
      <w:r w:rsidR="00544B59">
        <w:rPr>
          <w:rFonts w:ascii="Arial" w:hAnsi="Arial" w:cs="Arial"/>
          <w:sz w:val="24"/>
          <w:szCs w:val="24"/>
        </w:rPr>
        <w:t xml:space="preserve"> </w:t>
      </w:r>
      <w:r w:rsidR="000C027E">
        <w:rPr>
          <w:rFonts w:ascii="Arial" w:hAnsi="Arial" w:cs="Arial"/>
          <w:sz w:val="24"/>
          <w:szCs w:val="24"/>
        </w:rPr>
        <w:t xml:space="preserve">We used similar models </w:t>
      </w:r>
      <w:r w:rsidR="002A0DE1">
        <w:rPr>
          <w:rFonts w:ascii="Arial" w:hAnsi="Arial" w:cs="Arial"/>
          <w:sz w:val="24"/>
          <w:szCs w:val="24"/>
        </w:rPr>
        <w:t>to</w:t>
      </w:r>
      <w:r w:rsidR="000C027E">
        <w:rPr>
          <w:rFonts w:ascii="Arial" w:hAnsi="Arial" w:cs="Arial"/>
          <w:sz w:val="24"/>
          <w:szCs w:val="24"/>
        </w:rPr>
        <w:t xml:space="preserve"> test the influence of TA</w:t>
      </w:r>
      <w:r w:rsidR="00C15F16">
        <w:rPr>
          <w:rFonts w:ascii="Arial" w:hAnsi="Arial" w:cs="Arial"/>
          <w:sz w:val="24"/>
          <w:szCs w:val="24"/>
        </w:rPr>
        <w:t>, salinity</w:t>
      </w:r>
      <w:r w:rsidR="00F71C26">
        <w:rPr>
          <w:rFonts w:ascii="Arial" w:hAnsi="Arial" w:cs="Arial"/>
          <w:sz w:val="24"/>
          <w:szCs w:val="24"/>
        </w:rPr>
        <w:t xml:space="preserve">, </w:t>
      </w:r>
      <w:r w:rsidR="00CF0518">
        <w:rPr>
          <w:rFonts w:ascii="Arial" w:hAnsi="Arial" w:cs="Arial"/>
          <w:sz w:val="24"/>
          <w:szCs w:val="24"/>
        </w:rPr>
        <w:t xml:space="preserve">and </w:t>
      </w:r>
      <w:r w:rsidR="00126342">
        <w:rPr>
          <w:rFonts w:ascii="Arial" w:hAnsi="Arial" w:cs="Arial"/>
          <w:sz w:val="24"/>
          <w:szCs w:val="24"/>
        </w:rPr>
        <w:t xml:space="preserve">initial </w:t>
      </w:r>
      <w:r w:rsidR="00CF0518">
        <w:rPr>
          <w:rFonts w:ascii="Arial" w:hAnsi="Arial" w:cs="Arial"/>
          <w:sz w:val="24"/>
          <w:szCs w:val="24"/>
        </w:rPr>
        <w:t xml:space="preserve">oyster size </w:t>
      </w:r>
      <w:r w:rsidR="00FB22C0">
        <w:rPr>
          <w:rFonts w:ascii="Arial" w:hAnsi="Arial" w:cs="Arial"/>
          <w:sz w:val="24"/>
          <w:szCs w:val="24"/>
        </w:rPr>
        <w:t xml:space="preserve">on </w:t>
      </w:r>
      <w:r w:rsidR="00B616C2">
        <w:rPr>
          <w:rFonts w:ascii="Arial" w:hAnsi="Arial" w:cs="Arial"/>
          <w:sz w:val="24"/>
          <w:szCs w:val="24"/>
        </w:rPr>
        <w:t xml:space="preserve">overall </w:t>
      </w:r>
      <w:r w:rsidR="00CF0518">
        <w:rPr>
          <w:rFonts w:ascii="Arial" w:hAnsi="Arial" w:cs="Arial"/>
          <w:sz w:val="24"/>
          <w:szCs w:val="24"/>
        </w:rPr>
        <w:t xml:space="preserve">growth </w:t>
      </w:r>
      <w:r w:rsidR="00B616C2">
        <w:rPr>
          <w:rFonts w:ascii="Arial" w:hAnsi="Arial" w:cs="Arial"/>
          <w:sz w:val="24"/>
          <w:szCs w:val="24"/>
        </w:rPr>
        <w:t>over the full 36 days of the experiment</w:t>
      </w:r>
      <w:r w:rsidR="00FB22C0">
        <w:rPr>
          <w:rFonts w:ascii="Arial" w:hAnsi="Arial" w:cs="Arial"/>
          <w:sz w:val="24"/>
          <w:szCs w:val="24"/>
        </w:rPr>
        <w:t xml:space="preserve">. </w:t>
      </w:r>
      <w:r w:rsidR="00910E16">
        <w:rPr>
          <w:rFonts w:ascii="Arial" w:hAnsi="Arial" w:cs="Arial"/>
          <w:sz w:val="24"/>
          <w:szCs w:val="24"/>
        </w:rPr>
        <w:t xml:space="preserve">The influence of </w:t>
      </w:r>
      <w:r w:rsidR="00291440">
        <w:rPr>
          <w:rFonts w:ascii="Arial" w:hAnsi="Arial" w:cs="Arial"/>
          <w:sz w:val="24"/>
          <w:szCs w:val="24"/>
        </w:rPr>
        <w:t>the</w:t>
      </w:r>
      <w:r w:rsidR="00DD2FD9">
        <w:rPr>
          <w:rFonts w:ascii="Arial" w:hAnsi="Arial" w:cs="Arial"/>
          <w:sz w:val="24"/>
          <w:szCs w:val="24"/>
        </w:rPr>
        <w:t>se latter</w:t>
      </w:r>
      <w:r w:rsidR="00291440">
        <w:rPr>
          <w:rFonts w:ascii="Arial" w:hAnsi="Arial" w:cs="Arial"/>
          <w:sz w:val="24"/>
          <w:szCs w:val="24"/>
        </w:rPr>
        <w:t xml:space="preserve"> </w:t>
      </w:r>
      <w:r w:rsidR="00B646FD">
        <w:rPr>
          <w:rFonts w:ascii="Arial" w:hAnsi="Arial" w:cs="Arial"/>
          <w:sz w:val="24"/>
          <w:szCs w:val="24"/>
        </w:rPr>
        <w:t>three</w:t>
      </w:r>
      <w:r w:rsidR="00291440">
        <w:rPr>
          <w:rFonts w:ascii="Arial" w:hAnsi="Arial" w:cs="Arial"/>
          <w:sz w:val="24"/>
          <w:szCs w:val="24"/>
        </w:rPr>
        <w:t xml:space="preserve"> predictors</w:t>
      </w:r>
      <w:r w:rsidR="00910E16">
        <w:rPr>
          <w:rFonts w:ascii="Arial" w:hAnsi="Arial" w:cs="Arial"/>
          <w:sz w:val="24"/>
          <w:szCs w:val="24"/>
        </w:rPr>
        <w:t xml:space="preserve"> </w:t>
      </w:r>
      <w:r w:rsidR="00E917E1">
        <w:rPr>
          <w:rFonts w:ascii="Arial" w:hAnsi="Arial" w:cs="Arial"/>
          <w:sz w:val="24"/>
          <w:szCs w:val="24"/>
        </w:rPr>
        <w:t>on shell thickness (</w:t>
      </w:r>
      <w:r w:rsidR="00192684">
        <w:rPr>
          <w:rFonts w:ascii="Arial" w:hAnsi="Arial" w:cs="Arial"/>
          <w:sz w:val="24"/>
          <w:szCs w:val="24"/>
        </w:rPr>
        <w:t xml:space="preserve">shell mass per area, </w:t>
      </w:r>
      <w:r w:rsidR="005F523B">
        <w:rPr>
          <w:rFonts w:ascii="Arial" w:hAnsi="Arial" w:cs="Arial"/>
          <w:sz w:val="24"/>
          <w:szCs w:val="24"/>
        </w:rPr>
        <w:t>mg mm</w:t>
      </w:r>
      <w:r w:rsidR="005F523B" w:rsidRPr="005F523B">
        <w:rPr>
          <w:rFonts w:ascii="Arial" w:hAnsi="Arial" w:cs="Arial"/>
          <w:sz w:val="24"/>
          <w:szCs w:val="24"/>
          <w:vertAlign w:val="superscript"/>
        </w:rPr>
        <w:t>-2</w:t>
      </w:r>
      <w:r w:rsidR="00E917E1">
        <w:rPr>
          <w:rFonts w:ascii="Arial" w:hAnsi="Arial" w:cs="Arial"/>
          <w:sz w:val="24"/>
          <w:szCs w:val="24"/>
        </w:rPr>
        <w:t>) and condition index (</w:t>
      </w:r>
      <w:r w:rsidR="005F523B">
        <w:rPr>
          <w:rFonts w:ascii="Arial" w:hAnsi="Arial" w:cs="Arial"/>
          <w:sz w:val="24"/>
          <w:szCs w:val="24"/>
        </w:rPr>
        <w:t xml:space="preserve">tissue mass per shell mass, </w:t>
      </w:r>
      <w:r w:rsidR="006B7247">
        <w:rPr>
          <w:rFonts w:ascii="Arial" w:hAnsi="Arial" w:cs="Arial"/>
          <w:sz w:val="24"/>
          <w:szCs w:val="24"/>
        </w:rPr>
        <w:t>mg mg</w:t>
      </w:r>
      <w:r w:rsidR="006B7247" w:rsidRPr="005F523B">
        <w:rPr>
          <w:rFonts w:ascii="Arial" w:hAnsi="Arial" w:cs="Arial"/>
          <w:sz w:val="24"/>
          <w:szCs w:val="24"/>
          <w:vertAlign w:val="superscript"/>
        </w:rPr>
        <w:t>-2</w:t>
      </w:r>
      <w:r w:rsidR="00E917E1">
        <w:rPr>
          <w:rFonts w:ascii="Arial" w:hAnsi="Arial" w:cs="Arial"/>
          <w:sz w:val="24"/>
          <w:szCs w:val="24"/>
        </w:rPr>
        <w:t>) w</w:t>
      </w:r>
      <w:r w:rsidR="00291440">
        <w:rPr>
          <w:rFonts w:ascii="Arial" w:hAnsi="Arial" w:cs="Arial"/>
          <w:sz w:val="24"/>
          <w:szCs w:val="24"/>
        </w:rPr>
        <w:t>ere</w:t>
      </w:r>
      <w:r w:rsidR="00E917E1">
        <w:rPr>
          <w:rFonts w:ascii="Arial" w:hAnsi="Arial" w:cs="Arial"/>
          <w:sz w:val="24"/>
          <w:szCs w:val="24"/>
        </w:rPr>
        <w:t xml:space="preserve"> also tested</w:t>
      </w:r>
      <w:r w:rsidR="00574CC8">
        <w:rPr>
          <w:rFonts w:ascii="Arial" w:hAnsi="Arial" w:cs="Arial"/>
          <w:sz w:val="24"/>
          <w:szCs w:val="24"/>
        </w:rPr>
        <w:t>,</w:t>
      </w:r>
      <w:r w:rsidR="00291440">
        <w:rPr>
          <w:rFonts w:ascii="Arial" w:hAnsi="Arial" w:cs="Arial"/>
          <w:sz w:val="24"/>
          <w:szCs w:val="24"/>
        </w:rPr>
        <w:t xml:space="preserve"> </w:t>
      </w:r>
      <w:r w:rsidR="00CF0518">
        <w:rPr>
          <w:rFonts w:ascii="Arial" w:hAnsi="Arial" w:cs="Arial"/>
          <w:sz w:val="24"/>
          <w:szCs w:val="24"/>
        </w:rPr>
        <w:t>includ</w:t>
      </w:r>
      <w:r w:rsidR="00B616C2">
        <w:rPr>
          <w:rFonts w:ascii="Arial" w:hAnsi="Arial" w:cs="Arial"/>
          <w:sz w:val="24"/>
          <w:szCs w:val="24"/>
        </w:rPr>
        <w:t>ing</w:t>
      </w:r>
      <w:r w:rsidR="00CF0518">
        <w:rPr>
          <w:rFonts w:ascii="Arial" w:hAnsi="Arial" w:cs="Arial"/>
          <w:sz w:val="24"/>
          <w:szCs w:val="24"/>
        </w:rPr>
        <w:t xml:space="preserve"> culture </w:t>
      </w:r>
      <w:r w:rsidR="00DD2FD9">
        <w:rPr>
          <w:rFonts w:ascii="Arial" w:hAnsi="Arial" w:cs="Arial"/>
          <w:sz w:val="24"/>
          <w:szCs w:val="24"/>
        </w:rPr>
        <w:t xml:space="preserve">chamber </w:t>
      </w:r>
      <w:r w:rsidR="00CF0518">
        <w:rPr>
          <w:rFonts w:ascii="Arial" w:hAnsi="Arial" w:cs="Arial"/>
          <w:sz w:val="24"/>
          <w:szCs w:val="24"/>
        </w:rPr>
        <w:t xml:space="preserve">as </w:t>
      </w:r>
      <w:r w:rsidR="00BB2700">
        <w:rPr>
          <w:rFonts w:ascii="Arial" w:hAnsi="Arial" w:cs="Arial"/>
          <w:sz w:val="24"/>
          <w:szCs w:val="24"/>
        </w:rPr>
        <w:t>a random intercept.</w:t>
      </w:r>
      <w:r w:rsidR="005B1FCA">
        <w:rPr>
          <w:rFonts w:ascii="Arial" w:hAnsi="Arial" w:cs="Arial"/>
          <w:sz w:val="24"/>
          <w:szCs w:val="24"/>
        </w:rPr>
        <w:t xml:space="preserve"> </w:t>
      </w:r>
      <w:r w:rsidR="00F0431E">
        <w:rPr>
          <w:rFonts w:ascii="Arial" w:hAnsi="Arial" w:cs="Arial"/>
          <w:sz w:val="24"/>
          <w:szCs w:val="24"/>
        </w:rPr>
        <w:t>We</w:t>
      </w:r>
      <w:r w:rsidR="00EF4884">
        <w:rPr>
          <w:rFonts w:ascii="Arial" w:hAnsi="Arial" w:cs="Arial"/>
          <w:sz w:val="24"/>
          <w:szCs w:val="24"/>
        </w:rPr>
        <w:t xml:space="preserve"> added a weighted variance term to m</w:t>
      </w:r>
      <w:r w:rsidR="0050257F">
        <w:rPr>
          <w:rFonts w:ascii="Arial" w:hAnsi="Arial" w:cs="Arial"/>
          <w:sz w:val="24"/>
          <w:szCs w:val="24"/>
        </w:rPr>
        <w:t xml:space="preserve">odels that failed the </w:t>
      </w:r>
      <w:r w:rsidR="0050257F" w:rsidRPr="005D3B86">
        <w:rPr>
          <w:rFonts w:ascii="Arial" w:hAnsi="Arial" w:cs="Arial"/>
          <w:sz w:val="24"/>
          <w:szCs w:val="24"/>
        </w:rPr>
        <w:t>Breusch-Pagan</w:t>
      </w:r>
      <w:r w:rsidR="0050257F">
        <w:rPr>
          <w:rFonts w:ascii="Arial" w:hAnsi="Arial" w:cs="Arial"/>
          <w:sz w:val="24"/>
          <w:szCs w:val="24"/>
        </w:rPr>
        <w:t xml:space="preserve"> test</w:t>
      </w:r>
      <w:r w:rsidR="00C27465">
        <w:rPr>
          <w:rFonts w:ascii="Arial" w:hAnsi="Arial" w:cs="Arial"/>
          <w:sz w:val="24"/>
          <w:szCs w:val="24"/>
        </w:rPr>
        <w:t xml:space="preserve"> (</w:t>
      </w:r>
      <w:r w:rsidR="00C27465" w:rsidRPr="00C27465">
        <w:rPr>
          <w:rFonts w:ascii="Arial" w:hAnsi="Arial" w:cs="Arial"/>
          <w:i/>
          <w:iCs/>
          <w:sz w:val="24"/>
          <w:szCs w:val="24"/>
        </w:rPr>
        <w:t>lmtest</w:t>
      </w:r>
      <w:r w:rsidR="00C27465">
        <w:rPr>
          <w:rFonts w:ascii="Arial" w:hAnsi="Arial" w:cs="Arial"/>
          <w:sz w:val="24"/>
          <w:szCs w:val="24"/>
        </w:rPr>
        <w:t>)</w:t>
      </w:r>
      <w:r w:rsidR="0050257F">
        <w:rPr>
          <w:rFonts w:ascii="Arial" w:hAnsi="Arial" w:cs="Arial"/>
          <w:sz w:val="24"/>
          <w:szCs w:val="24"/>
        </w:rPr>
        <w:t xml:space="preserve"> for residual heteroscedasticity</w:t>
      </w:r>
      <w:r w:rsidR="00F0431E">
        <w:rPr>
          <w:rFonts w:ascii="Arial" w:hAnsi="Arial" w:cs="Arial"/>
          <w:sz w:val="24"/>
          <w:szCs w:val="24"/>
        </w:rPr>
        <w:t xml:space="preserve">, </w:t>
      </w:r>
      <w:r w:rsidR="00EF4884">
        <w:rPr>
          <w:rFonts w:ascii="Arial" w:hAnsi="Arial" w:cs="Arial"/>
          <w:sz w:val="24"/>
          <w:szCs w:val="24"/>
        </w:rPr>
        <w:t xml:space="preserve">which specifies that the </w:t>
      </w:r>
      <w:r w:rsidR="008F0181">
        <w:rPr>
          <w:rFonts w:ascii="Arial" w:hAnsi="Arial" w:cs="Arial"/>
          <w:sz w:val="24"/>
          <w:szCs w:val="24"/>
        </w:rPr>
        <w:t>weight of each data point</w:t>
      </w:r>
      <w:r w:rsidR="00722409">
        <w:rPr>
          <w:rFonts w:ascii="Arial" w:hAnsi="Arial" w:cs="Arial"/>
          <w:sz w:val="24"/>
          <w:szCs w:val="24"/>
        </w:rPr>
        <w:t xml:space="preserve"> is</w:t>
      </w:r>
      <w:r w:rsidR="008F0181">
        <w:rPr>
          <w:rFonts w:ascii="Arial" w:hAnsi="Arial" w:cs="Arial"/>
          <w:sz w:val="24"/>
          <w:szCs w:val="24"/>
        </w:rPr>
        <w:t xml:space="preserve"> equal </w:t>
      </w:r>
      <w:r w:rsidR="001F27F3">
        <w:rPr>
          <w:rFonts w:ascii="Arial" w:hAnsi="Arial" w:cs="Arial"/>
          <w:sz w:val="24"/>
          <w:szCs w:val="24"/>
        </w:rPr>
        <w:t xml:space="preserve">to </w:t>
      </w:r>
      <w:r w:rsidR="008F0181">
        <w:rPr>
          <w:rFonts w:ascii="Arial" w:hAnsi="Arial" w:cs="Arial"/>
          <w:sz w:val="24"/>
          <w:szCs w:val="24"/>
        </w:rPr>
        <w:t xml:space="preserve">the proportional variance across </w:t>
      </w:r>
      <w:r w:rsidR="00764776">
        <w:rPr>
          <w:rFonts w:ascii="Arial" w:hAnsi="Arial" w:cs="Arial"/>
          <w:sz w:val="24"/>
          <w:szCs w:val="24"/>
        </w:rPr>
        <w:t xml:space="preserve">bins. </w:t>
      </w:r>
      <w:r w:rsidR="00574CC8">
        <w:rPr>
          <w:rFonts w:ascii="Arial" w:hAnsi="Arial" w:cs="Arial"/>
          <w:sz w:val="24"/>
          <w:szCs w:val="24"/>
        </w:rPr>
        <w:t xml:space="preserve">Assumptions of normality were visually </w:t>
      </w:r>
      <w:r w:rsidR="006911C0">
        <w:rPr>
          <w:rFonts w:ascii="Arial" w:hAnsi="Arial" w:cs="Arial"/>
          <w:sz w:val="24"/>
          <w:szCs w:val="24"/>
        </w:rPr>
        <w:t xml:space="preserve">assessed </w:t>
      </w:r>
      <w:r w:rsidR="00574CC8">
        <w:rPr>
          <w:rFonts w:ascii="Arial" w:hAnsi="Arial" w:cs="Arial"/>
          <w:sz w:val="24"/>
          <w:szCs w:val="24"/>
        </w:rPr>
        <w:lastRenderedPageBreak/>
        <w:t>with qqplots and histograms of model residuals.</w:t>
      </w:r>
      <w:r w:rsidR="00961786">
        <w:rPr>
          <w:rFonts w:ascii="Arial" w:hAnsi="Arial" w:cs="Arial"/>
          <w:sz w:val="24"/>
          <w:szCs w:val="24"/>
        </w:rPr>
        <w:t xml:space="preserve"> </w:t>
      </w:r>
      <w:r w:rsidR="0095581F">
        <w:rPr>
          <w:rFonts w:ascii="Arial" w:hAnsi="Arial" w:cs="Arial"/>
          <w:sz w:val="24"/>
          <w:szCs w:val="24"/>
        </w:rPr>
        <w:t>W</w:t>
      </w:r>
      <w:r w:rsidR="00961786">
        <w:rPr>
          <w:rFonts w:ascii="Arial" w:hAnsi="Arial" w:cs="Arial"/>
          <w:sz w:val="24"/>
          <w:szCs w:val="24"/>
        </w:rPr>
        <w:t xml:space="preserve">e </w:t>
      </w:r>
      <w:r w:rsidR="00917975">
        <w:rPr>
          <w:rFonts w:ascii="Arial" w:hAnsi="Arial" w:cs="Arial"/>
          <w:sz w:val="24"/>
          <w:szCs w:val="24"/>
        </w:rPr>
        <w:t>employed backwards step-wise model selection</w:t>
      </w:r>
      <w:r w:rsidR="008132A3">
        <w:rPr>
          <w:rFonts w:ascii="Arial" w:hAnsi="Arial" w:cs="Arial"/>
          <w:sz w:val="24"/>
          <w:szCs w:val="24"/>
        </w:rPr>
        <w:t xml:space="preserve"> to test the effect size of parameters</w:t>
      </w:r>
      <w:r w:rsidR="00F4098B">
        <w:rPr>
          <w:rFonts w:ascii="Arial" w:hAnsi="Arial" w:cs="Arial"/>
          <w:sz w:val="24"/>
          <w:szCs w:val="24"/>
        </w:rPr>
        <w:t xml:space="preserve"> found significant</w:t>
      </w:r>
      <w:r w:rsidR="008132A3">
        <w:rPr>
          <w:rFonts w:ascii="Arial" w:hAnsi="Arial" w:cs="Arial"/>
          <w:sz w:val="24"/>
          <w:szCs w:val="24"/>
        </w:rPr>
        <w:t xml:space="preserve"> in the model</w:t>
      </w:r>
      <w:r w:rsidR="00126342">
        <w:rPr>
          <w:rFonts w:ascii="Arial" w:hAnsi="Arial" w:cs="Arial"/>
          <w:sz w:val="24"/>
          <w:szCs w:val="24"/>
        </w:rPr>
        <w:t>,</w:t>
      </w:r>
      <w:r w:rsidR="008132A3">
        <w:rPr>
          <w:rFonts w:ascii="Arial" w:hAnsi="Arial" w:cs="Arial"/>
          <w:sz w:val="24"/>
          <w:szCs w:val="24"/>
        </w:rPr>
        <w:t xml:space="preserve"> </w:t>
      </w:r>
      <w:r w:rsidR="00961786">
        <w:rPr>
          <w:rFonts w:ascii="Arial" w:hAnsi="Arial" w:cs="Arial"/>
          <w:sz w:val="24"/>
          <w:szCs w:val="24"/>
        </w:rPr>
        <w:t>running ANOVA comparisons between</w:t>
      </w:r>
      <w:r w:rsidR="00F4098B">
        <w:rPr>
          <w:rFonts w:ascii="Arial" w:hAnsi="Arial" w:cs="Arial"/>
          <w:sz w:val="24"/>
          <w:szCs w:val="24"/>
        </w:rPr>
        <w:t xml:space="preserve"> a </w:t>
      </w:r>
      <w:r w:rsidR="00B616C2">
        <w:rPr>
          <w:rFonts w:ascii="Arial" w:hAnsi="Arial" w:cs="Arial"/>
          <w:sz w:val="24"/>
          <w:szCs w:val="24"/>
        </w:rPr>
        <w:t xml:space="preserve">full </w:t>
      </w:r>
      <w:r w:rsidR="00F4098B">
        <w:rPr>
          <w:rFonts w:ascii="Arial" w:hAnsi="Arial" w:cs="Arial"/>
          <w:sz w:val="24"/>
          <w:szCs w:val="24"/>
        </w:rPr>
        <w:t xml:space="preserve">model and one with </w:t>
      </w:r>
      <w:r w:rsidR="00DD2FD9">
        <w:rPr>
          <w:rFonts w:ascii="Arial" w:hAnsi="Arial" w:cs="Arial"/>
          <w:sz w:val="24"/>
          <w:szCs w:val="24"/>
        </w:rPr>
        <w:t>a given</w:t>
      </w:r>
      <w:r w:rsidR="00F4098B">
        <w:rPr>
          <w:rFonts w:ascii="Arial" w:hAnsi="Arial" w:cs="Arial"/>
          <w:sz w:val="24"/>
          <w:szCs w:val="24"/>
        </w:rPr>
        <w:t xml:space="preserve"> parameter omitted. The computed L-ratio</w:t>
      </w:r>
      <w:r w:rsidR="00B15BF3">
        <w:rPr>
          <w:rFonts w:ascii="Arial" w:hAnsi="Arial" w:cs="Arial"/>
          <w:sz w:val="24"/>
          <w:szCs w:val="24"/>
        </w:rPr>
        <w:t>s</w:t>
      </w:r>
      <w:r w:rsidR="00126342">
        <w:rPr>
          <w:rFonts w:ascii="Arial" w:hAnsi="Arial" w:cs="Arial"/>
          <w:sz w:val="24"/>
          <w:szCs w:val="24"/>
        </w:rPr>
        <w:t>, shown in</w:t>
      </w:r>
      <w:r w:rsidR="00B15BF3">
        <w:rPr>
          <w:rFonts w:ascii="Arial" w:hAnsi="Arial" w:cs="Arial"/>
          <w:sz w:val="24"/>
          <w:szCs w:val="24"/>
        </w:rPr>
        <w:t xml:space="preserve"> Tables 1-4</w:t>
      </w:r>
      <w:r w:rsidR="00126342">
        <w:rPr>
          <w:rFonts w:ascii="Arial" w:hAnsi="Arial" w:cs="Arial"/>
          <w:sz w:val="24"/>
          <w:szCs w:val="24"/>
        </w:rPr>
        <w:t>,</w:t>
      </w:r>
      <w:r w:rsidR="00F4098B">
        <w:rPr>
          <w:rFonts w:ascii="Arial" w:hAnsi="Arial" w:cs="Arial"/>
          <w:sz w:val="24"/>
          <w:szCs w:val="24"/>
        </w:rPr>
        <w:t xml:space="preserve"> indicate a proportional effect size relative to other </w:t>
      </w:r>
      <w:r w:rsidR="00E50CD0">
        <w:rPr>
          <w:rFonts w:ascii="Arial" w:hAnsi="Arial" w:cs="Arial"/>
          <w:sz w:val="24"/>
          <w:szCs w:val="24"/>
        </w:rPr>
        <w:t>predictors in the model</w:t>
      </w:r>
      <w:r w:rsidR="00126342">
        <w:rPr>
          <w:rFonts w:ascii="Arial" w:hAnsi="Arial" w:cs="Arial"/>
          <w:sz w:val="24"/>
          <w:szCs w:val="24"/>
        </w:rPr>
        <w:t>,</w:t>
      </w:r>
      <w:r w:rsidR="00E50CD0">
        <w:rPr>
          <w:rFonts w:ascii="Arial" w:hAnsi="Arial" w:cs="Arial"/>
          <w:sz w:val="24"/>
          <w:szCs w:val="24"/>
        </w:rPr>
        <w:t xml:space="preserve"> at a given p-value.</w:t>
      </w:r>
      <w:r w:rsidR="00961786">
        <w:rPr>
          <w:rFonts w:ascii="Arial" w:hAnsi="Arial" w:cs="Arial"/>
          <w:sz w:val="24"/>
          <w:szCs w:val="24"/>
        </w:rPr>
        <w:t xml:space="preserve"> </w:t>
      </w:r>
    </w:p>
    <w:p w14:paraId="208703BC" w14:textId="4AB3B49F" w:rsidR="006B4D36" w:rsidRDefault="006B4D36" w:rsidP="0080242F">
      <w:pPr>
        <w:pStyle w:val="NoSpacing"/>
        <w:spacing w:line="480" w:lineRule="auto"/>
        <w:rPr>
          <w:rFonts w:ascii="Arial" w:hAnsi="Arial" w:cs="Arial"/>
          <w:sz w:val="24"/>
          <w:szCs w:val="24"/>
        </w:rPr>
      </w:pPr>
    </w:p>
    <w:p w14:paraId="0449E21F" w14:textId="4537BFDB" w:rsidR="008D6C8D" w:rsidRDefault="00ED41B1" w:rsidP="0080242F">
      <w:pPr>
        <w:pStyle w:val="NoSpacing"/>
        <w:spacing w:line="480" w:lineRule="auto"/>
        <w:rPr>
          <w:rFonts w:ascii="Arial" w:hAnsi="Arial" w:cs="Arial"/>
          <w:b/>
          <w:bCs/>
          <w:sz w:val="24"/>
          <w:szCs w:val="24"/>
        </w:rPr>
      </w:pPr>
      <w:r w:rsidRPr="00102217">
        <w:rPr>
          <w:rFonts w:ascii="Arial" w:hAnsi="Arial" w:cs="Arial"/>
          <w:b/>
          <w:bCs/>
          <w:i/>
          <w:iCs/>
          <w:sz w:val="28"/>
          <w:szCs w:val="28"/>
        </w:rPr>
        <w:t>Results—</w:t>
      </w:r>
    </w:p>
    <w:p w14:paraId="06C8166B" w14:textId="77777777" w:rsidR="0001532D" w:rsidRDefault="0001532D" w:rsidP="0080242F">
      <w:pPr>
        <w:pStyle w:val="NoSpacing"/>
        <w:spacing w:line="480" w:lineRule="auto"/>
        <w:rPr>
          <w:rFonts w:ascii="Arial" w:hAnsi="Arial" w:cs="Arial"/>
          <w:b/>
          <w:bCs/>
          <w:sz w:val="24"/>
          <w:szCs w:val="24"/>
        </w:rPr>
      </w:pPr>
    </w:p>
    <w:p w14:paraId="48E400D8" w14:textId="0AC7AB52" w:rsidR="000F7D14" w:rsidRDefault="00B42F9C" w:rsidP="0080242F">
      <w:pPr>
        <w:pStyle w:val="NoSpacing"/>
        <w:spacing w:line="480" w:lineRule="auto"/>
        <w:rPr>
          <w:rFonts w:ascii="Arial" w:hAnsi="Arial" w:cs="Arial"/>
          <w:sz w:val="24"/>
          <w:szCs w:val="24"/>
        </w:rPr>
      </w:pPr>
      <w:r w:rsidRPr="00556411">
        <w:rPr>
          <w:rFonts w:ascii="Arial" w:hAnsi="Arial" w:cs="Arial"/>
          <w:b/>
          <w:bCs/>
          <w:sz w:val="24"/>
          <w:szCs w:val="24"/>
        </w:rPr>
        <w:t>Growth in shell area</w:t>
      </w:r>
      <w:r w:rsidR="008F0E91" w:rsidRPr="00556411">
        <w:rPr>
          <w:rFonts w:ascii="Arial" w:hAnsi="Arial" w:cs="Arial"/>
          <w:b/>
          <w:bCs/>
          <w:sz w:val="24"/>
          <w:szCs w:val="24"/>
        </w:rPr>
        <w:t>—</w:t>
      </w:r>
      <w:r w:rsidR="008669C9">
        <w:rPr>
          <w:rFonts w:ascii="Arial" w:hAnsi="Arial" w:cs="Arial"/>
          <w:sz w:val="24"/>
          <w:szCs w:val="24"/>
        </w:rPr>
        <w:t xml:space="preserve"> </w:t>
      </w:r>
      <w:r w:rsidR="00974E04">
        <w:rPr>
          <w:rFonts w:ascii="Arial" w:hAnsi="Arial" w:cs="Arial"/>
          <w:sz w:val="24"/>
          <w:szCs w:val="24"/>
        </w:rPr>
        <w:t xml:space="preserve">Growth in </w:t>
      </w:r>
      <w:r w:rsidR="00064DEB">
        <w:rPr>
          <w:rFonts w:ascii="Arial" w:hAnsi="Arial" w:cs="Arial"/>
          <w:sz w:val="24"/>
          <w:szCs w:val="24"/>
        </w:rPr>
        <w:t xml:space="preserve">oyster </w:t>
      </w:r>
      <w:r w:rsidR="00974E04">
        <w:rPr>
          <w:rFonts w:ascii="Arial" w:hAnsi="Arial" w:cs="Arial"/>
          <w:sz w:val="24"/>
          <w:szCs w:val="24"/>
        </w:rPr>
        <w:t>shell area was higher during the earl</w:t>
      </w:r>
      <w:r w:rsidR="001F27F3">
        <w:rPr>
          <w:rFonts w:ascii="Arial" w:hAnsi="Arial" w:cs="Arial"/>
          <w:sz w:val="24"/>
          <w:szCs w:val="24"/>
        </w:rPr>
        <w:t>ier</w:t>
      </w:r>
      <w:r w:rsidR="00974E04">
        <w:rPr>
          <w:rFonts w:ascii="Arial" w:hAnsi="Arial" w:cs="Arial"/>
          <w:sz w:val="24"/>
          <w:szCs w:val="24"/>
        </w:rPr>
        <w:t xml:space="preserve"> (0-18 d) response window than the later (19-36</w:t>
      </w:r>
      <w:r w:rsidR="003E6753">
        <w:rPr>
          <w:rFonts w:ascii="Arial" w:hAnsi="Arial" w:cs="Arial"/>
          <w:sz w:val="24"/>
          <w:szCs w:val="24"/>
        </w:rPr>
        <w:t xml:space="preserve"> d</w:t>
      </w:r>
      <w:r w:rsidR="00974E04">
        <w:rPr>
          <w:rFonts w:ascii="Arial" w:hAnsi="Arial" w:cs="Arial"/>
          <w:sz w:val="24"/>
          <w:szCs w:val="24"/>
        </w:rPr>
        <w:t>) response window</w:t>
      </w:r>
      <w:r w:rsidR="004612F6">
        <w:rPr>
          <w:rFonts w:ascii="Arial" w:hAnsi="Arial" w:cs="Arial"/>
          <w:sz w:val="24"/>
          <w:szCs w:val="24"/>
        </w:rPr>
        <w:t xml:space="preserve"> (</w:t>
      </w:r>
      <w:r w:rsidR="00196DAF">
        <w:rPr>
          <w:rFonts w:ascii="Arial" w:hAnsi="Arial" w:cs="Arial"/>
          <w:sz w:val="24"/>
          <w:szCs w:val="24"/>
        </w:rPr>
        <w:t xml:space="preserve">compare </w:t>
      </w:r>
      <w:r w:rsidR="00F45A17">
        <w:rPr>
          <w:rFonts w:ascii="Arial" w:hAnsi="Arial" w:cs="Arial"/>
          <w:sz w:val="24"/>
          <w:szCs w:val="24"/>
        </w:rPr>
        <w:t>p</w:t>
      </w:r>
      <w:r w:rsidR="00196DAF">
        <w:rPr>
          <w:rFonts w:ascii="Arial" w:hAnsi="Arial" w:cs="Arial"/>
          <w:sz w:val="24"/>
          <w:szCs w:val="24"/>
        </w:rPr>
        <w:t xml:space="preserve">anels </w:t>
      </w:r>
      <w:r w:rsidR="00DB2C3B">
        <w:rPr>
          <w:rFonts w:ascii="Arial" w:hAnsi="Arial" w:cs="Arial"/>
          <w:sz w:val="24"/>
          <w:szCs w:val="24"/>
        </w:rPr>
        <w:t>in</w:t>
      </w:r>
      <w:r w:rsidR="00196DAF">
        <w:rPr>
          <w:rFonts w:ascii="Arial" w:hAnsi="Arial" w:cs="Arial"/>
          <w:sz w:val="24"/>
          <w:szCs w:val="24"/>
        </w:rPr>
        <w:t xml:space="preserve"> </w:t>
      </w:r>
      <w:r w:rsidR="004612F6">
        <w:rPr>
          <w:rFonts w:ascii="Arial" w:hAnsi="Arial" w:cs="Arial"/>
          <w:sz w:val="24"/>
          <w:szCs w:val="24"/>
        </w:rPr>
        <w:t>Fig. 3)</w:t>
      </w:r>
      <w:r w:rsidR="00974E04">
        <w:rPr>
          <w:rFonts w:ascii="Arial" w:hAnsi="Arial" w:cs="Arial"/>
          <w:sz w:val="24"/>
          <w:szCs w:val="24"/>
        </w:rPr>
        <w:t>.</w:t>
      </w:r>
      <w:r w:rsidR="00196DAF">
        <w:rPr>
          <w:rFonts w:ascii="Arial" w:hAnsi="Arial" w:cs="Arial"/>
          <w:sz w:val="24"/>
          <w:szCs w:val="24"/>
        </w:rPr>
        <w:t xml:space="preserve"> This difference was appreciable, with </w:t>
      </w:r>
      <w:r w:rsidR="00205B80">
        <w:rPr>
          <w:rFonts w:ascii="Arial" w:hAnsi="Arial" w:cs="Arial"/>
          <w:sz w:val="24"/>
          <w:szCs w:val="24"/>
        </w:rPr>
        <w:t xml:space="preserve">average oyster </w:t>
      </w:r>
      <w:r w:rsidR="00196DAF">
        <w:rPr>
          <w:rFonts w:ascii="Arial" w:hAnsi="Arial" w:cs="Arial"/>
          <w:sz w:val="24"/>
          <w:szCs w:val="24"/>
        </w:rPr>
        <w:t>growth</w:t>
      </w:r>
      <w:r w:rsidR="00205B80">
        <w:rPr>
          <w:rFonts w:ascii="Arial" w:hAnsi="Arial" w:cs="Arial"/>
          <w:sz w:val="24"/>
          <w:szCs w:val="24"/>
        </w:rPr>
        <w:t xml:space="preserve"> across all treatments</w:t>
      </w:r>
      <w:r w:rsidR="00196DAF">
        <w:rPr>
          <w:rFonts w:ascii="Arial" w:hAnsi="Arial" w:cs="Arial"/>
          <w:sz w:val="24"/>
          <w:szCs w:val="24"/>
        </w:rPr>
        <w:t xml:space="preserve"> during the second </w:t>
      </w:r>
      <w:r w:rsidR="00030BC9">
        <w:rPr>
          <w:rFonts w:ascii="Arial" w:hAnsi="Arial" w:cs="Arial"/>
          <w:sz w:val="24"/>
          <w:szCs w:val="24"/>
        </w:rPr>
        <w:t xml:space="preserve">18 d </w:t>
      </w:r>
      <w:r w:rsidR="00196DAF">
        <w:rPr>
          <w:rFonts w:ascii="Arial" w:hAnsi="Arial" w:cs="Arial"/>
          <w:sz w:val="24"/>
          <w:szCs w:val="24"/>
        </w:rPr>
        <w:t xml:space="preserve">time window dropping </w:t>
      </w:r>
      <w:r w:rsidR="00205B80">
        <w:rPr>
          <w:rFonts w:ascii="Arial" w:hAnsi="Arial" w:cs="Arial"/>
          <w:sz w:val="24"/>
          <w:szCs w:val="24"/>
        </w:rPr>
        <w:t>from 11 to 2 mm</w:t>
      </w:r>
      <w:r w:rsidR="00205B80" w:rsidRPr="00562AFB">
        <w:rPr>
          <w:rFonts w:ascii="Arial" w:hAnsi="Arial" w:cs="Arial"/>
          <w:sz w:val="24"/>
          <w:szCs w:val="24"/>
          <w:vertAlign w:val="superscript"/>
        </w:rPr>
        <w:t>2</w:t>
      </w:r>
      <w:r w:rsidR="00205B80">
        <w:rPr>
          <w:rFonts w:ascii="Arial" w:hAnsi="Arial" w:cs="Arial"/>
          <w:sz w:val="24"/>
          <w:szCs w:val="24"/>
        </w:rPr>
        <w:t xml:space="preserve"> </w:t>
      </w:r>
      <w:r w:rsidR="00562AFB">
        <w:rPr>
          <w:rFonts w:ascii="Arial" w:hAnsi="Arial" w:cs="Arial"/>
          <w:sz w:val="24"/>
          <w:szCs w:val="24"/>
        </w:rPr>
        <w:t xml:space="preserve">compared to the first </w:t>
      </w:r>
      <w:r w:rsidR="00030BC9">
        <w:rPr>
          <w:rFonts w:ascii="Arial" w:hAnsi="Arial" w:cs="Arial"/>
          <w:sz w:val="24"/>
          <w:szCs w:val="24"/>
        </w:rPr>
        <w:t xml:space="preserve">18 d </w:t>
      </w:r>
      <w:r w:rsidR="00562AFB">
        <w:rPr>
          <w:rFonts w:ascii="Arial" w:hAnsi="Arial" w:cs="Arial"/>
          <w:sz w:val="24"/>
          <w:szCs w:val="24"/>
        </w:rPr>
        <w:t>window</w:t>
      </w:r>
      <w:r w:rsidR="00205B80">
        <w:rPr>
          <w:rFonts w:ascii="Arial" w:hAnsi="Arial" w:cs="Arial"/>
          <w:sz w:val="24"/>
          <w:szCs w:val="24"/>
        </w:rPr>
        <w:t xml:space="preserve">, </w:t>
      </w:r>
      <w:r w:rsidR="00562AFB">
        <w:rPr>
          <w:rFonts w:ascii="Arial" w:hAnsi="Arial" w:cs="Arial"/>
          <w:sz w:val="24"/>
          <w:szCs w:val="24"/>
        </w:rPr>
        <w:t>representing an</w:t>
      </w:r>
      <w:r w:rsidR="00205B80">
        <w:rPr>
          <w:rFonts w:ascii="Arial" w:hAnsi="Arial" w:cs="Arial"/>
          <w:sz w:val="24"/>
          <w:szCs w:val="24"/>
        </w:rPr>
        <w:t xml:space="preserve"> almost ~80%</w:t>
      </w:r>
      <w:r w:rsidR="00196DAF">
        <w:rPr>
          <w:rFonts w:ascii="Arial" w:hAnsi="Arial" w:cs="Arial"/>
          <w:sz w:val="24"/>
          <w:szCs w:val="24"/>
        </w:rPr>
        <w:t xml:space="preserve"> </w:t>
      </w:r>
      <w:r w:rsidR="00562AFB">
        <w:rPr>
          <w:rFonts w:ascii="Arial" w:hAnsi="Arial" w:cs="Arial"/>
          <w:sz w:val="24"/>
          <w:szCs w:val="24"/>
        </w:rPr>
        <w:t>decline</w:t>
      </w:r>
      <w:r w:rsidR="005B4A22">
        <w:rPr>
          <w:rFonts w:ascii="Arial" w:hAnsi="Arial" w:cs="Arial"/>
          <w:sz w:val="24"/>
          <w:szCs w:val="24"/>
        </w:rPr>
        <w:t xml:space="preserve">. </w:t>
      </w:r>
      <w:r w:rsidR="00196DAF">
        <w:rPr>
          <w:rFonts w:ascii="Arial" w:hAnsi="Arial" w:cs="Arial"/>
          <w:sz w:val="24"/>
          <w:szCs w:val="24"/>
        </w:rPr>
        <w:t>Total alkalinity did not influence</w:t>
      </w:r>
      <w:r w:rsidR="00974E04">
        <w:rPr>
          <w:rFonts w:ascii="Arial" w:hAnsi="Arial" w:cs="Arial"/>
          <w:sz w:val="24"/>
          <w:szCs w:val="24"/>
        </w:rPr>
        <w:t xml:space="preserve"> g</w:t>
      </w:r>
      <w:r w:rsidR="00AC0877">
        <w:rPr>
          <w:rFonts w:ascii="Arial" w:hAnsi="Arial" w:cs="Arial"/>
          <w:sz w:val="24"/>
          <w:szCs w:val="24"/>
        </w:rPr>
        <w:t>rowth in shell area</w:t>
      </w:r>
      <w:r w:rsidR="00CF367D">
        <w:rPr>
          <w:rFonts w:ascii="Arial" w:hAnsi="Arial" w:cs="Arial"/>
          <w:sz w:val="24"/>
          <w:szCs w:val="24"/>
        </w:rPr>
        <w:t xml:space="preserve"> </w:t>
      </w:r>
      <w:r w:rsidR="00AC0877">
        <w:rPr>
          <w:rFonts w:ascii="Arial" w:hAnsi="Arial" w:cs="Arial"/>
          <w:sz w:val="24"/>
          <w:szCs w:val="24"/>
        </w:rPr>
        <w:t xml:space="preserve">during </w:t>
      </w:r>
      <w:r w:rsidR="00A65B56">
        <w:rPr>
          <w:rFonts w:ascii="Arial" w:hAnsi="Arial" w:cs="Arial"/>
          <w:sz w:val="24"/>
          <w:szCs w:val="24"/>
        </w:rPr>
        <w:t xml:space="preserve">the </w:t>
      </w:r>
      <w:r w:rsidR="00196DAF">
        <w:rPr>
          <w:rFonts w:ascii="Arial" w:hAnsi="Arial" w:cs="Arial"/>
          <w:sz w:val="24"/>
          <w:szCs w:val="24"/>
        </w:rPr>
        <w:t xml:space="preserve">earlier </w:t>
      </w:r>
      <w:r w:rsidR="00D635B1">
        <w:rPr>
          <w:rFonts w:ascii="Arial" w:hAnsi="Arial" w:cs="Arial"/>
          <w:sz w:val="24"/>
          <w:szCs w:val="24"/>
        </w:rPr>
        <w:t>response window</w:t>
      </w:r>
      <w:r w:rsidR="00196DAF">
        <w:rPr>
          <w:rFonts w:ascii="Arial" w:hAnsi="Arial" w:cs="Arial"/>
          <w:sz w:val="24"/>
          <w:szCs w:val="24"/>
        </w:rPr>
        <w:t>, but</w:t>
      </w:r>
      <w:r w:rsidR="003E6753">
        <w:rPr>
          <w:rFonts w:ascii="Arial" w:hAnsi="Arial" w:cs="Arial"/>
          <w:sz w:val="24"/>
          <w:szCs w:val="24"/>
        </w:rPr>
        <w:t xml:space="preserve"> </w:t>
      </w:r>
      <w:r w:rsidR="003046B8">
        <w:rPr>
          <w:rFonts w:ascii="Arial" w:hAnsi="Arial" w:cs="Arial"/>
          <w:sz w:val="24"/>
          <w:szCs w:val="24"/>
        </w:rPr>
        <w:t>TA</w:t>
      </w:r>
      <w:r w:rsidR="00196DAF">
        <w:rPr>
          <w:rFonts w:ascii="Arial" w:hAnsi="Arial" w:cs="Arial"/>
          <w:sz w:val="24"/>
          <w:szCs w:val="24"/>
        </w:rPr>
        <w:t xml:space="preserve"> </w:t>
      </w:r>
      <w:r w:rsidR="00974E04">
        <w:rPr>
          <w:rFonts w:ascii="Arial" w:hAnsi="Arial" w:cs="Arial"/>
          <w:sz w:val="24"/>
          <w:szCs w:val="24"/>
        </w:rPr>
        <w:t xml:space="preserve">had a positive effect during the later response window </w:t>
      </w:r>
      <w:r w:rsidR="00FF3B5F">
        <w:rPr>
          <w:rFonts w:ascii="Arial" w:hAnsi="Arial" w:cs="Arial"/>
          <w:sz w:val="24"/>
          <w:szCs w:val="24"/>
        </w:rPr>
        <w:t>(</w:t>
      </w:r>
      <w:r w:rsidR="003E6753">
        <w:rPr>
          <w:rFonts w:ascii="Arial" w:hAnsi="Arial" w:cs="Arial"/>
          <w:sz w:val="24"/>
          <w:szCs w:val="24"/>
        </w:rPr>
        <w:t xml:space="preserve">Fig. 3B; </w:t>
      </w:r>
      <w:r w:rsidR="00FF3B5F">
        <w:rPr>
          <w:rFonts w:ascii="Arial" w:hAnsi="Arial" w:cs="Arial"/>
          <w:sz w:val="24"/>
          <w:szCs w:val="24"/>
        </w:rPr>
        <w:t>Table 1)</w:t>
      </w:r>
      <w:r w:rsidR="002101D3">
        <w:rPr>
          <w:rFonts w:ascii="Arial" w:hAnsi="Arial" w:cs="Arial"/>
          <w:sz w:val="24"/>
          <w:szCs w:val="24"/>
        </w:rPr>
        <w:t xml:space="preserve">. </w:t>
      </w:r>
      <w:r w:rsidR="00F16868" w:rsidRPr="008056BD">
        <w:rPr>
          <w:rFonts w:ascii="Arial" w:hAnsi="Arial" w:cs="Arial"/>
          <w:color w:val="000000" w:themeColor="text1"/>
          <w:sz w:val="24"/>
          <w:szCs w:val="24"/>
        </w:rPr>
        <w:t>Th</w:t>
      </w:r>
      <w:r w:rsidR="00974E04">
        <w:rPr>
          <w:rFonts w:ascii="Arial" w:hAnsi="Arial" w:cs="Arial"/>
          <w:color w:val="000000" w:themeColor="text1"/>
          <w:sz w:val="24"/>
          <w:szCs w:val="24"/>
        </w:rPr>
        <w:t>e pattern during the later window</w:t>
      </w:r>
      <w:r w:rsidR="00F16868" w:rsidRPr="008056BD">
        <w:rPr>
          <w:rFonts w:ascii="Arial" w:hAnsi="Arial" w:cs="Arial"/>
          <w:color w:val="000000" w:themeColor="text1"/>
          <w:sz w:val="24"/>
          <w:szCs w:val="24"/>
        </w:rPr>
        <w:t xml:space="preserve"> may indicate that </w:t>
      </w:r>
      <w:r w:rsidR="00974E04" w:rsidRPr="008056BD">
        <w:rPr>
          <w:rFonts w:ascii="Arial" w:hAnsi="Arial" w:cs="Arial"/>
          <w:color w:val="000000" w:themeColor="text1"/>
          <w:sz w:val="24"/>
          <w:szCs w:val="24"/>
        </w:rPr>
        <w:t xml:space="preserve">TA </w:t>
      </w:r>
      <w:r w:rsidR="00974E04">
        <w:rPr>
          <w:rFonts w:ascii="Arial" w:hAnsi="Arial" w:cs="Arial"/>
          <w:color w:val="000000" w:themeColor="text1"/>
          <w:sz w:val="24"/>
          <w:szCs w:val="24"/>
        </w:rPr>
        <w:t>is more important</w:t>
      </w:r>
      <w:r w:rsidR="00974E04" w:rsidRPr="008056BD">
        <w:rPr>
          <w:rFonts w:ascii="Arial" w:hAnsi="Arial" w:cs="Arial"/>
          <w:color w:val="000000" w:themeColor="text1"/>
          <w:sz w:val="24"/>
          <w:szCs w:val="24"/>
        </w:rPr>
        <w:t xml:space="preserve"> </w:t>
      </w:r>
      <w:r w:rsidR="00DC1AF1">
        <w:rPr>
          <w:rFonts w:ascii="Arial" w:hAnsi="Arial" w:cs="Arial"/>
          <w:color w:val="000000" w:themeColor="text1"/>
          <w:sz w:val="24"/>
          <w:szCs w:val="24"/>
        </w:rPr>
        <w:t>in situations where</w:t>
      </w:r>
      <w:r w:rsidR="00DC1AF1" w:rsidRPr="008056BD">
        <w:rPr>
          <w:rFonts w:ascii="Arial" w:hAnsi="Arial" w:cs="Arial"/>
          <w:color w:val="000000" w:themeColor="text1"/>
          <w:sz w:val="24"/>
          <w:szCs w:val="24"/>
        </w:rPr>
        <w:t xml:space="preserve"> </w:t>
      </w:r>
      <w:r w:rsidR="00DC1AF1">
        <w:rPr>
          <w:rFonts w:ascii="Arial" w:hAnsi="Arial" w:cs="Arial"/>
          <w:color w:val="000000" w:themeColor="text1"/>
          <w:sz w:val="24"/>
          <w:szCs w:val="24"/>
        </w:rPr>
        <w:t xml:space="preserve">rates of calcification </w:t>
      </w:r>
      <w:r w:rsidR="001F27F3">
        <w:rPr>
          <w:rFonts w:ascii="Arial" w:hAnsi="Arial" w:cs="Arial"/>
          <w:color w:val="000000" w:themeColor="text1"/>
          <w:sz w:val="24"/>
          <w:szCs w:val="24"/>
        </w:rPr>
        <w:t>of</w:t>
      </w:r>
      <w:r w:rsidR="00DC1AF1">
        <w:rPr>
          <w:rFonts w:ascii="Arial" w:hAnsi="Arial" w:cs="Arial"/>
          <w:color w:val="000000" w:themeColor="text1"/>
          <w:sz w:val="24"/>
          <w:szCs w:val="24"/>
        </w:rPr>
        <w:t xml:space="preserve"> </w:t>
      </w:r>
      <w:r w:rsidR="00F16868" w:rsidRPr="008056BD">
        <w:rPr>
          <w:rFonts w:ascii="Arial" w:hAnsi="Arial" w:cs="Arial"/>
          <w:color w:val="000000" w:themeColor="text1"/>
          <w:sz w:val="24"/>
          <w:szCs w:val="24"/>
        </w:rPr>
        <w:t xml:space="preserve">oysters </w:t>
      </w:r>
      <w:r w:rsidR="00DC1AF1">
        <w:rPr>
          <w:rFonts w:ascii="Arial" w:hAnsi="Arial" w:cs="Arial"/>
          <w:color w:val="000000" w:themeColor="text1"/>
          <w:sz w:val="24"/>
          <w:szCs w:val="24"/>
        </w:rPr>
        <w:t>are reduced by other factors</w:t>
      </w:r>
      <w:r w:rsidR="00F16868">
        <w:rPr>
          <w:rFonts w:ascii="Arial" w:hAnsi="Arial" w:cs="Arial"/>
          <w:color w:val="000000" w:themeColor="text1"/>
          <w:sz w:val="24"/>
          <w:szCs w:val="24"/>
        </w:rPr>
        <w:t>.</w:t>
      </w:r>
      <w:r w:rsidR="008466B3">
        <w:rPr>
          <w:rFonts w:ascii="Arial" w:hAnsi="Arial" w:cs="Arial"/>
          <w:color w:val="000000" w:themeColor="text1"/>
          <w:sz w:val="24"/>
          <w:szCs w:val="24"/>
        </w:rPr>
        <w:t xml:space="preserve"> </w:t>
      </w:r>
      <w:r w:rsidR="001F27F3">
        <w:rPr>
          <w:rFonts w:ascii="Arial" w:hAnsi="Arial" w:cs="Arial"/>
          <w:color w:val="000000" w:themeColor="text1"/>
          <w:sz w:val="24"/>
          <w:szCs w:val="24"/>
        </w:rPr>
        <w:t>Salinity did not affect growth in shell area in either time window (Fig. 3</w:t>
      </w:r>
      <w:r w:rsidR="003E6753">
        <w:rPr>
          <w:rFonts w:ascii="Arial" w:hAnsi="Arial" w:cs="Arial"/>
          <w:color w:val="000000" w:themeColor="text1"/>
          <w:sz w:val="24"/>
          <w:szCs w:val="24"/>
        </w:rPr>
        <w:t>, Table 1</w:t>
      </w:r>
      <w:r w:rsidR="001F27F3">
        <w:rPr>
          <w:rFonts w:ascii="Arial" w:hAnsi="Arial" w:cs="Arial"/>
          <w:color w:val="000000" w:themeColor="text1"/>
          <w:sz w:val="24"/>
          <w:szCs w:val="24"/>
        </w:rPr>
        <w:t xml:space="preserve">). </w:t>
      </w:r>
      <w:r w:rsidR="00151247">
        <w:rPr>
          <w:rFonts w:ascii="Arial" w:hAnsi="Arial" w:cs="Arial"/>
          <w:color w:val="000000" w:themeColor="text1"/>
          <w:sz w:val="24"/>
          <w:szCs w:val="24"/>
        </w:rPr>
        <w:t>In the earl</w:t>
      </w:r>
      <w:r w:rsidR="001F27F3">
        <w:rPr>
          <w:rFonts w:ascii="Arial" w:hAnsi="Arial" w:cs="Arial"/>
          <w:color w:val="000000" w:themeColor="text1"/>
          <w:sz w:val="24"/>
          <w:szCs w:val="24"/>
        </w:rPr>
        <w:t>ier</w:t>
      </w:r>
      <w:r w:rsidR="00151247">
        <w:rPr>
          <w:rFonts w:ascii="Arial" w:hAnsi="Arial" w:cs="Arial"/>
          <w:color w:val="000000" w:themeColor="text1"/>
          <w:sz w:val="24"/>
          <w:szCs w:val="24"/>
        </w:rPr>
        <w:t xml:space="preserve"> response window, there </w:t>
      </w:r>
      <w:r w:rsidR="00151247">
        <w:rPr>
          <w:rFonts w:ascii="Arial" w:hAnsi="Arial" w:cs="Arial"/>
          <w:sz w:val="24"/>
          <w:szCs w:val="24"/>
        </w:rPr>
        <w:t>was a positive relationship between initial size and growth</w:t>
      </w:r>
      <w:r w:rsidR="001F27F3">
        <w:rPr>
          <w:rFonts w:ascii="Arial" w:hAnsi="Arial" w:cs="Arial"/>
          <w:sz w:val="24"/>
          <w:szCs w:val="24"/>
        </w:rPr>
        <w:t>, while</w:t>
      </w:r>
      <w:r w:rsidR="00151247">
        <w:rPr>
          <w:rFonts w:ascii="Arial" w:hAnsi="Arial" w:cs="Arial"/>
          <w:sz w:val="24"/>
          <w:szCs w:val="24"/>
        </w:rPr>
        <w:t xml:space="preserve"> the relationship was reversed in the later window (</w:t>
      </w:r>
      <w:r w:rsidR="003E6753">
        <w:rPr>
          <w:rFonts w:ascii="Arial" w:hAnsi="Arial" w:cs="Arial"/>
          <w:sz w:val="24"/>
          <w:szCs w:val="24"/>
        </w:rPr>
        <w:t xml:space="preserve">Fig. 4, </w:t>
      </w:r>
      <w:r w:rsidR="00151247">
        <w:rPr>
          <w:rFonts w:ascii="Arial" w:hAnsi="Arial" w:cs="Arial"/>
          <w:sz w:val="24"/>
          <w:szCs w:val="24"/>
        </w:rPr>
        <w:t xml:space="preserve">Table 1). </w:t>
      </w:r>
    </w:p>
    <w:p w14:paraId="273DCA25" w14:textId="77777777" w:rsidR="000F7D14" w:rsidRDefault="000F7D14" w:rsidP="0080242F">
      <w:pPr>
        <w:pStyle w:val="NoSpacing"/>
        <w:spacing w:line="480" w:lineRule="auto"/>
        <w:rPr>
          <w:rFonts w:ascii="Arial" w:hAnsi="Arial" w:cs="Arial"/>
          <w:b/>
          <w:bCs/>
          <w:sz w:val="24"/>
          <w:szCs w:val="24"/>
        </w:rPr>
      </w:pPr>
    </w:p>
    <w:p w14:paraId="6C9C1AB0" w14:textId="77777777" w:rsidR="000F7D14" w:rsidRDefault="000F7D14" w:rsidP="0080242F">
      <w:pPr>
        <w:pStyle w:val="NoSpacing"/>
        <w:spacing w:line="480" w:lineRule="auto"/>
        <w:rPr>
          <w:rFonts w:ascii="Arial" w:hAnsi="Arial" w:cs="Arial"/>
          <w:b/>
          <w:bCs/>
          <w:sz w:val="24"/>
          <w:szCs w:val="24"/>
        </w:rPr>
      </w:pPr>
    </w:p>
    <w:p w14:paraId="1833DDDE" w14:textId="77777777" w:rsidR="000F7D14" w:rsidRDefault="000F7D14" w:rsidP="0080242F">
      <w:pPr>
        <w:pStyle w:val="NoSpacing"/>
        <w:spacing w:line="480" w:lineRule="auto"/>
        <w:rPr>
          <w:rFonts w:ascii="Arial" w:hAnsi="Arial" w:cs="Arial"/>
          <w:b/>
          <w:bCs/>
          <w:sz w:val="24"/>
          <w:szCs w:val="24"/>
        </w:rPr>
      </w:pPr>
    </w:p>
    <w:p w14:paraId="0B87FB25" w14:textId="0A397952" w:rsidR="000F7D14" w:rsidRDefault="000F7D14" w:rsidP="0080242F">
      <w:pPr>
        <w:pStyle w:val="NoSpacing"/>
        <w:spacing w:line="480" w:lineRule="auto"/>
        <w:rPr>
          <w:rFonts w:ascii="Arial" w:hAnsi="Arial" w:cs="Arial"/>
          <w:b/>
          <w:bCs/>
          <w:sz w:val="24"/>
          <w:szCs w:val="24"/>
        </w:rPr>
      </w:pPr>
      <w:r>
        <w:rPr>
          <w:rFonts w:ascii="Arial" w:hAnsi="Arial" w:cs="Arial"/>
          <w:noProof/>
          <w:sz w:val="24"/>
          <w:szCs w:val="24"/>
        </w:rPr>
        <w:lastRenderedPageBreak/>
        <mc:AlternateContent>
          <mc:Choice Requires="wpg">
            <w:drawing>
              <wp:anchor distT="0" distB="0" distL="114300" distR="114300" simplePos="0" relativeHeight="251673607" behindDoc="0" locked="0" layoutInCell="1" allowOverlap="1" wp14:anchorId="335CD9FE" wp14:editId="64FA2EB3">
                <wp:simplePos x="0" y="0"/>
                <wp:positionH relativeFrom="column">
                  <wp:posOffset>-289560</wp:posOffset>
                </wp:positionH>
                <wp:positionV relativeFrom="paragraph">
                  <wp:posOffset>0</wp:posOffset>
                </wp:positionV>
                <wp:extent cx="6268720" cy="5315585"/>
                <wp:effectExtent l="0" t="0" r="0" b="0"/>
                <wp:wrapTopAndBottom/>
                <wp:docPr id="93" name="Group 7"/>
                <wp:cNvGraphicFramePr/>
                <a:graphic xmlns:a="http://schemas.openxmlformats.org/drawingml/2006/main">
                  <a:graphicData uri="http://schemas.microsoft.com/office/word/2010/wordprocessingGroup">
                    <wpg:wgp>
                      <wpg:cNvGrpSpPr/>
                      <wpg:grpSpPr>
                        <a:xfrm>
                          <a:off x="0" y="0"/>
                          <a:ext cx="6268720" cy="5315585"/>
                          <a:chOff x="0" y="0"/>
                          <a:chExt cx="6269282" cy="5318528"/>
                        </a:xfrm>
                      </wpg:grpSpPr>
                      <wpg:grpSp>
                        <wpg:cNvPr id="69" name="Group 69"/>
                        <wpg:cNvGrpSpPr/>
                        <wpg:grpSpPr>
                          <a:xfrm>
                            <a:off x="0" y="0"/>
                            <a:ext cx="6269282" cy="5318528"/>
                            <a:chOff x="0" y="0"/>
                            <a:chExt cx="6269282" cy="5318528"/>
                          </a:xfrm>
                        </wpg:grpSpPr>
                        <wpg:grpSp>
                          <wpg:cNvPr id="50" name="Group 50"/>
                          <wpg:cNvGrpSpPr/>
                          <wpg:grpSpPr>
                            <a:xfrm>
                              <a:off x="0" y="0"/>
                              <a:ext cx="6269282" cy="5318528"/>
                              <a:chOff x="61708" y="252441"/>
                              <a:chExt cx="6269958" cy="5319172"/>
                            </a:xfrm>
                          </wpg:grpSpPr>
                          <pic:pic xmlns:pic="http://schemas.openxmlformats.org/drawingml/2006/picture">
                            <pic:nvPicPr>
                              <pic:cNvPr id="49" name="Picture 49"/>
                              <pic:cNvPicPr>
                                <a:picLocks noChangeAspect="1"/>
                              </pic:cNvPicPr>
                            </pic:nvPicPr>
                            <pic:blipFill rotWithShape="1">
                              <a:blip r:embed="rId23">
                                <a:extLst>
                                  <a:ext uri="{28A0092B-C50C-407E-A947-70E740481C1C}">
                                    <a14:useLocalDpi xmlns:a14="http://schemas.microsoft.com/office/drawing/2010/main" val="0"/>
                                  </a:ext>
                                </a:extLst>
                              </a:blip>
                              <a:srcRect t="14547" r="16899" b="12"/>
                              <a:stretch/>
                            </pic:blipFill>
                            <pic:spPr bwMode="auto">
                              <a:xfrm>
                                <a:off x="67318" y="2674557"/>
                                <a:ext cx="4313866" cy="2758842"/>
                              </a:xfrm>
                              <a:prstGeom prst="rect">
                                <a:avLst/>
                              </a:prstGeom>
                              <a:noFill/>
                            </pic:spPr>
                          </pic:pic>
                          <pic:pic xmlns:pic="http://schemas.openxmlformats.org/drawingml/2006/picture">
                            <pic:nvPicPr>
                              <pic:cNvPr id="48" name="Picture 48"/>
                              <pic:cNvPicPr>
                                <a:picLocks noChangeAspect="1"/>
                              </pic:cNvPicPr>
                            </pic:nvPicPr>
                            <pic:blipFill rotWithShape="1">
                              <a:blip r:embed="rId24">
                                <a:extLst>
                                  <a:ext uri="{28A0092B-C50C-407E-A947-70E740481C1C}">
                                    <a14:useLocalDpi xmlns:a14="http://schemas.microsoft.com/office/drawing/2010/main" val="0"/>
                                  </a:ext>
                                </a:extLst>
                              </a:blip>
                              <a:srcRect t="14244" r="17869" b="15621"/>
                              <a:stretch/>
                            </pic:blipFill>
                            <pic:spPr bwMode="auto">
                              <a:xfrm>
                                <a:off x="61719" y="395148"/>
                                <a:ext cx="4263541" cy="2264619"/>
                              </a:xfrm>
                              <a:prstGeom prst="rect">
                                <a:avLst/>
                              </a:prstGeom>
                              <a:noFill/>
                            </pic:spPr>
                          </pic:pic>
                          <wpg:grpSp>
                            <wpg:cNvPr id="206" name="Group 206"/>
                            <wpg:cNvGrpSpPr/>
                            <wpg:grpSpPr>
                              <a:xfrm>
                                <a:off x="61708" y="252441"/>
                                <a:ext cx="6269958" cy="5319172"/>
                                <a:chOff x="1" y="-147637"/>
                                <a:chExt cx="6271384" cy="5320929"/>
                              </a:xfrm>
                            </wpg:grpSpPr>
                            <wpg:grpSp>
                              <wpg:cNvPr id="124" name="Group 124"/>
                              <wpg:cNvGrpSpPr/>
                              <wpg:grpSpPr>
                                <a:xfrm>
                                  <a:off x="1103092" y="69733"/>
                                  <a:ext cx="5168293" cy="5103559"/>
                                  <a:chOff x="1103175" y="69734"/>
                                  <a:chExt cx="5168684" cy="5103660"/>
                                </a:xfrm>
                              </wpg:grpSpPr>
                              <wpg:grpSp>
                                <wpg:cNvPr id="123" name="Group 123"/>
                                <wpg:cNvGrpSpPr/>
                                <wpg:grpSpPr>
                                  <a:xfrm>
                                    <a:off x="1103175" y="69734"/>
                                    <a:ext cx="1438891" cy="3037887"/>
                                    <a:chOff x="1104255" y="69734"/>
                                    <a:chExt cx="1440300" cy="3037887"/>
                                  </a:xfrm>
                                </wpg:grpSpPr>
                                <wps:wsp>
                                  <wps:cNvPr id="121" name="Rectangle 121"/>
                                  <wps:cNvSpPr/>
                                  <wps:spPr>
                                    <a:xfrm>
                                      <a:off x="1104255" y="2398474"/>
                                      <a:ext cx="867905" cy="70914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8" name="Rectangle 118"/>
                                  <wps:cNvSpPr/>
                                  <wps:spPr>
                                    <a:xfrm>
                                      <a:off x="1681416" y="69734"/>
                                      <a:ext cx="863139" cy="43356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1" name="Text Box 2"/>
                                <wps:cNvSpPr txBox="1">
                                  <a:spLocks noChangeArrowheads="1"/>
                                </wps:cNvSpPr>
                                <wps:spPr bwMode="auto">
                                  <a:xfrm>
                                    <a:off x="4390515" y="870833"/>
                                    <a:ext cx="1881344" cy="4302561"/>
                                  </a:xfrm>
                                  <a:prstGeom prst="rect">
                                    <a:avLst/>
                                  </a:prstGeom>
                                  <a:solidFill>
                                    <a:srgbClr val="FFFFFF"/>
                                  </a:solidFill>
                                  <a:ln w="9525">
                                    <a:noFill/>
                                    <a:miter lim="800000"/>
                                    <a:headEnd/>
                                    <a:tailEnd/>
                                  </a:ln>
                                </wps:spPr>
                                <wps:txbx>
                                  <w:txbxContent>
                                    <w:p w14:paraId="5D186039" w14:textId="22D54A77" w:rsidR="00995F3E" w:rsidRDefault="00995F3E" w:rsidP="009028CE">
                                      <w:pPr>
                                        <w:rPr>
                                          <w:rFonts w:ascii="Arial" w:hAnsi="Arial" w:cs="Arial"/>
                                        </w:rPr>
                                      </w:pPr>
                                      <w:r>
                                        <w:rPr>
                                          <w:rFonts w:ascii="Arial" w:hAnsi="Arial" w:cs="Arial"/>
                                        </w:rPr>
                                        <w:t xml:space="preserve">Fig. 3 Growth in shell area of juvenile </w:t>
                                      </w:r>
                                      <w:r w:rsidRPr="00562AFB">
                                        <w:rPr>
                                          <w:rFonts w:ascii="Arial" w:hAnsi="Arial" w:cs="Arial"/>
                                          <w:i/>
                                        </w:rPr>
                                        <w:t>C. virginica</w:t>
                                      </w:r>
                                      <w:r>
                                        <w:rPr>
                                          <w:rFonts w:ascii="Arial" w:hAnsi="Arial" w:cs="Arial"/>
                                        </w:rPr>
                                        <w:t xml:space="preserve"> oysters during an A) earlier time window (days 0-18) and B) later time window (days 19-36) following initiation of treatment conditions. Growth in shell area depended on TA in the later window but not the first and was not affected by salinity (grayscale). Model predicted intercepts and slopes (line) and SE borders (dashed line) were taken from a mixed-effects model, and therefore incorporate the effect of other model predictors (Table </w:t>
                                      </w:r>
                                      <w:r w:rsidRPr="0082458A">
                                        <w:rPr>
                                          <w:rFonts w:ascii="Arial" w:hAnsi="Arial" w:cs="Arial"/>
                                        </w:rPr>
                                        <w:t>1</w:t>
                                      </w:r>
                                      <w:r w:rsidRPr="0087143C">
                                        <w:rPr>
                                          <w:rFonts w:ascii="Arial" w:hAnsi="Arial" w:cs="Arial"/>
                                        </w:rPr>
                                        <w:t>)</w:t>
                                      </w:r>
                                      <w:r>
                                        <w:rPr>
                                          <w:rFonts w:ascii="Arial" w:hAnsi="Arial" w:cs="Arial"/>
                                        </w:rPr>
                                        <w:t xml:space="preserve">. </w:t>
                                      </w:r>
                                    </w:p>
                                    <w:p w14:paraId="01CD26B9" w14:textId="77777777" w:rsidR="00995F3E" w:rsidRPr="0054286D" w:rsidRDefault="00995F3E" w:rsidP="009028CE">
                                      <w:pPr>
                                        <w:rPr>
                                          <w:rFonts w:ascii="Arial" w:hAnsi="Arial" w:cs="Arial"/>
                                        </w:rPr>
                                      </w:pPr>
                                    </w:p>
                                  </w:txbxContent>
                                </wps:txbx>
                                <wps:bodyPr rot="0" vert="horz" wrap="square" lIns="91440" tIns="45720" rIns="91440" bIns="45720" anchor="t" anchorCtr="0">
                                  <a:noAutofit/>
                                </wps:bodyPr>
                              </wps:wsp>
                            </wpg:grpSp>
                            <wps:wsp>
                              <wps:cNvPr id="204" name="Text Box 2"/>
                              <wps:cNvSpPr txBox="1">
                                <a:spLocks noChangeArrowheads="1"/>
                              </wps:cNvSpPr>
                              <wps:spPr bwMode="auto">
                                <a:xfrm>
                                  <a:off x="1" y="2107866"/>
                                  <a:ext cx="288175" cy="391725"/>
                                </a:xfrm>
                                <a:prstGeom prst="rect">
                                  <a:avLst/>
                                </a:prstGeom>
                                <a:noFill/>
                                <a:ln w="9525">
                                  <a:solidFill>
                                    <a:schemeClr val="bg1"/>
                                  </a:solidFill>
                                  <a:miter lim="800000"/>
                                  <a:headEnd/>
                                  <a:tailEnd/>
                                </a:ln>
                              </wps:spPr>
                              <wps:txbx>
                                <w:txbxContent>
                                  <w:p w14:paraId="712480FA" w14:textId="77777777" w:rsidR="00995F3E" w:rsidRPr="00E54548" w:rsidRDefault="00995F3E" w:rsidP="00417520">
                                    <w:pPr>
                                      <w:rPr>
                                        <w:b/>
                                        <w:bCs/>
                                        <w:sz w:val="32"/>
                                        <w:szCs w:val="32"/>
                                      </w:rPr>
                                    </w:pPr>
                                    <w:r>
                                      <w:rPr>
                                        <w:b/>
                                        <w:bCs/>
                                        <w:sz w:val="32"/>
                                        <w:szCs w:val="32"/>
                                      </w:rPr>
                                      <w:t>B</w:t>
                                    </w:r>
                                  </w:p>
                                </w:txbxContent>
                              </wps:txbx>
                              <wps:bodyPr rot="0" vert="horz" wrap="square" lIns="91440" tIns="45720" rIns="91440" bIns="45720" anchor="t" anchorCtr="0">
                                <a:noAutofit/>
                              </wps:bodyPr>
                            </wps:wsp>
                            <wps:wsp>
                              <wps:cNvPr id="205" name="Text Box 205"/>
                              <wps:cNvSpPr txBox="1">
                                <a:spLocks noChangeArrowheads="1"/>
                              </wps:cNvSpPr>
                              <wps:spPr bwMode="auto">
                                <a:xfrm>
                                  <a:off x="1" y="-147637"/>
                                  <a:ext cx="354789" cy="294271"/>
                                </a:xfrm>
                                <a:prstGeom prst="rect">
                                  <a:avLst/>
                                </a:prstGeom>
                                <a:noFill/>
                                <a:ln w="9525">
                                  <a:solidFill>
                                    <a:schemeClr val="bg1"/>
                                  </a:solidFill>
                                  <a:miter lim="800000"/>
                                  <a:headEnd/>
                                  <a:tailEnd/>
                                </a:ln>
                              </wps:spPr>
                              <wps:txbx>
                                <w:txbxContent>
                                  <w:p w14:paraId="2074DEF9" w14:textId="77777777" w:rsidR="00995F3E" w:rsidRPr="00E54548" w:rsidRDefault="00995F3E" w:rsidP="00417520">
                                    <w:pPr>
                                      <w:rPr>
                                        <w:b/>
                                        <w:bCs/>
                                        <w:sz w:val="32"/>
                                        <w:szCs w:val="32"/>
                                      </w:rPr>
                                    </w:pPr>
                                    <w:r>
                                      <w:rPr>
                                        <w:b/>
                                        <w:bCs/>
                                        <w:sz w:val="32"/>
                                        <w:szCs w:val="32"/>
                                      </w:rPr>
                                      <w:t>A</w:t>
                                    </w:r>
                                  </w:p>
                                </w:txbxContent>
                              </wps:txbx>
                              <wps:bodyPr rot="0" vert="horz" wrap="square" lIns="91440" tIns="45720" rIns="91440" bIns="45720" anchor="t" anchorCtr="0">
                                <a:noAutofit/>
                              </wps:bodyPr>
                            </wps:wsp>
                          </wpg:grpSp>
                        </wpg:grpSp>
                        <pic:pic xmlns:pic="http://schemas.openxmlformats.org/drawingml/2006/picture">
                          <pic:nvPicPr>
                            <pic:cNvPr id="51" name="Picture 51"/>
                            <pic:cNvPicPr>
                              <a:picLocks noChangeAspect="1"/>
                            </pic:cNvPicPr>
                          </pic:nvPicPr>
                          <pic:blipFill rotWithShape="1">
                            <a:blip r:embed="rId23">
                              <a:extLst>
                                <a:ext uri="{28A0092B-C50C-407E-A947-70E740481C1C}">
                                  <a14:useLocalDpi xmlns:a14="http://schemas.microsoft.com/office/drawing/2010/main" val="0"/>
                                </a:ext>
                              </a:extLst>
                            </a:blip>
                            <a:srcRect l="22435" t="17029" r="60873" b="57435"/>
                            <a:stretch/>
                          </pic:blipFill>
                          <pic:spPr bwMode="auto">
                            <a:xfrm>
                              <a:off x="4492800" y="216000"/>
                              <a:ext cx="866140" cy="824230"/>
                            </a:xfrm>
                            <a:prstGeom prst="rect">
                              <a:avLst/>
                            </a:prstGeom>
                            <a:noFill/>
                            <a:ln>
                              <a:noFill/>
                            </a:ln>
                            <a:extLst>
                              <a:ext uri="{53640926-AAD7-44D8-BBD7-CCE9431645EC}">
                                <a14:shadowObscured xmlns:a14="http://schemas.microsoft.com/office/drawing/2010/main"/>
                              </a:ext>
                            </a:extLst>
                          </pic:spPr>
                        </pic:pic>
                      </wpg:grpSp>
                      <wps:wsp>
                        <wps:cNvPr id="217" name="Text Box 2"/>
                        <wps:cNvSpPr txBox="1">
                          <a:spLocks noChangeArrowheads="1"/>
                        </wps:cNvSpPr>
                        <wps:spPr bwMode="auto">
                          <a:xfrm>
                            <a:off x="2881513" y="1959429"/>
                            <a:ext cx="1421130" cy="276225"/>
                          </a:xfrm>
                          <a:prstGeom prst="rect">
                            <a:avLst/>
                          </a:prstGeom>
                          <a:solidFill>
                            <a:schemeClr val="bg1"/>
                          </a:solidFill>
                          <a:ln w="9525">
                            <a:noFill/>
                            <a:miter lim="800000"/>
                            <a:headEnd/>
                            <a:tailEnd/>
                          </a:ln>
                        </wps:spPr>
                        <wps:txbx>
                          <w:txbxContent>
                            <w:p w14:paraId="3BB0473E" w14:textId="4089C12E" w:rsidR="00995F3E" w:rsidRPr="0017749B" w:rsidRDefault="00995F3E">
                              <w:pPr>
                                <w:rPr>
                                  <w:rFonts w:ascii="Arial" w:hAnsi="Arial" w:cs="Arial"/>
                                  <w:sz w:val="28"/>
                                  <w:szCs w:val="28"/>
                                </w:rPr>
                              </w:pPr>
                              <w:r w:rsidRPr="0017749B">
                                <w:rPr>
                                  <w:rFonts w:ascii="Arial" w:hAnsi="Arial" w:cs="Arial"/>
                                  <w:sz w:val="28"/>
                                  <w:szCs w:val="28"/>
                                </w:rPr>
                                <w:t>Earlier window</w:t>
                              </w:r>
                            </w:p>
                          </w:txbxContent>
                        </wps:txbx>
                        <wps:bodyPr rot="0" vert="horz" wrap="square" lIns="91440" tIns="45720" rIns="91440" bIns="45720" anchor="t" anchorCtr="0">
                          <a:noAutofit/>
                        </wps:bodyPr>
                      </wps:wsp>
                      <wps:wsp>
                        <wps:cNvPr id="92" name="Text Box 2"/>
                        <wps:cNvSpPr txBox="1">
                          <a:spLocks noChangeArrowheads="1"/>
                        </wps:cNvSpPr>
                        <wps:spPr bwMode="auto">
                          <a:xfrm>
                            <a:off x="2896881" y="4226219"/>
                            <a:ext cx="1421130" cy="276225"/>
                          </a:xfrm>
                          <a:prstGeom prst="rect">
                            <a:avLst/>
                          </a:prstGeom>
                          <a:solidFill>
                            <a:schemeClr val="bg1"/>
                          </a:solidFill>
                          <a:ln w="9525">
                            <a:noFill/>
                            <a:miter lim="800000"/>
                            <a:headEnd/>
                            <a:tailEnd/>
                          </a:ln>
                        </wps:spPr>
                        <wps:txbx>
                          <w:txbxContent>
                            <w:p w14:paraId="209C8A75" w14:textId="3C12CBC7" w:rsidR="00995F3E" w:rsidRPr="0017749B" w:rsidRDefault="00995F3E" w:rsidP="0017749B">
                              <w:pPr>
                                <w:rPr>
                                  <w:rFonts w:ascii="Arial" w:hAnsi="Arial" w:cs="Arial"/>
                                  <w:sz w:val="28"/>
                                  <w:szCs w:val="28"/>
                                </w:rPr>
                              </w:pPr>
                              <w:r>
                                <w:rPr>
                                  <w:rFonts w:ascii="Arial" w:hAnsi="Arial" w:cs="Arial"/>
                                  <w:sz w:val="28"/>
                                  <w:szCs w:val="28"/>
                                </w:rPr>
                                <w:t>Lat</w:t>
                              </w:r>
                              <w:r w:rsidRPr="0017749B">
                                <w:rPr>
                                  <w:rFonts w:ascii="Arial" w:hAnsi="Arial" w:cs="Arial"/>
                                  <w:sz w:val="28"/>
                                  <w:szCs w:val="28"/>
                                </w:rPr>
                                <w:t>er window</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5CD9FE" id="Group 7" o:spid="_x0000_s1048" style="position:absolute;margin-left:-22.8pt;margin-top:0;width:493.6pt;height:418.55pt;z-index:251673607;mso-width-relative:margin;mso-height-relative:margin" coordsize="62692,531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">
                <v:group id="Group 69" o:spid="_x0000_s1049" style="position:absolute;width:62692;height:53185" coordsize="62692,53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50" o:spid="_x0000_s1050" style="position:absolute;width:62692;height:53185" coordorigin="617,2524" coordsize="62699,531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Picture 49" o:spid="_x0000_s1051" type="#_x0000_t75" style="position:absolute;left:673;top:26745;width:43138;height:275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">
                      <v:imagedata r:id="rId25" o:title="" croptop="9534f" cropbottom="8f" cropright="11075f"/>
                    </v:shape>
                    <v:shape id="Picture 48" o:spid="_x0000_s1052" type="#_x0000_t75" style="position:absolute;left:617;top:3951;width:42635;height:226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">
                      <v:imagedata r:id="rId26" o:title="" croptop="9335f" cropbottom="10237f" cropright="11711f"/>
                    </v:shape>
                    <v:group id="Group 206" o:spid="_x0000_s1053" style="position:absolute;left:617;top:2524;width:62699;height:53192" coordorigin=",-1476" coordsize="62713,532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">
                      <v:group id="Group 124" o:spid="_x0000_s1054" style="position:absolute;left:11030;top:697;width:51683;height:51035" coordorigin="11031,697" coordsize="51686,510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">
                        <v:group id="Group 123" o:spid="_x0000_s1055" style="position:absolute;left:11031;top:697;width:14389;height:30379" coordorigin="11042,697" coordsize="14403,303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">
                          <v:rect id="Rectangle 121" o:spid="_x0000_s1056" style="position:absolute;left:11042;top:23984;width:8679;height:7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" fillcolor="white [3212]" strokecolor="white [3212]" strokeweight="1pt"/>
                          <v:rect id="Rectangle 118" o:spid="_x0000_s1057" style="position:absolute;left:16814;top:697;width:8631;height:43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" fillcolor="white [3212]" strokecolor="white [3212]" strokeweight="1pt"/>
                        </v:group>
                        <v:shape id="Text Box 2" o:spid="_x0000_s1058" type="#_x0000_t202" style="position:absolute;left:43905;top:8708;width:18813;height:430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" stroked="f">
                          <v:textbox>
                            <w:txbxContent>
                              <w:p w14:paraId="5D186039" w14:textId="22D54A77" w:rsidR="00995F3E" w:rsidRDefault="00995F3E" w:rsidP="009028CE">
                                <w:pPr>
                                  <w:rPr>
                                    <w:rFonts w:ascii="Arial" w:hAnsi="Arial" w:cs="Arial"/>
                                  </w:rPr>
                                </w:pPr>
                                <w:r>
                                  <w:rPr>
                                    <w:rFonts w:ascii="Arial" w:hAnsi="Arial" w:cs="Arial"/>
                                  </w:rPr>
                                  <w:t xml:space="preserve">Fig. 3 Growth in shell area of juvenile </w:t>
                                </w:r>
                                <w:r w:rsidRPr="00562AFB">
                                  <w:rPr>
                                    <w:rFonts w:ascii="Arial" w:hAnsi="Arial" w:cs="Arial"/>
                                    <w:i/>
                                  </w:rPr>
                                  <w:t>C. virginica</w:t>
                                </w:r>
                                <w:r>
                                  <w:rPr>
                                    <w:rFonts w:ascii="Arial" w:hAnsi="Arial" w:cs="Arial"/>
                                  </w:rPr>
                                  <w:t xml:space="preserve"> oysters during an A) earlier time window (days 0-18) and B) later time window (days 19-36) following initiation of treatment conditions. Growth in shell area depended on TA in the later window but not the first and was not affected by salinity (grayscale). Model predicted intercepts and slopes (line) and SE borders (dashed line) were taken from a mixed-effects model, and therefore incorporate the effect of other model predictors (Table </w:t>
                                </w:r>
                                <w:r w:rsidRPr="0082458A">
                                  <w:rPr>
                                    <w:rFonts w:ascii="Arial" w:hAnsi="Arial" w:cs="Arial"/>
                                  </w:rPr>
                                  <w:t>1</w:t>
                                </w:r>
                                <w:r w:rsidRPr="0087143C">
                                  <w:rPr>
                                    <w:rFonts w:ascii="Arial" w:hAnsi="Arial" w:cs="Arial"/>
                                  </w:rPr>
                                  <w:t>)</w:t>
                                </w:r>
                                <w:r>
                                  <w:rPr>
                                    <w:rFonts w:ascii="Arial" w:hAnsi="Arial" w:cs="Arial"/>
                                  </w:rPr>
                                  <w:t xml:space="preserve">. </w:t>
                                </w:r>
                              </w:p>
                              <w:p w14:paraId="01CD26B9" w14:textId="77777777" w:rsidR="00995F3E" w:rsidRPr="0054286D" w:rsidRDefault="00995F3E" w:rsidP="009028CE">
                                <w:pPr>
                                  <w:rPr>
                                    <w:rFonts w:ascii="Arial" w:hAnsi="Arial" w:cs="Arial"/>
                                  </w:rPr>
                                </w:pPr>
                              </w:p>
                            </w:txbxContent>
                          </v:textbox>
                        </v:shape>
                      </v:group>
                      <v:shape id="Text Box 2" o:spid="_x0000_s1059" type="#_x0000_t202" style="position:absolute;top:21078;width:2881;height:3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" filled="f" strokecolor="white [3212]">
                        <v:textbox>
                          <w:txbxContent>
                            <w:p w14:paraId="712480FA" w14:textId="77777777" w:rsidR="00995F3E" w:rsidRPr="00E54548" w:rsidRDefault="00995F3E" w:rsidP="00417520">
                              <w:pPr>
                                <w:rPr>
                                  <w:b/>
                                  <w:bCs/>
                                  <w:sz w:val="32"/>
                                  <w:szCs w:val="32"/>
                                </w:rPr>
                              </w:pPr>
                              <w:r>
                                <w:rPr>
                                  <w:b/>
                                  <w:bCs/>
                                  <w:sz w:val="32"/>
                                  <w:szCs w:val="32"/>
                                </w:rPr>
                                <w:t>B</w:t>
                              </w:r>
                            </w:p>
                          </w:txbxContent>
                        </v:textbox>
                      </v:shape>
                      <v:shape id="Text Box 205" o:spid="_x0000_s1060" type="#_x0000_t202" style="position:absolute;top:-1476;width:3547;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" filled="f" strokecolor="white [3212]">
                        <v:textbox>
                          <w:txbxContent>
                            <w:p w14:paraId="2074DEF9" w14:textId="77777777" w:rsidR="00995F3E" w:rsidRPr="00E54548" w:rsidRDefault="00995F3E" w:rsidP="00417520">
                              <w:pPr>
                                <w:rPr>
                                  <w:b/>
                                  <w:bCs/>
                                  <w:sz w:val="32"/>
                                  <w:szCs w:val="32"/>
                                </w:rPr>
                              </w:pPr>
                              <w:r>
                                <w:rPr>
                                  <w:b/>
                                  <w:bCs/>
                                  <w:sz w:val="32"/>
                                  <w:szCs w:val="32"/>
                                </w:rPr>
                                <w:t>A</w:t>
                              </w:r>
                            </w:p>
                          </w:txbxContent>
                        </v:textbox>
                      </v:shape>
                    </v:group>
                  </v:group>
                  <v:shape id="Picture 51" o:spid="_x0000_s1061" type="#_x0000_t75" style="position:absolute;left:44928;top:2160;width:8661;height:8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">
                    <v:imagedata r:id="rId25" o:title="" croptop="11160f" cropbottom="37641f" cropleft="14703f" cropright="39894f"/>
                  </v:shape>
                </v:group>
                <v:shape id="Text Box 2" o:spid="_x0000_s1062" type="#_x0000_t202" style="position:absolute;left:28815;top:19594;width:14211;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" fillcolor="white [3212]" stroked="f">
                  <v:textbox>
                    <w:txbxContent>
                      <w:p w14:paraId="3BB0473E" w14:textId="4089C12E" w:rsidR="00995F3E" w:rsidRPr="0017749B" w:rsidRDefault="00995F3E">
                        <w:pPr>
                          <w:rPr>
                            <w:rFonts w:ascii="Arial" w:hAnsi="Arial" w:cs="Arial"/>
                            <w:sz w:val="28"/>
                            <w:szCs w:val="28"/>
                          </w:rPr>
                        </w:pPr>
                        <w:r w:rsidRPr="0017749B">
                          <w:rPr>
                            <w:rFonts w:ascii="Arial" w:hAnsi="Arial" w:cs="Arial"/>
                            <w:sz w:val="28"/>
                            <w:szCs w:val="28"/>
                          </w:rPr>
                          <w:t>Earlier window</w:t>
                        </w:r>
                      </w:p>
                    </w:txbxContent>
                  </v:textbox>
                </v:shape>
                <v:shape id="Text Box 2" o:spid="_x0000_s1063" type="#_x0000_t202" style="position:absolute;left:28968;top:42262;width:1421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" fillcolor="white [3212]" stroked="f">
                  <v:textbox>
                    <w:txbxContent>
                      <w:p w14:paraId="209C8A75" w14:textId="3C12CBC7" w:rsidR="00995F3E" w:rsidRPr="0017749B" w:rsidRDefault="00995F3E" w:rsidP="0017749B">
                        <w:pPr>
                          <w:rPr>
                            <w:rFonts w:ascii="Arial" w:hAnsi="Arial" w:cs="Arial"/>
                            <w:sz w:val="28"/>
                            <w:szCs w:val="28"/>
                          </w:rPr>
                        </w:pPr>
                        <w:r>
                          <w:rPr>
                            <w:rFonts w:ascii="Arial" w:hAnsi="Arial" w:cs="Arial"/>
                            <w:sz w:val="28"/>
                            <w:szCs w:val="28"/>
                          </w:rPr>
                          <w:t>Lat</w:t>
                        </w:r>
                        <w:r w:rsidRPr="0017749B">
                          <w:rPr>
                            <w:rFonts w:ascii="Arial" w:hAnsi="Arial" w:cs="Arial"/>
                            <w:sz w:val="28"/>
                            <w:szCs w:val="28"/>
                          </w:rPr>
                          <w:t>er window</w:t>
                        </w:r>
                      </w:p>
                    </w:txbxContent>
                  </v:textbox>
                </v:shape>
                <w10:wrap type="topAndBottom"/>
              </v:group>
            </w:pict>
          </mc:Fallback>
        </mc:AlternateContent>
      </w:r>
    </w:p>
    <w:p w14:paraId="38604578" w14:textId="238396B6" w:rsidR="004463AA" w:rsidRDefault="00196DAF" w:rsidP="0080242F">
      <w:pPr>
        <w:pStyle w:val="NoSpacing"/>
        <w:spacing w:line="480" w:lineRule="auto"/>
        <w:rPr>
          <w:rFonts w:ascii="Arial" w:hAnsi="Arial" w:cs="Arial"/>
          <w:sz w:val="24"/>
          <w:szCs w:val="24"/>
        </w:rPr>
      </w:pPr>
      <w:r>
        <w:rPr>
          <w:rFonts w:ascii="Arial" w:hAnsi="Arial" w:cs="Arial"/>
          <w:b/>
          <w:bCs/>
          <w:sz w:val="24"/>
          <w:szCs w:val="24"/>
        </w:rPr>
        <w:t>Overall</w:t>
      </w:r>
      <w:r w:rsidRPr="002B6C93">
        <w:rPr>
          <w:rFonts w:ascii="Arial" w:hAnsi="Arial" w:cs="Arial"/>
          <w:b/>
          <w:bCs/>
          <w:sz w:val="24"/>
          <w:szCs w:val="24"/>
        </w:rPr>
        <w:t xml:space="preserve"> </w:t>
      </w:r>
      <w:r w:rsidR="00B42F9C" w:rsidRPr="002B6C93">
        <w:rPr>
          <w:rFonts w:ascii="Arial" w:hAnsi="Arial" w:cs="Arial"/>
          <w:b/>
          <w:bCs/>
          <w:sz w:val="24"/>
          <w:szCs w:val="24"/>
        </w:rPr>
        <w:t>shell growth</w:t>
      </w:r>
      <w:r w:rsidR="005B7DD9">
        <w:rPr>
          <w:rFonts w:ascii="Arial" w:hAnsi="Arial" w:cs="Arial"/>
          <w:b/>
          <w:bCs/>
          <w:sz w:val="24"/>
          <w:szCs w:val="24"/>
        </w:rPr>
        <w:t>, thickness</w:t>
      </w:r>
      <w:r w:rsidR="0079690F">
        <w:rPr>
          <w:rFonts w:ascii="Arial" w:hAnsi="Arial" w:cs="Arial"/>
          <w:b/>
          <w:bCs/>
          <w:sz w:val="24"/>
          <w:szCs w:val="24"/>
        </w:rPr>
        <w:t>,</w:t>
      </w:r>
      <w:r w:rsidR="005B7DD9">
        <w:rPr>
          <w:rFonts w:ascii="Arial" w:hAnsi="Arial" w:cs="Arial"/>
          <w:b/>
          <w:bCs/>
          <w:sz w:val="24"/>
          <w:szCs w:val="24"/>
        </w:rPr>
        <w:t xml:space="preserve"> and condition index</w:t>
      </w:r>
      <w:r w:rsidR="008F0E91" w:rsidRPr="002B6C93">
        <w:rPr>
          <w:rFonts w:ascii="Arial" w:hAnsi="Arial" w:cs="Arial"/>
          <w:b/>
          <w:bCs/>
          <w:sz w:val="24"/>
          <w:szCs w:val="24"/>
        </w:rPr>
        <w:t>—</w:t>
      </w:r>
      <w:r w:rsidR="00011F05">
        <w:rPr>
          <w:rFonts w:ascii="Arial" w:hAnsi="Arial" w:cs="Arial"/>
          <w:b/>
          <w:bCs/>
          <w:sz w:val="24"/>
          <w:szCs w:val="24"/>
        </w:rPr>
        <w:t xml:space="preserve"> </w:t>
      </w:r>
      <w:r w:rsidR="00B5539B">
        <w:rPr>
          <w:rFonts w:ascii="Arial" w:hAnsi="Arial" w:cs="Arial"/>
          <w:sz w:val="24"/>
          <w:szCs w:val="24"/>
        </w:rPr>
        <w:t>When overall growth spanning both time windows</w:t>
      </w:r>
      <w:r w:rsidR="00C702B0">
        <w:rPr>
          <w:rFonts w:ascii="Arial" w:hAnsi="Arial" w:cs="Arial"/>
          <w:sz w:val="24"/>
          <w:szCs w:val="24"/>
        </w:rPr>
        <w:t xml:space="preserve"> </w:t>
      </w:r>
      <w:r w:rsidR="003E6753">
        <w:rPr>
          <w:rFonts w:ascii="Arial" w:hAnsi="Arial" w:cs="Arial"/>
          <w:sz w:val="24"/>
          <w:szCs w:val="24"/>
        </w:rPr>
        <w:t>(i.e., over the full duration of the 36</w:t>
      </w:r>
      <w:r w:rsidR="00325F42">
        <w:rPr>
          <w:rFonts w:ascii="Arial" w:hAnsi="Arial" w:cs="Arial"/>
          <w:sz w:val="24"/>
          <w:szCs w:val="24"/>
        </w:rPr>
        <w:t>-</w:t>
      </w:r>
      <w:r w:rsidR="003E6753">
        <w:rPr>
          <w:rFonts w:ascii="Arial" w:hAnsi="Arial" w:cs="Arial"/>
          <w:sz w:val="24"/>
          <w:szCs w:val="24"/>
        </w:rPr>
        <w:t xml:space="preserve">d experiment) </w:t>
      </w:r>
      <w:r w:rsidR="00B5539B">
        <w:rPr>
          <w:rFonts w:ascii="Arial" w:hAnsi="Arial" w:cs="Arial"/>
          <w:sz w:val="24"/>
          <w:szCs w:val="24"/>
        </w:rPr>
        <w:t xml:space="preserve">was computed, effects of </w:t>
      </w:r>
      <w:r w:rsidR="00C702B0">
        <w:rPr>
          <w:rFonts w:ascii="Arial" w:hAnsi="Arial" w:cs="Arial"/>
          <w:sz w:val="24"/>
          <w:szCs w:val="24"/>
        </w:rPr>
        <w:t xml:space="preserve">TA </w:t>
      </w:r>
      <w:r w:rsidR="00B5539B">
        <w:rPr>
          <w:rFonts w:ascii="Arial" w:hAnsi="Arial" w:cs="Arial"/>
          <w:sz w:val="24"/>
          <w:szCs w:val="24"/>
        </w:rPr>
        <w:t>were no longer apparent</w:t>
      </w:r>
      <w:r w:rsidR="003E6753">
        <w:rPr>
          <w:rFonts w:ascii="Arial" w:hAnsi="Arial" w:cs="Arial"/>
          <w:sz w:val="24"/>
          <w:szCs w:val="24"/>
        </w:rPr>
        <w:t xml:space="preserve"> (Fig. 5, Table 2)</w:t>
      </w:r>
      <w:r w:rsidR="00B5539B">
        <w:rPr>
          <w:rFonts w:ascii="Arial" w:hAnsi="Arial" w:cs="Arial"/>
          <w:sz w:val="24"/>
          <w:szCs w:val="24"/>
        </w:rPr>
        <w:t>. Likewise, salinity did not influence growth in shell area after 36 days. However,</w:t>
      </w:r>
      <w:r w:rsidR="00C702B0">
        <w:rPr>
          <w:rFonts w:ascii="Arial" w:hAnsi="Arial" w:cs="Arial"/>
          <w:sz w:val="24"/>
          <w:szCs w:val="24"/>
        </w:rPr>
        <w:t xml:space="preserve"> </w:t>
      </w:r>
      <w:r w:rsidR="00B5539B">
        <w:rPr>
          <w:rFonts w:ascii="Arial" w:hAnsi="Arial" w:cs="Arial"/>
          <w:sz w:val="24"/>
          <w:szCs w:val="24"/>
        </w:rPr>
        <w:t xml:space="preserve">the overall growth in shell area did </w:t>
      </w:r>
      <w:r w:rsidR="00C702B0">
        <w:rPr>
          <w:rFonts w:ascii="Arial" w:hAnsi="Arial" w:cs="Arial"/>
          <w:sz w:val="24"/>
          <w:szCs w:val="24"/>
        </w:rPr>
        <w:t>increase with the initial size</w:t>
      </w:r>
      <w:r w:rsidR="00B5539B">
        <w:rPr>
          <w:rFonts w:ascii="Arial" w:hAnsi="Arial" w:cs="Arial"/>
          <w:sz w:val="24"/>
          <w:szCs w:val="24"/>
        </w:rPr>
        <w:t xml:space="preserve"> of oysters</w:t>
      </w:r>
      <w:r w:rsidR="00C702B0">
        <w:rPr>
          <w:rFonts w:ascii="Arial" w:hAnsi="Arial" w:cs="Arial"/>
          <w:sz w:val="24"/>
          <w:szCs w:val="24"/>
        </w:rPr>
        <w:t xml:space="preserve">, </w:t>
      </w:r>
      <w:r w:rsidR="00AE0E9B">
        <w:rPr>
          <w:rFonts w:ascii="Arial" w:hAnsi="Arial" w:cs="Arial"/>
          <w:sz w:val="24"/>
          <w:szCs w:val="24"/>
        </w:rPr>
        <w:t>similar to</w:t>
      </w:r>
      <w:r w:rsidR="0079690F">
        <w:rPr>
          <w:rFonts w:ascii="Arial" w:hAnsi="Arial" w:cs="Arial"/>
          <w:sz w:val="24"/>
          <w:szCs w:val="24"/>
        </w:rPr>
        <w:t xml:space="preserve"> what occurred during</w:t>
      </w:r>
      <w:r w:rsidR="00C702B0">
        <w:rPr>
          <w:rFonts w:ascii="Arial" w:hAnsi="Arial" w:cs="Arial"/>
          <w:sz w:val="24"/>
          <w:szCs w:val="24"/>
        </w:rPr>
        <w:t xml:space="preserve"> the earl</w:t>
      </w:r>
      <w:r w:rsidR="00B5539B">
        <w:rPr>
          <w:rFonts w:ascii="Arial" w:hAnsi="Arial" w:cs="Arial"/>
          <w:sz w:val="24"/>
          <w:szCs w:val="24"/>
        </w:rPr>
        <w:t>ier</w:t>
      </w:r>
      <w:r w:rsidR="00C702B0">
        <w:rPr>
          <w:rFonts w:ascii="Arial" w:hAnsi="Arial" w:cs="Arial"/>
          <w:sz w:val="24"/>
          <w:szCs w:val="24"/>
        </w:rPr>
        <w:t xml:space="preserve"> </w:t>
      </w:r>
      <w:r w:rsidR="003E6753">
        <w:rPr>
          <w:rFonts w:ascii="Arial" w:hAnsi="Arial" w:cs="Arial"/>
          <w:sz w:val="24"/>
          <w:szCs w:val="24"/>
        </w:rPr>
        <w:t xml:space="preserve">of the two </w:t>
      </w:r>
      <w:r w:rsidR="00B5539B">
        <w:rPr>
          <w:rFonts w:ascii="Arial" w:hAnsi="Arial" w:cs="Arial"/>
          <w:sz w:val="24"/>
          <w:szCs w:val="24"/>
        </w:rPr>
        <w:t>time</w:t>
      </w:r>
      <w:r w:rsidR="00C702B0">
        <w:rPr>
          <w:rFonts w:ascii="Arial" w:hAnsi="Arial" w:cs="Arial"/>
          <w:sz w:val="24"/>
          <w:szCs w:val="24"/>
        </w:rPr>
        <w:t xml:space="preserve"> window</w:t>
      </w:r>
      <w:r w:rsidR="003E6753">
        <w:rPr>
          <w:rFonts w:ascii="Arial" w:hAnsi="Arial" w:cs="Arial"/>
          <w:sz w:val="24"/>
          <w:szCs w:val="24"/>
        </w:rPr>
        <w:t>s</w:t>
      </w:r>
      <w:r w:rsidR="00B5539B">
        <w:rPr>
          <w:rFonts w:ascii="Arial" w:hAnsi="Arial" w:cs="Arial"/>
          <w:sz w:val="24"/>
          <w:szCs w:val="24"/>
        </w:rPr>
        <w:t xml:space="preserve"> (but not the later window)</w:t>
      </w:r>
      <w:r w:rsidR="00C702B0">
        <w:rPr>
          <w:rFonts w:ascii="Arial" w:hAnsi="Arial" w:cs="Arial"/>
          <w:sz w:val="24"/>
          <w:szCs w:val="24"/>
        </w:rPr>
        <w:t>.</w:t>
      </w:r>
      <w:r w:rsidR="00C702B0" w:rsidDel="00C702B0">
        <w:rPr>
          <w:rFonts w:ascii="Arial" w:hAnsi="Arial" w:cs="Arial"/>
          <w:sz w:val="24"/>
          <w:szCs w:val="24"/>
        </w:rPr>
        <w:t xml:space="preserve"> </w:t>
      </w:r>
      <w:r w:rsidR="00B92C4A">
        <w:rPr>
          <w:rFonts w:ascii="Arial" w:hAnsi="Arial" w:cs="Arial"/>
          <w:sz w:val="24"/>
          <w:szCs w:val="24"/>
        </w:rPr>
        <w:t xml:space="preserve">Neither shell thickness nor condition index, both assayed at the end of the experiment at day 36, showed an </w:t>
      </w:r>
      <w:r w:rsidR="00B92C4A">
        <w:rPr>
          <w:rFonts w:ascii="Arial" w:hAnsi="Arial" w:cs="Arial"/>
          <w:sz w:val="24"/>
          <w:szCs w:val="24"/>
        </w:rPr>
        <w:lastRenderedPageBreak/>
        <w:t>influence of total alkalinity or salinity (Fig. 6). However, oysters with larger initial shell areas tended to have a higher condition index. Shell thickness exhibited no trends as a function of initial oyster size</w:t>
      </w:r>
      <w:r w:rsidR="00705BD6">
        <w:rPr>
          <w:rFonts w:ascii="Arial" w:hAnsi="Arial" w:cs="Arial"/>
          <w:sz w:val="24"/>
          <w:szCs w:val="24"/>
        </w:rPr>
        <w:t>.</w:t>
      </w:r>
    </w:p>
    <w:p w14:paraId="2B8302B2" w14:textId="672D704B" w:rsidR="004E219F" w:rsidRDefault="000F7D14" w:rsidP="0080242F">
      <w:pPr>
        <w:pStyle w:val="NoSpacing"/>
        <w:spacing w:line="480" w:lineRule="auto"/>
        <w:rPr>
          <w:rFonts w:ascii="Arial" w:hAnsi="Arial" w:cs="Arial"/>
          <w:b/>
          <w:bCs/>
          <w:sz w:val="24"/>
          <w:szCs w:val="24"/>
        </w:rPr>
      </w:pPr>
      <w:r>
        <w:rPr>
          <w:rFonts w:ascii="Arial" w:hAnsi="Arial" w:cs="Arial"/>
          <w:noProof/>
          <w:sz w:val="24"/>
          <w:szCs w:val="24"/>
        </w:rPr>
        <mc:AlternateContent>
          <mc:Choice Requires="wpg">
            <w:drawing>
              <wp:anchor distT="0" distB="0" distL="114300" distR="114300" simplePos="0" relativeHeight="251726855" behindDoc="0" locked="0" layoutInCell="1" allowOverlap="1" wp14:anchorId="3FC987C2" wp14:editId="573870E4">
                <wp:simplePos x="0" y="0"/>
                <wp:positionH relativeFrom="column">
                  <wp:posOffset>-355600</wp:posOffset>
                </wp:positionH>
                <wp:positionV relativeFrom="paragraph">
                  <wp:posOffset>334010</wp:posOffset>
                </wp:positionV>
                <wp:extent cx="6254750" cy="5117465"/>
                <wp:effectExtent l="0" t="0" r="0" b="6985"/>
                <wp:wrapTopAndBottom/>
                <wp:docPr id="2" name="Group 8"/>
                <wp:cNvGraphicFramePr/>
                <a:graphic xmlns:a="http://schemas.openxmlformats.org/drawingml/2006/main">
                  <a:graphicData uri="http://schemas.microsoft.com/office/word/2010/wordprocessingGroup">
                    <wpg:wgp>
                      <wpg:cNvGrpSpPr/>
                      <wpg:grpSpPr>
                        <a:xfrm>
                          <a:off x="0" y="0"/>
                          <a:ext cx="6254750" cy="5117465"/>
                          <a:chOff x="0" y="1"/>
                          <a:chExt cx="6266130" cy="5136332"/>
                        </a:xfrm>
                      </wpg:grpSpPr>
                      <wpg:grpSp>
                        <wpg:cNvPr id="232" name="Group 232"/>
                        <wpg:cNvGrpSpPr/>
                        <wpg:grpSpPr>
                          <a:xfrm>
                            <a:off x="0" y="1"/>
                            <a:ext cx="6266130" cy="5136332"/>
                            <a:chOff x="0" y="1"/>
                            <a:chExt cx="6266313" cy="5136716"/>
                          </a:xfrm>
                        </wpg:grpSpPr>
                        <wpg:grpSp>
                          <wpg:cNvPr id="210" name="Group 210"/>
                          <wpg:cNvGrpSpPr/>
                          <wpg:grpSpPr>
                            <a:xfrm>
                              <a:off x="0" y="62518"/>
                              <a:ext cx="6266313" cy="5074199"/>
                              <a:chOff x="0" y="-105433"/>
                              <a:chExt cx="6266313" cy="5074199"/>
                            </a:xfrm>
                          </wpg:grpSpPr>
                          <wpg:grpSp>
                            <wpg:cNvPr id="194" name="Group 194"/>
                            <wpg:cNvGrpSpPr/>
                            <wpg:grpSpPr>
                              <a:xfrm>
                                <a:off x="0" y="-105433"/>
                                <a:ext cx="6266313" cy="5074199"/>
                                <a:chOff x="0" y="-105433"/>
                                <a:chExt cx="6266313" cy="5074199"/>
                              </a:xfrm>
                            </wpg:grpSpPr>
                            <wpg:grpSp>
                              <wpg:cNvPr id="104" name="Group 104"/>
                              <wpg:cNvGrpSpPr/>
                              <wpg:grpSpPr>
                                <a:xfrm>
                                  <a:off x="0" y="-105433"/>
                                  <a:ext cx="5475949" cy="5074199"/>
                                  <a:chOff x="0" y="-105433"/>
                                  <a:chExt cx="5475949" cy="5074199"/>
                                </a:xfrm>
                              </wpg:grpSpPr>
                              <pic:pic xmlns:pic="http://schemas.openxmlformats.org/drawingml/2006/picture">
                                <pic:nvPicPr>
                                  <pic:cNvPr id="94" name="Picture 94"/>
                                  <pic:cNvPicPr>
                                    <a:picLocks noChangeAspect="1"/>
                                  </pic:cNvPicPr>
                                </pic:nvPicPr>
                                <pic:blipFill rotWithShape="1">
                                  <a:blip r:embed="rId27">
                                    <a:extLst>
                                      <a:ext uri="{28A0092B-C50C-407E-A947-70E740481C1C}">
                                        <a14:useLocalDpi xmlns:a14="http://schemas.microsoft.com/office/drawing/2010/main" val="0"/>
                                      </a:ext>
                                    </a:extLst>
                                  </a:blip>
                                  <a:srcRect t="15370" r="4" b="15384"/>
                                  <a:stretch/>
                                </pic:blipFill>
                                <pic:spPr bwMode="auto">
                                  <a:xfrm>
                                    <a:off x="0" y="0"/>
                                    <a:ext cx="5190490" cy="2235835"/>
                                  </a:xfrm>
                                  <a:prstGeom prst="rect">
                                    <a:avLst/>
                                  </a:prstGeom>
                                  <a:noFill/>
                                </pic:spPr>
                              </pic:pic>
                              <pic:pic xmlns:pic="http://schemas.openxmlformats.org/drawingml/2006/picture">
                                <pic:nvPicPr>
                                  <pic:cNvPr id="95" name="Picture 95"/>
                                  <pic:cNvPicPr>
                                    <a:picLocks noChangeAspect="1"/>
                                  </pic:cNvPicPr>
                                </pic:nvPicPr>
                                <pic:blipFill rotWithShape="1">
                                  <a:blip r:embed="rId28">
                                    <a:extLst>
                                      <a:ext uri="{28A0092B-C50C-407E-A947-70E740481C1C}">
                                        <a14:useLocalDpi xmlns:a14="http://schemas.microsoft.com/office/drawing/2010/main" val="0"/>
                                      </a:ext>
                                    </a:extLst>
                                  </a:blip>
                                  <a:srcRect t="15373" r="4"/>
                                  <a:stretch/>
                                </pic:blipFill>
                                <pic:spPr bwMode="auto">
                                  <a:xfrm>
                                    <a:off x="0" y="2236361"/>
                                    <a:ext cx="5190490" cy="2732405"/>
                                  </a:xfrm>
                                  <a:prstGeom prst="rect">
                                    <a:avLst/>
                                  </a:prstGeom>
                                  <a:noFill/>
                                </pic:spPr>
                              </pic:pic>
                              <pic:pic xmlns:pic="http://schemas.openxmlformats.org/drawingml/2006/picture">
                                <pic:nvPicPr>
                                  <pic:cNvPr id="102" name="Picture 102" descr="A black and white image of a graph&#10;&#10;Description automatically generated"/>
                                  <pic:cNvPicPr>
                                    <a:picLocks noChangeAspect="1"/>
                                  </pic:cNvPicPr>
                                </pic:nvPicPr>
                                <pic:blipFill rotWithShape="1">
                                  <a:blip r:embed="rId15">
                                    <a:extLst>
                                      <a:ext uri="{28A0092B-C50C-407E-A947-70E740481C1C}">
                                        <a14:useLocalDpi xmlns:a14="http://schemas.microsoft.com/office/drawing/2010/main" val="0"/>
                                      </a:ext>
                                    </a:extLst>
                                  </a:blip>
                                  <a:srcRect l="29607" t="20059" r="60039" b="34317"/>
                                  <a:stretch/>
                                </pic:blipFill>
                                <pic:spPr bwMode="auto">
                                  <a:xfrm rot="5400000">
                                    <a:off x="4536148" y="-552472"/>
                                    <a:ext cx="492762" cy="1386840"/>
                                  </a:xfrm>
                                  <a:prstGeom prst="rect">
                                    <a:avLst/>
                                  </a:prstGeom>
                                  <a:noFill/>
                                  <a:ln>
                                    <a:noFill/>
                                  </a:ln>
                                  <a:extLst>
                                    <a:ext uri="{53640926-AAD7-44D8-BBD7-CCE9431645EC}">
                                      <a14:shadowObscured xmlns:a14="http://schemas.microsoft.com/office/drawing/2010/main"/>
                                    </a:ext>
                                  </a:extLst>
                                </pic:spPr>
                              </pic:pic>
                            </wpg:grpSp>
                            <wps:wsp>
                              <wps:cNvPr id="193" name="Text Box 2"/>
                              <wps:cNvSpPr txBox="1">
                                <a:spLocks noChangeArrowheads="1"/>
                              </wps:cNvSpPr>
                              <wps:spPr bwMode="auto">
                                <a:xfrm>
                                  <a:off x="4318499" y="1560874"/>
                                  <a:ext cx="1947814" cy="3407892"/>
                                </a:xfrm>
                                <a:prstGeom prst="rect">
                                  <a:avLst/>
                                </a:prstGeom>
                                <a:solidFill>
                                  <a:srgbClr val="FFFFFF"/>
                                </a:solidFill>
                                <a:ln w="9525">
                                  <a:noFill/>
                                  <a:miter lim="800000"/>
                                  <a:headEnd/>
                                  <a:tailEnd/>
                                </a:ln>
                              </wps:spPr>
                              <wps:txbx>
                                <w:txbxContent>
                                  <w:p w14:paraId="00E7E1E5" w14:textId="5E5C2F50" w:rsidR="00995F3E" w:rsidRPr="0054286D" w:rsidRDefault="00995F3E" w:rsidP="00C065E9">
                                    <w:pPr>
                                      <w:ind w:right="-89"/>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4 Growth in shell area (mm</w:t>
                                    </w:r>
                                    <w:r>
                                      <w:rPr>
                                        <w:rFonts w:ascii="Arial" w:hAnsi="Arial" w:cs="Arial"/>
                                        <w:vertAlign w:val="superscript"/>
                                      </w:rPr>
                                      <w:t>2</w:t>
                                    </w:r>
                                    <w:r>
                                      <w:rPr>
                                        <w:rFonts w:ascii="Arial" w:hAnsi="Arial" w:cs="Arial"/>
                                      </w:rPr>
                                      <w:t xml:space="preserve">) exhibited different relationships with initial size between earlier (0-18 days) and later (19-36 days) exposure windows in juvenile </w:t>
                                    </w:r>
                                    <w:r w:rsidRPr="00146959">
                                      <w:rPr>
                                        <w:rFonts w:ascii="Arial" w:hAnsi="Arial" w:cs="Arial"/>
                                        <w:i/>
                                        <w:iCs/>
                                      </w:rPr>
                                      <w:t>C. virginica</w:t>
                                    </w:r>
                                    <w:r>
                                      <w:rPr>
                                        <w:rFonts w:ascii="Arial" w:hAnsi="Arial" w:cs="Arial"/>
                                      </w:rPr>
                                      <w:t xml:space="preserve"> oysters. In the earlier window, growth was higher in larger oysters (</w:t>
                                    </w:r>
                                    <w:ins w:id="561" w:author="alisha saley" w:date="2023-12-03T10:15:00Z">
                                      <w:r w:rsidR="003C47F9">
                                        <w:rPr>
                                          <w:rFonts w:ascii="Arial" w:hAnsi="Arial" w:cs="Arial"/>
                                        </w:rPr>
                                        <w:t xml:space="preserve">positive </w:t>
                                      </w:r>
                                    </w:ins>
                                    <w:ins w:id="562" w:author="alisha saley" w:date="2023-12-03T10:16:00Z">
                                      <w:r w:rsidR="00325F46">
                                        <w:rPr>
                                          <w:rFonts w:ascii="Arial" w:hAnsi="Arial" w:cs="Arial"/>
                                        </w:rPr>
                                        <w:t>slope</w:t>
                                      </w:r>
                                    </w:ins>
                                    <w:del w:id="563" w:author="alisha saley" w:date="2023-12-02T13:50:00Z">
                                      <w:r w:rsidDel="00C3276A">
                                        <w:rPr>
                                          <w:rFonts w:ascii="Arial" w:hAnsi="Arial" w:cs="Arial"/>
                                        </w:rPr>
                                        <w:delText>black points</w:delText>
                                      </w:r>
                                    </w:del>
                                    <w:r>
                                      <w:rPr>
                                        <w:rFonts w:ascii="Arial" w:hAnsi="Arial" w:cs="Arial"/>
                                      </w:rPr>
                                      <w:t>), whereas larger oysters exhibited lower growth in the later window (</w:t>
                                    </w:r>
                                    <w:del w:id="564" w:author="alisha saley" w:date="2023-12-02T13:51:00Z">
                                      <w:r w:rsidDel="00B22A84">
                                        <w:rPr>
                                          <w:rFonts w:ascii="Arial" w:hAnsi="Arial" w:cs="Arial"/>
                                        </w:rPr>
                                        <w:delText>grey points</w:delText>
                                      </w:r>
                                    </w:del>
                                    <w:ins w:id="565" w:author="alisha saley" w:date="2023-12-02T13:51:00Z">
                                      <w:r w:rsidR="00B22A84">
                                        <w:rPr>
                                          <w:rFonts w:ascii="Arial" w:hAnsi="Arial" w:cs="Arial"/>
                                        </w:rPr>
                                        <w:t xml:space="preserve">negative </w:t>
                                      </w:r>
                                    </w:ins>
                                    <w:ins w:id="566" w:author="alisha saley" w:date="2023-12-03T10:16:00Z">
                                      <w:r w:rsidR="00325F46">
                                        <w:rPr>
                                          <w:rFonts w:ascii="Arial" w:hAnsi="Arial" w:cs="Arial"/>
                                        </w:rPr>
                                        <w:t>slope</w:t>
                                      </w:r>
                                    </w:ins>
                                    <w:r>
                                      <w:rPr>
                                        <w:rFonts w:ascii="Arial" w:hAnsi="Arial" w:cs="Arial"/>
                                      </w:rPr>
                                      <w:t xml:space="preserve">). </w:t>
                                    </w:r>
                                    <w:r w:rsidRPr="005A294E">
                                      <w:rPr>
                                        <w:rFonts w:ascii="Arial" w:hAnsi="Arial" w:cs="Arial"/>
                                      </w:rPr>
                                      <w:t xml:space="preserve"> </w:t>
                                    </w:r>
                                    <w:r>
                                      <w:rPr>
                                        <w:rFonts w:ascii="Arial" w:hAnsi="Arial" w:cs="Arial"/>
                                      </w:rPr>
                                      <w:t xml:space="preserve">Intercept and slope model predictions (line) and SE borders (dashed lines) were taken from a mixed-effects model in Table </w:t>
                                    </w:r>
                                    <w:r w:rsidRPr="00BE69E5">
                                      <w:rPr>
                                        <w:rFonts w:ascii="Arial" w:hAnsi="Arial" w:cs="Arial"/>
                                      </w:rPr>
                                      <w:t>1</w:t>
                                    </w:r>
                                    <w:r w:rsidRPr="0087143C">
                                      <w:rPr>
                                        <w:rFonts w:ascii="Arial" w:hAnsi="Arial" w:cs="Arial"/>
                                      </w:rPr>
                                      <w:t>.</w:t>
                                    </w:r>
                                  </w:p>
                                </w:txbxContent>
                              </wps:txbx>
                              <wps:bodyPr rot="0" vert="horz" wrap="square" lIns="91440" tIns="45720" rIns="91440" bIns="45720" anchor="t" anchorCtr="0">
                                <a:noAutofit/>
                              </wps:bodyPr>
                            </wps:wsp>
                          </wpg:grpSp>
                          <pic:pic xmlns:pic="http://schemas.openxmlformats.org/drawingml/2006/picture">
                            <pic:nvPicPr>
                              <pic:cNvPr id="200" name="Picture 200" descr="A graph with numbers and a number&#10;&#10;Description automatically generated"/>
                              <pic:cNvPicPr>
                                <a:picLocks noChangeAspect="1"/>
                              </pic:cNvPicPr>
                            </pic:nvPicPr>
                            <pic:blipFill rotWithShape="1">
                              <a:blip r:embed="rId16">
                                <a:extLst>
                                  <a:ext uri="{28A0092B-C50C-407E-A947-70E740481C1C}">
                                    <a14:useLocalDpi xmlns:a14="http://schemas.microsoft.com/office/drawing/2010/main" val="0"/>
                                  </a:ext>
                                </a:extLst>
                              </a:blip>
                              <a:srcRect l="4108" t="7758" r="83466" b="68902"/>
                              <a:stretch/>
                            </pic:blipFill>
                            <pic:spPr bwMode="auto">
                              <a:xfrm>
                                <a:off x="5563387" y="-105433"/>
                                <a:ext cx="605790" cy="708025"/>
                              </a:xfrm>
                              <a:prstGeom prst="rect">
                                <a:avLst/>
                              </a:prstGeom>
                              <a:noFill/>
                              <a:ln>
                                <a:noFill/>
                              </a:ln>
                              <a:extLst>
                                <a:ext uri="{53640926-AAD7-44D8-BBD7-CCE9431645EC}">
                                  <a14:shadowObscured xmlns:a14="http://schemas.microsoft.com/office/drawing/2010/main"/>
                                </a:ext>
                              </a:extLst>
                            </pic:spPr>
                          </pic:pic>
                        </wpg:grpSp>
                        <wps:wsp>
                          <wps:cNvPr id="230" name="Text Box 230"/>
                          <wps:cNvSpPr txBox="1">
                            <a:spLocks noChangeArrowheads="1"/>
                          </wps:cNvSpPr>
                          <wps:spPr bwMode="auto">
                            <a:xfrm>
                              <a:off x="88641" y="1"/>
                              <a:ext cx="354261" cy="293953"/>
                            </a:xfrm>
                            <a:prstGeom prst="rect">
                              <a:avLst/>
                            </a:prstGeom>
                            <a:noFill/>
                            <a:ln w="9525">
                              <a:solidFill>
                                <a:schemeClr val="bg1"/>
                              </a:solidFill>
                              <a:miter lim="800000"/>
                              <a:headEnd/>
                              <a:tailEnd/>
                            </a:ln>
                          </wps:spPr>
                          <wps:txbx>
                            <w:txbxContent>
                              <w:p w14:paraId="75E20B85" w14:textId="77777777" w:rsidR="00995F3E" w:rsidRPr="00E54548" w:rsidRDefault="00995F3E" w:rsidP="00454E50">
                                <w:pPr>
                                  <w:rPr>
                                    <w:b/>
                                    <w:bCs/>
                                    <w:sz w:val="32"/>
                                    <w:szCs w:val="32"/>
                                  </w:rPr>
                                </w:pPr>
                                <w:r>
                                  <w:rPr>
                                    <w:b/>
                                    <w:bCs/>
                                    <w:sz w:val="32"/>
                                    <w:szCs w:val="32"/>
                                  </w:rPr>
                                  <w:t>A</w:t>
                                </w:r>
                              </w:p>
                            </w:txbxContent>
                          </wps:txbx>
                          <wps:bodyPr rot="0" vert="horz" wrap="square" lIns="91440" tIns="45720" rIns="91440" bIns="45720" anchor="t" anchorCtr="0">
                            <a:noAutofit/>
                          </wps:bodyPr>
                        </wps:wsp>
                        <wps:wsp>
                          <wps:cNvPr id="231" name="Text Box 231"/>
                          <wps:cNvSpPr txBox="1">
                            <a:spLocks noChangeArrowheads="1"/>
                          </wps:cNvSpPr>
                          <wps:spPr bwMode="auto">
                            <a:xfrm>
                              <a:off x="55984" y="2253343"/>
                              <a:ext cx="354261" cy="293953"/>
                            </a:xfrm>
                            <a:prstGeom prst="rect">
                              <a:avLst/>
                            </a:prstGeom>
                            <a:noFill/>
                            <a:ln w="9525">
                              <a:solidFill>
                                <a:schemeClr val="bg1"/>
                              </a:solidFill>
                              <a:miter lim="800000"/>
                              <a:headEnd/>
                              <a:tailEnd/>
                            </a:ln>
                          </wps:spPr>
                          <wps:txbx>
                            <w:txbxContent>
                              <w:p w14:paraId="289F6B9D" w14:textId="456F94F6" w:rsidR="00995F3E" w:rsidRPr="00E54548" w:rsidRDefault="00995F3E" w:rsidP="00454E50">
                                <w:pPr>
                                  <w:rPr>
                                    <w:b/>
                                    <w:bCs/>
                                    <w:sz w:val="32"/>
                                    <w:szCs w:val="32"/>
                                  </w:rPr>
                                </w:pPr>
                                <w:r>
                                  <w:rPr>
                                    <w:b/>
                                    <w:bCs/>
                                    <w:sz w:val="32"/>
                                    <w:szCs w:val="32"/>
                                  </w:rPr>
                                  <w:t>B</w:t>
                                </w:r>
                              </w:p>
                            </w:txbxContent>
                          </wps:txbx>
                          <wps:bodyPr rot="0" vert="horz" wrap="square" lIns="91440" tIns="45720" rIns="91440" bIns="45720" anchor="t" anchorCtr="0">
                            <a:noAutofit/>
                          </wps:bodyPr>
                        </wps:wsp>
                      </wpg:grpSp>
                      <pic:pic xmlns:pic="http://schemas.openxmlformats.org/drawingml/2006/picture">
                        <pic:nvPicPr>
                          <pic:cNvPr id="1" name="Picture 1" descr="A graph with numbers and a number&#10;&#10;Description automatically generated"/>
                          <pic:cNvPicPr>
                            <a:picLocks noChangeAspect="1"/>
                          </pic:cNvPicPr>
                        </pic:nvPicPr>
                        <pic:blipFill rotWithShape="1">
                          <a:blip r:embed="rId16">
                            <a:extLst>
                              <a:ext uri="{28A0092B-C50C-407E-A947-70E740481C1C}">
                                <a14:useLocalDpi xmlns:a14="http://schemas.microsoft.com/office/drawing/2010/main" val="0"/>
                              </a:ext>
                            </a:extLst>
                          </a:blip>
                          <a:srcRect l="39365" t="34243" r="42357" b="28374"/>
                          <a:stretch/>
                        </pic:blipFill>
                        <pic:spPr bwMode="auto">
                          <a:xfrm>
                            <a:off x="4324313" y="516748"/>
                            <a:ext cx="947420" cy="1205603"/>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FC987C2" id="Group 8" o:spid="_x0000_s1064" style="position:absolute;margin-left:-28pt;margin-top:26.3pt;width:492.5pt;height:402.95pt;z-index:251726855;mso-width-relative:margin;mso-height-relative:margin" coordorigin="" coordsize="62661,51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">
                <v:group id="Group 232" o:spid="_x0000_s1065" style="position:absolute;width:62661;height:51363" coordorigin="" coordsize="62663,513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group id="Group 210" o:spid="_x0000_s1066" style="position:absolute;top:625;width:62663;height:50742" coordorigin=",-1054" coordsize="62663,507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">
                    <v:group id="Group 194" o:spid="_x0000_s1067" style="position:absolute;top:-1054;width:62663;height:50741" coordorigin=",-1054" coordsize="62663,507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">
                      <v:group id="Group 104" o:spid="_x0000_s1068" style="position:absolute;top:-1054;width:54759;height:50741" coordorigin=",-1054" coordsize="54759,507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shape id="Picture 94" o:spid="_x0000_s1069" type="#_x0000_t75" style="position:absolute;width:51904;height:223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">
                          <v:imagedata r:id="rId29" o:title="" croptop="10073f" cropbottom="10082f" cropright="3f"/>
                        </v:shape>
                        <v:shape id="Picture 95" o:spid="_x0000_s1070" type="#_x0000_t75" style="position:absolute;top:22363;width:51904;height:273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">
                          <v:imagedata r:id="rId30" o:title="" croptop="10075f" cropright="3f"/>
                        </v:shape>
                        <v:shape id="Picture 102" o:spid="_x0000_s1071" type="#_x0000_t75" alt="A black and white image of a graph&#10;&#10;Description automatically generated" style="position:absolute;left:45361;top:-5524;width:4927;height:1386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">
                          <v:imagedata r:id="rId20" o:title="A black and white image of a graph&#10;&#10;Description automatically generated" croptop="13146f" cropbottom="22490f" cropleft="19403f" cropright="39347f"/>
                        </v:shape>
                      </v:group>
                      <v:shape id="Text Box 2" o:spid="_x0000_s1072" type="#_x0000_t202" style="position:absolute;left:43184;top:15608;width:19479;height:34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" stroked="f">
                        <v:textbox>
                          <w:txbxContent>
                            <w:p w14:paraId="00E7E1E5" w14:textId="5E5C2F50" w:rsidR="00995F3E" w:rsidRPr="0054286D" w:rsidRDefault="00995F3E" w:rsidP="00C065E9">
                              <w:pPr>
                                <w:ind w:right="-89"/>
                                <w:rPr>
                                  <w:rFonts w:ascii="Arial" w:hAnsi="Arial" w:cs="Arial"/>
                                </w:rPr>
                              </w:pPr>
                              <w:r w:rsidRPr="0054286D">
                                <w:rPr>
                                  <w:rFonts w:ascii="Arial" w:hAnsi="Arial" w:cs="Arial"/>
                                </w:rPr>
                                <w:t>Fi</w:t>
                              </w:r>
                              <w:r>
                                <w:rPr>
                                  <w:rFonts w:ascii="Arial" w:hAnsi="Arial" w:cs="Arial"/>
                                </w:rPr>
                                <w:t>g.</w:t>
                              </w:r>
                              <w:r w:rsidRPr="0054286D">
                                <w:rPr>
                                  <w:rFonts w:ascii="Arial" w:hAnsi="Arial" w:cs="Arial"/>
                                </w:rPr>
                                <w:t xml:space="preserve"> </w:t>
                              </w:r>
                              <w:r>
                                <w:rPr>
                                  <w:rFonts w:ascii="Arial" w:hAnsi="Arial" w:cs="Arial"/>
                                </w:rPr>
                                <w:t>4 Growth in shell area (mm</w:t>
                              </w:r>
                              <w:r>
                                <w:rPr>
                                  <w:rFonts w:ascii="Arial" w:hAnsi="Arial" w:cs="Arial"/>
                                  <w:vertAlign w:val="superscript"/>
                                </w:rPr>
                                <w:t>2</w:t>
                              </w:r>
                              <w:r>
                                <w:rPr>
                                  <w:rFonts w:ascii="Arial" w:hAnsi="Arial" w:cs="Arial"/>
                                </w:rPr>
                                <w:t xml:space="preserve">) exhibited different relationships with initial size between earlier (0-18 days) and later (19-36 days) exposure windows in juvenile </w:t>
                              </w:r>
                              <w:r w:rsidRPr="00146959">
                                <w:rPr>
                                  <w:rFonts w:ascii="Arial" w:hAnsi="Arial" w:cs="Arial"/>
                                  <w:i/>
                                  <w:iCs/>
                                </w:rPr>
                                <w:t>C. virginica</w:t>
                              </w:r>
                              <w:r>
                                <w:rPr>
                                  <w:rFonts w:ascii="Arial" w:hAnsi="Arial" w:cs="Arial"/>
                                </w:rPr>
                                <w:t xml:space="preserve"> oysters. In the earlier window, growth was higher in larger oysters (</w:t>
                              </w:r>
                              <w:ins w:id="567" w:author="alisha saley" w:date="2023-12-03T10:15:00Z">
                                <w:r w:rsidR="003C47F9">
                                  <w:rPr>
                                    <w:rFonts w:ascii="Arial" w:hAnsi="Arial" w:cs="Arial"/>
                                  </w:rPr>
                                  <w:t xml:space="preserve">positive </w:t>
                                </w:r>
                              </w:ins>
                              <w:ins w:id="568" w:author="alisha saley" w:date="2023-12-03T10:16:00Z">
                                <w:r w:rsidR="00325F46">
                                  <w:rPr>
                                    <w:rFonts w:ascii="Arial" w:hAnsi="Arial" w:cs="Arial"/>
                                  </w:rPr>
                                  <w:t>slope</w:t>
                                </w:r>
                              </w:ins>
                              <w:del w:id="569" w:author="alisha saley" w:date="2023-12-02T13:50:00Z">
                                <w:r w:rsidDel="00C3276A">
                                  <w:rPr>
                                    <w:rFonts w:ascii="Arial" w:hAnsi="Arial" w:cs="Arial"/>
                                  </w:rPr>
                                  <w:delText>black points</w:delText>
                                </w:r>
                              </w:del>
                              <w:r>
                                <w:rPr>
                                  <w:rFonts w:ascii="Arial" w:hAnsi="Arial" w:cs="Arial"/>
                                </w:rPr>
                                <w:t>), whereas larger oysters exhibited lower growth in the later window (</w:t>
                              </w:r>
                              <w:del w:id="570" w:author="alisha saley" w:date="2023-12-02T13:51:00Z">
                                <w:r w:rsidDel="00B22A84">
                                  <w:rPr>
                                    <w:rFonts w:ascii="Arial" w:hAnsi="Arial" w:cs="Arial"/>
                                  </w:rPr>
                                  <w:delText>grey points</w:delText>
                                </w:r>
                              </w:del>
                              <w:ins w:id="571" w:author="alisha saley" w:date="2023-12-02T13:51:00Z">
                                <w:r w:rsidR="00B22A84">
                                  <w:rPr>
                                    <w:rFonts w:ascii="Arial" w:hAnsi="Arial" w:cs="Arial"/>
                                  </w:rPr>
                                  <w:t xml:space="preserve">negative </w:t>
                                </w:r>
                              </w:ins>
                              <w:ins w:id="572" w:author="alisha saley" w:date="2023-12-03T10:16:00Z">
                                <w:r w:rsidR="00325F46">
                                  <w:rPr>
                                    <w:rFonts w:ascii="Arial" w:hAnsi="Arial" w:cs="Arial"/>
                                  </w:rPr>
                                  <w:t>slope</w:t>
                                </w:r>
                              </w:ins>
                              <w:r>
                                <w:rPr>
                                  <w:rFonts w:ascii="Arial" w:hAnsi="Arial" w:cs="Arial"/>
                                </w:rPr>
                                <w:t xml:space="preserve">). </w:t>
                              </w:r>
                              <w:r w:rsidRPr="005A294E">
                                <w:rPr>
                                  <w:rFonts w:ascii="Arial" w:hAnsi="Arial" w:cs="Arial"/>
                                </w:rPr>
                                <w:t xml:space="preserve"> </w:t>
                              </w:r>
                              <w:r>
                                <w:rPr>
                                  <w:rFonts w:ascii="Arial" w:hAnsi="Arial" w:cs="Arial"/>
                                </w:rPr>
                                <w:t xml:space="preserve">Intercept and slope model predictions (line) and SE borders (dashed lines) were taken from a mixed-effects model in Table </w:t>
                              </w:r>
                              <w:r w:rsidRPr="00BE69E5">
                                <w:rPr>
                                  <w:rFonts w:ascii="Arial" w:hAnsi="Arial" w:cs="Arial"/>
                                </w:rPr>
                                <w:t>1</w:t>
                              </w:r>
                              <w:r w:rsidRPr="0087143C">
                                <w:rPr>
                                  <w:rFonts w:ascii="Arial" w:hAnsi="Arial" w:cs="Arial"/>
                                </w:rPr>
                                <w:t>.</w:t>
                              </w:r>
                            </w:p>
                          </w:txbxContent>
                        </v:textbox>
                      </v:shape>
                    </v:group>
                    <v:shape id="Picture 200" o:spid="_x0000_s1073" type="#_x0000_t75" alt="A graph with numbers and a number&#10;&#10;Description automatically generated" style="position:absolute;left:55633;top:-1054;width:6058;height:7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">
                      <v:imagedata r:id="rId21" o:title="A graph with numbers and a number&#10;&#10;Description automatically generated" croptop="5084f" cropbottom="45156f" cropleft="2692f" cropright="54700f"/>
                    </v:shape>
                  </v:group>
                  <v:shape id="Text Box 230" o:spid="_x0000_s1074" type="#_x0000_t202" style="position:absolute;left:886;width:3543;height:2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" filled="f" strokecolor="white [3212]">
                    <v:textbox>
                      <w:txbxContent>
                        <w:p w14:paraId="75E20B85" w14:textId="77777777" w:rsidR="00995F3E" w:rsidRPr="00E54548" w:rsidRDefault="00995F3E" w:rsidP="00454E50">
                          <w:pPr>
                            <w:rPr>
                              <w:b/>
                              <w:bCs/>
                              <w:sz w:val="32"/>
                              <w:szCs w:val="32"/>
                            </w:rPr>
                          </w:pPr>
                          <w:r>
                            <w:rPr>
                              <w:b/>
                              <w:bCs/>
                              <w:sz w:val="32"/>
                              <w:szCs w:val="32"/>
                            </w:rPr>
                            <w:t>A</w:t>
                          </w:r>
                        </w:p>
                      </w:txbxContent>
                    </v:textbox>
                  </v:shape>
                  <v:shape id="Text Box 231" o:spid="_x0000_s1075" type="#_x0000_t202" style="position:absolute;left:559;top:22533;width:3543;height:2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" filled="f" strokecolor="white [3212]">
                    <v:textbox>
                      <w:txbxContent>
                        <w:p w14:paraId="289F6B9D" w14:textId="456F94F6" w:rsidR="00995F3E" w:rsidRPr="00E54548" w:rsidRDefault="00995F3E" w:rsidP="00454E50">
                          <w:pPr>
                            <w:rPr>
                              <w:b/>
                              <w:bCs/>
                              <w:sz w:val="32"/>
                              <w:szCs w:val="32"/>
                            </w:rPr>
                          </w:pPr>
                          <w:r>
                            <w:rPr>
                              <w:b/>
                              <w:bCs/>
                              <w:sz w:val="32"/>
                              <w:szCs w:val="32"/>
                            </w:rPr>
                            <w:t>B</w:t>
                          </w:r>
                        </w:p>
                      </w:txbxContent>
                    </v:textbox>
                  </v:shape>
                </v:group>
                <v:shape id="Picture 1" o:spid="_x0000_s1076" type="#_x0000_t75" alt="A graph with numbers and a number&#10;&#10;Description automatically generated" style="position:absolute;left:43243;top:5167;width:9474;height:120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">
                  <v:imagedata r:id="rId21" o:title="A graph with numbers and a number&#10;&#10;Description automatically generated" croptop="22441f" cropbottom="18595f" cropleft="25798f" cropright="27759f"/>
                </v:shape>
                <w10:wrap type="topAndBottom"/>
              </v:group>
            </w:pict>
          </mc:Fallback>
        </mc:AlternateContent>
      </w:r>
    </w:p>
    <w:p w14:paraId="73F19797" w14:textId="7E4B4AF6" w:rsidR="00A85058" w:rsidRDefault="00A85058" w:rsidP="0080242F">
      <w:pPr>
        <w:pStyle w:val="NoSpacing"/>
        <w:spacing w:line="480" w:lineRule="auto"/>
        <w:rPr>
          <w:rFonts w:ascii="Arial" w:hAnsi="Arial" w:cs="Arial"/>
          <w:b/>
          <w:bCs/>
          <w:sz w:val="24"/>
          <w:szCs w:val="24"/>
        </w:rPr>
      </w:pPr>
    </w:p>
    <w:p w14:paraId="5BF2E47A" w14:textId="10994B48" w:rsidR="00A85058" w:rsidRDefault="00A85058" w:rsidP="0080242F">
      <w:pPr>
        <w:pStyle w:val="NoSpacing"/>
        <w:spacing w:line="480" w:lineRule="auto"/>
        <w:rPr>
          <w:rFonts w:ascii="Arial" w:hAnsi="Arial" w:cs="Arial"/>
          <w:b/>
          <w:bCs/>
          <w:sz w:val="24"/>
          <w:szCs w:val="24"/>
        </w:rPr>
      </w:pPr>
    </w:p>
    <w:p w14:paraId="7D31E305" w14:textId="61485F25" w:rsidR="00453D33" w:rsidRDefault="004A2585" w:rsidP="0080242F">
      <w:pPr>
        <w:pStyle w:val="NoSpacing"/>
        <w:spacing w:line="480" w:lineRule="auto"/>
        <w:rPr>
          <w:rFonts w:ascii="Arial" w:hAnsi="Arial" w:cs="Arial"/>
          <w:sz w:val="24"/>
          <w:szCs w:val="24"/>
        </w:rPr>
      </w:pPr>
      <w:r>
        <w:rPr>
          <w:rFonts w:ascii="Arial" w:hAnsi="Arial" w:cs="Arial"/>
          <w:noProof/>
          <w:color w:val="000000" w:themeColor="text1"/>
          <w:sz w:val="24"/>
          <w:szCs w:val="24"/>
        </w:rPr>
        <w:lastRenderedPageBreak/>
        <mc:AlternateContent>
          <mc:Choice Requires="wpg">
            <w:drawing>
              <wp:anchor distT="0" distB="0" distL="114300" distR="114300" simplePos="0" relativeHeight="251698183" behindDoc="0" locked="0" layoutInCell="1" allowOverlap="1" wp14:anchorId="257F5C5B" wp14:editId="607991E0">
                <wp:simplePos x="0" y="0"/>
                <wp:positionH relativeFrom="column">
                  <wp:posOffset>-106046</wp:posOffset>
                </wp:positionH>
                <wp:positionV relativeFrom="paragraph">
                  <wp:posOffset>0</wp:posOffset>
                </wp:positionV>
                <wp:extent cx="6342380" cy="2905760"/>
                <wp:effectExtent l="0" t="0" r="1270" b="8890"/>
                <wp:wrapTopAndBottom/>
                <wp:docPr id="216" name="Group 9"/>
                <wp:cNvGraphicFramePr/>
                <a:graphic xmlns:a="http://schemas.openxmlformats.org/drawingml/2006/main">
                  <a:graphicData uri="http://schemas.microsoft.com/office/word/2010/wordprocessingGroup">
                    <wpg:wgp>
                      <wpg:cNvGrpSpPr/>
                      <wpg:grpSpPr>
                        <a:xfrm>
                          <a:off x="0" y="0"/>
                          <a:ext cx="6342380" cy="2905760"/>
                          <a:chOff x="444182" y="-1086476"/>
                          <a:chExt cx="6343765" cy="2907721"/>
                        </a:xfrm>
                      </wpg:grpSpPr>
                      <pic:pic xmlns:pic="http://schemas.openxmlformats.org/drawingml/2006/picture">
                        <pic:nvPicPr>
                          <pic:cNvPr id="211" name="Picture 211"/>
                          <pic:cNvPicPr>
                            <a:picLocks noChangeAspect="1"/>
                          </pic:cNvPicPr>
                        </pic:nvPicPr>
                        <pic:blipFill rotWithShape="1">
                          <a:blip r:embed="rId31">
                            <a:extLst>
                              <a:ext uri="{28A0092B-C50C-407E-A947-70E740481C1C}">
                                <a14:useLocalDpi xmlns:a14="http://schemas.microsoft.com/office/drawing/2010/main" val="0"/>
                              </a:ext>
                            </a:extLst>
                          </a:blip>
                          <a:srcRect t="16992" r="11715"/>
                          <a:stretch/>
                        </pic:blipFill>
                        <pic:spPr bwMode="auto">
                          <a:xfrm>
                            <a:off x="444182" y="-1062858"/>
                            <a:ext cx="4582795" cy="268033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12" name="Picture 212" descr="A graph of different sizes and shapes&#10;&#10;Description automatically generated with medium confidence"/>
                          <pic:cNvPicPr>
                            <a:picLocks noChangeAspect="1"/>
                          </pic:cNvPicPr>
                        </pic:nvPicPr>
                        <pic:blipFill rotWithShape="1">
                          <a:blip r:embed="rId23">
                            <a:extLst>
                              <a:ext uri="{28A0092B-C50C-407E-A947-70E740481C1C}">
                                <a14:useLocalDpi xmlns:a14="http://schemas.microsoft.com/office/drawing/2010/main" val="0"/>
                              </a:ext>
                            </a:extLst>
                          </a:blip>
                          <a:srcRect l="22435" t="17029" r="60873" b="57435"/>
                          <a:stretch/>
                        </pic:blipFill>
                        <pic:spPr bwMode="auto">
                          <a:xfrm>
                            <a:off x="4583299" y="-1086476"/>
                            <a:ext cx="866140" cy="824230"/>
                          </a:xfrm>
                          <a:prstGeom prst="rect">
                            <a:avLst/>
                          </a:prstGeom>
                          <a:noFill/>
                          <a:ln>
                            <a:noFill/>
                          </a:ln>
                          <a:extLst>
                            <a:ext uri="{53640926-AAD7-44D8-BBD7-CCE9431645EC}">
                              <a14:shadowObscured xmlns:a14="http://schemas.microsoft.com/office/drawing/2010/main"/>
                            </a:ext>
                          </a:extLst>
                        </pic:spPr>
                      </pic:pic>
                      <wps:wsp>
                        <wps:cNvPr id="67" name="Text Box 2"/>
                        <wps:cNvSpPr txBox="1">
                          <a:spLocks noChangeArrowheads="1"/>
                        </wps:cNvSpPr>
                        <wps:spPr bwMode="auto">
                          <a:xfrm>
                            <a:off x="4663075" y="-365327"/>
                            <a:ext cx="2124872" cy="2186572"/>
                          </a:xfrm>
                          <a:prstGeom prst="rect">
                            <a:avLst/>
                          </a:prstGeom>
                          <a:solidFill>
                            <a:srgbClr val="FFFFFF"/>
                          </a:solidFill>
                          <a:ln w="9525">
                            <a:noFill/>
                            <a:miter lim="800000"/>
                            <a:headEnd/>
                            <a:tailEnd/>
                          </a:ln>
                        </wps:spPr>
                        <wps:txbx>
                          <w:txbxContent>
                            <w:p w14:paraId="1D21EBA4" w14:textId="4FA0E2E9" w:rsidR="00995F3E" w:rsidRPr="0054286D" w:rsidRDefault="00995F3E" w:rsidP="00C065E9">
                              <w:pPr>
                                <w:ind w:right="-29"/>
                                <w:rPr>
                                  <w:rFonts w:ascii="Arial" w:hAnsi="Arial" w:cs="Arial"/>
                                </w:rPr>
                              </w:pPr>
                              <w:r>
                                <w:rPr>
                                  <w:rFonts w:ascii="Arial" w:hAnsi="Arial" w:cs="Arial"/>
                                </w:rPr>
                                <w:t>Fig. 5. Neither changes in total alkalinity (unit) nor salinity (greyscale) influence</w:t>
                              </w:r>
                              <w:r w:rsidR="00BE69E5">
                                <w:rPr>
                                  <w:rFonts w:ascii="Arial" w:hAnsi="Arial" w:cs="Arial"/>
                                </w:rPr>
                                <w:t>d</w:t>
                              </w:r>
                              <w:r>
                                <w:rPr>
                                  <w:rFonts w:ascii="Arial" w:hAnsi="Arial" w:cs="Arial"/>
                                </w:rPr>
                                <w:t xml:space="preserve"> the overall growth in shell area (unit) of juvenile </w:t>
                              </w:r>
                              <w:r w:rsidRPr="00DC1AF1">
                                <w:rPr>
                                  <w:rFonts w:ascii="Arial" w:hAnsi="Arial" w:cs="Arial"/>
                                  <w:i/>
                                  <w:iCs/>
                                </w:rPr>
                                <w:t>C. virginica</w:t>
                              </w:r>
                              <w:r>
                                <w:rPr>
                                  <w:rFonts w:ascii="Arial" w:hAnsi="Arial" w:cs="Arial"/>
                                </w:rPr>
                                <w:t xml:space="preserve"> oysters after 36 days of exposure to altered conditions. Intercept and slope model predictions (line) and SE borders (dashed lines) were taken from a mixed-effects model in Table </w:t>
                              </w:r>
                              <w:r w:rsidRPr="00BE69E5">
                                <w:rPr>
                                  <w:rFonts w:ascii="Arial" w:hAnsi="Arial" w:cs="Arial"/>
                                </w:rPr>
                                <w:t>2</w:t>
                              </w:r>
                              <w:r w:rsidRPr="0087143C">
                                <w:rPr>
                                  <w:rFonts w:ascii="Arial" w:hAnsi="Arial" w:cs="Arial"/>
                                </w:rP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57F5C5B" id="Group 9" o:spid="_x0000_s1077" style="position:absolute;margin-left:-8.35pt;margin-top:0;width:499.4pt;height:228.8pt;z-index:251698183;mso-width-relative:margin;mso-height-relative:margin" coordorigin="4441,-10864" coordsize="63437,290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">
                <v:shape id="Picture 211" o:spid="_x0000_s1078" type="#_x0000_t75" style="position:absolute;left:4441;top:-10628;width:45828;height:268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">
                  <v:imagedata r:id="rId32" o:title="" croptop="11136f" cropright="7678f"/>
                </v:shape>
                <v:shape id="Picture 212" o:spid="_x0000_s1079" type="#_x0000_t75" alt="A graph of different sizes and shapes&#10;&#10;Description automatically generated with medium confidence" style="position:absolute;left:45832;top:-10864;width:8662;height:82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">
                  <v:imagedata r:id="rId25" o:title="A graph of different sizes and shapes&#10;&#10;Description automatically generated with medium confidence" croptop="11160f" cropbottom="37641f" cropleft="14703f" cropright="39894f"/>
                </v:shape>
                <v:shape id="Text Box 2" o:spid="_x0000_s1080" type="#_x0000_t202" style="position:absolute;left:46630;top:-3653;width:21249;height:218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" stroked="f">
                  <v:textbox>
                    <w:txbxContent>
                      <w:p w14:paraId="1D21EBA4" w14:textId="4FA0E2E9" w:rsidR="00995F3E" w:rsidRPr="0054286D" w:rsidRDefault="00995F3E" w:rsidP="00C065E9">
                        <w:pPr>
                          <w:ind w:right="-29"/>
                          <w:rPr>
                            <w:rFonts w:ascii="Arial" w:hAnsi="Arial" w:cs="Arial"/>
                          </w:rPr>
                        </w:pPr>
                        <w:r>
                          <w:rPr>
                            <w:rFonts w:ascii="Arial" w:hAnsi="Arial" w:cs="Arial"/>
                          </w:rPr>
                          <w:t>Fig. 5. Neither changes in total alkalinity (unit) nor salinity (greyscale) influence</w:t>
                        </w:r>
                        <w:r w:rsidR="00BE69E5">
                          <w:rPr>
                            <w:rFonts w:ascii="Arial" w:hAnsi="Arial" w:cs="Arial"/>
                          </w:rPr>
                          <w:t>d</w:t>
                        </w:r>
                        <w:r>
                          <w:rPr>
                            <w:rFonts w:ascii="Arial" w:hAnsi="Arial" w:cs="Arial"/>
                          </w:rPr>
                          <w:t xml:space="preserve"> the overall growth in shell area (unit) of juvenile </w:t>
                        </w:r>
                        <w:r w:rsidRPr="00DC1AF1">
                          <w:rPr>
                            <w:rFonts w:ascii="Arial" w:hAnsi="Arial" w:cs="Arial"/>
                            <w:i/>
                            <w:iCs/>
                          </w:rPr>
                          <w:t>C. virginica</w:t>
                        </w:r>
                        <w:r>
                          <w:rPr>
                            <w:rFonts w:ascii="Arial" w:hAnsi="Arial" w:cs="Arial"/>
                          </w:rPr>
                          <w:t xml:space="preserve"> oysters after 36 days of exposure to altered conditions. Intercept and slope model predictions (line) and SE borders (dashed lines) were taken from a mixed-effects model in Table </w:t>
                        </w:r>
                        <w:r w:rsidRPr="00BE69E5">
                          <w:rPr>
                            <w:rFonts w:ascii="Arial" w:hAnsi="Arial" w:cs="Arial"/>
                          </w:rPr>
                          <w:t>2</w:t>
                        </w:r>
                        <w:r w:rsidRPr="0087143C">
                          <w:rPr>
                            <w:rFonts w:ascii="Arial" w:hAnsi="Arial" w:cs="Arial"/>
                          </w:rPr>
                          <w:t>.</w:t>
                        </w:r>
                      </w:p>
                    </w:txbxContent>
                  </v:textbox>
                </v:shape>
                <w10:wrap type="topAndBottom"/>
              </v:group>
            </w:pict>
          </mc:Fallback>
        </mc:AlternateContent>
      </w:r>
      <w:r w:rsidR="004F436F">
        <w:rPr>
          <w:rFonts w:ascii="Arial" w:hAnsi="Arial" w:cs="Arial"/>
          <w:b/>
          <w:bCs/>
          <w:i/>
          <w:iCs/>
          <w:noProof/>
          <w:sz w:val="28"/>
          <w:szCs w:val="28"/>
        </w:rPr>
        <mc:AlternateContent>
          <mc:Choice Requires="wpg">
            <w:drawing>
              <wp:anchor distT="0" distB="0" distL="114300" distR="114300" simplePos="0" relativeHeight="251710471" behindDoc="0" locked="0" layoutInCell="1" allowOverlap="1" wp14:anchorId="3D335108" wp14:editId="32DE2BC5">
                <wp:simplePos x="0" y="0"/>
                <wp:positionH relativeFrom="column">
                  <wp:posOffset>-159748</wp:posOffset>
                </wp:positionH>
                <wp:positionV relativeFrom="paragraph">
                  <wp:posOffset>3290922</wp:posOffset>
                </wp:positionV>
                <wp:extent cx="6243320" cy="4935855"/>
                <wp:effectExtent l="0" t="0" r="5080" b="0"/>
                <wp:wrapTopAndBottom/>
                <wp:docPr id="229" name="Group 10"/>
                <wp:cNvGraphicFramePr/>
                <a:graphic xmlns:a="http://schemas.openxmlformats.org/drawingml/2006/main">
                  <a:graphicData uri="http://schemas.microsoft.com/office/word/2010/wordprocessingGroup">
                    <wpg:wgp>
                      <wpg:cNvGrpSpPr/>
                      <wpg:grpSpPr>
                        <a:xfrm>
                          <a:off x="0" y="0"/>
                          <a:ext cx="6243320" cy="4935855"/>
                          <a:chOff x="9322" y="0"/>
                          <a:chExt cx="6245042" cy="4936256"/>
                        </a:xfrm>
                      </wpg:grpSpPr>
                      <wpg:grpSp>
                        <wpg:cNvPr id="226" name="Group 226"/>
                        <wpg:cNvGrpSpPr/>
                        <wpg:grpSpPr>
                          <a:xfrm>
                            <a:off x="9322" y="0"/>
                            <a:ext cx="6245042" cy="4936256"/>
                            <a:chOff x="9323" y="0"/>
                            <a:chExt cx="6245743" cy="4936778"/>
                          </a:xfrm>
                        </wpg:grpSpPr>
                        <wpg:grpSp>
                          <wpg:cNvPr id="224" name="Group 224"/>
                          <wpg:cNvGrpSpPr/>
                          <wpg:grpSpPr>
                            <a:xfrm>
                              <a:off x="9323" y="0"/>
                              <a:ext cx="6245743" cy="4936778"/>
                              <a:chOff x="0" y="0"/>
                              <a:chExt cx="6246250" cy="4937125"/>
                            </a:xfrm>
                          </wpg:grpSpPr>
                          <wpg:grpSp>
                            <wpg:cNvPr id="203" name="Group 203"/>
                            <wpg:cNvGrpSpPr/>
                            <wpg:grpSpPr>
                              <a:xfrm>
                                <a:off x="4549051" y="781499"/>
                                <a:ext cx="1697199" cy="3517871"/>
                                <a:chOff x="4099928" y="1235839"/>
                                <a:chExt cx="1697278" cy="3518328"/>
                              </a:xfrm>
                            </wpg:grpSpPr>
                            <wps:wsp>
                              <wps:cNvPr id="86" name="Text Box 2"/>
                              <wps:cNvSpPr txBox="1">
                                <a:spLocks noChangeArrowheads="1"/>
                              </wps:cNvSpPr>
                              <wps:spPr bwMode="auto">
                                <a:xfrm>
                                  <a:off x="4099928" y="1235839"/>
                                  <a:ext cx="1697278" cy="3518328"/>
                                </a:xfrm>
                                <a:prstGeom prst="rect">
                                  <a:avLst/>
                                </a:prstGeom>
                                <a:solidFill>
                                  <a:srgbClr val="FFFFFF"/>
                                </a:solidFill>
                                <a:ln w="9525">
                                  <a:noFill/>
                                  <a:miter lim="800000"/>
                                  <a:headEnd/>
                                  <a:tailEnd/>
                                </a:ln>
                              </wps:spPr>
                              <wps:txbx>
                                <w:txbxContent>
                                  <w:p w14:paraId="2AB7D8BE" w14:textId="77E432C6" w:rsidR="00995F3E" w:rsidRPr="0054286D" w:rsidRDefault="00995F3E" w:rsidP="006B6643">
                                    <w:pPr>
                                      <w:rPr>
                                        <w:rFonts w:ascii="Arial" w:hAnsi="Arial" w:cs="Arial"/>
                                      </w:rPr>
                                    </w:pPr>
                                    <w:r>
                                      <w:rPr>
                                        <w:rFonts w:ascii="Arial" w:hAnsi="Arial" w:cs="Arial"/>
                                      </w:rPr>
                                      <w:t>Fig. 6. Neither changes in total alkalinity (µmol kg</w:t>
                                    </w:r>
                                    <w:r w:rsidRPr="00BE2CB0">
                                      <w:rPr>
                                        <w:rFonts w:ascii="Arial" w:hAnsi="Arial" w:cs="Arial"/>
                                        <w:vertAlign w:val="superscript"/>
                                      </w:rPr>
                                      <w:t>-1</w:t>
                                    </w:r>
                                    <w:r>
                                      <w:rPr>
                                        <w:rFonts w:ascii="Arial" w:hAnsi="Arial" w:cs="Arial"/>
                                      </w:rPr>
                                      <w:t>) nor salinity (greyscale) influence</w:t>
                                    </w:r>
                                    <w:r w:rsidR="00BE69E5">
                                      <w:rPr>
                                        <w:rFonts w:ascii="Arial" w:hAnsi="Arial" w:cs="Arial"/>
                                      </w:rPr>
                                      <w:t>d</w:t>
                                    </w:r>
                                    <w:r>
                                      <w:rPr>
                                        <w:rFonts w:ascii="Arial" w:hAnsi="Arial" w:cs="Arial"/>
                                      </w:rPr>
                                      <w:t xml:space="preserve"> A) shell thickness (mg mm</w:t>
                                    </w:r>
                                    <w:r w:rsidRPr="00BE2CB0">
                                      <w:rPr>
                                        <w:rFonts w:ascii="Arial" w:hAnsi="Arial" w:cs="Arial"/>
                                        <w:vertAlign w:val="superscript"/>
                                      </w:rPr>
                                      <w:t>2</w:t>
                                    </w:r>
                                    <w:r>
                                      <w:rPr>
                                        <w:rFonts w:ascii="Arial" w:hAnsi="Arial" w:cs="Arial"/>
                                      </w:rPr>
                                      <w:t>) or B) condition index (mg mg</w:t>
                                    </w:r>
                                    <w:r w:rsidRPr="00C14630">
                                      <w:rPr>
                                        <w:rFonts w:ascii="Arial" w:hAnsi="Arial" w:cs="Arial"/>
                                        <w:vertAlign w:val="superscript"/>
                                      </w:rPr>
                                      <w:t>2</w:t>
                                    </w:r>
                                    <w:r>
                                      <w:rPr>
                                        <w:rFonts w:ascii="Arial" w:hAnsi="Arial" w:cs="Arial"/>
                                      </w:rPr>
                                      <w:t>) of juvenile in</w:t>
                                    </w:r>
                                    <w:r w:rsidRPr="004F372F">
                                      <w:rPr>
                                        <w:rFonts w:ascii="Arial" w:hAnsi="Arial" w:cs="Arial"/>
                                        <w:i/>
                                        <w:iCs/>
                                      </w:rPr>
                                      <w:t xml:space="preserve"> C. virginica </w:t>
                                    </w:r>
                                    <w:r>
                                      <w:rPr>
                                        <w:rFonts w:ascii="Arial" w:hAnsi="Arial" w:cs="Arial"/>
                                      </w:rPr>
                                      <w:t xml:space="preserve">oysters. </w:t>
                                    </w:r>
                                  </w:p>
                                </w:txbxContent>
                              </wps:txbx>
                              <wps:bodyPr rot="0" vert="horz" wrap="square" lIns="91440" tIns="45720" rIns="91440" bIns="45720" anchor="t" anchorCtr="0">
                                <a:noAutofit/>
                              </wps:bodyPr>
                            </wps:wsp>
                          </wpg:grpSp>
                          <wpg:grpSp>
                            <wpg:cNvPr id="223" name="Group 223"/>
                            <wpg:cNvGrpSpPr/>
                            <wpg:grpSpPr>
                              <a:xfrm>
                                <a:off x="116633" y="0"/>
                                <a:ext cx="4440422" cy="4937125"/>
                                <a:chOff x="0" y="501614"/>
                                <a:chExt cx="4441604" cy="4937593"/>
                              </a:xfrm>
                            </wpg:grpSpPr>
                            <pic:pic xmlns:pic="http://schemas.openxmlformats.org/drawingml/2006/picture">
                              <pic:nvPicPr>
                                <pic:cNvPr id="218" name="Picture 218"/>
                                <pic:cNvPicPr>
                                  <a:picLocks noChangeAspect="1"/>
                                </pic:cNvPicPr>
                              </pic:nvPicPr>
                              <pic:blipFill rotWithShape="1">
                                <a:blip r:embed="rId33">
                                  <a:extLst>
                                    <a:ext uri="{28A0092B-C50C-407E-A947-70E740481C1C}">
                                      <a14:useLocalDpi xmlns:a14="http://schemas.microsoft.com/office/drawing/2010/main" val="0"/>
                                    </a:ext>
                                  </a:extLst>
                                </a:blip>
                                <a:srcRect t="15536" r="14438" b="15206"/>
                                <a:stretch/>
                              </pic:blipFill>
                              <pic:spPr bwMode="auto">
                                <a:xfrm>
                                  <a:off x="0" y="501614"/>
                                  <a:ext cx="4441604" cy="2236346"/>
                                </a:xfrm>
                                <a:prstGeom prst="rect">
                                  <a:avLst/>
                                </a:prstGeom>
                                <a:noFill/>
                              </pic:spPr>
                            </pic:pic>
                            <pic:pic xmlns:pic="http://schemas.openxmlformats.org/drawingml/2006/picture">
                              <pic:nvPicPr>
                                <pic:cNvPr id="222" name="Picture 222"/>
                                <pic:cNvPicPr>
                                  <a:picLocks noChangeAspect="1"/>
                                </pic:cNvPicPr>
                              </pic:nvPicPr>
                              <pic:blipFill rotWithShape="1">
                                <a:blip r:embed="rId34">
                                  <a:extLst>
                                    <a:ext uri="{28A0092B-C50C-407E-A947-70E740481C1C}">
                                      <a14:useLocalDpi xmlns:a14="http://schemas.microsoft.com/office/drawing/2010/main" val="0"/>
                                    </a:ext>
                                  </a:extLst>
                                </a:blip>
                                <a:srcRect l="-3" t="15044" r="15548"/>
                                <a:stretch/>
                              </pic:blipFill>
                              <pic:spPr bwMode="auto">
                                <a:xfrm>
                                  <a:off x="12" y="2696007"/>
                                  <a:ext cx="4384121" cy="2743200"/>
                                </a:xfrm>
                                <a:prstGeom prst="rect">
                                  <a:avLst/>
                                </a:prstGeom>
                                <a:noFill/>
                              </pic:spPr>
                            </pic:pic>
                          </wpg:grpSp>
                          <wps:wsp>
                            <wps:cNvPr id="11" name="Text Box 11"/>
                            <wps:cNvSpPr txBox="1">
                              <a:spLocks noChangeArrowheads="1"/>
                            </wps:cNvSpPr>
                            <wps:spPr bwMode="auto">
                              <a:xfrm>
                                <a:off x="0" y="0"/>
                                <a:ext cx="354330" cy="294005"/>
                              </a:xfrm>
                              <a:prstGeom prst="rect">
                                <a:avLst/>
                              </a:prstGeom>
                              <a:noFill/>
                              <a:ln w="9525">
                                <a:solidFill>
                                  <a:schemeClr val="bg1"/>
                                </a:solidFill>
                                <a:miter lim="800000"/>
                                <a:headEnd/>
                                <a:tailEnd/>
                              </a:ln>
                            </wps:spPr>
                            <wps:txbx>
                              <w:txbxContent>
                                <w:p w14:paraId="703F7C4E" w14:textId="77777777" w:rsidR="00995F3E" w:rsidRPr="00E54548" w:rsidRDefault="00995F3E" w:rsidP="007123E4">
                                  <w:pPr>
                                    <w:rPr>
                                      <w:b/>
                                      <w:bCs/>
                                      <w:sz w:val="32"/>
                                      <w:szCs w:val="32"/>
                                    </w:rPr>
                                  </w:pPr>
                                  <w:r>
                                    <w:rPr>
                                      <w:b/>
                                      <w:bCs/>
                                      <w:sz w:val="32"/>
                                      <w:szCs w:val="32"/>
                                    </w:rPr>
                                    <w:t>A</w:t>
                                  </w:r>
                                </w:p>
                              </w:txbxContent>
                            </wps:txbx>
                            <wps:bodyPr rot="0" vert="horz" wrap="square" lIns="91440" tIns="45720" rIns="91440" bIns="45720" anchor="t" anchorCtr="0">
                              <a:noAutofit/>
                            </wps:bodyPr>
                          </wps:wsp>
                          <wps:wsp>
                            <wps:cNvPr id="10" name="Text Box 2"/>
                            <wps:cNvSpPr txBox="1">
                              <a:spLocks noChangeArrowheads="1"/>
                            </wps:cNvSpPr>
                            <wps:spPr bwMode="auto">
                              <a:xfrm>
                                <a:off x="0" y="2141375"/>
                                <a:ext cx="406400" cy="391160"/>
                              </a:xfrm>
                              <a:prstGeom prst="rect">
                                <a:avLst/>
                              </a:prstGeom>
                              <a:noFill/>
                              <a:ln w="9525">
                                <a:noFill/>
                                <a:miter lim="800000"/>
                                <a:headEnd/>
                                <a:tailEnd/>
                              </a:ln>
                            </wps:spPr>
                            <wps:txbx>
                              <w:txbxContent>
                                <w:p w14:paraId="5BD2CA4A" w14:textId="77777777" w:rsidR="00995F3E" w:rsidRPr="00E54548" w:rsidRDefault="00995F3E" w:rsidP="007123E4">
                                  <w:pPr>
                                    <w:rPr>
                                      <w:b/>
                                      <w:bCs/>
                                      <w:sz w:val="32"/>
                                      <w:szCs w:val="32"/>
                                    </w:rPr>
                                  </w:pPr>
                                  <w:r>
                                    <w:rPr>
                                      <w:b/>
                                      <w:bCs/>
                                      <w:sz w:val="32"/>
                                      <w:szCs w:val="32"/>
                                    </w:rPr>
                                    <w:t>B</w:t>
                                  </w:r>
                                </w:p>
                              </w:txbxContent>
                            </wps:txbx>
                            <wps:bodyPr rot="0" vert="horz" wrap="square" lIns="91440" tIns="45720" rIns="91440" bIns="45720" anchor="t" anchorCtr="0">
                              <a:noAutofit/>
                            </wps:bodyPr>
                          </wps:wsp>
                        </wpg:grpSp>
                        <pic:pic xmlns:pic="http://schemas.openxmlformats.org/drawingml/2006/picture">
                          <pic:nvPicPr>
                            <pic:cNvPr id="225" name="Picture 225" descr="A graph of different sizes and shapes&#10;&#10;Description automatically generated with medium confidence"/>
                            <pic:cNvPicPr>
                              <a:picLocks noChangeAspect="1"/>
                            </pic:cNvPicPr>
                          </pic:nvPicPr>
                          <pic:blipFill rotWithShape="1">
                            <a:blip r:embed="rId23">
                              <a:extLst>
                                <a:ext uri="{28A0092B-C50C-407E-A947-70E740481C1C}">
                                  <a14:useLocalDpi xmlns:a14="http://schemas.microsoft.com/office/drawing/2010/main" val="0"/>
                                </a:ext>
                              </a:extLst>
                            </a:blip>
                            <a:srcRect l="22435" t="17029" r="60873" b="57435"/>
                            <a:stretch/>
                          </pic:blipFill>
                          <pic:spPr bwMode="auto">
                            <a:xfrm>
                              <a:off x="4558004" y="0"/>
                              <a:ext cx="865505" cy="823595"/>
                            </a:xfrm>
                            <a:prstGeom prst="rect">
                              <a:avLst/>
                            </a:prstGeom>
                            <a:noFill/>
                            <a:ln>
                              <a:noFill/>
                            </a:ln>
                            <a:extLst>
                              <a:ext uri="{53640926-AAD7-44D8-BBD7-CCE9431645EC}">
                                <a14:shadowObscured xmlns:a14="http://schemas.microsoft.com/office/drawing/2010/main"/>
                              </a:ext>
                            </a:extLst>
                          </pic:spPr>
                        </pic:pic>
                      </wpg:grpSp>
                      <pic:pic xmlns:pic="http://schemas.openxmlformats.org/drawingml/2006/picture">
                        <pic:nvPicPr>
                          <pic:cNvPr id="227" name="Picture 227"/>
                          <pic:cNvPicPr>
                            <a:picLocks noChangeAspect="1"/>
                          </pic:cNvPicPr>
                        </pic:nvPicPr>
                        <pic:blipFill rotWithShape="1">
                          <a:blip r:embed="rId35">
                            <a:extLst>
                              <a:ext uri="{28A0092B-C50C-407E-A947-70E740481C1C}">
                                <a14:useLocalDpi xmlns:a14="http://schemas.microsoft.com/office/drawing/2010/main" val="0"/>
                              </a:ext>
                            </a:extLst>
                          </a:blip>
                          <a:srcRect t="26942" r="89671" b="27678"/>
                          <a:stretch/>
                        </pic:blipFill>
                        <pic:spPr bwMode="auto">
                          <a:xfrm>
                            <a:off x="60649" y="2598576"/>
                            <a:ext cx="535940" cy="146431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28" name="Picture 228"/>
                          <pic:cNvPicPr>
                            <a:picLocks noChangeAspect="1"/>
                          </pic:cNvPicPr>
                        </pic:nvPicPr>
                        <pic:blipFill rotWithShape="1">
                          <a:blip r:embed="rId36">
                            <a:extLst>
                              <a:ext uri="{28A0092B-C50C-407E-A947-70E740481C1C}">
                                <a14:useLocalDpi xmlns:a14="http://schemas.microsoft.com/office/drawing/2010/main" val="0"/>
                              </a:ext>
                            </a:extLst>
                          </a:blip>
                          <a:srcRect t="29041" r="89305" b="24866"/>
                          <a:stretch/>
                        </pic:blipFill>
                        <pic:spPr bwMode="auto">
                          <a:xfrm>
                            <a:off x="41988" y="499188"/>
                            <a:ext cx="554990" cy="148780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D335108" id="Group 10" o:spid="_x0000_s1081" style="position:absolute;margin-left:-12.6pt;margin-top:259.15pt;width:491.6pt;height:388.65pt;z-index:251710471;mso-width-relative:margin;mso-height-relative:margin" coordorigin="93" coordsize="62450,493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">
                <v:group id="Group 226" o:spid="_x0000_s1082" style="position:absolute;left:93;width:62450;height:49362" coordorigin="93" coordsize="62457,493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group id="Group 224" o:spid="_x0000_s1083" style="position:absolute;left:93;width:62457;height:49367" coordsize="62462,49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">
                    <v:group id="Group 203" o:spid="_x0000_s1084" style="position:absolute;left:45490;top:7814;width:16972;height:35179" coordorigin="40999,12358" coordsize="16972,35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shape id="Text Box 2" o:spid="_x0000_s1085" type="#_x0000_t202" style="position:absolute;left:40999;top:12358;width:16973;height:351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" stroked="f">
                        <v:textbox>
                          <w:txbxContent>
                            <w:p w14:paraId="2AB7D8BE" w14:textId="77E432C6" w:rsidR="00995F3E" w:rsidRPr="0054286D" w:rsidRDefault="00995F3E" w:rsidP="006B6643">
                              <w:pPr>
                                <w:rPr>
                                  <w:rFonts w:ascii="Arial" w:hAnsi="Arial" w:cs="Arial"/>
                                </w:rPr>
                              </w:pPr>
                              <w:r>
                                <w:rPr>
                                  <w:rFonts w:ascii="Arial" w:hAnsi="Arial" w:cs="Arial"/>
                                </w:rPr>
                                <w:t>Fig. 6. Neither changes in total alkalinity (µmol kg</w:t>
                              </w:r>
                              <w:r w:rsidRPr="00BE2CB0">
                                <w:rPr>
                                  <w:rFonts w:ascii="Arial" w:hAnsi="Arial" w:cs="Arial"/>
                                  <w:vertAlign w:val="superscript"/>
                                </w:rPr>
                                <w:t>-1</w:t>
                              </w:r>
                              <w:r>
                                <w:rPr>
                                  <w:rFonts w:ascii="Arial" w:hAnsi="Arial" w:cs="Arial"/>
                                </w:rPr>
                                <w:t>) nor salinity (greyscale) influence</w:t>
                              </w:r>
                              <w:r w:rsidR="00BE69E5">
                                <w:rPr>
                                  <w:rFonts w:ascii="Arial" w:hAnsi="Arial" w:cs="Arial"/>
                                </w:rPr>
                                <w:t>d</w:t>
                              </w:r>
                              <w:r>
                                <w:rPr>
                                  <w:rFonts w:ascii="Arial" w:hAnsi="Arial" w:cs="Arial"/>
                                </w:rPr>
                                <w:t xml:space="preserve"> A) shell thickness (mg mm</w:t>
                              </w:r>
                              <w:r w:rsidRPr="00BE2CB0">
                                <w:rPr>
                                  <w:rFonts w:ascii="Arial" w:hAnsi="Arial" w:cs="Arial"/>
                                  <w:vertAlign w:val="superscript"/>
                                </w:rPr>
                                <w:t>2</w:t>
                              </w:r>
                              <w:r>
                                <w:rPr>
                                  <w:rFonts w:ascii="Arial" w:hAnsi="Arial" w:cs="Arial"/>
                                </w:rPr>
                                <w:t>) or B) condition index (mg mg</w:t>
                              </w:r>
                              <w:r w:rsidRPr="00C14630">
                                <w:rPr>
                                  <w:rFonts w:ascii="Arial" w:hAnsi="Arial" w:cs="Arial"/>
                                  <w:vertAlign w:val="superscript"/>
                                </w:rPr>
                                <w:t>2</w:t>
                              </w:r>
                              <w:r>
                                <w:rPr>
                                  <w:rFonts w:ascii="Arial" w:hAnsi="Arial" w:cs="Arial"/>
                                </w:rPr>
                                <w:t>) of juvenile in</w:t>
                              </w:r>
                              <w:r w:rsidRPr="004F372F">
                                <w:rPr>
                                  <w:rFonts w:ascii="Arial" w:hAnsi="Arial" w:cs="Arial"/>
                                  <w:i/>
                                  <w:iCs/>
                                </w:rPr>
                                <w:t xml:space="preserve"> C. virginica </w:t>
                              </w:r>
                              <w:r>
                                <w:rPr>
                                  <w:rFonts w:ascii="Arial" w:hAnsi="Arial" w:cs="Arial"/>
                                </w:rPr>
                                <w:t xml:space="preserve">oysters. </w:t>
                              </w:r>
                            </w:p>
                          </w:txbxContent>
                        </v:textbox>
                      </v:shape>
                    </v:group>
                    <v:group id="Group 223" o:spid="_x0000_s1086" style="position:absolute;left:1166;width:44404;height:49371" coordorigin=",5016" coordsize="44416,493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">
                      <v:shape id="Picture 218" o:spid="_x0000_s1087" type="#_x0000_t75" style="position:absolute;top:5016;width:44416;height:22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">
                        <v:imagedata r:id="rId37" o:title="" croptop="10182f" cropbottom="9965f" cropright="9462f"/>
                      </v:shape>
                      <v:shape id="Picture 222" o:spid="_x0000_s1088" type="#_x0000_t75" style="position:absolute;top:26960;width:43841;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">
                        <v:imagedata r:id="rId38" o:title="" croptop="9859f" cropleft="-2f" cropright="10190f"/>
                      </v:shape>
                    </v:group>
                    <v:shape id="Text Box 11" o:spid="_x0000_s1089" type="#_x0000_t202" style="position:absolute;width:3543;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" filled="f" strokecolor="white [3212]">
                      <v:textbox>
                        <w:txbxContent>
                          <w:p w14:paraId="703F7C4E" w14:textId="77777777" w:rsidR="00995F3E" w:rsidRPr="00E54548" w:rsidRDefault="00995F3E" w:rsidP="007123E4">
                            <w:pPr>
                              <w:rPr>
                                <w:b/>
                                <w:bCs/>
                                <w:sz w:val="32"/>
                                <w:szCs w:val="32"/>
                              </w:rPr>
                            </w:pPr>
                            <w:r>
                              <w:rPr>
                                <w:b/>
                                <w:bCs/>
                                <w:sz w:val="32"/>
                                <w:szCs w:val="32"/>
                              </w:rPr>
                              <w:t>A</w:t>
                            </w:r>
                          </w:p>
                        </w:txbxContent>
                      </v:textbox>
                    </v:shape>
                    <v:shape id="Text Box 2" o:spid="_x0000_s1090" type="#_x0000_t202" style="position:absolute;top:21413;width:4064;height:3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BD2CA4A" w14:textId="77777777" w:rsidR="00995F3E" w:rsidRPr="00E54548" w:rsidRDefault="00995F3E" w:rsidP="007123E4">
                            <w:pPr>
                              <w:rPr>
                                <w:b/>
                                <w:bCs/>
                                <w:sz w:val="32"/>
                                <w:szCs w:val="32"/>
                              </w:rPr>
                            </w:pPr>
                            <w:r>
                              <w:rPr>
                                <w:b/>
                                <w:bCs/>
                                <w:sz w:val="32"/>
                                <w:szCs w:val="32"/>
                              </w:rPr>
                              <w:t>B</w:t>
                            </w:r>
                          </w:p>
                        </w:txbxContent>
                      </v:textbox>
                    </v:shape>
                  </v:group>
                  <v:shape id="Picture 225" o:spid="_x0000_s1091" type="#_x0000_t75" alt="A graph of different sizes and shapes&#10;&#10;Description automatically generated with medium confidence" style="position:absolute;left:45580;width:8655;height:8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">
                    <v:imagedata r:id="rId25" o:title="A graph of different sizes and shapes&#10;&#10;Description automatically generated with medium confidence" croptop="11160f" cropbottom="37641f" cropleft="14703f" cropright="39894f"/>
                  </v:shape>
                </v:group>
                <v:shape id="Picture 227" o:spid="_x0000_s1092" type="#_x0000_t75" style="position:absolute;left:606;top:25985;width:5359;height:146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">
                  <v:imagedata r:id="rId39" o:title="" croptop="17657f" cropbottom="18139f" cropright="58767f"/>
                </v:shape>
                <v:shape id="Picture 228" o:spid="_x0000_s1093" type="#_x0000_t75" style="position:absolute;left:419;top:4991;width:5550;height:148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">
                  <v:imagedata r:id="rId40" o:title="" croptop="19032f" cropbottom="16296f" cropright="58527f"/>
                </v:shape>
                <w10:wrap type="topAndBottom"/>
              </v:group>
            </w:pict>
          </mc:Fallback>
        </mc:AlternateContent>
      </w:r>
      <w:r w:rsidR="0015697F">
        <w:rPr>
          <w:rFonts w:ascii="Arial" w:hAnsi="Arial" w:cs="Arial"/>
          <w:b/>
          <w:bCs/>
          <w:sz w:val="24"/>
          <w:szCs w:val="24"/>
        </w:rPr>
        <w:t xml:space="preserve">                                                                                                                                     </w:t>
      </w:r>
      <w:r w:rsidR="00A213BC">
        <w:rPr>
          <w:rFonts w:ascii="Arial" w:hAnsi="Arial" w:cs="Arial"/>
          <w:sz w:val="24"/>
          <w:szCs w:val="24"/>
        </w:rPr>
        <w:t>.</w:t>
      </w:r>
      <w:r w:rsidR="00BC0646" w:rsidRPr="00AF3471">
        <w:rPr>
          <w:rFonts w:ascii="Arial" w:hAnsi="Arial" w:cs="Arial"/>
          <w:sz w:val="24"/>
          <w:szCs w:val="24"/>
        </w:rPr>
        <w:t xml:space="preserve"> </w:t>
      </w:r>
    </w:p>
    <w:p w14:paraId="7E04057C" w14:textId="32F1B164" w:rsidR="00E04BBA" w:rsidRDefault="00EF623E" w:rsidP="0080242F">
      <w:pPr>
        <w:pStyle w:val="NoSpacing"/>
        <w:spacing w:line="480" w:lineRule="auto"/>
        <w:rPr>
          <w:rFonts w:ascii="Arial" w:hAnsi="Arial" w:cs="Arial"/>
          <w:sz w:val="24"/>
          <w:szCs w:val="24"/>
        </w:rPr>
      </w:pPr>
      <w:r>
        <w:rPr>
          <w:b/>
          <w:bCs/>
          <w:i/>
          <w:iCs/>
          <w:sz w:val="32"/>
          <w:szCs w:val="32"/>
        </w:rPr>
        <w:lastRenderedPageBreak/>
        <w:t>Discussion—</w:t>
      </w:r>
      <w:r w:rsidR="008731CF">
        <w:rPr>
          <w:b/>
          <w:bCs/>
          <w:i/>
          <w:iCs/>
          <w:sz w:val="32"/>
          <w:szCs w:val="32"/>
        </w:rPr>
        <w:t xml:space="preserve"> </w:t>
      </w:r>
      <w:commentRangeStart w:id="573"/>
      <w:commentRangeStart w:id="574"/>
      <w:commentRangeStart w:id="575"/>
      <w:r w:rsidR="008731CF">
        <w:rPr>
          <w:rFonts w:ascii="Arial" w:hAnsi="Arial" w:cs="Arial"/>
          <w:sz w:val="24"/>
          <w:szCs w:val="24"/>
        </w:rPr>
        <w:t>Growth</w:t>
      </w:r>
      <w:commentRangeEnd w:id="573"/>
      <w:r w:rsidR="00E935A4">
        <w:rPr>
          <w:rStyle w:val="CommentReference"/>
        </w:rPr>
        <w:commentReference w:id="573"/>
      </w:r>
      <w:commentRangeEnd w:id="574"/>
      <w:r w:rsidR="00EE55AF">
        <w:rPr>
          <w:rStyle w:val="CommentReference"/>
        </w:rPr>
        <w:commentReference w:id="574"/>
      </w:r>
      <w:commentRangeEnd w:id="575"/>
      <w:r w:rsidR="008E1436">
        <w:rPr>
          <w:rStyle w:val="CommentReference"/>
        </w:rPr>
        <w:commentReference w:id="575"/>
      </w:r>
      <w:r w:rsidR="008731CF">
        <w:rPr>
          <w:rFonts w:ascii="Arial" w:hAnsi="Arial" w:cs="Arial"/>
          <w:sz w:val="24"/>
          <w:szCs w:val="24"/>
        </w:rPr>
        <w:t xml:space="preserve"> </w:t>
      </w:r>
      <w:r w:rsidR="0066578C">
        <w:rPr>
          <w:rFonts w:ascii="Arial" w:hAnsi="Arial" w:cs="Arial"/>
          <w:sz w:val="24"/>
          <w:szCs w:val="24"/>
        </w:rPr>
        <w:t>in</w:t>
      </w:r>
      <w:r w:rsidR="008731CF">
        <w:rPr>
          <w:rFonts w:ascii="Arial" w:hAnsi="Arial" w:cs="Arial"/>
          <w:sz w:val="24"/>
          <w:szCs w:val="24"/>
        </w:rPr>
        <w:t xml:space="preserve"> shell area</w:t>
      </w:r>
      <w:r w:rsidR="002934B0">
        <w:rPr>
          <w:rFonts w:ascii="Arial" w:hAnsi="Arial" w:cs="Arial"/>
          <w:sz w:val="24"/>
          <w:szCs w:val="24"/>
        </w:rPr>
        <w:t xml:space="preserve"> of juvenile </w:t>
      </w:r>
      <w:r w:rsidR="00B90505">
        <w:rPr>
          <w:rFonts w:ascii="Arial" w:hAnsi="Arial" w:cs="Arial"/>
          <w:i/>
          <w:iCs/>
          <w:sz w:val="24"/>
          <w:szCs w:val="24"/>
        </w:rPr>
        <w:t xml:space="preserve">C. virginica </w:t>
      </w:r>
      <w:r w:rsidR="002934B0">
        <w:rPr>
          <w:rFonts w:ascii="Arial" w:hAnsi="Arial" w:cs="Arial"/>
          <w:sz w:val="24"/>
          <w:szCs w:val="24"/>
        </w:rPr>
        <w:t xml:space="preserve">oysters </w:t>
      </w:r>
      <w:r w:rsidR="008731CF">
        <w:rPr>
          <w:rFonts w:ascii="Arial" w:hAnsi="Arial" w:cs="Arial"/>
          <w:sz w:val="24"/>
          <w:szCs w:val="24"/>
        </w:rPr>
        <w:t xml:space="preserve">responded </w:t>
      </w:r>
      <w:r w:rsidR="002934B0">
        <w:rPr>
          <w:rFonts w:ascii="Arial" w:hAnsi="Arial" w:cs="Arial"/>
          <w:sz w:val="24"/>
          <w:szCs w:val="24"/>
        </w:rPr>
        <w:t xml:space="preserve">to altered alkalinity </w:t>
      </w:r>
      <w:r w:rsidR="0066578C">
        <w:rPr>
          <w:rFonts w:ascii="Arial" w:hAnsi="Arial" w:cs="Arial"/>
          <w:sz w:val="24"/>
          <w:szCs w:val="24"/>
        </w:rPr>
        <w:t xml:space="preserve">and salinity </w:t>
      </w:r>
      <w:r w:rsidR="008731CF">
        <w:rPr>
          <w:rFonts w:ascii="Arial" w:hAnsi="Arial" w:cs="Arial"/>
          <w:sz w:val="24"/>
          <w:szCs w:val="24"/>
        </w:rPr>
        <w:t xml:space="preserve">in a complex fashion. </w:t>
      </w:r>
      <w:r w:rsidR="00705BD6">
        <w:rPr>
          <w:rFonts w:ascii="Arial" w:hAnsi="Arial" w:cs="Arial"/>
          <w:sz w:val="24"/>
          <w:szCs w:val="24"/>
        </w:rPr>
        <w:t>G</w:t>
      </w:r>
      <w:r w:rsidR="0066578C">
        <w:rPr>
          <w:rFonts w:ascii="Arial" w:hAnsi="Arial" w:cs="Arial"/>
          <w:sz w:val="24"/>
          <w:szCs w:val="24"/>
        </w:rPr>
        <w:t xml:space="preserve">reater increases in shell area during the first 18 days following imposition of treatment conditions, compared to days 19-36, </w:t>
      </w:r>
      <w:r w:rsidR="00D258FD">
        <w:rPr>
          <w:rFonts w:ascii="Arial" w:hAnsi="Arial" w:cs="Arial"/>
          <w:sz w:val="24"/>
          <w:szCs w:val="24"/>
        </w:rPr>
        <w:t>suggest</w:t>
      </w:r>
      <w:r w:rsidR="00705BD6">
        <w:rPr>
          <w:rFonts w:ascii="Arial" w:hAnsi="Arial" w:cs="Arial"/>
          <w:sz w:val="24"/>
          <w:szCs w:val="24"/>
        </w:rPr>
        <w:t>ed</w:t>
      </w:r>
      <w:r w:rsidR="0066578C">
        <w:rPr>
          <w:rFonts w:ascii="Arial" w:hAnsi="Arial" w:cs="Arial"/>
          <w:sz w:val="24"/>
          <w:szCs w:val="24"/>
        </w:rPr>
        <w:t xml:space="preserve"> that </w:t>
      </w:r>
      <w:r w:rsidR="007A5D73">
        <w:rPr>
          <w:rFonts w:ascii="Arial" w:hAnsi="Arial" w:cs="Arial"/>
          <w:sz w:val="24"/>
          <w:szCs w:val="24"/>
        </w:rPr>
        <w:t>oysters possess</w:t>
      </w:r>
      <w:r w:rsidR="0066578C">
        <w:rPr>
          <w:rFonts w:ascii="Arial" w:hAnsi="Arial" w:cs="Arial"/>
          <w:sz w:val="24"/>
          <w:szCs w:val="24"/>
        </w:rPr>
        <w:t xml:space="preserve"> the physiological </w:t>
      </w:r>
      <w:r w:rsidR="00030BC9">
        <w:rPr>
          <w:rFonts w:ascii="Arial" w:hAnsi="Arial" w:cs="Arial"/>
          <w:sz w:val="24"/>
          <w:szCs w:val="24"/>
        </w:rPr>
        <w:t xml:space="preserve">capacity </w:t>
      </w:r>
      <w:r w:rsidR="0066578C">
        <w:rPr>
          <w:rFonts w:ascii="Arial" w:hAnsi="Arial" w:cs="Arial"/>
          <w:sz w:val="24"/>
          <w:szCs w:val="24"/>
        </w:rPr>
        <w:t xml:space="preserve">to respond quickly but </w:t>
      </w:r>
      <w:r w:rsidR="007A5D73">
        <w:rPr>
          <w:rFonts w:ascii="Arial" w:hAnsi="Arial" w:cs="Arial"/>
          <w:sz w:val="24"/>
          <w:szCs w:val="24"/>
        </w:rPr>
        <w:t xml:space="preserve">may </w:t>
      </w:r>
      <w:r w:rsidR="00030BC9">
        <w:rPr>
          <w:rFonts w:ascii="Arial" w:hAnsi="Arial" w:cs="Arial"/>
          <w:sz w:val="24"/>
          <w:szCs w:val="24"/>
        </w:rPr>
        <w:t xml:space="preserve">reallocate </w:t>
      </w:r>
      <w:r w:rsidR="00705BD6">
        <w:rPr>
          <w:rFonts w:ascii="Arial" w:hAnsi="Arial" w:cs="Arial"/>
          <w:sz w:val="24"/>
          <w:szCs w:val="24"/>
        </w:rPr>
        <w:t xml:space="preserve">energetic resources </w:t>
      </w:r>
      <w:r w:rsidR="00030BC9">
        <w:rPr>
          <w:rFonts w:ascii="Arial" w:hAnsi="Arial" w:cs="Arial"/>
          <w:sz w:val="24"/>
          <w:szCs w:val="24"/>
        </w:rPr>
        <w:t xml:space="preserve">away from growth </w:t>
      </w:r>
      <w:r w:rsidR="00705BD6">
        <w:rPr>
          <w:rFonts w:ascii="Arial" w:hAnsi="Arial" w:cs="Arial"/>
          <w:sz w:val="24"/>
          <w:szCs w:val="24"/>
        </w:rPr>
        <w:t>toward</w:t>
      </w:r>
      <w:r w:rsidR="0066578C">
        <w:rPr>
          <w:rFonts w:ascii="Arial" w:hAnsi="Arial" w:cs="Arial"/>
          <w:sz w:val="24"/>
          <w:szCs w:val="24"/>
        </w:rPr>
        <w:t xml:space="preserve"> other body functions over </w:t>
      </w:r>
      <w:r w:rsidR="00030BC9">
        <w:rPr>
          <w:rFonts w:ascii="Arial" w:hAnsi="Arial" w:cs="Arial"/>
          <w:sz w:val="24"/>
          <w:szCs w:val="24"/>
        </w:rPr>
        <w:t>longer</w:t>
      </w:r>
      <w:r w:rsidR="00F45A17">
        <w:rPr>
          <w:rFonts w:ascii="Arial" w:hAnsi="Arial" w:cs="Arial"/>
          <w:sz w:val="24"/>
          <w:szCs w:val="24"/>
        </w:rPr>
        <w:t xml:space="preserve"> exposure</w:t>
      </w:r>
      <w:r w:rsidR="00030BC9">
        <w:rPr>
          <w:rFonts w:ascii="Arial" w:hAnsi="Arial" w:cs="Arial"/>
          <w:sz w:val="24"/>
          <w:szCs w:val="24"/>
        </w:rPr>
        <w:t>s</w:t>
      </w:r>
      <w:r w:rsidR="00F45A17">
        <w:rPr>
          <w:rFonts w:ascii="Arial" w:hAnsi="Arial" w:cs="Arial"/>
          <w:sz w:val="24"/>
          <w:szCs w:val="24"/>
        </w:rPr>
        <w:t xml:space="preserve"> to altered </w:t>
      </w:r>
      <w:r w:rsidR="00030BC9">
        <w:rPr>
          <w:rFonts w:ascii="Arial" w:hAnsi="Arial" w:cs="Arial"/>
          <w:sz w:val="24"/>
          <w:szCs w:val="24"/>
        </w:rPr>
        <w:t>water quality</w:t>
      </w:r>
      <w:r w:rsidR="0066578C">
        <w:rPr>
          <w:rFonts w:ascii="Arial" w:hAnsi="Arial" w:cs="Arial"/>
          <w:sz w:val="24"/>
          <w:szCs w:val="24"/>
        </w:rPr>
        <w:t xml:space="preserve">. A potential role for energy stores is supported by the tendency for individuals of larger initial size to exhibit greater growth in shell area during the first time window. In contrast, </w:t>
      </w:r>
      <w:ins w:id="576" w:author="alisha saley" w:date="2023-12-02T13:32:00Z">
        <w:r w:rsidR="00846DD9">
          <w:rPr>
            <w:rFonts w:ascii="Arial" w:hAnsi="Arial" w:cs="Arial"/>
            <w:sz w:val="24"/>
            <w:szCs w:val="24"/>
          </w:rPr>
          <w:t>posi</w:t>
        </w:r>
      </w:ins>
      <w:ins w:id="577" w:author="alisha saley" w:date="2023-12-02T13:33:00Z">
        <w:r w:rsidR="00846DD9">
          <w:rPr>
            <w:rFonts w:ascii="Arial" w:hAnsi="Arial" w:cs="Arial"/>
            <w:sz w:val="24"/>
            <w:szCs w:val="24"/>
          </w:rPr>
          <w:t xml:space="preserve">tive </w:t>
        </w:r>
      </w:ins>
      <w:r w:rsidR="0066578C">
        <w:rPr>
          <w:rFonts w:ascii="Arial" w:hAnsi="Arial" w:cs="Arial"/>
          <w:sz w:val="24"/>
          <w:szCs w:val="24"/>
        </w:rPr>
        <w:t>effects of</w:t>
      </w:r>
      <w:ins w:id="578" w:author="alisha saley" w:date="2023-12-02T13:33:00Z">
        <w:r w:rsidR="00846DD9">
          <w:rPr>
            <w:rFonts w:ascii="Arial" w:hAnsi="Arial" w:cs="Arial"/>
            <w:sz w:val="24"/>
            <w:szCs w:val="24"/>
          </w:rPr>
          <w:t xml:space="preserve"> increased</w:t>
        </w:r>
      </w:ins>
      <w:r w:rsidR="0066578C">
        <w:rPr>
          <w:rFonts w:ascii="Arial" w:hAnsi="Arial" w:cs="Arial"/>
          <w:sz w:val="24"/>
          <w:szCs w:val="24"/>
        </w:rPr>
        <w:t xml:space="preserve"> TA</w:t>
      </w:r>
      <w:ins w:id="579" w:author="alisha saley" w:date="2023-12-02T15:44:00Z">
        <w:r w:rsidR="00FA7DD9">
          <w:rPr>
            <w:rFonts w:ascii="Arial" w:hAnsi="Arial" w:cs="Arial"/>
            <w:sz w:val="24"/>
            <w:szCs w:val="24"/>
          </w:rPr>
          <w:t xml:space="preserve"> on surface area growth</w:t>
        </w:r>
      </w:ins>
      <w:r w:rsidR="0066578C">
        <w:rPr>
          <w:rFonts w:ascii="Arial" w:hAnsi="Arial" w:cs="Arial"/>
          <w:sz w:val="24"/>
          <w:szCs w:val="24"/>
        </w:rPr>
        <w:t xml:space="preserve"> emerged in the second time window, perhaps in conjunction </w:t>
      </w:r>
      <w:r w:rsidR="00D258FD">
        <w:rPr>
          <w:rFonts w:ascii="Arial" w:hAnsi="Arial" w:cs="Arial"/>
          <w:sz w:val="24"/>
          <w:szCs w:val="24"/>
        </w:rPr>
        <w:t xml:space="preserve">with </w:t>
      </w:r>
      <w:r w:rsidR="0066578C">
        <w:rPr>
          <w:rFonts w:ascii="Arial" w:hAnsi="Arial" w:cs="Arial"/>
          <w:sz w:val="24"/>
          <w:szCs w:val="24"/>
        </w:rPr>
        <w:t xml:space="preserve">diversion of energetic resources to other </w:t>
      </w:r>
      <w:r w:rsidR="00D258FD">
        <w:rPr>
          <w:rFonts w:ascii="Arial" w:hAnsi="Arial" w:cs="Arial"/>
          <w:sz w:val="24"/>
          <w:szCs w:val="24"/>
        </w:rPr>
        <w:t xml:space="preserve">needs, or the </w:t>
      </w:r>
      <w:r w:rsidR="0066578C">
        <w:rPr>
          <w:rFonts w:ascii="Arial" w:hAnsi="Arial" w:cs="Arial"/>
          <w:sz w:val="24"/>
          <w:szCs w:val="24"/>
        </w:rPr>
        <w:t>depletion</w:t>
      </w:r>
      <w:r w:rsidR="00D258FD">
        <w:rPr>
          <w:rFonts w:ascii="Arial" w:hAnsi="Arial" w:cs="Arial"/>
          <w:sz w:val="24"/>
          <w:szCs w:val="24"/>
        </w:rPr>
        <w:t xml:space="preserve"> of those resources</w:t>
      </w:r>
      <w:r w:rsidR="0066578C">
        <w:rPr>
          <w:rFonts w:ascii="Arial" w:hAnsi="Arial" w:cs="Arial"/>
          <w:sz w:val="24"/>
          <w:szCs w:val="24"/>
        </w:rPr>
        <w:t>.</w:t>
      </w:r>
      <w:r w:rsidR="008731CF">
        <w:rPr>
          <w:rFonts w:ascii="Arial" w:hAnsi="Arial" w:cs="Arial"/>
          <w:sz w:val="24"/>
          <w:szCs w:val="24"/>
        </w:rPr>
        <w:t xml:space="preserve"> </w:t>
      </w:r>
      <w:r w:rsidR="00D258FD">
        <w:rPr>
          <w:rFonts w:ascii="Arial" w:hAnsi="Arial" w:cs="Arial"/>
          <w:sz w:val="24"/>
          <w:szCs w:val="24"/>
        </w:rPr>
        <w:t xml:space="preserve">Salinity did not affect growth in shell area during either time window, indicating </w:t>
      </w:r>
      <w:r w:rsidR="00030BC9">
        <w:rPr>
          <w:rFonts w:ascii="Arial" w:hAnsi="Arial" w:cs="Arial"/>
          <w:sz w:val="24"/>
          <w:szCs w:val="24"/>
        </w:rPr>
        <w:t>that oysters are less sensitive to changes in salinity</w:t>
      </w:r>
      <w:r w:rsidR="00D258FD">
        <w:rPr>
          <w:rFonts w:ascii="Arial" w:hAnsi="Arial" w:cs="Arial"/>
          <w:sz w:val="24"/>
          <w:szCs w:val="24"/>
        </w:rPr>
        <w:t xml:space="preserve">. </w:t>
      </w:r>
      <w:r w:rsidR="007A5D73">
        <w:rPr>
          <w:rFonts w:ascii="Arial" w:hAnsi="Arial" w:cs="Arial"/>
          <w:sz w:val="24"/>
          <w:szCs w:val="24"/>
        </w:rPr>
        <w:t>Also notable is the finding that, o</w:t>
      </w:r>
      <w:r w:rsidR="00D258FD">
        <w:rPr>
          <w:rFonts w:ascii="Arial" w:hAnsi="Arial" w:cs="Arial"/>
          <w:sz w:val="24"/>
          <w:szCs w:val="24"/>
        </w:rPr>
        <w:t xml:space="preserve">ver the course of the full 36 days, </w:t>
      </w:r>
      <w:r w:rsidR="00030BC9">
        <w:rPr>
          <w:rFonts w:ascii="Arial" w:hAnsi="Arial" w:cs="Arial"/>
          <w:sz w:val="24"/>
          <w:szCs w:val="24"/>
        </w:rPr>
        <w:t>there was no overall</w:t>
      </w:r>
      <w:r w:rsidR="001E7DAC">
        <w:rPr>
          <w:rFonts w:ascii="Arial" w:hAnsi="Arial" w:cs="Arial"/>
          <w:sz w:val="24"/>
          <w:szCs w:val="24"/>
        </w:rPr>
        <w:t xml:space="preserve"> </w:t>
      </w:r>
      <w:r w:rsidR="001E0897">
        <w:rPr>
          <w:rFonts w:ascii="Arial" w:hAnsi="Arial" w:cs="Arial"/>
          <w:sz w:val="24"/>
          <w:szCs w:val="24"/>
        </w:rPr>
        <w:t>effect of TA in overall shell growth</w:t>
      </w:r>
      <w:r w:rsidR="00D258FD">
        <w:rPr>
          <w:rFonts w:ascii="Arial" w:hAnsi="Arial" w:cs="Arial"/>
          <w:sz w:val="24"/>
          <w:szCs w:val="24"/>
        </w:rPr>
        <w:t xml:space="preserve">. </w:t>
      </w:r>
      <w:r w:rsidR="007A5D73">
        <w:rPr>
          <w:rFonts w:ascii="Arial" w:hAnsi="Arial" w:cs="Arial"/>
          <w:sz w:val="24"/>
          <w:szCs w:val="24"/>
        </w:rPr>
        <w:t>Similarly</w:t>
      </w:r>
      <w:r w:rsidR="00D258FD">
        <w:rPr>
          <w:rFonts w:ascii="Arial" w:hAnsi="Arial" w:cs="Arial"/>
          <w:sz w:val="24"/>
          <w:szCs w:val="24"/>
        </w:rPr>
        <w:t xml:space="preserve">, there was no </w:t>
      </w:r>
      <w:r>
        <w:rPr>
          <w:rFonts w:ascii="Arial" w:hAnsi="Arial" w:cs="Arial"/>
          <w:sz w:val="24"/>
          <w:szCs w:val="24"/>
        </w:rPr>
        <w:t>detect</w:t>
      </w:r>
      <w:r w:rsidR="00D258FD">
        <w:rPr>
          <w:rFonts w:ascii="Arial" w:hAnsi="Arial" w:cs="Arial"/>
          <w:sz w:val="24"/>
          <w:szCs w:val="24"/>
        </w:rPr>
        <w:t>able</w:t>
      </w:r>
      <w:r>
        <w:rPr>
          <w:rFonts w:ascii="Arial" w:hAnsi="Arial" w:cs="Arial"/>
          <w:sz w:val="24"/>
          <w:szCs w:val="24"/>
        </w:rPr>
        <w:t xml:space="preserve"> consequences o</w:t>
      </w:r>
      <w:r w:rsidR="00E46BE6">
        <w:rPr>
          <w:rFonts w:ascii="Arial" w:hAnsi="Arial" w:cs="Arial"/>
          <w:sz w:val="24"/>
          <w:szCs w:val="24"/>
        </w:rPr>
        <w:t>f</w:t>
      </w:r>
      <w:r>
        <w:rPr>
          <w:rFonts w:ascii="Arial" w:hAnsi="Arial" w:cs="Arial"/>
          <w:sz w:val="24"/>
          <w:szCs w:val="24"/>
        </w:rPr>
        <w:t xml:space="preserve"> </w:t>
      </w:r>
      <w:r w:rsidR="00703CEB">
        <w:rPr>
          <w:rFonts w:ascii="Arial" w:hAnsi="Arial" w:cs="Arial"/>
          <w:sz w:val="24"/>
          <w:szCs w:val="24"/>
        </w:rPr>
        <w:t>low TA</w:t>
      </w:r>
      <w:r w:rsidR="00D258FD">
        <w:rPr>
          <w:rFonts w:ascii="Arial" w:hAnsi="Arial" w:cs="Arial"/>
          <w:sz w:val="24"/>
          <w:szCs w:val="24"/>
        </w:rPr>
        <w:t xml:space="preserve"> for shell </w:t>
      </w:r>
      <w:r>
        <w:rPr>
          <w:rFonts w:ascii="Arial" w:hAnsi="Arial" w:cs="Arial"/>
          <w:sz w:val="24"/>
          <w:szCs w:val="24"/>
        </w:rPr>
        <w:t>thickness</w:t>
      </w:r>
      <w:r w:rsidR="00703CEB">
        <w:rPr>
          <w:rFonts w:ascii="Arial" w:hAnsi="Arial" w:cs="Arial"/>
          <w:sz w:val="24"/>
          <w:szCs w:val="24"/>
        </w:rPr>
        <w:t xml:space="preserve"> </w:t>
      </w:r>
      <w:r w:rsidR="00D258FD">
        <w:rPr>
          <w:rFonts w:ascii="Arial" w:hAnsi="Arial" w:cs="Arial"/>
          <w:sz w:val="24"/>
          <w:szCs w:val="24"/>
        </w:rPr>
        <w:t>or</w:t>
      </w:r>
      <w:r w:rsidR="003B5E79">
        <w:rPr>
          <w:rFonts w:ascii="Arial" w:hAnsi="Arial" w:cs="Arial"/>
          <w:sz w:val="24"/>
          <w:szCs w:val="24"/>
        </w:rPr>
        <w:t xml:space="preserve"> condition index</w:t>
      </w:r>
      <w:r w:rsidR="007A5D73">
        <w:rPr>
          <w:rFonts w:ascii="Arial" w:hAnsi="Arial" w:cs="Arial"/>
          <w:sz w:val="24"/>
          <w:szCs w:val="24"/>
        </w:rPr>
        <w:t>. Together, the obscuring of shorter-term patterns as time progressed is</w:t>
      </w:r>
      <w:r w:rsidR="00D258FD">
        <w:rPr>
          <w:rFonts w:ascii="Arial" w:hAnsi="Arial" w:cs="Arial"/>
          <w:sz w:val="24"/>
          <w:szCs w:val="24"/>
        </w:rPr>
        <w:t xml:space="preserve"> consistent with the hypothesis that early and late responses operated at least partially in opposition, </w:t>
      </w:r>
      <w:r w:rsidR="0015709F">
        <w:rPr>
          <w:rFonts w:ascii="Arial" w:hAnsi="Arial" w:cs="Arial"/>
          <w:sz w:val="24"/>
          <w:szCs w:val="24"/>
        </w:rPr>
        <w:t>resulting in a “canceling out” of effects of those responses</w:t>
      </w:r>
      <w:r w:rsidR="00D258FD">
        <w:rPr>
          <w:rFonts w:ascii="Arial" w:hAnsi="Arial" w:cs="Arial"/>
          <w:sz w:val="24"/>
          <w:szCs w:val="24"/>
        </w:rPr>
        <w:t xml:space="preserve"> over </w:t>
      </w:r>
      <w:r w:rsidR="007A5D73">
        <w:rPr>
          <w:rFonts w:ascii="Arial" w:hAnsi="Arial" w:cs="Arial"/>
          <w:sz w:val="24"/>
          <w:szCs w:val="24"/>
        </w:rPr>
        <w:t>longer durations</w:t>
      </w:r>
      <w:r w:rsidR="00D258FD">
        <w:rPr>
          <w:rFonts w:ascii="Arial" w:hAnsi="Arial" w:cs="Arial"/>
          <w:sz w:val="24"/>
          <w:szCs w:val="24"/>
        </w:rPr>
        <w:t>.</w:t>
      </w:r>
      <w:r w:rsidR="00705BD6">
        <w:rPr>
          <w:rFonts w:ascii="Arial" w:hAnsi="Arial" w:cs="Arial"/>
          <w:sz w:val="24"/>
          <w:szCs w:val="24"/>
        </w:rPr>
        <w:t xml:space="preserve"> That said, an influence of initial oyster size on overall growth and condition index remained apparent at day 36.</w:t>
      </w:r>
    </w:p>
    <w:p w14:paraId="48934641" w14:textId="60B20E28" w:rsidR="007F1689" w:rsidRDefault="00A65398" w:rsidP="0080242F">
      <w:pPr>
        <w:pStyle w:val="NoSpacing"/>
        <w:spacing w:line="480" w:lineRule="auto"/>
        <w:ind w:firstLine="720"/>
        <w:rPr>
          <w:rFonts w:ascii="Arial" w:hAnsi="Arial" w:cs="Arial"/>
          <w:sz w:val="24"/>
          <w:szCs w:val="24"/>
        </w:rPr>
      </w:pPr>
      <w:r>
        <w:rPr>
          <w:rFonts w:ascii="Arial" w:hAnsi="Arial" w:cs="Arial"/>
          <w:sz w:val="24"/>
          <w:szCs w:val="24"/>
        </w:rPr>
        <w:t>The apparent capability of Eastern</w:t>
      </w:r>
      <w:r w:rsidR="0076594B" w:rsidRPr="0076594B">
        <w:rPr>
          <w:rFonts w:ascii="Arial" w:hAnsi="Arial" w:cs="Arial"/>
          <w:sz w:val="24"/>
          <w:szCs w:val="24"/>
        </w:rPr>
        <w:t xml:space="preserve"> oysters</w:t>
      </w:r>
      <w:r>
        <w:rPr>
          <w:rFonts w:ascii="Arial" w:hAnsi="Arial" w:cs="Arial"/>
          <w:sz w:val="24"/>
          <w:szCs w:val="24"/>
        </w:rPr>
        <w:t xml:space="preserve"> </w:t>
      </w:r>
      <w:r w:rsidR="0076594B" w:rsidRPr="0076594B">
        <w:rPr>
          <w:rFonts w:ascii="Arial" w:hAnsi="Arial" w:cs="Arial"/>
          <w:sz w:val="24"/>
          <w:szCs w:val="24"/>
        </w:rPr>
        <w:t xml:space="preserve">to </w:t>
      </w:r>
      <w:r w:rsidR="0076594B">
        <w:rPr>
          <w:rFonts w:ascii="Arial" w:hAnsi="Arial" w:cs="Arial"/>
          <w:sz w:val="24"/>
          <w:szCs w:val="24"/>
        </w:rPr>
        <w:t>acclimate</w:t>
      </w:r>
      <w:r w:rsidR="0076594B" w:rsidRPr="0076594B">
        <w:rPr>
          <w:rFonts w:ascii="Arial" w:hAnsi="Arial" w:cs="Arial"/>
          <w:sz w:val="24"/>
          <w:szCs w:val="24"/>
        </w:rPr>
        <w:t xml:space="preserve"> </w:t>
      </w:r>
      <w:r w:rsidRPr="0076594B">
        <w:rPr>
          <w:rFonts w:ascii="Arial" w:hAnsi="Arial" w:cs="Arial"/>
          <w:sz w:val="24"/>
          <w:szCs w:val="24"/>
        </w:rPr>
        <w:t xml:space="preserve">quickly </w:t>
      </w:r>
      <w:r w:rsidR="0076594B" w:rsidRPr="0076594B">
        <w:rPr>
          <w:rFonts w:ascii="Arial" w:hAnsi="Arial" w:cs="Arial"/>
          <w:sz w:val="24"/>
          <w:szCs w:val="24"/>
        </w:rPr>
        <w:t xml:space="preserve">and </w:t>
      </w:r>
      <w:r w:rsidR="00802CB6">
        <w:rPr>
          <w:rFonts w:ascii="Arial" w:hAnsi="Arial" w:cs="Arial"/>
          <w:sz w:val="24"/>
          <w:szCs w:val="24"/>
        </w:rPr>
        <w:t xml:space="preserve">grow </w:t>
      </w:r>
      <w:r w:rsidR="00DD68B3">
        <w:rPr>
          <w:rFonts w:ascii="Arial" w:hAnsi="Arial" w:cs="Arial"/>
          <w:sz w:val="24"/>
          <w:szCs w:val="24"/>
        </w:rPr>
        <w:t xml:space="preserve">new </w:t>
      </w:r>
      <w:r w:rsidR="00802CB6">
        <w:rPr>
          <w:rFonts w:ascii="Arial" w:hAnsi="Arial" w:cs="Arial"/>
          <w:sz w:val="24"/>
          <w:szCs w:val="24"/>
        </w:rPr>
        <w:t>shell</w:t>
      </w:r>
      <w:r w:rsidR="0076594B" w:rsidRPr="0076594B">
        <w:rPr>
          <w:rFonts w:ascii="Arial" w:hAnsi="Arial" w:cs="Arial"/>
          <w:sz w:val="24"/>
          <w:szCs w:val="24"/>
        </w:rPr>
        <w:t xml:space="preserve"> in low TA conditions</w:t>
      </w:r>
      <w:r>
        <w:rPr>
          <w:rFonts w:ascii="Arial" w:hAnsi="Arial" w:cs="Arial"/>
          <w:sz w:val="24"/>
          <w:szCs w:val="24"/>
        </w:rPr>
        <w:t xml:space="preserve"> </w:t>
      </w:r>
      <w:r w:rsidR="00705BD6">
        <w:rPr>
          <w:rFonts w:ascii="Arial" w:hAnsi="Arial" w:cs="Arial"/>
          <w:sz w:val="24"/>
          <w:szCs w:val="24"/>
        </w:rPr>
        <w:t>applied</w:t>
      </w:r>
      <w:r w:rsidR="0076594B" w:rsidRPr="0076594B">
        <w:rPr>
          <w:rFonts w:ascii="Arial" w:hAnsi="Arial" w:cs="Arial"/>
          <w:sz w:val="24"/>
          <w:szCs w:val="24"/>
        </w:rPr>
        <w:t xml:space="preserve"> even </w:t>
      </w:r>
      <w:r>
        <w:rPr>
          <w:rFonts w:ascii="Arial" w:hAnsi="Arial" w:cs="Arial"/>
          <w:sz w:val="24"/>
          <w:szCs w:val="24"/>
        </w:rPr>
        <w:t xml:space="preserve">to </w:t>
      </w:r>
      <w:r w:rsidR="00703CEB">
        <w:rPr>
          <w:rFonts w:ascii="Arial" w:hAnsi="Arial" w:cs="Arial"/>
          <w:sz w:val="24"/>
          <w:szCs w:val="24"/>
        </w:rPr>
        <w:t xml:space="preserve">seawater </w:t>
      </w:r>
      <w:r>
        <w:rPr>
          <w:rFonts w:ascii="Arial" w:hAnsi="Arial" w:cs="Arial"/>
          <w:sz w:val="24"/>
          <w:szCs w:val="24"/>
        </w:rPr>
        <w:t>conditions that are</w:t>
      </w:r>
      <w:r w:rsidRPr="0076594B">
        <w:rPr>
          <w:rFonts w:ascii="Arial" w:hAnsi="Arial" w:cs="Arial"/>
          <w:sz w:val="24"/>
          <w:szCs w:val="24"/>
        </w:rPr>
        <w:t xml:space="preserve"> </w:t>
      </w:r>
      <w:r w:rsidR="0076594B" w:rsidRPr="0076594B">
        <w:rPr>
          <w:rFonts w:ascii="Arial" w:hAnsi="Arial" w:cs="Arial"/>
          <w:sz w:val="24"/>
          <w:szCs w:val="24"/>
        </w:rPr>
        <w:t>corrosive to shell material.</w:t>
      </w:r>
      <w:ins w:id="580" w:author="alisha saley" w:date="2023-12-02T13:40:00Z">
        <w:r w:rsidR="004E55CF">
          <w:rPr>
            <w:rFonts w:ascii="Arial" w:hAnsi="Arial" w:cs="Arial"/>
            <w:sz w:val="24"/>
            <w:szCs w:val="24"/>
          </w:rPr>
          <w:t xml:space="preserve"> Corrosivity of seawater to shell material </w:t>
        </w:r>
      </w:ins>
      <w:ins w:id="581" w:author="alisha saley" w:date="2023-12-03T10:16:00Z">
        <w:r w:rsidR="003D3AA1">
          <w:rPr>
            <w:rFonts w:ascii="Arial" w:hAnsi="Arial" w:cs="Arial"/>
            <w:sz w:val="24"/>
            <w:szCs w:val="24"/>
          </w:rPr>
          <w:t xml:space="preserve">can be </w:t>
        </w:r>
      </w:ins>
      <w:ins w:id="582" w:author="alisha saley" w:date="2023-12-02T16:35:00Z">
        <w:r w:rsidR="007205E9">
          <w:rPr>
            <w:rFonts w:ascii="Arial" w:hAnsi="Arial" w:cs="Arial"/>
            <w:sz w:val="24"/>
            <w:szCs w:val="24"/>
          </w:rPr>
          <w:t>represen</w:t>
        </w:r>
      </w:ins>
      <w:ins w:id="583" w:author="alisha saley" w:date="2023-12-02T16:36:00Z">
        <w:r w:rsidR="007205E9">
          <w:rPr>
            <w:rFonts w:ascii="Arial" w:hAnsi="Arial" w:cs="Arial"/>
            <w:sz w:val="24"/>
            <w:szCs w:val="24"/>
          </w:rPr>
          <w:t>ted by</w:t>
        </w:r>
      </w:ins>
      <w:ins w:id="584" w:author="alisha saley" w:date="2023-12-02T13:40:00Z">
        <w:r w:rsidR="004E55CF">
          <w:rPr>
            <w:rFonts w:ascii="Arial" w:hAnsi="Arial" w:cs="Arial"/>
            <w:sz w:val="24"/>
            <w:szCs w:val="24"/>
          </w:rPr>
          <w:t xml:space="preserve"> </w:t>
        </w:r>
      </w:ins>
      <w:ins w:id="585" w:author="alisha saley" w:date="2023-12-02T13:42:00Z">
        <w:r w:rsidR="004E55CF">
          <w:rPr>
            <w:rFonts w:ascii="Arial" w:hAnsi="Arial" w:cs="Arial"/>
            <w:sz w:val="24"/>
            <w:szCs w:val="24"/>
          </w:rPr>
          <w:t>the</w:t>
        </w:r>
      </w:ins>
      <w:ins w:id="586" w:author="alisha saley" w:date="2023-12-02T13:40:00Z">
        <w:r w:rsidR="004E55CF">
          <w:rPr>
            <w:rFonts w:ascii="Arial" w:hAnsi="Arial" w:cs="Arial"/>
            <w:sz w:val="24"/>
            <w:szCs w:val="24"/>
          </w:rPr>
          <w:t xml:space="preserve"> omega saturation state</w:t>
        </w:r>
      </w:ins>
      <w:ins w:id="587" w:author="alisha saley" w:date="2023-12-02T13:42:00Z">
        <w:r w:rsidR="004E55CF">
          <w:rPr>
            <w:rFonts w:ascii="Arial" w:hAnsi="Arial" w:cs="Arial"/>
            <w:sz w:val="24"/>
            <w:szCs w:val="24"/>
          </w:rPr>
          <w:t xml:space="preserve"> of seawater </w:t>
        </w:r>
      </w:ins>
      <w:ins w:id="588" w:author="alisha saley" w:date="2023-12-02T16:36:00Z">
        <w:r w:rsidR="007205E9">
          <w:rPr>
            <w:rFonts w:ascii="Arial" w:hAnsi="Arial" w:cs="Arial"/>
            <w:sz w:val="24"/>
            <w:szCs w:val="24"/>
          </w:rPr>
          <w:t>condition</w:t>
        </w:r>
      </w:ins>
      <w:ins w:id="589" w:author="alisha saley" w:date="2023-12-03T10:17:00Z">
        <w:r w:rsidR="003D3AA1">
          <w:rPr>
            <w:rFonts w:ascii="Arial" w:hAnsi="Arial" w:cs="Arial"/>
            <w:sz w:val="24"/>
            <w:szCs w:val="24"/>
          </w:rPr>
          <w:t>s</w:t>
        </w:r>
      </w:ins>
      <w:ins w:id="590" w:author="alisha saley" w:date="2023-12-02T13:41:00Z">
        <w:r w:rsidR="004E55CF">
          <w:rPr>
            <w:rFonts w:ascii="Arial" w:hAnsi="Arial" w:cs="Arial"/>
            <w:sz w:val="24"/>
            <w:szCs w:val="24"/>
          </w:rPr>
          <w:t xml:space="preserve">, which </w:t>
        </w:r>
      </w:ins>
      <w:ins w:id="591" w:author="alisha saley" w:date="2023-12-02T13:45:00Z">
        <w:r w:rsidR="00EE1176">
          <w:rPr>
            <w:rFonts w:ascii="Arial" w:hAnsi="Arial" w:cs="Arial"/>
            <w:sz w:val="24"/>
            <w:szCs w:val="24"/>
          </w:rPr>
          <w:t xml:space="preserve">is a measure of the thermodynamic  </w:t>
        </w:r>
      </w:ins>
      <w:ins w:id="592" w:author="alisha saley" w:date="2023-12-02T13:42:00Z">
        <w:r w:rsidR="004E55CF">
          <w:rPr>
            <w:rFonts w:ascii="Arial" w:hAnsi="Arial" w:cs="Arial"/>
            <w:sz w:val="24"/>
            <w:szCs w:val="24"/>
          </w:rPr>
          <w:lastRenderedPageBreak/>
          <w:t xml:space="preserve">tendency of calcium carbonate </w:t>
        </w:r>
      </w:ins>
      <w:ins w:id="593" w:author="alisha saley" w:date="2023-12-02T13:45:00Z">
        <w:r w:rsidR="00EE1176">
          <w:rPr>
            <w:rFonts w:ascii="Arial" w:hAnsi="Arial" w:cs="Arial"/>
            <w:sz w:val="24"/>
            <w:szCs w:val="24"/>
          </w:rPr>
          <w:t>minerals</w:t>
        </w:r>
      </w:ins>
      <w:ins w:id="594" w:author="alisha saley" w:date="2023-12-03T10:17:00Z">
        <w:r w:rsidR="003D3AA1">
          <w:rPr>
            <w:rFonts w:ascii="Arial" w:hAnsi="Arial" w:cs="Arial"/>
            <w:sz w:val="24"/>
            <w:szCs w:val="24"/>
          </w:rPr>
          <w:t xml:space="preserve"> that form shells,</w:t>
        </w:r>
      </w:ins>
      <w:ins w:id="595" w:author="alisha saley" w:date="2023-12-02T13:42:00Z">
        <w:r w:rsidR="004E55CF">
          <w:rPr>
            <w:rFonts w:ascii="Arial" w:hAnsi="Arial" w:cs="Arial"/>
            <w:sz w:val="24"/>
            <w:szCs w:val="24"/>
          </w:rPr>
          <w:t xml:space="preserve"> to dissolve </w:t>
        </w:r>
      </w:ins>
      <w:ins w:id="596" w:author="alisha saley" w:date="2023-12-02T13:45:00Z">
        <w:r w:rsidR="00EE1176">
          <w:rPr>
            <w:rFonts w:ascii="Arial" w:hAnsi="Arial" w:cs="Arial"/>
            <w:sz w:val="24"/>
            <w:szCs w:val="24"/>
          </w:rPr>
          <w:t>(</w:t>
        </w:r>
      </w:ins>
      <w:ins w:id="597" w:author="alisha saley" w:date="2023-12-02T13:42:00Z">
        <w:r w:rsidR="004E55CF">
          <w:rPr>
            <w:rFonts w:ascii="Arial" w:hAnsi="Arial" w:cs="Arial"/>
            <w:sz w:val="24"/>
            <w:szCs w:val="24"/>
          </w:rPr>
          <w:t>Ω &lt; 1)</w:t>
        </w:r>
      </w:ins>
      <w:ins w:id="598" w:author="alisha saley" w:date="2023-12-02T13:45:00Z">
        <w:r w:rsidR="00EE1176">
          <w:rPr>
            <w:rFonts w:ascii="Arial" w:hAnsi="Arial" w:cs="Arial"/>
            <w:sz w:val="24"/>
            <w:szCs w:val="24"/>
          </w:rPr>
          <w:t xml:space="preserve"> or form (Ω </w:t>
        </w:r>
      </w:ins>
      <w:ins w:id="599" w:author="alisha saley" w:date="2023-12-02T13:46:00Z">
        <w:r w:rsidR="00EE1176">
          <w:rPr>
            <w:rFonts w:ascii="Arial" w:hAnsi="Arial" w:cs="Arial"/>
            <w:sz w:val="24"/>
            <w:szCs w:val="24"/>
          </w:rPr>
          <w:t>&gt;</w:t>
        </w:r>
      </w:ins>
      <w:ins w:id="600" w:author="alisha saley" w:date="2023-12-02T13:45:00Z">
        <w:r w:rsidR="00EE1176">
          <w:rPr>
            <w:rFonts w:ascii="Arial" w:hAnsi="Arial" w:cs="Arial"/>
            <w:sz w:val="24"/>
            <w:szCs w:val="24"/>
          </w:rPr>
          <w:t xml:space="preserve"> 1)</w:t>
        </w:r>
      </w:ins>
      <w:ins w:id="601" w:author="alisha saley" w:date="2023-12-02T13:46:00Z">
        <w:r w:rsidR="00EE1176">
          <w:rPr>
            <w:rFonts w:ascii="Arial" w:hAnsi="Arial" w:cs="Arial"/>
            <w:sz w:val="24"/>
            <w:szCs w:val="24"/>
          </w:rPr>
          <w:t xml:space="preserve"> in </w:t>
        </w:r>
      </w:ins>
      <w:ins w:id="602" w:author="alisha saley" w:date="2023-12-03T10:17:00Z">
        <w:r w:rsidR="003D3AA1">
          <w:rPr>
            <w:rFonts w:ascii="Arial" w:hAnsi="Arial" w:cs="Arial"/>
            <w:sz w:val="24"/>
            <w:szCs w:val="24"/>
          </w:rPr>
          <w:t>those conditions</w:t>
        </w:r>
      </w:ins>
      <w:ins w:id="603" w:author="alisha saley" w:date="2023-12-02T13:42:00Z">
        <w:r w:rsidR="004E55CF">
          <w:rPr>
            <w:rFonts w:ascii="Arial" w:hAnsi="Arial" w:cs="Arial"/>
            <w:sz w:val="24"/>
            <w:szCs w:val="24"/>
          </w:rPr>
          <w:t>.</w:t>
        </w:r>
      </w:ins>
      <w:ins w:id="604" w:author="alisha saley" w:date="2023-12-02T13:47:00Z">
        <w:r w:rsidR="00EE1176">
          <w:rPr>
            <w:rFonts w:ascii="Arial" w:hAnsi="Arial" w:cs="Arial"/>
            <w:sz w:val="24"/>
            <w:szCs w:val="24"/>
          </w:rPr>
          <w:t xml:space="preserve"> In </w:t>
        </w:r>
        <w:r w:rsidR="00EE1176">
          <w:rPr>
            <w:rFonts w:ascii="Arial" w:hAnsi="Arial" w:cs="Arial"/>
            <w:i/>
            <w:iCs/>
            <w:sz w:val="24"/>
            <w:szCs w:val="24"/>
          </w:rPr>
          <w:t xml:space="preserve">Crassostrea virginica </w:t>
        </w:r>
        <w:r w:rsidR="00EE1176">
          <w:rPr>
            <w:rFonts w:ascii="Arial" w:hAnsi="Arial" w:cs="Arial"/>
            <w:sz w:val="24"/>
            <w:szCs w:val="24"/>
          </w:rPr>
          <w:t>oysters, calcite is the mineral form comprising the major</w:t>
        </w:r>
      </w:ins>
      <w:ins w:id="605" w:author="alisha saley" w:date="2023-12-02T16:36:00Z">
        <w:r w:rsidR="007205E9">
          <w:rPr>
            <w:rFonts w:ascii="Arial" w:hAnsi="Arial" w:cs="Arial"/>
            <w:sz w:val="24"/>
            <w:szCs w:val="24"/>
          </w:rPr>
          <w:t>ity</w:t>
        </w:r>
      </w:ins>
      <w:ins w:id="606" w:author="alisha saley" w:date="2023-12-02T13:47:00Z">
        <w:r w:rsidR="00EE1176">
          <w:rPr>
            <w:rFonts w:ascii="Arial" w:hAnsi="Arial" w:cs="Arial"/>
            <w:sz w:val="24"/>
            <w:szCs w:val="24"/>
          </w:rPr>
          <w:t xml:space="preserve"> of the shell</w:t>
        </w:r>
      </w:ins>
      <w:ins w:id="607" w:author="alisha saley" w:date="2023-12-02T13:48:00Z">
        <w:r w:rsidR="00EE1176">
          <w:rPr>
            <w:rFonts w:ascii="Arial" w:hAnsi="Arial" w:cs="Arial"/>
            <w:sz w:val="24"/>
            <w:szCs w:val="24"/>
          </w:rPr>
          <w:t xml:space="preserve">. </w:t>
        </w:r>
      </w:ins>
      <w:del w:id="608" w:author="alisha saley" w:date="2023-12-02T13:48:00Z">
        <w:r w:rsidR="0076594B" w:rsidDel="00EE1176">
          <w:rPr>
            <w:rFonts w:ascii="Arial" w:hAnsi="Arial" w:cs="Arial"/>
            <w:sz w:val="24"/>
            <w:szCs w:val="24"/>
          </w:rPr>
          <w:delText xml:space="preserve"> </w:delText>
        </w:r>
      </w:del>
      <w:r w:rsidR="00705BD6">
        <w:rPr>
          <w:rFonts w:ascii="Arial" w:hAnsi="Arial" w:cs="Arial"/>
          <w:sz w:val="24"/>
          <w:szCs w:val="24"/>
        </w:rPr>
        <w:t>The</w:t>
      </w:r>
      <w:r w:rsidR="009F488C">
        <w:rPr>
          <w:rFonts w:ascii="Arial" w:hAnsi="Arial" w:cs="Arial"/>
          <w:sz w:val="24"/>
          <w:szCs w:val="24"/>
        </w:rPr>
        <w:t xml:space="preserve"> two lowest TA </w:t>
      </w:r>
      <w:r w:rsidR="009E7B5A">
        <w:rPr>
          <w:rFonts w:ascii="Arial" w:hAnsi="Arial" w:cs="Arial"/>
          <w:sz w:val="24"/>
          <w:szCs w:val="24"/>
        </w:rPr>
        <w:t xml:space="preserve">treatments </w:t>
      </w:r>
      <w:r w:rsidR="00705BD6">
        <w:rPr>
          <w:rFonts w:ascii="Arial" w:hAnsi="Arial" w:cs="Arial"/>
          <w:sz w:val="24"/>
          <w:szCs w:val="24"/>
        </w:rPr>
        <w:t xml:space="preserve">of our study </w:t>
      </w:r>
      <w:r w:rsidR="0031078C">
        <w:rPr>
          <w:rFonts w:ascii="Arial" w:hAnsi="Arial" w:cs="Arial"/>
          <w:sz w:val="24"/>
          <w:szCs w:val="24"/>
        </w:rPr>
        <w:t>were undersaturated with</w:t>
      </w:r>
      <w:r w:rsidR="009E7B5A">
        <w:rPr>
          <w:rFonts w:ascii="Arial" w:hAnsi="Arial" w:cs="Arial"/>
          <w:sz w:val="24"/>
          <w:szCs w:val="24"/>
        </w:rPr>
        <w:t xml:space="preserve"> respect to </w:t>
      </w:r>
      <w:r w:rsidR="0031078C">
        <w:rPr>
          <w:rFonts w:ascii="Arial" w:hAnsi="Arial" w:cs="Arial"/>
          <w:sz w:val="24"/>
          <w:szCs w:val="24"/>
        </w:rPr>
        <w:t>calcite</w:t>
      </w:r>
      <w:ins w:id="609" w:author="alisha saley" w:date="2023-12-02T13:39:00Z">
        <w:r w:rsidR="004E55CF">
          <w:rPr>
            <w:rFonts w:ascii="Arial" w:hAnsi="Arial" w:cs="Arial"/>
            <w:sz w:val="24"/>
            <w:szCs w:val="24"/>
          </w:rPr>
          <w:t xml:space="preserve"> (</w:t>
        </w:r>
      </w:ins>
      <w:ins w:id="610" w:author="alisha saley" w:date="2023-12-02T13:48:00Z">
        <w:r w:rsidR="00EE1176">
          <w:rPr>
            <w:rFonts w:ascii="Arial" w:hAnsi="Arial" w:cs="Arial"/>
            <w:sz w:val="24"/>
            <w:szCs w:val="24"/>
          </w:rPr>
          <w:t>Ω</w:t>
        </w:r>
        <w:r w:rsidR="00EE1176" w:rsidRPr="00EE1176">
          <w:rPr>
            <w:rFonts w:ascii="Arial" w:hAnsi="Arial" w:cs="Arial"/>
            <w:sz w:val="24"/>
            <w:szCs w:val="24"/>
            <w:vertAlign w:val="subscript"/>
            <w:rPrChange w:id="611" w:author="alisha saley" w:date="2023-12-02T13:48:00Z">
              <w:rPr>
                <w:rFonts w:ascii="Arial" w:hAnsi="Arial" w:cs="Arial"/>
                <w:sz w:val="24"/>
                <w:szCs w:val="24"/>
              </w:rPr>
            </w:rPrChange>
          </w:rPr>
          <w:t>calcite</w:t>
        </w:r>
        <w:r w:rsidR="00EE1176">
          <w:rPr>
            <w:rFonts w:ascii="Arial" w:hAnsi="Arial" w:cs="Arial"/>
            <w:sz w:val="24"/>
            <w:szCs w:val="24"/>
          </w:rPr>
          <w:t xml:space="preserve"> &lt; 1, </w:t>
        </w:r>
      </w:ins>
      <w:ins w:id="612" w:author="alisha saley" w:date="2023-12-02T13:39:00Z">
        <w:r w:rsidR="004E55CF">
          <w:rPr>
            <w:rFonts w:ascii="Arial" w:hAnsi="Arial" w:cs="Arial"/>
            <w:sz w:val="24"/>
            <w:szCs w:val="24"/>
          </w:rPr>
          <w:t xml:space="preserve">Supplementary Table 5). </w:t>
        </w:r>
      </w:ins>
      <w:del w:id="613" w:author="alisha saley" w:date="2023-12-02T13:36:00Z">
        <w:r w:rsidR="0031078C" w:rsidDel="006D22F4">
          <w:rPr>
            <w:rFonts w:ascii="Arial" w:hAnsi="Arial" w:cs="Arial"/>
            <w:sz w:val="24"/>
            <w:szCs w:val="24"/>
          </w:rPr>
          <w:delText xml:space="preserve">, </w:delText>
        </w:r>
      </w:del>
      <w:del w:id="614" w:author="alisha saley" w:date="2023-12-02T13:37:00Z">
        <w:r w:rsidR="0031078C" w:rsidDel="004E55CF">
          <w:rPr>
            <w:rFonts w:ascii="Arial" w:hAnsi="Arial" w:cs="Arial"/>
            <w:sz w:val="24"/>
            <w:szCs w:val="24"/>
          </w:rPr>
          <w:delText xml:space="preserve">the mineral form of </w:delText>
        </w:r>
        <w:r w:rsidR="009E7B5A" w:rsidDel="004E55CF">
          <w:rPr>
            <w:rFonts w:ascii="Arial" w:hAnsi="Arial" w:cs="Arial"/>
            <w:sz w:val="24"/>
            <w:szCs w:val="24"/>
          </w:rPr>
          <w:delText>calcium carbonate</w:delText>
        </w:r>
        <w:r w:rsidR="0031078C" w:rsidDel="004E55CF">
          <w:rPr>
            <w:rFonts w:ascii="Arial" w:hAnsi="Arial" w:cs="Arial"/>
            <w:sz w:val="24"/>
            <w:szCs w:val="24"/>
          </w:rPr>
          <w:delText xml:space="preserve"> </w:delText>
        </w:r>
      </w:del>
      <w:del w:id="615" w:author="alisha saley" w:date="2023-12-02T13:38:00Z">
        <w:r w:rsidR="0031078C" w:rsidDel="004E55CF">
          <w:rPr>
            <w:rFonts w:ascii="Arial" w:hAnsi="Arial" w:cs="Arial"/>
            <w:sz w:val="24"/>
            <w:szCs w:val="24"/>
          </w:rPr>
          <w:delText>that comprises the majority of oyster shell</w:delText>
        </w:r>
      </w:del>
      <w:del w:id="616" w:author="alisha saley" w:date="2023-12-02T13:43:00Z">
        <w:r w:rsidR="006B0AC2" w:rsidDel="004E55CF">
          <w:rPr>
            <w:rFonts w:ascii="Arial" w:hAnsi="Arial" w:cs="Arial"/>
            <w:sz w:val="24"/>
            <w:szCs w:val="24"/>
          </w:rPr>
          <w:delText>.</w:delText>
        </w:r>
        <w:r w:rsidR="00A97F05" w:rsidDel="004E55CF">
          <w:rPr>
            <w:rFonts w:ascii="Arial" w:hAnsi="Arial" w:cs="Arial"/>
            <w:sz w:val="24"/>
            <w:szCs w:val="24"/>
          </w:rPr>
          <w:delText xml:space="preserve"> </w:delText>
        </w:r>
      </w:del>
      <w:r w:rsidR="0031078C">
        <w:rPr>
          <w:rFonts w:ascii="Arial" w:hAnsi="Arial" w:cs="Arial"/>
          <w:sz w:val="24"/>
          <w:szCs w:val="24"/>
        </w:rPr>
        <w:t>One</w:t>
      </w:r>
      <w:r w:rsidR="00C707D4">
        <w:rPr>
          <w:rFonts w:ascii="Arial" w:hAnsi="Arial" w:cs="Arial"/>
          <w:sz w:val="24"/>
          <w:szCs w:val="24"/>
        </w:rPr>
        <w:t xml:space="preserve"> </w:t>
      </w:r>
      <w:r w:rsidR="00A97F05">
        <w:rPr>
          <w:rFonts w:ascii="Arial" w:hAnsi="Arial" w:cs="Arial"/>
          <w:sz w:val="24"/>
          <w:szCs w:val="24"/>
        </w:rPr>
        <w:t>possib</w:t>
      </w:r>
      <w:r w:rsidR="00705BD6">
        <w:rPr>
          <w:rFonts w:ascii="Arial" w:hAnsi="Arial" w:cs="Arial"/>
          <w:sz w:val="24"/>
          <w:szCs w:val="24"/>
        </w:rPr>
        <w:t>le explanation</w:t>
      </w:r>
      <w:r w:rsidR="00F45A17">
        <w:rPr>
          <w:rFonts w:ascii="Arial" w:hAnsi="Arial" w:cs="Arial"/>
          <w:sz w:val="24"/>
          <w:szCs w:val="24"/>
        </w:rPr>
        <w:t xml:space="preserve"> for their initial</w:t>
      </w:r>
      <w:r w:rsidR="00BE69E5">
        <w:rPr>
          <w:rFonts w:ascii="Arial" w:hAnsi="Arial" w:cs="Arial"/>
          <w:sz w:val="24"/>
          <w:szCs w:val="24"/>
        </w:rPr>
        <w:t>ly</w:t>
      </w:r>
      <w:r w:rsidR="00F45A17">
        <w:rPr>
          <w:rFonts w:ascii="Arial" w:hAnsi="Arial" w:cs="Arial"/>
          <w:sz w:val="24"/>
          <w:szCs w:val="24"/>
        </w:rPr>
        <w:t xml:space="preserve"> </w:t>
      </w:r>
      <w:r w:rsidR="00BE69E5">
        <w:rPr>
          <w:rFonts w:ascii="Arial" w:hAnsi="Arial" w:cs="Arial"/>
          <w:sz w:val="24"/>
          <w:szCs w:val="24"/>
        </w:rPr>
        <w:t xml:space="preserve">higher </w:t>
      </w:r>
      <w:r w:rsidR="00F45A17">
        <w:rPr>
          <w:rFonts w:ascii="Arial" w:hAnsi="Arial" w:cs="Arial"/>
          <w:sz w:val="24"/>
          <w:szCs w:val="24"/>
        </w:rPr>
        <w:t>growth</w:t>
      </w:r>
      <w:r w:rsidR="00A97F05">
        <w:rPr>
          <w:rFonts w:ascii="Arial" w:hAnsi="Arial" w:cs="Arial"/>
          <w:sz w:val="24"/>
          <w:szCs w:val="24"/>
        </w:rPr>
        <w:t xml:space="preserve"> is that </w:t>
      </w:r>
      <w:r w:rsidR="0031078C">
        <w:rPr>
          <w:rFonts w:ascii="Arial" w:hAnsi="Arial" w:cs="Arial"/>
          <w:sz w:val="24"/>
          <w:szCs w:val="24"/>
        </w:rPr>
        <w:t>the oysters</w:t>
      </w:r>
      <w:r w:rsidR="00A97F05">
        <w:rPr>
          <w:rFonts w:ascii="Arial" w:hAnsi="Arial" w:cs="Arial"/>
          <w:sz w:val="24"/>
          <w:szCs w:val="24"/>
        </w:rPr>
        <w:t xml:space="preserve"> were able to compensate for shell loss</w:t>
      </w:r>
      <w:r w:rsidR="00E57361">
        <w:rPr>
          <w:rFonts w:ascii="Arial" w:hAnsi="Arial" w:cs="Arial"/>
          <w:sz w:val="24"/>
          <w:szCs w:val="24"/>
        </w:rPr>
        <w:t xml:space="preserve"> </w:t>
      </w:r>
      <w:r w:rsidR="00705BD6">
        <w:rPr>
          <w:rFonts w:ascii="Arial" w:hAnsi="Arial" w:cs="Arial"/>
          <w:sz w:val="24"/>
          <w:szCs w:val="24"/>
        </w:rPr>
        <w:t xml:space="preserve">due to dissolution </w:t>
      </w:r>
      <w:r w:rsidR="0031078C">
        <w:rPr>
          <w:rFonts w:ascii="Arial" w:hAnsi="Arial" w:cs="Arial"/>
          <w:sz w:val="24"/>
          <w:szCs w:val="24"/>
        </w:rPr>
        <w:t>because they were</w:t>
      </w:r>
      <w:r w:rsidR="00E57361">
        <w:rPr>
          <w:rFonts w:ascii="Arial" w:hAnsi="Arial" w:cs="Arial"/>
          <w:sz w:val="24"/>
          <w:szCs w:val="24"/>
        </w:rPr>
        <w:t xml:space="preserve"> </w:t>
      </w:r>
      <w:r w:rsidR="00395A74">
        <w:rPr>
          <w:rFonts w:ascii="Arial" w:hAnsi="Arial" w:cs="Arial"/>
          <w:sz w:val="24"/>
          <w:szCs w:val="24"/>
        </w:rPr>
        <w:t>well</w:t>
      </w:r>
      <w:r w:rsidR="0031078C">
        <w:rPr>
          <w:rFonts w:ascii="Arial" w:hAnsi="Arial" w:cs="Arial"/>
          <w:sz w:val="24"/>
          <w:szCs w:val="24"/>
        </w:rPr>
        <w:t xml:space="preserve"> </w:t>
      </w:r>
      <w:r w:rsidR="00395A74">
        <w:rPr>
          <w:rFonts w:ascii="Arial" w:hAnsi="Arial" w:cs="Arial"/>
          <w:sz w:val="24"/>
          <w:szCs w:val="24"/>
        </w:rPr>
        <w:t>fed</w:t>
      </w:r>
      <w:r w:rsidR="00030BC9">
        <w:rPr>
          <w:rFonts w:ascii="Arial" w:hAnsi="Arial" w:cs="Arial"/>
          <w:sz w:val="24"/>
          <w:szCs w:val="24"/>
        </w:rPr>
        <w:t xml:space="preserve"> and had the necessary energy resources</w:t>
      </w:r>
      <w:r w:rsidR="0031078C">
        <w:rPr>
          <w:rFonts w:ascii="Arial" w:hAnsi="Arial" w:cs="Arial"/>
          <w:sz w:val="24"/>
          <w:szCs w:val="24"/>
        </w:rPr>
        <w:t xml:space="preserve">, a trend </w:t>
      </w:r>
      <w:r w:rsidR="00705BD6">
        <w:rPr>
          <w:rFonts w:ascii="Arial" w:hAnsi="Arial" w:cs="Arial"/>
          <w:sz w:val="24"/>
          <w:szCs w:val="24"/>
        </w:rPr>
        <w:t>that has been highlighted</w:t>
      </w:r>
      <w:r w:rsidR="0031078C">
        <w:rPr>
          <w:rFonts w:ascii="Arial" w:hAnsi="Arial" w:cs="Arial"/>
          <w:sz w:val="24"/>
          <w:szCs w:val="24"/>
        </w:rPr>
        <w:t xml:space="preserve"> previously in a number of studies involving bivalves</w:t>
      </w:r>
      <w:r w:rsidR="00395A74">
        <w:rPr>
          <w:rFonts w:ascii="Arial" w:hAnsi="Arial" w:cs="Arial"/>
          <w:sz w:val="24"/>
          <w:szCs w:val="24"/>
        </w:rPr>
        <w:t xml:space="preserve"> </w:t>
      </w:r>
      <w:r w:rsidR="00DE628C">
        <w:rPr>
          <w:rFonts w:ascii="Arial" w:hAnsi="Arial" w:cs="Arial"/>
          <w:sz w:val="24"/>
          <w:szCs w:val="24"/>
        </w:rPr>
        <w:fldChar w:fldCharType="begin"/>
      </w:r>
      <w:r w:rsidR="00DE628C">
        <w:rPr>
          <w:rFonts w:ascii="Arial" w:hAnsi="Arial" w:cs="Arial"/>
          <w:sz w:val="24"/>
          <w:szCs w:val="24"/>
        </w:rPr>
        <w:instrText xml:space="preserve"> ADDIN ZOTERO_ITEM CSL_CITATION {"citationID":"v1W4Bqgl","properties":{"formattedCitation":"(Hettinger et al. 2012, Thomsen et al. 2013, Sanders et al. 2018, Schwaner et al. 2023)","plainCitation":"(Hettinger et al. 2012, Thomsen et al. 2013, Sanders et al. 2018, Schwaner et al. 2023)","noteIndex":0},"citationItems":[{"id":306,"uris":["http://zotero.org/users/4496705/items/LS6MWAEB"],"itemData":{"id":306,"type":"article-journal","abstract":"Predicting impacts of global environmental change is challenging due to the complex life cycles that characterize many terrestrial and aquatic taxa. Different life stages often interact with the physical environment in distinct ways, and a growing body of work suggests that stresses experienced during one life stage can “carry over” to influence subsequent stages. Assessments of population responses to environmental perturbation must therefore consider how effects might propagate across life-history transitions. We investigated consequences of ocean acidification (decreased pH and carbonate saturation) for early life stages of the Olympia oyster (Ostrea lurida), a foundation species in estuaries along the Pacific coast of North America. We reared oysters at three levels of seawater pH, including a control (8.0) and two additional levels (7.9 and 7.8). Oysters were cultured through their planktonic larval period to metamorphosis and into early juvenile life. Larvae reared under pH 7.8 exhibited a 15% decrease in larval shell growth rate, and a 7% decrease in shell area at settlement, compared to larvae reared under control conditions. Impacts were even more pronounced a week after settlement, with juveniles that had been reared as larvae under reduced pH exhibiting a 41% decrease in shell growth rate. Importantly, the latter effect arose regardless of the pH level the oysters experienced as juveniles, indicating a strong carry-over effect from the larval phase. Adverse impacts of early exposure to low pH persisted for at least 1.5 months after juveniles were transferred to a common environment. Overall, our results suggest that a stringent focus on a single phase of the life cycle (e.g., one perceived as the “weakest link”) may neglect critical impacts that can be transferred across life stages in taxa with complex life histories.","container-title":"Ecology","DOI":"10.1890/12-0567.1","ISSN":"1939-9170","issue":"12","language":"en","page":"2758-2768","source":"Wiley Online Library","title":"Persistent carry-over effects of planktonic exposure to ocean acidification in the Olympia oyster","volume":"93","author":[{"family":"Hettinger","given":"Annaliese"},{"family":"Sanford","given":"Eric"},{"family":"Hill","given":"Tessa M."},{"family":"Russell","given":"Ann D."},{"family":"Sato","given":"Kirk N. S."},{"family":"Hoey","given":"Jennifer"},{"family":"Forsch","given":"Margaux"},{"family":"Page","given":"Heather N."},{"family":"Gaylord","given":"Brian"}],"issued":{"date-parts":[["2012",12,1]]}}},{"id":32,"uris":["http://zotero.org/users/4496705/items/D9D2IT4U"],"itemData":{"id":32,"type":"article-journal","container-title":"Global Change Biology","DOI":"10.1111/gcb.12109","ISSN":"13541013","issue":"4","journalAbbreviation":"Glob Change Biol","language":"en","page":"1017-1027","source":"DOI.org (Crossref)","title":"Food availability outweighs ocean acidification effects in juvenile &lt;i&gt;Mytilus edulis&lt;/i&gt; : laboratory and field experiments","title-short":"Food availability outweighs ocean acidification effects in juvenile &lt;i&gt;Mytilus edulis&lt;/i&gt;","volume":"19","author":[{"family":"Thomsen","given":"Jörn"},{"family":"Casties","given":"Isabel"},{"family":"Pansch","given":"Christian"},{"family":"Körtzinger","given":"Arne"},{"family":"Melzner","given":"Frank"}],"issued":{"date-parts":[["2013",4]]}}},{"id":55,"uris":["http://zotero.org/users/4496705/items/YEPKBZWY"],"itemData":{"id":55,"type":"article-journal","container-title":"Frontiers in Marine Science","DOI":"10.3389/fmars.2018.00352","ISSN":"2296-7745","journalAbbreviation":"Front. Mar. Sci.","page":"352","source":"DOI.org (Crossref)","title":"High Calcification Costs Limit Mussel Growth at Low Salinity","volume":"5","author":[{"family":"Sanders","given":"Trystan"},{"family":"Schmittmann","given":"Lara"},{"family":"Nascimento-Schulze","given":"Jennifer C."},{"family":"Melzner","given":"Frank"}],"issued":{"date-parts":[["2018",10,2]]}}},{"id":961,"uris":["http://zotero.org/users/4496705/items/RQ4TEHZZ"],"itemData":{"id":961,"type":"article-journal","abstract":"Oceanic absorption of atmospheric CO2 results in alterations of carbonate chemistry, a process coined ocean acidification (OA). The economically and ecologically important eastern oyster (Crassostrea virginica) is vulnerable to these changes because low pH hampers CaCO3 precipitation needed for shell formation. Organisms have a range of physiological mechanisms to cope with altered carbonate chemistry; however, these processes can be energetically expensive and necessitate energy reallocation. Here, the hypothesis that resilience to low pH is related to energy resources was tested. In laboratory experiments, oysters were reared or maintained at ambient (400 ppm) and elevated (1300 ppm) pCO2 levels during larval and adult stages, respectively, before the effect of acidification on metabolism was evaluated. Results showed that oysters exposed to elevated pCO2 had significantly greater respiration. Subsequent experiments evaluated if food </w:instrText>
      </w:r>
      <w:r w:rsidR="00DE628C" w:rsidRPr="005119E4">
        <w:rPr>
          <w:rFonts w:ascii="Arial" w:hAnsi="Arial" w:cs="Arial"/>
          <w:sz w:val="24"/>
          <w:szCs w:val="24"/>
          <w:lang w:val="fr-FR"/>
        </w:rPr>
        <w:instrText>abundance influences oyster response to elevated pCO2. Under high food and elevate</w:instrText>
      </w:r>
      <w:r w:rsidR="00DE628C" w:rsidRPr="005E2C04">
        <w:rPr>
          <w:rFonts w:ascii="Arial" w:hAnsi="Arial" w:cs="Arial"/>
          <w:sz w:val="24"/>
          <w:szCs w:val="24"/>
          <w:lang w:val="fr-FR"/>
        </w:rPr>
        <w:instrText xml:space="preserve">d pCO2 conditions, oysters had less mortality and grew larger, suggesting that food can offset adverse impacts of elevated pCO2, while low food exacerbates the negative effects. Results also demonstrated that OA induced an increase in oyster ability to select their food particles, likely representing an adaptive strategy to enhance energy gains. While oysters appeared to have mechanisms conferring resilience to elevated pCO2, these came at the cost of depleting energy stores, which can limit the available energy for other physiological processes. Taken together, these results show that resilience to OA is at least partially dependent on energy availability, and oysters can enhance their tolerance to adverse conditions under optimal feeding regimes.","container-title":"Animals","DOI":"10.3390/ani13071161","ISSN":"2076-2615","issue":"7","journalAbbreviation":"Animals","language":"en","page":"1161","source":"DOI.org (Crossref)","title":"Increased Food Resources Help Eastern Oyster Mitigate the Negative Impacts of Coastal Acidification","volume":"13","author":[{"family":"Schwaner","given":"Caroline"},{"family":"Barbosa","given":"Michelle"},{"family":"Schwemmer","given":"Teresa G."},{"family":"Pales Espinosa","given":"Emmanuelle"},{"family":"Allam","given":"Bassem"}],"issued":{"date-parts":[["2023",3,25]]}}}],"schema":"https://github.com/citation-style-language/schema/raw/master/csl-citation.json"} </w:instrText>
      </w:r>
      <w:r w:rsidR="00DE628C">
        <w:rPr>
          <w:rFonts w:ascii="Arial" w:hAnsi="Arial" w:cs="Arial"/>
          <w:sz w:val="24"/>
          <w:szCs w:val="24"/>
        </w:rPr>
        <w:fldChar w:fldCharType="separate"/>
      </w:r>
      <w:r w:rsidR="00DE628C" w:rsidRPr="005E2C04">
        <w:rPr>
          <w:rFonts w:ascii="Arial" w:hAnsi="Arial" w:cs="Arial"/>
          <w:sz w:val="24"/>
          <w:lang w:val="fr-FR"/>
        </w:rPr>
        <w:t>(Hettinger et al. 2012, Thomsen et al. 2013, Sanders et al. 2018, Schwaner et al. 2023)</w:t>
      </w:r>
      <w:r w:rsidR="00DE628C">
        <w:rPr>
          <w:rFonts w:ascii="Arial" w:hAnsi="Arial" w:cs="Arial"/>
          <w:sz w:val="24"/>
          <w:szCs w:val="24"/>
        </w:rPr>
        <w:fldChar w:fldCharType="end"/>
      </w:r>
      <w:r w:rsidR="00395A74" w:rsidRPr="005E2C04">
        <w:rPr>
          <w:rFonts w:ascii="Arial" w:hAnsi="Arial" w:cs="Arial"/>
          <w:sz w:val="24"/>
          <w:szCs w:val="24"/>
          <w:lang w:val="fr-FR"/>
        </w:rPr>
        <w:t>.</w:t>
      </w:r>
      <w:r w:rsidR="00E57361" w:rsidRPr="005E2C04">
        <w:rPr>
          <w:rFonts w:ascii="Arial" w:hAnsi="Arial" w:cs="Arial"/>
          <w:sz w:val="24"/>
          <w:szCs w:val="24"/>
          <w:lang w:val="fr-FR"/>
        </w:rPr>
        <w:t xml:space="preserve"> </w:t>
      </w:r>
      <w:r w:rsidR="0031078C">
        <w:rPr>
          <w:rFonts w:ascii="Arial" w:hAnsi="Arial" w:cs="Arial"/>
          <w:sz w:val="24"/>
          <w:szCs w:val="24"/>
        </w:rPr>
        <w:t xml:space="preserve">An alternative explanation </w:t>
      </w:r>
      <w:r w:rsidR="00705BD6">
        <w:rPr>
          <w:rFonts w:ascii="Arial" w:hAnsi="Arial" w:cs="Arial"/>
          <w:sz w:val="24"/>
          <w:szCs w:val="24"/>
        </w:rPr>
        <w:t xml:space="preserve">is </w:t>
      </w:r>
      <w:r w:rsidR="0031078C">
        <w:rPr>
          <w:rFonts w:ascii="Arial" w:hAnsi="Arial" w:cs="Arial"/>
          <w:sz w:val="24"/>
          <w:szCs w:val="24"/>
        </w:rPr>
        <w:t xml:space="preserve">that </w:t>
      </w:r>
      <w:r w:rsidR="00AC3A54">
        <w:rPr>
          <w:rFonts w:ascii="Arial" w:hAnsi="Arial" w:cs="Arial"/>
          <w:sz w:val="24"/>
          <w:szCs w:val="24"/>
        </w:rPr>
        <w:t xml:space="preserve">higher </w:t>
      </w:r>
      <w:ins w:id="617" w:author="alisha saley" w:date="2023-12-02T12:58:00Z">
        <w:r w:rsidR="00565969">
          <w:rPr>
            <w:rFonts w:ascii="Arial" w:hAnsi="Arial" w:cs="Arial"/>
            <w:sz w:val="24"/>
            <w:szCs w:val="24"/>
          </w:rPr>
          <w:t>shell area</w:t>
        </w:r>
        <w:r w:rsidR="00565969" w:rsidDel="00565969">
          <w:rPr>
            <w:rFonts w:ascii="Arial" w:hAnsi="Arial" w:cs="Arial"/>
            <w:sz w:val="24"/>
            <w:szCs w:val="24"/>
          </w:rPr>
          <w:t xml:space="preserve"> </w:t>
        </w:r>
      </w:ins>
      <w:del w:id="618" w:author="alisha saley" w:date="2023-12-02T12:58:00Z">
        <w:r w:rsidR="00AC3A54" w:rsidDel="00565969">
          <w:rPr>
            <w:rFonts w:ascii="Arial" w:hAnsi="Arial" w:cs="Arial"/>
            <w:sz w:val="24"/>
            <w:szCs w:val="24"/>
          </w:rPr>
          <w:delText xml:space="preserve">shell </w:delText>
        </w:r>
      </w:del>
      <w:r w:rsidR="00AC3A54">
        <w:rPr>
          <w:rFonts w:ascii="Arial" w:hAnsi="Arial" w:cs="Arial"/>
          <w:sz w:val="24"/>
          <w:szCs w:val="24"/>
        </w:rPr>
        <w:t>growth</w:t>
      </w:r>
      <w:ins w:id="619" w:author="alisha saley" w:date="2023-12-02T12:58:00Z">
        <w:r w:rsidR="00565969">
          <w:rPr>
            <w:rFonts w:ascii="Arial" w:hAnsi="Arial" w:cs="Arial"/>
            <w:sz w:val="24"/>
            <w:szCs w:val="24"/>
          </w:rPr>
          <w:t xml:space="preserve"> </w:t>
        </w:r>
      </w:ins>
      <w:del w:id="620" w:author="alisha saley" w:date="2023-12-02T12:58:00Z">
        <w:r w:rsidR="00AC3A54" w:rsidDel="00565969">
          <w:rPr>
            <w:rFonts w:ascii="Arial" w:hAnsi="Arial" w:cs="Arial"/>
            <w:sz w:val="24"/>
            <w:szCs w:val="24"/>
          </w:rPr>
          <w:delText xml:space="preserve"> </w:delText>
        </w:r>
      </w:del>
      <w:r w:rsidR="0031078C">
        <w:rPr>
          <w:rFonts w:ascii="Arial" w:hAnsi="Arial" w:cs="Arial"/>
          <w:sz w:val="24"/>
          <w:szCs w:val="24"/>
        </w:rPr>
        <w:t xml:space="preserve">arose in </w:t>
      </w:r>
      <w:r w:rsidR="00AC3A54">
        <w:rPr>
          <w:rFonts w:ascii="Arial" w:hAnsi="Arial" w:cs="Arial"/>
          <w:sz w:val="24"/>
          <w:szCs w:val="24"/>
        </w:rPr>
        <w:t>oysters that were initially larger in size</w:t>
      </w:r>
      <w:r w:rsidR="0031078C">
        <w:rPr>
          <w:rFonts w:ascii="Arial" w:hAnsi="Arial" w:cs="Arial"/>
          <w:sz w:val="24"/>
          <w:szCs w:val="24"/>
        </w:rPr>
        <w:t xml:space="preserve"> due to</w:t>
      </w:r>
      <w:r w:rsidR="00705BD6">
        <w:rPr>
          <w:rFonts w:ascii="Arial" w:hAnsi="Arial" w:cs="Arial"/>
          <w:sz w:val="24"/>
          <w:szCs w:val="24"/>
        </w:rPr>
        <w:t xml:space="preserve"> </w:t>
      </w:r>
      <w:r w:rsidR="00AC3A54">
        <w:rPr>
          <w:rFonts w:ascii="Arial" w:hAnsi="Arial" w:cs="Arial"/>
          <w:sz w:val="24"/>
          <w:szCs w:val="24"/>
        </w:rPr>
        <w:t xml:space="preserve">increased surface area available </w:t>
      </w:r>
      <w:r w:rsidR="00C93448">
        <w:rPr>
          <w:rFonts w:ascii="Arial" w:hAnsi="Arial" w:cs="Arial"/>
          <w:sz w:val="24"/>
          <w:szCs w:val="24"/>
        </w:rPr>
        <w:t xml:space="preserve">as a substrate for additional </w:t>
      </w:r>
      <w:r w:rsidR="00AC3A54">
        <w:rPr>
          <w:rFonts w:ascii="Arial" w:hAnsi="Arial" w:cs="Arial"/>
          <w:sz w:val="24"/>
          <w:szCs w:val="24"/>
        </w:rPr>
        <w:t>calcif</w:t>
      </w:r>
      <w:r w:rsidR="00C93448">
        <w:rPr>
          <w:rFonts w:ascii="Arial" w:hAnsi="Arial" w:cs="Arial"/>
          <w:sz w:val="24"/>
          <w:szCs w:val="24"/>
        </w:rPr>
        <w:t>ication. H</w:t>
      </w:r>
      <w:r w:rsidR="00705BD6">
        <w:rPr>
          <w:rFonts w:ascii="Arial" w:hAnsi="Arial" w:cs="Arial"/>
          <w:sz w:val="24"/>
          <w:szCs w:val="24"/>
        </w:rPr>
        <w:t>owever, this concept</w:t>
      </w:r>
      <w:r w:rsidR="00AC3A54">
        <w:rPr>
          <w:rFonts w:ascii="Arial" w:hAnsi="Arial" w:cs="Arial"/>
          <w:sz w:val="24"/>
          <w:szCs w:val="24"/>
        </w:rPr>
        <w:t xml:space="preserve"> </w:t>
      </w:r>
      <w:r w:rsidR="0031078C">
        <w:rPr>
          <w:rFonts w:ascii="Arial" w:hAnsi="Arial" w:cs="Arial"/>
          <w:sz w:val="24"/>
          <w:szCs w:val="24"/>
        </w:rPr>
        <w:t xml:space="preserve">appears less </w:t>
      </w:r>
      <w:r w:rsidR="00C93448">
        <w:rPr>
          <w:rFonts w:ascii="Arial" w:hAnsi="Arial" w:cs="Arial"/>
          <w:sz w:val="24"/>
          <w:szCs w:val="24"/>
        </w:rPr>
        <w:t xml:space="preserve">than fully </w:t>
      </w:r>
      <w:r w:rsidR="0031078C">
        <w:rPr>
          <w:rFonts w:ascii="Arial" w:hAnsi="Arial" w:cs="Arial"/>
          <w:sz w:val="24"/>
          <w:szCs w:val="24"/>
        </w:rPr>
        <w:t xml:space="preserve">likely given that </w:t>
      </w:r>
      <w:r w:rsidR="00223F74">
        <w:rPr>
          <w:rFonts w:ascii="Arial" w:hAnsi="Arial" w:cs="Arial"/>
          <w:sz w:val="24"/>
          <w:szCs w:val="24"/>
        </w:rPr>
        <w:t xml:space="preserve">there was </w:t>
      </w:r>
      <w:ins w:id="621" w:author="alisha saley" w:date="2023-12-02T13:52:00Z">
        <w:r w:rsidR="00AE18D3">
          <w:rPr>
            <w:rFonts w:ascii="Arial" w:hAnsi="Arial" w:cs="Arial"/>
            <w:sz w:val="24"/>
            <w:szCs w:val="24"/>
          </w:rPr>
          <w:t>a negative</w:t>
        </w:r>
      </w:ins>
      <w:del w:id="622" w:author="alisha saley" w:date="2023-12-02T13:52:00Z">
        <w:r w:rsidR="00223F74" w:rsidDel="00AE18D3">
          <w:rPr>
            <w:rFonts w:ascii="Arial" w:hAnsi="Arial" w:cs="Arial"/>
            <w:sz w:val="24"/>
            <w:szCs w:val="24"/>
          </w:rPr>
          <w:delText>no</w:delText>
        </w:r>
      </w:del>
      <w:r w:rsidR="00223F74">
        <w:rPr>
          <w:rFonts w:ascii="Arial" w:hAnsi="Arial" w:cs="Arial"/>
          <w:sz w:val="24"/>
          <w:szCs w:val="24"/>
        </w:rPr>
        <w:t xml:space="preserve"> effect of oyster size on growth</w:t>
      </w:r>
      <w:r w:rsidR="0031078C">
        <w:rPr>
          <w:rFonts w:ascii="Arial" w:hAnsi="Arial" w:cs="Arial"/>
          <w:sz w:val="24"/>
          <w:szCs w:val="24"/>
        </w:rPr>
        <w:t xml:space="preserve"> in the later time window, implying </w:t>
      </w:r>
      <w:r w:rsidR="00705BD6">
        <w:rPr>
          <w:rFonts w:ascii="Arial" w:hAnsi="Arial" w:cs="Arial"/>
          <w:sz w:val="24"/>
          <w:szCs w:val="24"/>
        </w:rPr>
        <w:t>that</w:t>
      </w:r>
      <w:r w:rsidR="00C93448">
        <w:rPr>
          <w:rFonts w:ascii="Arial" w:hAnsi="Arial" w:cs="Arial"/>
          <w:sz w:val="24"/>
          <w:szCs w:val="24"/>
        </w:rPr>
        <w:t xml:space="preserve"> at least one relevant</w:t>
      </w:r>
      <w:r w:rsidR="0031078C">
        <w:rPr>
          <w:rFonts w:ascii="Arial" w:hAnsi="Arial" w:cs="Arial"/>
          <w:sz w:val="24"/>
          <w:szCs w:val="24"/>
        </w:rPr>
        <w:t xml:space="preserve"> driver </w:t>
      </w:r>
      <w:r w:rsidR="00C93448">
        <w:rPr>
          <w:rFonts w:ascii="Arial" w:hAnsi="Arial" w:cs="Arial"/>
          <w:sz w:val="24"/>
          <w:szCs w:val="24"/>
        </w:rPr>
        <w:t xml:space="preserve">must have </w:t>
      </w:r>
      <w:r w:rsidR="0031078C">
        <w:rPr>
          <w:rFonts w:ascii="Arial" w:hAnsi="Arial" w:cs="Arial"/>
          <w:sz w:val="24"/>
          <w:szCs w:val="24"/>
        </w:rPr>
        <w:t>shifted in the second part of the experiment compared to</w:t>
      </w:r>
      <w:r w:rsidR="00C93448">
        <w:rPr>
          <w:rFonts w:ascii="Arial" w:hAnsi="Arial" w:cs="Arial"/>
          <w:sz w:val="24"/>
          <w:szCs w:val="24"/>
        </w:rPr>
        <w:t xml:space="preserve"> the first</w:t>
      </w:r>
      <w:r w:rsidR="00AC3A54">
        <w:rPr>
          <w:rFonts w:ascii="Arial" w:hAnsi="Arial" w:cs="Arial"/>
          <w:sz w:val="24"/>
          <w:szCs w:val="24"/>
        </w:rPr>
        <w:t>.</w:t>
      </w:r>
    </w:p>
    <w:p w14:paraId="27F21E3E" w14:textId="59A3ACB9" w:rsidR="00AE1B49" w:rsidRDefault="00C93448" w:rsidP="0080242F">
      <w:pPr>
        <w:pStyle w:val="NoSpacing"/>
        <w:spacing w:line="480" w:lineRule="auto"/>
        <w:ind w:firstLine="720"/>
        <w:rPr>
          <w:rFonts w:ascii="Arial" w:hAnsi="Arial" w:cs="Arial"/>
          <w:b/>
          <w:bCs/>
          <w:sz w:val="24"/>
          <w:szCs w:val="24"/>
        </w:rPr>
      </w:pPr>
      <w:r>
        <w:rPr>
          <w:rFonts w:ascii="Arial" w:hAnsi="Arial" w:cs="Arial"/>
          <w:sz w:val="24"/>
          <w:szCs w:val="24"/>
        </w:rPr>
        <w:t>I</w:t>
      </w:r>
      <w:r w:rsidR="00AA47EC">
        <w:rPr>
          <w:rFonts w:ascii="Arial" w:hAnsi="Arial" w:cs="Arial"/>
          <w:sz w:val="24"/>
          <w:szCs w:val="24"/>
        </w:rPr>
        <w:t xml:space="preserve">n our experiments </w:t>
      </w:r>
      <w:r w:rsidR="009959D1">
        <w:rPr>
          <w:rFonts w:ascii="Arial" w:hAnsi="Arial" w:cs="Arial"/>
          <w:sz w:val="24"/>
          <w:szCs w:val="24"/>
        </w:rPr>
        <w:t xml:space="preserve">corrosive conditions </w:t>
      </w:r>
      <w:r w:rsidR="00AA47EC">
        <w:rPr>
          <w:rFonts w:ascii="Arial" w:hAnsi="Arial" w:cs="Arial"/>
          <w:sz w:val="24"/>
          <w:szCs w:val="24"/>
        </w:rPr>
        <w:t>arose due to low TA</w:t>
      </w:r>
      <w:r>
        <w:rPr>
          <w:rFonts w:ascii="Arial" w:hAnsi="Arial" w:cs="Arial"/>
          <w:sz w:val="24"/>
          <w:szCs w:val="24"/>
        </w:rPr>
        <w:t>. U</w:t>
      </w:r>
      <w:r w:rsidR="00AA47EC">
        <w:rPr>
          <w:rFonts w:ascii="Arial" w:hAnsi="Arial" w:cs="Arial"/>
          <w:sz w:val="24"/>
          <w:szCs w:val="24"/>
        </w:rPr>
        <w:t xml:space="preserve">ndersaturation can also derive from more classic ocean acidification scenarios. The latter causes </w:t>
      </w:r>
      <w:r>
        <w:rPr>
          <w:rFonts w:ascii="Arial" w:hAnsi="Arial" w:cs="Arial"/>
          <w:sz w:val="24"/>
          <w:szCs w:val="24"/>
        </w:rPr>
        <w:t>elevated</w:t>
      </w:r>
      <w:r w:rsidR="009959D1">
        <w:rPr>
          <w:rFonts w:ascii="Arial" w:hAnsi="Arial" w:cs="Arial"/>
          <w:sz w:val="24"/>
          <w:szCs w:val="24"/>
        </w:rPr>
        <w:t xml:space="preserve"> CO</w:t>
      </w:r>
      <w:r w:rsidR="009959D1" w:rsidRPr="004F7781">
        <w:rPr>
          <w:rFonts w:ascii="Arial" w:hAnsi="Arial" w:cs="Arial"/>
          <w:sz w:val="24"/>
          <w:szCs w:val="24"/>
          <w:vertAlign w:val="subscript"/>
        </w:rPr>
        <w:t>2</w:t>
      </w:r>
      <w:r w:rsidR="009959D1">
        <w:rPr>
          <w:rFonts w:ascii="Arial" w:hAnsi="Arial" w:cs="Arial"/>
          <w:sz w:val="24"/>
          <w:szCs w:val="24"/>
        </w:rPr>
        <w:t xml:space="preserve"> </w:t>
      </w:r>
      <w:r w:rsidR="00AA47EC">
        <w:rPr>
          <w:rFonts w:ascii="Arial" w:hAnsi="Arial" w:cs="Arial"/>
          <w:sz w:val="24"/>
          <w:szCs w:val="24"/>
        </w:rPr>
        <w:t xml:space="preserve">concentrations </w:t>
      </w:r>
      <w:r w:rsidR="009959D1">
        <w:rPr>
          <w:rFonts w:ascii="Arial" w:hAnsi="Arial" w:cs="Arial"/>
          <w:sz w:val="24"/>
          <w:szCs w:val="24"/>
        </w:rPr>
        <w:t xml:space="preserve">in seawater </w:t>
      </w:r>
      <w:r w:rsidR="00AA47EC">
        <w:rPr>
          <w:rFonts w:ascii="Arial" w:hAnsi="Arial" w:cs="Arial"/>
          <w:sz w:val="24"/>
          <w:szCs w:val="24"/>
        </w:rPr>
        <w:t>but leaves</w:t>
      </w:r>
      <w:r w:rsidR="009959D1">
        <w:rPr>
          <w:rFonts w:ascii="Arial" w:hAnsi="Arial" w:cs="Arial"/>
          <w:sz w:val="24"/>
          <w:szCs w:val="24"/>
        </w:rPr>
        <w:t xml:space="preserve"> TA </w:t>
      </w:r>
      <w:r w:rsidR="00AA47EC">
        <w:rPr>
          <w:rFonts w:ascii="Arial" w:hAnsi="Arial" w:cs="Arial"/>
          <w:sz w:val="24"/>
          <w:szCs w:val="24"/>
        </w:rPr>
        <w:t>unchanged. However, both decreases in TA and increases in dissolved CO</w:t>
      </w:r>
      <w:r w:rsidR="00AA47EC">
        <w:rPr>
          <w:rFonts w:ascii="Arial" w:hAnsi="Arial" w:cs="Arial"/>
          <w:sz w:val="24"/>
          <w:szCs w:val="24"/>
          <w:vertAlign w:val="subscript"/>
        </w:rPr>
        <w:t>2</w:t>
      </w:r>
      <w:r w:rsidR="00AA47EC">
        <w:rPr>
          <w:rFonts w:ascii="Arial" w:hAnsi="Arial" w:cs="Arial"/>
          <w:sz w:val="24"/>
          <w:szCs w:val="24"/>
        </w:rPr>
        <w:t xml:space="preserve"> </w:t>
      </w:r>
      <w:r>
        <w:rPr>
          <w:rFonts w:ascii="Arial" w:hAnsi="Arial" w:cs="Arial"/>
          <w:sz w:val="24"/>
          <w:szCs w:val="24"/>
        </w:rPr>
        <w:t xml:space="preserve">lead </w:t>
      </w:r>
      <w:r w:rsidR="00AA47EC">
        <w:rPr>
          <w:rFonts w:ascii="Arial" w:hAnsi="Arial" w:cs="Arial"/>
          <w:sz w:val="24"/>
          <w:szCs w:val="24"/>
        </w:rPr>
        <w:t>ultimately</w:t>
      </w:r>
      <w:r w:rsidR="009959D1">
        <w:rPr>
          <w:rFonts w:ascii="Arial" w:hAnsi="Arial" w:cs="Arial"/>
          <w:sz w:val="24"/>
          <w:szCs w:val="24"/>
        </w:rPr>
        <w:t xml:space="preserve"> to a reduction in pH. </w:t>
      </w:r>
      <w:r w:rsidR="009959D1" w:rsidRPr="00A77B6F">
        <w:rPr>
          <w:rFonts w:ascii="Arial" w:hAnsi="Arial" w:cs="Arial"/>
          <w:sz w:val="24"/>
          <w:szCs w:val="24"/>
        </w:rPr>
        <w:t xml:space="preserve">Given that other </w:t>
      </w:r>
      <w:r w:rsidR="009959D1">
        <w:rPr>
          <w:rFonts w:ascii="Arial" w:hAnsi="Arial" w:cs="Arial"/>
          <w:sz w:val="24"/>
          <w:szCs w:val="24"/>
        </w:rPr>
        <w:t xml:space="preserve">coastal </w:t>
      </w:r>
      <w:r w:rsidR="009959D1" w:rsidRPr="00A77B6F">
        <w:rPr>
          <w:rFonts w:ascii="Arial" w:hAnsi="Arial" w:cs="Arial"/>
          <w:sz w:val="24"/>
          <w:szCs w:val="24"/>
        </w:rPr>
        <w:t xml:space="preserve">calcifiers have shown </w:t>
      </w:r>
      <w:r w:rsidR="009959D1">
        <w:rPr>
          <w:rFonts w:ascii="Arial" w:hAnsi="Arial" w:cs="Arial"/>
          <w:sz w:val="24"/>
          <w:szCs w:val="24"/>
        </w:rPr>
        <w:t>disruptions to</w:t>
      </w:r>
      <w:r w:rsidR="009959D1" w:rsidRPr="00A77B6F">
        <w:rPr>
          <w:rFonts w:ascii="Arial" w:hAnsi="Arial" w:cs="Arial"/>
          <w:sz w:val="24"/>
          <w:szCs w:val="24"/>
        </w:rPr>
        <w:t xml:space="preserve"> shell growth under altered pCO</w:t>
      </w:r>
      <w:r w:rsidR="009959D1" w:rsidRPr="00051FF8">
        <w:rPr>
          <w:rFonts w:ascii="Arial" w:hAnsi="Arial" w:cs="Arial"/>
          <w:sz w:val="24"/>
          <w:szCs w:val="24"/>
          <w:vertAlign w:val="subscript"/>
        </w:rPr>
        <w:t>2</w:t>
      </w:r>
      <w:r w:rsidR="009959D1" w:rsidRPr="00A77B6F">
        <w:rPr>
          <w:rFonts w:ascii="Arial" w:hAnsi="Arial" w:cs="Arial"/>
          <w:sz w:val="24"/>
          <w:szCs w:val="24"/>
        </w:rPr>
        <w:t xml:space="preserve"> conditions</w:t>
      </w:r>
      <w:r w:rsidR="00AA47EC">
        <w:rPr>
          <w:rFonts w:ascii="Arial" w:hAnsi="Arial" w:cs="Arial"/>
          <w:sz w:val="24"/>
          <w:szCs w:val="24"/>
        </w:rPr>
        <w:t xml:space="preserve"> and decreased pH</w:t>
      </w:r>
      <w:r w:rsidR="00DE628C">
        <w:rPr>
          <w:rFonts w:ascii="Arial" w:hAnsi="Arial" w:cs="Arial"/>
          <w:sz w:val="24"/>
          <w:szCs w:val="24"/>
        </w:rPr>
        <w:t xml:space="preserve"> </w:t>
      </w:r>
      <w:r w:rsidR="00DE628C">
        <w:rPr>
          <w:rFonts w:ascii="Arial" w:hAnsi="Arial" w:cs="Arial"/>
          <w:sz w:val="24"/>
          <w:szCs w:val="24"/>
        </w:rPr>
        <w:fldChar w:fldCharType="begin"/>
      </w:r>
      <w:r w:rsidR="00DE628C">
        <w:rPr>
          <w:rFonts w:ascii="Arial" w:hAnsi="Arial" w:cs="Arial"/>
          <w:sz w:val="24"/>
          <w:szCs w:val="24"/>
        </w:rPr>
        <w:instrText xml:space="preserve"> ADDIN ZOTERO_ITEM CSL_CITATION {"citationID":"8LApY7L4","properties":{"formattedCitation":"(Ries et al. 2009)","plainCitation":"(Ries et al. 2009)","noteIndex":0},"citationItems":[{"id":53,"uris":["http://zotero.org/users/4496705/items/NED3I3K6"],"itemData":{"id":53,"type":"article-journal","container-title":"Geology","DOI":"10.1130/G30210A.1","ISSN":"0091-7613, 1943-2682","issue":"12","journalAbbreviation":"Geology","language":"en","page":"1131-1134","source":"DOI.org (Crossref)","title":"Marine calcifiers exhibit mixed responses to CO2-induced ocean acidification","volume":"37","author":[{"family":"Ries","given":"J. B."},{"family":"Cohen","given":"A. L."},{"family":"McCorkle","given":"D. C."}],"issued":{"date-parts":[["2009",12,1]]}}}],"schema":"https://github.com/citation-style-language/schema/raw/master/csl-citation.json"} </w:instrText>
      </w:r>
      <w:r w:rsidR="00DE628C">
        <w:rPr>
          <w:rFonts w:ascii="Arial" w:hAnsi="Arial" w:cs="Arial"/>
          <w:sz w:val="24"/>
          <w:szCs w:val="24"/>
        </w:rPr>
        <w:fldChar w:fldCharType="separate"/>
      </w:r>
      <w:r w:rsidR="00DE628C" w:rsidRPr="00DE628C">
        <w:rPr>
          <w:rFonts w:ascii="Arial" w:hAnsi="Arial" w:cs="Arial"/>
          <w:sz w:val="24"/>
        </w:rPr>
        <w:t>(Ries et al. 2009)</w:t>
      </w:r>
      <w:r w:rsidR="00DE628C">
        <w:rPr>
          <w:rFonts w:ascii="Arial" w:hAnsi="Arial" w:cs="Arial"/>
          <w:sz w:val="24"/>
          <w:szCs w:val="24"/>
        </w:rPr>
        <w:fldChar w:fldCharType="end"/>
      </w:r>
      <w:r w:rsidR="009959D1" w:rsidRPr="00A77B6F">
        <w:rPr>
          <w:rFonts w:ascii="Arial" w:hAnsi="Arial" w:cs="Arial"/>
          <w:sz w:val="24"/>
          <w:szCs w:val="24"/>
        </w:rPr>
        <w:t xml:space="preserve">, it would be </w:t>
      </w:r>
      <w:r>
        <w:rPr>
          <w:rFonts w:ascii="Arial" w:hAnsi="Arial" w:cs="Arial"/>
          <w:sz w:val="24"/>
          <w:szCs w:val="24"/>
        </w:rPr>
        <w:t>useful</w:t>
      </w:r>
      <w:r w:rsidRPr="00A77B6F">
        <w:rPr>
          <w:rFonts w:ascii="Arial" w:hAnsi="Arial" w:cs="Arial"/>
          <w:sz w:val="24"/>
          <w:szCs w:val="24"/>
        </w:rPr>
        <w:t xml:space="preserve"> </w:t>
      </w:r>
      <w:r w:rsidR="009959D1" w:rsidRPr="00A77B6F">
        <w:rPr>
          <w:rFonts w:ascii="Arial" w:hAnsi="Arial" w:cs="Arial"/>
          <w:sz w:val="24"/>
          <w:szCs w:val="24"/>
        </w:rPr>
        <w:t xml:space="preserve">to </w:t>
      </w:r>
      <w:r>
        <w:rPr>
          <w:rFonts w:ascii="Arial" w:hAnsi="Arial" w:cs="Arial"/>
          <w:sz w:val="24"/>
          <w:szCs w:val="24"/>
        </w:rPr>
        <w:t>test</w:t>
      </w:r>
      <w:r w:rsidRPr="00A77B6F">
        <w:rPr>
          <w:rFonts w:ascii="Arial" w:hAnsi="Arial" w:cs="Arial"/>
          <w:sz w:val="24"/>
          <w:szCs w:val="24"/>
        </w:rPr>
        <w:t xml:space="preserve"> </w:t>
      </w:r>
      <w:r w:rsidR="009959D1" w:rsidRPr="00A77B6F">
        <w:rPr>
          <w:rFonts w:ascii="Arial" w:hAnsi="Arial" w:cs="Arial"/>
          <w:sz w:val="24"/>
          <w:szCs w:val="24"/>
        </w:rPr>
        <w:t xml:space="preserve">whether </w:t>
      </w:r>
      <w:r w:rsidR="009959D1">
        <w:rPr>
          <w:rFonts w:ascii="Arial" w:hAnsi="Arial" w:cs="Arial"/>
          <w:sz w:val="24"/>
          <w:szCs w:val="24"/>
        </w:rPr>
        <w:t>the</w:t>
      </w:r>
      <w:r w:rsidR="00223F74">
        <w:rPr>
          <w:rFonts w:ascii="Arial" w:hAnsi="Arial" w:cs="Arial"/>
          <w:sz w:val="24"/>
          <w:szCs w:val="24"/>
        </w:rPr>
        <w:t xml:space="preserve"> </w:t>
      </w:r>
      <w:r w:rsidR="009959D1">
        <w:rPr>
          <w:rFonts w:ascii="Arial" w:hAnsi="Arial" w:cs="Arial"/>
          <w:sz w:val="24"/>
          <w:szCs w:val="24"/>
        </w:rPr>
        <w:t>sensitivity</w:t>
      </w:r>
      <w:r w:rsidR="00DE684C">
        <w:rPr>
          <w:rFonts w:ascii="Arial" w:hAnsi="Arial" w:cs="Arial"/>
          <w:sz w:val="24"/>
          <w:szCs w:val="24"/>
        </w:rPr>
        <w:t xml:space="preserve"> </w:t>
      </w:r>
      <w:r w:rsidR="00223F74">
        <w:rPr>
          <w:rFonts w:ascii="Arial" w:hAnsi="Arial" w:cs="Arial"/>
          <w:sz w:val="24"/>
          <w:szCs w:val="24"/>
        </w:rPr>
        <w:t xml:space="preserve">of juvenile Eastern oysters </w:t>
      </w:r>
      <w:r w:rsidR="00DE684C">
        <w:rPr>
          <w:rFonts w:ascii="Arial" w:hAnsi="Arial" w:cs="Arial"/>
          <w:sz w:val="24"/>
          <w:szCs w:val="24"/>
        </w:rPr>
        <w:t>to corrosive seawater manifests under low TA</w:t>
      </w:r>
      <w:r>
        <w:rPr>
          <w:rFonts w:ascii="Arial" w:hAnsi="Arial" w:cs="Arial"/>
          <w:sz w:val="24"/>
          <w:szCs w:val="24"/>
        </w:rPr>
        <w:t xml:space="preserve"> even when pCO</w:t>
      </w:r>
      <w:r>
        <w:rPr>
          <w:rFonts w:ascii="Arial" w:hAnsi="Arial" w:cs="Arial"/>
          <w:sz w:val="24"/>
          <w:szCs w:val="24"/>
          <w:vertAlign w:val="subscript"/>
        </w:rPr>
        <w:t>2</w:t>
      </w:r>
      <w:r>
        <w:rPr>
          <w:rFonts w:ascii="Arial" w:hAnsi="Arial" w:cs="Arial"/>
          <w:sz w:val="24"/>
          <w:szCs w:val="24"/>
        </w:rPr>
        <w:t xml:space="preserve"> remains at modest levels</w:t>
      </w:r>
      <w:r w:rsidR="00DE684C">
        <w:rPr>
          <w:rFonts w:ascii="Arial" w:hAnsi="Arial" w:cs="Arial"/>
          <w:sz w:val="24"/>
          <w:szCs w:val="24"/>
        </w:rPr>
        <w:t>.</w:t>
      </w:r>
    </w:p>
    <w:p w14:paraId="548FDC58" w14:textId="206AB21E" w:rsidR="00C12B6C" w:rsidRPr="007205E9" w:rsidRDefault="00BB2AF2" w:rsidP="00C12B6C">
      <w:pPr>
        <w:pStyle w:val="NoSpacing"/>
        <w:spacing w:line="480" w:lineRule="auto"/>
        <w:ind w:firstLine="720"/>
        <w:rPr>
          <w:rFonts w:ascii="Arial" w:hAnsi="Arial" w:cs="Arial"/>
          <w:sz w:val="24"/>
          <w:szCs w:val="24"/>
        </w:rPr>
      </w:pPr>
      <w:r>
        <w:rPr>
          <w:rFonts w:ascii="Arial" w:hAnsi="Arial" w:cs="Arial"/>
          <w:sz w:val="24"/>
          <w:szCs w:val="24"/>
        </w:rPr>
        <w:lastRenderedPageBreak/>
        <w:t>As was mentioned</w:t>
      </w:r>
      <w:r w:rsidR="00C93448">
        <w:rPr>
          <w:rFonts w:ascii="Arial" w:hAnsi="Arial" w:cs="Arial"/>
          <w:sz w:val="24"/>
          <w:szCs w:val="24"/>
        </w:rPr>
        <w:t xml:space="preserve"> above</w:t>
      </w:r>
      <w:r>
        <w:rPr>
          <w:rFonts w:ascii="Arial" w:hAnsi="Arial" w:cs="Arial"/>
          <w:sz w:val="24"/>
          <w:szCs w:val="24"/>
        </w:rPr>
        <w:t>, d</w:t>
      </w:r>
      <w:r w:rsidR="00AE1B49" w:rsidRPr="003434F7">
        <w:rPr>
          <w:rFonts w:ascii="Arial" w:hAnsi="Arial" w:cs="Arial"/>
          <w:sz w:val="24"/>
          <w:szCs w:val="24"/>
        </w:rPr>
        <w:t xml:space="preserve">eclines in </w:t>
      </w:r>
      <w:r w:rsidR="00016A6C">
        <w:rPr>
          <w:rFonts w:ascii="Arial" w:hAnsi="Arial" w:cs="Arial"/>
          <w:sz w:val="24"/>
          <w:szCs w:val="24"/>
        </w:rPr>
        <w:t xml:space="preserve">oyster </w:t>
      </w:r>
      <w:r w:rsidR="00AE1B49" w:rsidRPr="003434F7">
        <w:rPr>
          <w:rFonts w:ascii="Arial" w:hAnsi="Arial" w:cs="Arial"/>
          <w:sz w:val="24"/>
          <w:szCs w:val="24"/>
        </w:rPr>
        <w:t xml:space="preserve">shell growth during the later </w:t>
      </w:r>
      <w:r w:rsidR="00C93448">
        <w:rPr>
          <w:rFonts w:ascii="Arial" w:hAnsi="Arial" w:cs="Arial"/>
          <w:sz w:val="24"/>
          <w:szCs w:val="24"/>
        </w:rPr>
        <w:t xml:space="preserve">of the two </w:t>
      </w:r>
      <w:r>
        <w:rPr>
          <w:rFonts w:ascii="Arial" w:hAnsi="Arial" w:cs="Arial"/>
          <w:sz w:val="24"/>
          <w:szCs w:val="24"/>
        </w:rPr>
        <w:t xml:space="preserve">time </w:t>
      </w:r>
      <w:r w:rsidR="00AE1B49" w:rsidRPr="003434F7">
        <w:rPr>
          <w:rFonts w:ascii="Arial" w:hAnsi="Arial" w:cs="Arial"/>
          <w:sz w:val="24"/>
          <w:szCs w:val="24"/>
        </w:rPr>
        <w:t>window</w:t>
      </w:r>
      <w:r w:rsidR="00C93448">
        <w:rPr>
          <w:rFonts w:ascii="Arial" w:hAnsi="Arial" w:cs="Arial"/>
          <w:sz w:val="24"/>
          <w:szCs w:val="24"/>
        </w:rPr>
        <w:t>s</w:t>
      </w:r>
      <w:r w:rsidR="00AE1B49" w:rsidRPr="003434F7">
        <w:rPr>
          <w:rFonts w:ascii="Arial" w:hAnsi="Arial" w:cs="Arial"/>
          <w:sz w:val="24"/>
          <w:szCs w:val="24"/>
        </w:rPr>
        <w:t xml:space="preserve"> </w:t>
      </w:r>
      <w:r>
        <w:rPr>
          <w:rFonts w:ascii="Arial" w:hAnsi="Arial" w:cs="Arial"/>
          <w:sz w:val="24"/>
          <w:szCs w:val="24"/>
        </w:rPr>
        <w:t xml:space="preserve">(days 19-36) </w:t>
      </w:r>
      <w:r w:rsidR="00AE1B49" w:rsidRPr="003434F7">
        <w:rPr>
          <w:rFonts w:ascii="Arial" w:hAnsi="Arial" w:cs="Arial"/>
          <w:sz w:val="24"/>
          <w:szCs w:val="24"/>
        </w:rPr>
        <w:t xml:space="preserve">coincided with an observed </w:t>
      </w:r>
      <w:r>
        <w:rPr>
          <w:rFonts w:ascii="Arial" w:hAnsi="Arial" w:cs="Arial"/>
          <w:sz w:val="24"/>
          <w:szCs w:val="24"/>
        </w:rPr>
        <w:t>response to</w:t>
      </w:r>
      <w:r w:rsidR="00AE1B49" w:rsidRPr="003434F7">
        <w:rPr>
          <w:rFonts w:ascii="Arial" w:hAnsi="Arial" w:cs="Arial"/>
          <w:sz w:val="24"/>
          <w:szCs w:val="24"/>
        </w:rPr>
        <w:t xml:space="preserve"> TA, </w:t>
      </w:r>
      <w:r>
        <w:rPr>
          <w:rFonts w:ascii="Arial" w:hAnsi="Arial" w:cs="Arial"/>
          <w:sz w:val="24"/>
          <w:szCs w:val="24"/>
        </w:rPr>
        <w:t xml:space="preserve">and both </w:t>
      </w:r>
      <w:r w:rsidR="00C93448">
        <w:rPr>
          <w:rFonts w:ascii="Arial" w:hAnsi="Arial" w:cs="Arial"/>
          <w:sz w:val="24"/>
          <w:szCs w:val="24"/>
        </w:rPr>
        <w:t>growth effects and responses to TA</w:t>
      </w:r>
      <w:r w:rsidRPr="003434F7">
        <w:rPr>
          <w:rFonts w:ascii="Arial" w:hAnsi="Arial" w:cs="Arial"/>
          <w:sz w:val="24"/>
          <w:szCs w:val="24"/>
        </w:rPr>
        <w:t xml:space="preserve"> </w:t>
      </w:r>
      <w:r w:rsidR="002135C4" w:rsidRPr="003434F7">
        <w:rPr>
          <w:rFonts w:ascii="Arial" w:hAnsi="Arial" w:cs="Arial"/>
          <w:sz w:val="24"/>
          <w:szCs w:val="24"/>
        </w:rPr>
        <w:t xml:space="preserve">could </w:t>
      </w:r>
      <w:r>
        <w:rPr>
          <w:rFonts w:ascii="Arial" w:hAnsi="Arial" w:cs="Arial"/>
          <w:sz w:val="24"/>
          <w:szCs w:val="24"/>
        </w:rPr>
        <w:t>have arisen from the oysters diverting energetic resources towards physiological processes other than shell formation</w:t>
      </w:r>
      <w:r w:rsidR="000E03C5">
        <w:rPr>
          <w:rFonts w:ascii="Arial" w:hAnsi="Arial" w:cs="Arial"/>
          <w:sz w:val="24"/>
          <w:szCs w:val="24"/>
        </w:rPr>
        <w:t xml:space="preserve"> </w:t>
      </w:r>
      <w:r w:rsidR="000E03C5" w:rsidRPr="00E54436">
        <w:rPr>
          <w:rFonts w:ascii="Arial" w:hAnsi="Arial" w:cs="Arial"/>
          <w:sz w:val="24"/>
          <w:szCs w:val="24"/>
        </w:rPr>
        <w:fldChar w:fldCharType="begin"/>
      </w:r>
      <w:r w:rsidR="000E03C5" w:rsidRPr="00E54436">
        <w:rPr>
          <w:rFonts w:ascii="Arial" w:hAnsi="Arial" w:cs="Arial"/>
          <w:sz w:val="24"/>
          <w:szCs w:val="24"/>
        </w:rPr>
        <w:instrText xml:space="preserve"> ADDIN ZOTERO_ITEM CSL_CITATION {"citationID":"ahhZ9XIA","properties":{"formattedCitation":"(Bayne and Newell 1983)","plainCitation":"(Bayne and Newell 1983)","noteIndex":0},"citationItems":[{"id":1101,"uris":["http://zotero.org/users/4496705/items/5JSYKVVL"],"itemData":{"id":1101,"type":"chapter","container-title":"The Mollusca","ISBN":"978-0-12-751404-8","language":"en","note":"DOI: 10.1016/B978-0-12-751404-8.50017-7","page":"407-515","publisher":"Elsevier","source":"DOI.org (Crossref)","title":"Physiological Energetics of Marine Molluscs","URL":"https://linkinghub.elsevier.com/retrieve/pii/B9780127514048500177","author":[{"family":"Bayne","given":"B.L."},{"family":"Newell","given":"R.C."}],"accessed":{"date-parts":[["2023",10,31]]},"issued":{"date-parts":[["1983"]]}}}],"schema":"https://github.com/citation-style-language/schema/raw/master/csl-citation.json"} </w:instrText>
      </w:r>
      <w:r w:rsidR="000E03C5" w:rsidRPr="00E54436">
        <w:rPr>
          <w:rFonts w:ascii="Arial" w:hAnsi="Arial" w:cs="Arial"/>
          <w:sz w:val="24"/>
          <w:szCs w:val="24"/>
        </w:rPr>
        <w:fldChar w:fldCharType="separate"/>
      </w:r>
      <w:r w:rsidR="000E03C5" w:rsidRPr="00E54436">
        <w:rPr>
          <w:rFonts w:ascii="Arial" w:hAnsi="Arial" w:cs="Arial"/>
          <w:sz w:val="24"/>
        </w:rPr>
        <w:t>(Bayne and Newell 1983)</w:t>
      </w:r>
      <w:r w:rsidR="000E03C5" w:rsidRPr="00E54436">
        <w:rPr>
          <w:rFonts w:ascii="Arial" w:hAnsi="Arial" w:cs="Arial"/>
          <w:sz w:val="24"/>
          <w:szCs w:val="24"/>
        </w:rPr>
        <w:fldChar w:fldCharType="end"/>
      </w:r>
      <w:r w:rsidR="000A0748" w:rsidRPr="00E54436">
        <w:rPr>
          <w:rFonts w:ascii="Arial" w:hAnsi="Arial" w:cs="Arial"/>
          <w:sz w:val="24"/>
          <w:szCs w:val="24"/>
        </w:rPr>
        <w:t>.</w:t>
      </w:r>
      <w:r w:rsidR="00C73278" w:rsidRPr="00E54436">
        <w:rPr>
          <w:rFonts w:ascii="Arial" w:hAnsi="Arial" w:cs="Arial"/>
          <w:sz w:val="24"/>
          <w:szCs w:val="24"/>
        </w:rPr>
        <w:t xml:space="preserve"> </w:t>
      </w:r>
      <w:r w:rsidRPr="00E54436">
        <w:rPr>
          <w:rFonts w:ascii="Arial" w:hAnsi="Arial" w:cs="Arial"/>
          <w:sz w:val="24"/>
          <w:szCs w:val="24"/>
        </w:rPr>
        <w:t>Our data are unfortunately unable to offer insight into which, if any, alternative processes might have been prioritized</w:t>
      </w:r>
      <w:ins w:id="623" w:author="alisha saley" w:date="2023-12-02T15:58:00Z">
        <w:r w:rsidR="00C12B6C" w:rsidRPr="00E54436">
          <w:rPr>
            <w:rFonts w:ascii="Arial" w:hAnsi="Arial" w:cs="Arial"/>
            <w:sz w:val="24"/>
            <w:szCs w:val="24"/>
            <w:rPrChange w:id="624" w:author="alisha saley" w:date="2023-12-02T15:58:00Z">
              <w:rPr>
                <w:rFonts w:ascii="Arial" w:hAnsi="Arial" w:cs="Arial"/>
                <w:b/>
                <w:bCs/>
                <w:sz w:val="24"/>
                <w:szCs w:val="24"/>
              </w:rPr>
            </w:rPrChange>
          </w:rPr>
          <w:t>.</w:t>
        </w:r>
        <w:r w:rsidR="00C12B6C" w:rsidRPr="00E54436">
          <w:t xml:space="preserve"> </w:t>
        </w:r>
      </w:ins>
      <w:r w:rsidR="00C12B6C" w:rsidRPr="007205E9">
        <w:rPr>
          <w:rFonts w:ascii="Arial" w:hAnsi="Arial" w:cs="Arial"/>
          <w:sz w:val="24"/>
          <w:szCs w:val="24"/>
        </w:rPr>
        <w:t>Conducting follow-up experiments that explore a wider range of growth metrics and responses under varied TA and salinity would, therefore, offer valuable insights.</w:t>
      </w:r>
    </w:p>
    <w:p w14:paraId="0A8C583A" w14:textId="7ED592E8" w:rsidR="00153169" w:rsidDel="003D398A" w:rsidRDefault="00B373A5" w:rsidP="00241AD4">
      <w:pPr>
        <w:pStyle w:val="NoSpacing"/>
        <w:spacing w:line="480" w:lineRule="auto"/>
        <w:ind w:firstLine="720"/>
        <w:rPr>
          <w:del w:id="625" w:author="alisha saley" w:date="2023-12-02T13:02:00Z"/>
          <w:rFonts w:ascii="Arial" w:hAnsi="Arial" w:cs="Arial"/>
          <w:sz w:val="24"/>
          <w:szCs w:val="24"/>
        </w:rPr>
      </w:pPr>
      <w:r>
        <w:rPr>
          <w:rFonts w:ascii="Arial" w:hAnsi="Arial" w:cs="Arial"/>
          <w:noProof/>
          <w:sz w:val="24"/>
          <w:szCs w:val="24"/>
        </w:rPr>
        <mc:AlternateContent>
          <mc:Choice Requires="wpg">
            <w:drawing>
              <wp:anchor distT="0" distB="0" distL="114300" distR="114300" simplePos="0" relativeHeight="251745287" behindDoc="0" locked="0" layoutInCell="1" allowOverlap="1" wp14:anchorId="370B0974" wp14:editId="46545836">
                <wp:simplePos x="0" y="0"/>
                <wp:positionH relativeFrom="column">
                  <wp:posOffset>3001010</wp:posOffset>
                </wp:positionH>
                <wp:positionV relativeFrom="paragraph">
                  <wp:posOffset>10160</wp:posOffset>
                </wp:positionV>
                <wp:extent cx="3086735" cy="3621405"/>
                <wp:effectExtent l="0" t="0" r="0" b="0"/>
                <wp:wrapSquare wrapText="bothSides"/>
                <wp:docPr id="16" name="Group 11"/>
                <wp:cNvGraphicFramePr/>
                <a:graphic xmlns:a="http://schemas.openxmlformats.org/drawingml/2006/main">
                  <a:graphicData uri="http://schemas.microsoft.com/office/word/2010/wordprocessingGroup">
                    <wpg:wgp>
                      <wpg:cNvGrpSpPr/>
                      <wpg:grpSpPr>
                        <a:xfrm>
                          <a:off x="0" y="0"/>
                          <a:ext cx="3086735" cy="3621405"/>
                          <a:chOff x="0" y="0"/>
                          <a:chExt cx="3088392" cy="3623186"/>
                        </a:xfrm>
                      </wpg:grpSpPr>
                      <wpg:grpSp>
                        <wpg:cNvPr id="15" name="Group 15"/>
                        <wpg:cNvGrpSpPr/>
                        <wpg:grpSpPr>
                          <a:xfrm>
                            <a:off x="0" y="0"/>
                            <a:ext cx="3088392" cy="3623186"/>
                            <a:chOff x="0" y="0"/>
                            <a:chExt cx="3088392" cy="3623186"/>
                          </a:xfrm>
                        </wpg:grpSpPr>
                        <wpg:grpSp>
                          <wpg:cNvPr id="14" name="Group 14"/>
                          <wpg:cNvGrpSpPr/>
                          <wpg:grpSpPr>
                            <a:xfrm>
                              <a:off x="29152" y="110660"/>
                              <a:ext cx="3059240" cy="3512526"/>
                              <a:chOff x="-81508" y="0"/>
                              <a:chExt cx="3059240" cy="3512526"/>
                            </a:xfrm>
                          </wpg:grpSpPr>
                          <pic:pic xmlns:pic="http://schemas.openxmlformats.org/drawingml/2006/picture">
                            <pic:nvPicPr>
                              <pic:cNvPr id="8" name="Picture 8"/>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192198" y="0"/>
                                <a:ext cx="2488565" cy="2230755"/>
                              </a:xfrm>
                              <a:prstGeom prst="rect">
                                <a:avLst/>
                              </a:prstGeom>
                              <a:noFill/>
                            </pic:spPr>
                          </pic:pic>
                          <wps:wsp>
                            <wps:cNvPr id="9" name="Text Box 2"/>
                            <wps:cNvSpPr txBox="1">
                              <a:spLocks noChangeArrowheads="1"/>
                            </wps:cNvSpPr>
                            <wps:spPr bwMode="auto">
                              <a:xfrm>
                                <a:off x="-81508" y="2230597"/>
                                <a:ext cx="3059240" cy="1281929"/>
                              </a:xfrm>
                              <a:prstGeom prst="rect">
                                <a:avLst/>
                              </a:prstGeom>
                              <a:solidFill>
                                <a:srgbClr val="FFFFFF"/>
                              </a:solidFill>
                              <a:ln w="9525">
                                <a:noFill/>
                                <a:miter lim="800000"/>
                                <a:headEnd/>
                                <a:tailEnd/>
                              </a:ln>
                            </wps:spPr>
                            <wps:txbx>
                              <w:txbxContent>
                                <w:p w14:paraId="70E70235" w14:textId="2839C5D1" w:rsidR="00995F3E" w:rsidRPr="000F7D14" w:rsidRDefault="00995F3E" w:rsidP="008C7304">
                                  <w:pPr>
                                    <w:pStyle w:val="NoSpacing"/>
                                  </w:pPr>
                                  <w:r w:rsidRPr="008C7304">
                                    <w:rPr>
                                      <w:rFonts w:ascii="Arial" w:hAnsi="Arial" w:cs="Arial"/>
                                    </w:rPr>
                                    <w:t xml:space="preserve">Fig. 7. Changes to shell color through time in two </w:t>
                                  </w:r>
                                  <w:r w:rsidR="00C834F2" w:rsidRPr="008C7304">
                                    <w:rPr>
                                      <w:rFonts w:ascii="Arial" w:hAnsi="Arial" w:cs="Arial"/>
                                    </w:rPr>
                                    <w:t xml:space="preserve">representative </w:t>
                                  </w:r>
                                  <w:r w:rsidRPr="008C7304">
                                    <w:rPr>
                                      <w:rFonts w:ascii="Arial" w:hAnsi="Arial" w:cs="Arial"/>
                                    </w:rPr>
                                    <w:t xml:space="preserve">oyster </w:t>
                                  </w:r>
                                  <w:r w:rsidR="00C834F2" w:rsidRPr="008C7304">
                                    <w:rPr>
                                      <w:rFonts w:ascii="Arial" w:hAnsi="Arial" w:cs="Arial"/>
                                    </w:rPr>
                                    <w:t>individuals, one</w:t>
                                  </w:r>
                                  <w:r w:rsidRPr="008C7304">
                                    <w:rPr>
                                      <w:rFonts w:ascii="Arial" w:hAnsi="Arial" w:cs="Arial"/>
                                    </w:rPr>
                                    <w:t xml:space="preserve"> from A) low TA and </w:t>
                                  </w:r>
                                  <w:r w:rsidR="00C834F2" w:rsidRPr="008C7304">
                                    <w:rPr>
                                      <w:rFonts w:ascii="Arial" w:hAnsi="Arial" w:cs="Arial"/>
                                    </w:rPr>
                                    <w:t xml:space="preserve">one from </w:t>
                                  </w:r>
                                  <w:r w:rsidRPr="008C7304">
                                    <w:rPr>
                                      <w:rFonts w:ascii="Arial" w:hAnsi="Arial" w:cs="Arial"/>
                                    </w:rPr>
                                    <w:t>B) high TA conditions. Photos were taken at the beginning, mid-</w:t>
                                  </w:r>
                                  <w:r w:rsidR="005B4A22" w:rsidRPr="008C7304">
                                    <w:rPr>
                                      <w:rFonts w:ascii="Arial" w:hAnsi="Arial" w:cs="Arial"/>
                                    </w:rPr>
                                    <w:t>point,</w:t>
                                  </w:r>
                                  <w:r w:rsidRPr="008C7304">
                                    <w:rPr>
                                      <w:rFonts w:ascii="Arial" w:hAnsi="Arial" w:cs="Arial"/>
                                    </w:rPr>
                                    <w:t xml:space="preserve"> and end of the 36</w:t>
                                  </w:r>
                                  <w:r w:rsidR="00C834F2" w:rsidRPr="008C7304">
                                    <w:rPr>
                                      <w:rFonts w:ascii="Arial" w:hAnsi="Arial" w:cs="Arial"/>
                                    </w:rPr>
                                    <w:t>-</w:t>
                                  </w:r>
                                  <w:r w:rsidRPr="008C7304">
                                    <w:rPr>
                                      <w:rFonts w:ascii="Arial" w:hAnsi="Arial" w:cs="Arial"/>
                                    </w:rPr>
                                    <w:t xml:space="preserve">day experiment (0 = initial, 18 = end </w:t>
                                  </w:r>
                                  <w:r w:rsidR="00C834F2" w:rsidRPr="008C7304">
                                    <w:rPr>
                                      <w:rFonts w:ascii="Arial" w:hAnsi="Arial" w:cs="Arial"/>
                                    </w:rPr>
                                    <w:t>o</w:t>
                                  </w:r>
                                  <w:r w:rsidRPr="008C7304">
                                    <w:rPr>
                                      <w:rFonts w:ascii="Arial" w:hAnsi="Arial" w:cs="Arial"/>
                                    </w:rPr>
                                    <w:t>f earlier window, 36</w:t>
                                  </w:r>
                                  <w:r w:rsidR="00C834F2" w:rsidRPr="008C7304">
                                    <w:rPr>
                                      <w:rFonts w:ascii="Arial" w:hAnsi="Arial" w:cs="Arial"/>
                                    </w:rPr>
                                    <w:t xml:space="preserve"> =</w:t>
                                  </w:r>
                                  <w:r w:rsidRPr="008C7304">
                                    <w:rPr>
                                      <w:rFonts w:ascii="Arial" w:hAnsi="Arial" w:cs="Arial"/>
                                    </w:rPr>
                                    <w:t xml:space="preserve"> end of later window). </w:t>
                                  </w:r>
                                </w:p>
                              </w:txbxContent>
                            </wps:txbx>
                            <wps:bodyPr rot="0" vert="horz" wrap="square" lIns="91440" tIns="45720" rIns="91440" bIns="45720" anchor="t" anchorCtr="0">
                              <a:noAutofit/>
                            </wps:bodyPr>
                          </wps:wsp>
                        </wpg:grpSp>
                        <wps:wsp>
                          <wps:cNvPr id="12" name="Text Box 12"/>
                          <wps:cNvSpPr txBox="1">
                            <a:spLocks noChangeArrowheads="1"/>
                          </wps:cNvSpPr>
                          <wps:spPr bwMode="auto">
                            <a:xfrm>
                              <a:off x="0" y="0"/>
                              <a:ext cx="354164" cy="293929"/>
                            </a:xfrm>
                            <a:prstGeom prst="rect">
                              <a:avLst/>
                            </a:prstGeom>
                            <a:noFill/>
                            <a:ln w="9525">
                              <a:noFill/>
                              <a:miter lim="800000"/>
                              <a:headEnd/>
                              <a:tailEnd/>
                            </a:ln>
                          </wps:spPr>
                          <wps:txbx>
                            <w:txbxContent>
                              <w:p w14:paraId="51C5C4A5" w14:textId="77777777" w:rsidR="00995F3E" w:rsidRPr="00E54548" w:rsidRDefault="00995F3E" w:rsidP="00B373A5">
                                <w:pPr>
                                  <w:rPr>
                                    <w:b/>
                                    <w:bCs/>
                                    <w:sz w:val="32"/>
                                    <w:szCs w:val="32"/>
                                  </w:rPr>
                                </w:pPr>
                                <w:r>
                                  <w:rPr>
                                    <w:b/>
                                    <w:bCs/>
                                    <w:sz w:val="32"/>
                                    <w:szCs w:val="32"/>
                                  </w:rPr>
                                  <w:t>A</w:t>
                                </w:r>
                              </w:p>
                            </w:txbxContent>
                          </wps:txbx>
                          <wps:bodyPr rot="0" vert="horz" wrap="square" lIns="91440" tIns="45720" rIns="91440" bIns="45720" anchor="t" anchorCtr="0">
                            <a:noAutofit/>
                          </wps:bodyPr>
                        </wps:wsp>
                      </wpg:grpSp>
                      <wps:wsp>
                        <wps:cNvPr id="13" name="Text Box 13"/>
                        <wps:cNvSpPr txBox="1">
                          <a:spLocks noChangeArrowheads="1"/>
                        </wps:cNvSpPr>
                        <wps:spPr bwMode="auto">
                          <a:xfrm>
                            <a:off x="0" y="931872"/>
                            <a:ext cx="354164" cy="293929"/>
                          </a:xfrm>
                          <a:prstGeom prst="rect">
                            <a:avLst/>
                          </a:prstGeom>
                          <a:noFill/>
                          <a:ln w="9525">
                            <a:noFill/>
                            <a:miter lim="800000"/>
                            <a:headEnd/>
                            <a:tailEnd/>
                          </a:ln>
                        </wps:spPr>
                        <wps:txbx>
                          <w:txbxContent>
                            <w:p w14:paraId="0A152043" w14:textId="75E8081A" w:rsidR="00995F3E" w:rsidRPr="00E54548" w:rsidRDefault="00995F3E" w:rsidP="00B373A5">
                              <w:pPr>
                                <w:rPr>
                                  <w:b/>
                                  <w:bCs/>
                                  <w:sz w:val="32"/>
                                  <w:szCs w:val="32"/>
                                </w:rPr>
                              </w:pPr>
                              <w:r>
                                <w:rPr>
                                  <w:b/>
                                  <w:bCs/>
                                  <w:sz w:val="32"/>
                                  <w:szCs w:val="32"/>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70B0974" id="Group 11" o:spid="_x0000_s1094" style="position:absolute;left:0;text-align:left;margin-left:236.3pt;margin-top:.8pt;width:243.05pt;height:285.15pt;z-index:251745287;mso-width-relative:margin;mso-height-relative:margin" coordsize="30883,36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">
                <v:group id="Group 15" o:spid="_x0000_s1095" style="position:absolute;width:30883;height:36231" coordsize="30883,36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14" o:spid="_x0000_s1096" style="position:absolute;left:291;top:1106;width:30592;height:35125" coordorigin="-815" coordsize="30592,35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Picture 8" o:spid="_x0000_s1097" type="#_x0000_t75" style="position:absolute;left:1921;width:24886;height:223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">
                      <v:imagedata r:id="rId42" o:title=""/>
                    </v:shape>
                    <v:shape id="Text Box 2" o:spid="_x0000_s1098" type="#_x0000_t202" style="position:absolute;left:-815;top:22305;width:30592;height:12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" stroked="f">
                      <v:textbox>
                        <w:txbxContent>
                          <w:p w14:paraId="70E70235" w14:textId="2839C5D1" w:rsidR="00995F3E" w:rsidRPr="000F7D14" w:rsidRDefault="00995F3E" w:rsidP="008C7304">
                            <w:pPr>
                              <w:pStyle w:val="NoSpacing"/>
                            </w:pPr>
                            <w:r w:rsidRPr="008C7304">
                              <w:rPr>
                                <w:rFonts w:ascii="Arial" w:hAnsi="Arial" w:cs="Arial"/>
                              </w:rPr>
                              <w:t xml:space="preserve">Fig. 7. Changes to shell color through time in two </w:t>
                            </w:r>
                            <w:r w:rsidR="00C834F2" w:rsidRPr="008C7304">
                              <w:rPr>
                                <w:rFonts w:ascii="Arial" w:hAnsi="Arial" w:cs="Arial"/>
                              </w:rPr>
                              <w:t xml:space="preserve">representative </w:t>
                            </w:r>
                            <w:r w:rsidRPr="008C7304">
                              <w:rPr>
                                <w:rFonts w:ascii="Arial" w:hAnsi="Arial" w:cs="Arial"/>
                              </w:rPr>
                              <w:t xml:space="preserve">oyster </w:t>
                            </w:r>
                            <w:r w:rsidR="00C834F2" w:rsidRPr="008C7304">
                              <w:rPr>
                                <w:rFonts w:ascii="Arial" w:hAnsi="Arial" w:cs="Arial"/>
                              </w:rPr>
                              <w:t>individuals, one</w:t>
                            </w:r>
                            <w:r w:rsidRPr="008C7304">
                              <w:rPr>
                                <w:rFonts w:ascii="Arial" w:hAnsi="Arial" w:cs="Arial"/>
                              </w:rPr>
                              <w:t xml:space="preserve"> from A) low TA and </w:t>
                            </w:r>
                            <w:r w:rsidR="00C834F2" w:rsidRPr="008C7304">
                              <w:rPr>
                                <w:rFonts w:ascii="Arial" w:hAnsi="Arial" w:cs="Arial"/>
                              </w:rPr>
                              <w:t xml:space="preserve">one from </w:t>
                            </w:r>
                            <w:r w:rsidRPr="008C7304">
                              <w:rPr>
                                <w:rFonts w:ascii="Arial" w:hAnsi="Arial" w:cs="Arial"/>
                              </w:rPr>
                              <w:t>B) high TA conditions. Photos were taken at the beginning, mid-</w:t>
                            </w:r>
                            <w:r w:rsidR="005B4A22" w:rsidRPr="008C7304">
                              <w:rPr>
                                <w:rFonts w:ascii="Arial" w:hAnsi="Arial" w:cs="Arial"/>
                              </w:rPr>
                              <w:t>point,</w:t>
                            </w:r>
                            <w:r w:rsidRPr="008C7304">
                              <w:rPr>
                                <w:rFonts w:ascii="Arial" w:hAnsi="Arial" w:cs="Arial"/>
                              </w:rPr>
                              <w:t xml:space="preserve"> and end of the 36</w:t>
                            </w:r>
                            <w:r w:rsidR="00C834F2" w:rsidRPr="008C7304">
                              <w:rPr>
                                <w:rFonts w:ascii="Arial" w:hAnsi="Arial" w:cs="Arial"/>
                              </w:rPr>
                              <w:t>-</w:t>
                            </w:r>
                            <w:r w:rsidRPr="008C7304">
                              <w:rPr>
                                <w:rFonts w:ascii="Arial" w:hAnsi="Arial" w:cs="Arial"/>
                              </w:rPr>
                              <w:t xml:space="preserve">day experiment (0 = initial, 18 = end </w:t>
                            </w:r>
                            <w:r w:rsidR="00C834F2" w:rsidRPr="008C7304">
                              <w:rPr>
                                <w:rFonts w:ascii="Arial" w:hAnsi="Arial" w:cs="Arial"/>
                              </w:rPr>
                              <w:t>o</w:t>
                            </w:r>
                            <w:r w:rsidRPr="008C7304">
                              <w:rPr>
                                <w:rFonts w:ascii="Arial" w:hAnsi="Arial" w:cs="Arial"/>
                              </w:rPr>
                              <w:t>f earlier window, 36</w:t>
                            </w:r>
                            <w:r w:rsidR="00C834F2" w:rsidRPr="008C7304">
                              <w:rPr>
                                <w:rFonts w:ascii="Arial" w:hAnsi="Arial" w:cs="Arial"/>
                              </w:rPr>
                              <w:t xml:space="preserve"> =</w:t>
                            </w:r>
                            <w:r w:rsidRPr="008C7304">
                              <w:rPr>
                                <w:rFonts w:ascii="Arial" w:hAnsi="Arial" w:cs="Arial"/>
                              </w:rPr>
                              <w:t xml:space="preserve"> end of later window). </w:t>
                            </w:r>
                          </w:p>
                        </w:txbxContent>
                      </v:textbox>
                    </v:shape>
                  </v:group>
                  <v:shape id="_x0000_s1099" type="#_x0000_t202" style="position:absolute;width:3541;height:2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51C5C4A5" w14:textId="77777777" w:rsidR="00995F3E" w:rsidRPr="00E54548" w:rsidRDefault="00995F3E" w:rsidP="00B373A5">
                          <w:pPr>
                            <w:rPr>
                              <w:b/>
                              <w:bCs/>
                              <w:sz w:val="32"/>
                              <w:szCs w:val="32"/>
                            </w:rPr>
                          </w:pPr>
                          <w:r>
                            <w:rPr>
                              <w:b/>
                              <w:bCs/>
                              <w:sz w:val="32"/>
                              <w:szCs w:val="32"/>
                            </w:rPr>
                            <w:t>A</w:t>
                          </w:r>
                        </w:p>
                      </w:txbxContent>
                    </v:textbox>
                  </v:shape>
                </v:group>
                <v:shape id="Text Box 13" o:spid="_x0000_s1100" type="#_x0000_t202" style="position:absolute;top:9318;width:3541;height:2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0A152043" w14:textId="75E8081A" w:rsidR="00995F3E" w:rsidRPr="00E54548" w:rsidRDefault="00995F3E" w:rsidP="00B373A5">
                        <w:pPr>
                          <w:rPr>
                            <w:b/>
                            <w:bCs/>
                            <w:sz w:val="32"/>
                            <w:szCs w:val="32"/>
                          </w:rPr>
                        </w:pPr>
                        <w:r>
                          <w:rPr>
                            <w:b/>
                            <w:bCs/>
                            <w:sz w:val="32"/>
                            <w:szCs w:val="32"/>
                          </w:rPr>
                          <w:t>B</w:t>
                        </w:r>
                      </w:p>
                    </w:txbxContent>
                  </v:textbox>
                </v:shape>
                <w10:wrap type="square"/>
              </v:group>
            </w:pict>
          </mc:Fallback>
        </mc:AlternateContent>
      </w:r>
      <w:r w:rsidR="00997F17">
        <w:rPr>
          <w:rFonts w:ascii="Arial" w:hAnsi="Arial" w:cs="Arial"/>
          <w:sz w:val="24"/>
          <w:szCs w:val="24"/>
        </w:rPr>
        <w:t>Other</w:t>
      </w:r>
      <w:r w:rsidR="00AF6419">
        <w:rPr>
          <w:rFonts w:ascii="Arial" w:hAnsi="Arial" w:cs="Arial"/>
          <w:sz w:val="24"/>
          <w:szCs w:val="24"/>
        </w:rPr>
        <w:t xml:space="preserve"> calcifying species</w:t>
      </w:r>
      <w:r w:rsidR="001B635D">
        <w:rPr>
          <w:rFonts w:ascii="Arial" w:hAnsi="Arial" w:cs="Arial"/>
          <w:sz w:val="24"/>
          <w:szCs w:val="24"/>
        </w:rPr>
        <w:t xml:space="preserve"> </w:t>
      </w:r>
      <w:r w:rsidR="00997F17">
        <w:rPr>
          <w:rFonts w:ascii="Arial" w:hAnsi="Arial" w:cs="Arial"/>
          <w:sz w:val="24"/>
          <w:szCs w:val="24"/>
        </w:rPr>
        <w:t xml:space="preserve">have demonstrated </w:t>
      </w:r>
      <w:r w:rsidR="00BB2AF2">
        <w:rPr>
          <w:rFonts w:ascii="Arial" w:hAnsi="Arial" w:cs="Arial"/>
          <w:sz w:val="24"/>
          <w:szCs w:val="24"/>
        </w:rPr>
        <w:t xml:space="preserve">greater </w:t>
      </w:r>
      <w:r w:rsidR="00997F17">
        <w:rPr>
          <w:rFonts w:ascii="Arial" w:hAnsi="Arial" w:cs="Arial"/>
          <w:sz w:val="24"/>
          <w:szCs w:val="24"/>
        </w:rPr>
        <w:t xml:space="preserve">resistance to dissolution </w:t>
      </w:r>
      <w:r w:rsidR="00BB2AF2">
        <w:rPr>
          <w:rFonts w:ascii="Arial" w:hAnsi="Arial" w:cs="Arial"/>
          <w:sz w:val="24"/>
          <w:szCs w:val="24"/>
        </w:rPr>
        <w:t xml:space="preserve">when the </w:t>
      </w:r>
      <w:r w:rsidR="00C93448">
        <w:rPr>
          <w:rFonts w:ascii="Arial" w:hAnsi="Arial" w:cs="Arial"/>
          <w:sz w:val="24"/>
          <w:szCs w:val="24"/>
        </w:rPr>
        <w:t xml:space="preserve">shell </w:t>
      </w:r>
      <w:r w:rsidR="00BB2AF2">
        <w:rPr>
          <w:rFonts w:ascii="Arial" w:hAnsi="Arial" w:cs="Arial"/>
          <w:sz w:val="24"/>
          <w:szCs w:val="24"/>
        </w:rPr>
        <w:t xml:space="preserve">periostracum (an </w:t>
      </w:r>
      <w:r w:rsidR="00E51F8D">
        <w:rPr>
          <w:rFonts w:ascii="Arial" w:hAnsi="Arial" w:cs="Arial"/>
          <w:sz w:val="24"/>
          <w:szCs w:val="24"/>
        </w:rPr>
        <w:t>organic surface layer</w:t>
      </w:r>
      <w:r w:rsidR="00BB2AF2">
        <w:rPr>
          <w:rFonts w:ascii="Arial" w:hAnsi="Arial" w:cs="Arial"/>
          <w:sz w:val="24"/>
          <w:szCs w:val="24"/>
        </w:rPr>
        <w:t>)</w:t>
      </w:r>
      <w:r w:rsidR="00E51F8D">
        <w:rPr>
          <w:rFonts w:ascii="Arial" w:hAnsi="Arial" w:cs="Arial"/>
          <w:sz w:val="24"/>
          <w:szCs w:val="24"/>
        </w:rPr>
        <w:t xml:space="preserve"> </w:t>
      </w:r>
      <w:r w:rsidR="00BB2AF2">
        <w:rPr>
          <w:rFonts w:ascii="Arial" w:hAnsi="Arial" w:cs="Arial"/>
          <w:sz w:val="24"/>
          <w:szCs w:val="24"/>
        </w:rPr>
        <w:t xml:space="preserve">is present </w:t>
      </w:r>
      <w:r w:rsidR="0018607E">
        <w:rPr>
          <w:rFonts w:ascii="Arial" w:hAnsi="Arial" w:cs="Arial"/>
          <w:sz w:val="24"/>
          <w:szCs w:val="24"/>
        </w:rPr>
        <w:t xml:space="preserve">and </w:t>
      </w:r>
      <w:r w:rsidR="00E51F8D">
        <w:rPr>
          <w:rFonts w:ascii="Arial" w:hAnsi="Arial" w:cs="Arial"/>
          <w:sz w:val="24"/>
          <w:szCs w:val="24"/>
        </w:rPr>
        <w:t>minimize</w:t>
      </w:r>
      <w:r w:rsidR="00BB2AF2">
        <w:rPr>
          <w:rFonts w:ascii="Arial" w:hAnsi="Arial" w:cs="Arial"/>
          <w:sz w:val="24"/>
          <w:szCs w:val="24"/>
        </w:rPr>
        <w:t>s</w:t>
      </w:r>
      <w:r w:rsidR="00E51F8D">
        <w:rPr>
          <w:rFonts w:ascii="Arial" w:hAnsi="Arial" w:cs="Arial"/>
          <w:sz w:val="24"/>
          <w:szCs w:val="24"/>
        </w:rPr>
        <w:t xml:space="preserve"> </w:t>
      </w:r>
      <w:r w:rsidR="00BB2AF2">
        <w:rPr>
          <w:rFonts w:ascii="Arial" w:hAnsi="Arial" w:cs="Arial"/>
          <w:sz w:val="24"/>
          <w:szCs w:val="24"/>
        </w:rPr>
        <w:t xml:space="preserve">shell </w:t>
      </w:r>
      <w:r w:rsidR="00E51F8D">
        <w:rPr>
          <w:rFonts w:ascii="Arial" w:hAnsi="Arial" w:cs="Arial"/>
          <w:sz w:val="24"/>
          <w:szCs w:val="24"/>
        </w:rPr>
        <w:t xml:space="preserve">contact </w:t>
      </w:r>
      <w:r w:rsidR="00BB2AF2">
        <w:rPr>
          <w:rFonts w:ascii="Arial" w:hAnsi="Arial" w:cs="Arial"/>
          <w:sz w:val="24"/>
          <w:szCs w:val="24"/>
        </w:rPr>
        <w:t xml:space="preserve">with the overlying </w:t>
      </w:r>
      <w:r w:rsidR="00E51F8D">
        <w:rPr>
          <w:rFonts w:ascii="Arial" w:hAnsi="Arial" w:cs="Arial"/>
          <w:sz w:val="24"/>
          <w:szCs w:val="24"/>
        </w:rPr>
        <w:t>seawater.</w:t>
      </w:r>
      <w:r w:rsidR="00997F17">
        <w:rPr>
          <w:rFonts w:ascii="Arial" w:hAnsi="Arial" w:cs="Arial"/>
          <w:sz w:val="24"/>
          <w:szCs w:val="24"/>
        </w:rPr>
        <w:t xml:space="preserve"> Although </w:t>
      </w:r>
      <w:r w:rsidR="00E51F8D">
        <w:rPr>
          <w:rFonts w:ascii="Arial" w:hAnsi="Arial" w:cs="Arial"/>
          <w:sz w:val="24"/>
          <w:szCs w:val="24"/>
        </w:rPr>
        <w:t xml:space="preserve">little </w:t>
      </w:r>
      <w:r w:rsidR="00512CEF">
        <w:rPr>
          <w:rFonts w:ascii="Arial" w:hAnsi="Arial" w:cs="Arial"/>
          <w:sz w:val="24"/>
          <w:szCs w:val="24"/>
        </w:rPr>
        <w:t>is known about the</w:t>
      </w:r>
      <w:r w:rsidR="00E51F8D">
        <w:rPr>
          <w:rFonts w:ascii="Arial" w:hAnsi="Arial" w:cs="Arial"/>
          <w:sz w:val="24"/>
          <w:szCs w:val="24"/>
        </w:rPr>
        <w:t xml:space="preserve"> </w:t>
      </w:r>
      <w:r w:rsidR="00997F17">
        <w:rPr>
          <w:rFonts w:ascii="Arial" w:hAnsi="Arial" w:cs="Arial"/>
          <w:sz w:val="24"/>
          <w:szCs w:val="24"/>
        </w:rPr>
        <w:t>effect</w:t>
      </w:r>
      <w:r w:rsidR="00E51F8D">
        <w:rPr>
          <w:rFonts w:ascii="Arial" w:hAnsi="Arial" w:cs="Arial"/>
          <w:sz w:val="24"/>
          <w:szCs w:val="24"/>
        </w:rPr>
        <w:t xml:space="preserve"> of </w:t>
      </w:r>
      <w:r w:rsidR="00C93448">
        <w:rPr>
          <w:rFonts w:ascii="Arial" w:hAnsi="Arial" w:cs="Arial"/>
          <w:sz w:val="24"/>
          <w:szCs w:val="24"/>
        </w:rPr>
        <w:t xml:space="preserve">the </w:t>
      </w:r>
      <w:r w:rsidR="00997F17">
        <w:rPr>
          <w:rFonts w:ascii="Arial" w:hAnsi="Arial" w:cs="Arial"/>
          <w:sz w:val="24"/>
          <w:szCs w:val="24"/>
        </w:rPr>
        <w:t>periostracum</w:t>
      </w:r>
      <w:r w:rsidR="00E51F8D">
        <w:rPr>
          <w:rFonts w:ascii="Arial" w:hAnsi="Arial" w:cs="Arial"/>
          <w:sz w:val="24"/>
          <w:szCs w:val="24"/>
        </w:rPr>
        <w:t xml:space="preserve"> on oyster shells, </w:t>
      </w:r>
      <w:r w:rsidR="00512CEF">
        <w:rPr>
          <w:rFonts w:ascii="Arial" w:hAnsi="Arial" w:cs="Arial"/>
          <w:sz w:val="24"/>
          <w:szCs w:val="24"/>
        </w:rPr>
        <w:t xml:space="preserve">work </w:t>
      </w:r>
      <w:r w:rsidR="00BB2AF2">
        <w:rPr>
          <w:rFonts w:ascii="Arial" w:hAnsi="Arial" w:cs="Arial"/>
          <w:sz w:val="24"/>
          <w:szCs w:val="24"/>
        </w:rPr>
        <w:t>by us with mussels</w:t>
      </w:r>
      <w:r w:rsidR="009C2FF2">
        <w:rPr>
          <w:rFonts w:ascii="Arial" w:hAnsi="Arial" w:cs="Arial"/>
          <w:sz w:val="24"/>
          <w:szCs w:val="24"/>
        </w:rPr>
        <w:t xml:space="preserve"> </w:t>
      </w:r>
      <w:r w:rsidR="00512CEF">
        <w:rPr>
          <w:rFonts w:ascii="Arial" w:hAnsi="Arial" w:cs="Arial"/>
          <w:sz w:val="24"/>
          <w:szCs w:val="24"/>
        </w:rPr>
        <w:t>has</w:t>
      </w:r>
      <w:r w:rsidR="00E51F8D">
        <w:rPr>
          <w:rFonts w:ascii="Arial" w:hAnsi="Arial" w:cs="Arial"/>
          <w:sz w:val="24"/>
          <w:szCs w:val="24"/>
        </w:rPr>
        <w:t xml:space="preserve"> </w:t>
      </w:r>
      <w:r w:rsidR="009C2FF2">
        <w:rPr>
          <w:rFonts w:ascii="Arial" w:hAnsi="Arial" w:cs="Arial"/>
          <w:sz w:val="24"/>
          <w:szCs w:val="24"/>
        </w:rPr>
        <w:t xml:space="preserve">demonstrated </w:t>
      </w:r>
      <w:r w:rsidR="00512CEF">
        <w:rPr>
          <w:rFonts w:ascii="Arial" w:hAnsi="Arial" w:cs="Arial"/>
          <w:sz w:val="24"/>
          <w:szCs w:val="24"/>
        </w:rPr>
        <w:t>a</w:t>
      </w:r>
      <w:r w:rsidR="00C84F1B">
        <w:rPr>
          <w:rFonts w:ascii="Arial" w:hAnsi="Arial" w:cs="Arial"/>
          <w:sz w:val="24"/>
          <w:szCs w:val="24"/>
        </w:rPr>
        <w:t xml:space="preserve"> significant reduction in shell dissolution when </w:t>
      </w:r>
      <w:r w:rsidR="00BB2AF2">
        <w:rPr>
          <w:rFonts w:ascii="Arial" w:hAnsi="Arial" w:cs="Arial"/>
          <w:sz w:val="24"/>
          <w:szCs w:val="24"/>
        </w:rPr>
        <w:t xml:space="preserve">this organic layer is </w:t>
      </w:r>
      <w:r w:rsidR="00C84F1B">
        <w:rPr>
          <w:rFonts w:ascii="Arial" w:hAnsi="Arial" w:cs="Arial"/>
          <w:sz w:val="24"/>
          <w:szCs w:val="24"/>
        </w:rPr>
        <w:t>present (</w:t>
      </w:r>
      <w:r w:rsidR="00BB2AF2">
        <w:rPr>
          <w:rFonts w:ascii="Arial" w:hAnsi="Arial" w:cs="Arial"/>
          <w:sz w:val="24"/>
          <w:szCs w:val="24"/>
        </w:rPr>
        <w:t>see Chapter 1</w:t>
      </w:r>
      <w:r w:rsidR="00C84F1B">
        <w:rPr>
          <w:rFonts w:ascii="Arial" w:hAnsi="Arial" w:cs="Arial"/>
          <w:sz w:val="24"/>
          <w:szCs w:val="24"/>
        </w:rPr>
        <w:t>)</w:t>
      </w:r>
      <w:r w:rsidR="00512CEF">
        <w:rPr>
          <w:rFonts w:ascii="Arial" w:hAnsi="Arial" w:cs="Arial"/>
          <w:sz w:val="24"/>
          <w:szCs w:val="24"/>
        </w:rPr>
        <w:t xml:space="preserve">. </w:t>
      </w:r>
      <w:r w:rsidR="009C2FF2">
        <w:rPr>
          <w:rFonts w:ascii="Arial" w:hAnsi="Arial" w:cs="Arial"/>
          <w:sz w:val="24"/>
          <w:szCs w:val="24"/>
        </w:rPr>
        <w:t>Although the periostracum of Eastern oysters appears superficially rougher and thinner than in other bivalves,</w:t>
      </w:r>
      <w:r w:rsidR="003B7583">
        <w:rPr>
          <w:rFonts w:ascii="Arial" w:hAnsi="Arial" w:cs="Arial"/>
          <w:sz w:val="24"/>
          <w:szCs w:val="24"/>
        </w:rPr>
        <w:t xml:space="preserve"> </w:t>
      </w:r>
      <w:r w:rsidR="006B4D9F">
        <w:rPr>
          <w:rFonts w:ascii="Arial" w:hAnsi="Arial" w:cs="Arial"/>
          <w:sz w:val="24"/>
          <w:szCs w:val="24"/>
        </w:rPr>
        <w:fldChar w:fldCharType="begin"/>
      </w:r>
      <w:r w:rsidR="008D20E6">
        <w:rPr>
          <w:rFonts w:ascii="Arial" w:hAnsi="Arial" w:cs="Arial"/>
          <w:sz w:val="24"/>
          <w:szCs w:val="24"/>
        </w:rPr>
        <w:instrText xml:space="preserve"> ADDIN ZOTERO_ITEM CSL_CITATION {"citationID":"vmsJmcL5","properties":{"formattedCitation":"(Zuykov et al. 2012)","plainCitation":"(Zuykov et al. 2012)","dontUpdate":true,"noteIndex":0},"citationItems":[{"id":1100,"uris":["http://zotero.org/users/4496705/items/CV8FH5B4"],"itemData":{"id":1100,"type":"article-journal","container-title":"Chemosphere","DOI":"10.1016/j.chemosphere.2011.11.023","ISSN":"00456535","issue":"6","journalAbbreviation":"Chemosphere","language":"en","page":"680-683","source":"DOI.org (Crossref)","title":"Biosorption of thorium on the external shell surface of bivalve mollusks: The role of shell surface microtopography","title-short":"Biosorption of thorium on the external shell surface of bivalve mollusks","volume":"86","author":[{"family":"Zuykov","given":"Michael"},{"family":"Pelletier","given":"Emilien"},{"family":"Saint-Louis","given":"Richard"},{"family":"Checa","given":"Antonio"},{"family":"Demers","given":"Serge"}],"issued":{"date-parts":[["2012",2]]}}}],"schema":"https://github.com/citation-style-language/schema/raw/master/csl-citation.json"} </w:instrText>
      </w:r>
      <w:r w:rsidR="006B4D9F">
        <w:rPr>
          <w:rFonts w:ascii="Arial" w:hAnsi="Arial" w:cs="Arial"/>
          <w:sz w:val="24"/>
          <w:szCs w:val="24"/>
        </w:rPr>
        <w:fldChar w:fldCharType="separate"/>
      </w:r>
      <w:r w:rsidR="006B4D9F" w:rsidRPr="006B4D9F">
        <w:rPr>
          <w:rFonts w:ascii="Arial" w:hAnsi="Arial" w:cs="Arial"/>
          <w:sz w:val="24"/>
        </w:rPr>
        <w:t xml:space="preserve">Zuykov et al. </w:t>
      </w:r>
      <w:r w:rsidR="006B4D9F">
        <w:rPr>
          <w:rFonts w:ascii="Arial" w:hAnsi="Arial" w:cs="Arial"/>
          <w:sz w:val="24"/>
        </w:rPr>
        <w:t>(</w:t>
      </w:r>
      <w:r w:rsidR="006B4D9F" w:rsidRPr="006B4D9F">
        <w:rPr>
          <w:rFonts w:ascii="Arial" w:hAnsi="Arial" w:cs="Arial"/>
          <w:sz w:val="24"/>
        </w:rPr>
        <w:t>2012</w:t>
      </w:r>
      <w:r w:rsidR="006B4D9F">
        <w:rPr>
          <w:rFonts w:ascii="Arial" w:hAnsi="Arial" w:cs="Arial"/>
          <w:sz w:val="24"/>
          <w:szCs w:val="24"/>
        </w:rPr>
        <w:fldChar w:fldCharType="end"/>
      </w:r>
      <w:r w:rsidR="00512CEF">
        <w:rPr>
          <w:rFonts w:ascii="Arial" w:hAnsi="Arial" w:cs="Arial"/>
          <w:sz w:val="24"/>
          <w:szCs w:val="24"/>
        </w:rPr>
        <w:t>) measured low porosity</w:t>
      </w:r>
      <w:r w:rsidR="009C2FF2">
        <w:rPr>
          <w:rFonts w:ascii="Arial" w:hAnsi="Arial" w:cs="Arial"/>
          <w:sz w:val="24"/>
          <w:szCs w:val="24"/>
        </w:rPr>
        <w:t xml:space="preserve"> in this covering, suggesting it may indeed retard contact of seawater with vulnerable nacre beneath it</w:t>
      </w:r>
      <w:r w:rsidR="003B7583">
        <w:rPr>
          <w:rFonts w:ascii="Arial" w:hAnsi="Arial" w:cs="Arial"/>
          <w:sz w:val="24"/>
          <w:szCs w:val="24"/>
        </w:rPr>
        <w:t>.</w:t>
      </w:r>
      <w:r w:rsidR="00997F17">
        <w:rPr>
          <w:rFonts w:ascii="Arial" w:hAnsi="Arial" w:cs="Arial"/>
          <w:sz w:val="24"/>
          <w:szCs w:val="24"/>
        </w:rPr>
        <w:t xml:space="preserve"> </w:t>
      </w:r>
      <w:r w:rsidR="009C2FF2">
        <w:rPr>
          <w:rFonts w:ascii="Arial" w:hAnsi="Arial" w:cs="Arial"/>
          <w:sz w:val="24"/>
          <w:szCs w:val="24"/>
        </w:rPr>
        <w:t>In our study, although w</w:t>
      </w:r>
      <w:r w:rsidR="00997F17">
        <w:rPr>
          <w:rFonts w:ascii="Arial" w:hAnsi="Arial" w:cs="Arial"/>
          <w:sz w:val="24"/>
          <w:szCs w:val="24"/>
        </w:rPr>
        <w:t>e did not measure periostracum coverage</w:t>
      </w:r>
      <w:r w:rsidR="009C2FF2">
        <w:rPr>
          <w:rFonts w:ascii="Arial" w:hAnsi="Arial" w:cs="Arial"/>
          <w:sz w:val="24"/>
          <w:szCs w:val="24"/>
        </w:rPr>
        <w:t>,</w:t>
      </w:r>
      <w:r w:rsidR="00997F17">
        <w:rPr>
          <w:rFonts w:ascii="Arial" w:hAnsi="Arial" w:cs="Arial"/>
          <w:sz w:val="24"/>
          <w:szCs w:val="24"/>
        </w:rPr>
        <w:t xml:space="preserve"> </w:t>
      </w:r>
      <w:r w:rsidR="009C2FF2">
        <w:rPr>
          <w:rFonts w:ascii="Arial" w:hAnsi="Arial" w:cs="Arial"/>
          <w:sz w:val="24"/>
          <w:szCs w:val="24"/>
        </w:rPr>
        <w:t>we</w:t>
      </w:r>
      <w:r w:rsidR="00997F17">
        <w:rPr>
          <w:rFonts w:ascii="Arial" w:hAnsi="Arial" w:cs="Arial"/>
          <w:sz w:val="24"/>
          <w:szCs w:val="24"/>
        </w:rPr>
        <w:t xml:space="preserve"> did not</w:t>
      </w:r>
      <w:r w:rsidR="00E80C00">
        <w:rPr>
          <w:rFonts w:ascii="Arial" w:hAnsi="Arial" w:cs="Arial"/>
          <w:sz w:val="24"/>
          <w:szCs w:val="24"/>
        </w:rPr>
        <w:t>e</w:t>
      </w:r>
      <w:r w:rsidR="00997F17">
        <w:rPr>
          <w:rFonts w:ascii="Arial" w:hAnsi="Arial" w:cs="Arial"/>
          <w:sz w:val="24"/>
          <w:szCs w:val="24"/>
        </w:rPr>
        <w:t xml:space="preserve"> a</w:t>
      </w:r>
      <w:r w:rsidR="009C2FF2">
        <w:rPr>
          <w:rFonts w:ascii="Arial" w:hAnsi="Arial" w:cs="Arial"/>
          <w:sz w:val="24"/>
          <w:szCs w:val="24"/>
        </w:rPr>
        <w:t xml:space="preserve"> strong </w:t>
      </w:r>
      <w:r w:rsidR="00997F17">
        <w:rPr>
          <w:rFonts w:ascii="Arial" w:hAnsi="Arial" w:cs="Arial"/>
          <w:sz w:val="24"/>
          <w:szCs w:val="24"/>
        </w:rPr>
        <w:t xml:space="preserve">discoloration </w:t>
      </w:r>
      <w:r w:rsidR="00997F17">
        <w:rPr>
          <w:rFonts w:ascii="Arial" w:hAnsi="Arial" w:cs="Arial"/>
          <w:sz w:val="24"/>
          <w:szCs w:val="24"/>
        </w:rPr>
        <w:lastRenderedPageBreak/>
        <w:t xml:space="preserve">in the shells through time as a function of TA condition (Fig </w:t>
      </w:r>
      <w:r w:rsidR="003B7583">
        <w:rPr>
          <w:rFonts w:ascii="Arial" w:hAnsi="Arial" w:cs="Arial"/>
          <w:sz w:val="24"/>
          <w:szCs w:val="24"/>
        </w:rPr>
        <w:t>7</w:t>
      </w:r>
      <w:r w:rsidR="00997F17">
        <w:rPr>
          <w:rFonts w:ascii="Arial" w:hAnsi="Arial" w:cs="Arial"/>
          <w:sz w:val="24"/>
          <w:szCs w:val="24"/>
        </w:rPr>
        <w:t xml:space="preserve">). </w:t>
      </w:r>
      <w:r w:rsidR="009C2FF2">
        <w:rPr>
          <w:rFonts w:ascii="Arial" w:hAnsi="Arial" w:cs="Arial"/>
          <w:sz w:val="24"/>
          <w:szCs w:val="24"/>
        </w:rPr>
        <w:t>Such b</w:t>
      </w:r>
      <w:r w:rsidR="00997F17">
        <w:rPr>
          <w:rFonts w:ascii="Arial" w:hAnsi="Arial" w:cs="Arial"/>
          <w:sz w:val="24"/>
          <w:szCs w:val="24"/>
        </w:rPr>
        <w:t xml:space="preserve">leaching of the </w:t>
      </w:r>
      <w:r w:rsidR="009C2FF2">
        <w:rPr>
          <w:rFonts w:ascii="Arial" w:hAnsi="Arial" w:cs="Arial"/>
          <w:sz w:val="24"/>
          <w:szCs w:val="24"/>
        </w:rPr>
        <w:t xml:space="preserve">shell </w:t>
      </w:r>
      <w:r w:rsidR="00997F17" w:rsidRPr="007205E9">
        <w:rPr>
          <w:rFonts w:ascii="Arial" w:hAnsi="Arial" w:cs="Arial"/>
          <w:sz w:val="24"/>
          <w:szCs w:val="24"/>
        </w:rPr>
        <w:t xml:space="preserve">exterior </w:t>
      </w:r>
      <w:ins w:id="626" w:author="Anne Elizabeth Todgham" w:date="2023-12-01T17:16:00Z">
        <w:r w:rsidR="00223F74" w:rsidRPr="007205E9">
          <w:rPr>
            <w:rFonts w:ascii="Arial" w:hAnsi="Arial" w:cs="Arial"/>
            <w:sz w:val="24"/>
            <w:szCs w:val="24"/>
          </w:rPr>
          <w:t xml:space="preserve">under </w:t>
        </w:r>
      </w:ins>
      <w:r w:rsidR="007205E9" w:rsidRPr="007205E9">
        <w:rPr>
          <w:rFonts w:ascii="Arial" w:hAnsi="Arial" w:cs="Arial"/>
          <w:sz w:val="24"/>
          <w:szCs w:val="24"/>
        </w:rPr>
        <w:t xml:space="preserve">low </w:t>
      </w:r>
      <w:ins w:id="627" w:author="alisha saley" w:date="2023-12-02T16:37:00Z">
        <w:r w:rsidR="007205E9" w:rsidRPr="007205E9">
          <w:rPr>
            <w:rFonts w:ascii="Arial" w:hAnsi="Arial" w:cs="Arial"/>
            <w:sz w:val="24"/>
            <w:szCs w:val="24"/>
            <w:rPrChange w:id="628" w:author="alisha saley" w:date="2023-12-02T16:37:00Z">
              <w:rPr>
                <w:rFonts w:ascii="Arial" w:hAnsi="Arial" w:cs="Arial"/>
                <w:b/>
                <w:bCs/>
                <w:sz w:val="24"/>
                <w:szCs w:val="24"/>
              </w:rPr>
            </w:rPrChange>
          </w:rPr>
          <w:t>pH conditions</w:t>
        </w:r>
      </w:ins>
      <w:ins w:id="629" w:author="Anne Elizabeth Todgham" w:date="2023-12-01T17:16:00Z">
        <w:r w:rsidR="00223F74" w:rsidRPr="007205E9">
          <w:rPr>
            <w:rFonts w:ascii="Arial" w:hAnsi="Arial" w:cs="Arial"/>
            <w:sz w:val="24"/>
            <w:szCs w:val="24"/>
          </w:rPr>
          <w:t xml:space="preserve"> </w:t>
        </w:r>
      </w:ins>
      <w:r w:rsidR="003356D0" w:rsidRPr="007205E9">
        <w:rPr>
          <w:rFonts w:ascii="Arial" w:hAnsi="Arial" w:cs="Arial"/>
          <w:sz w:val="24"/>
          <w:szCs w:val="24"/>
        </w:rPr>
        <w:t>may</w:t>
      </w:r>
      <w:r w:rsidR="00997F17">
        <w:rPr>
          <w:rFonts w:ascii="Arial" w:hAnsi="Arial" w:cs="Arial"/>
          <w:sz w:val="24"/>
          <w:szCs w:val="24"/>
        </w:rPr>
        <w:t xml:space="preserve"> indicate </w:t>
      </w:r>
      <w:r w:rsidR="009C2FF2">
        <w:rPr>
          <w:rFonts w:ascii="Arial" w:hAnsi="Arial" w:cs="Arial"/>
          <w:sz w:val="24"/>
          <w:szCs w:val="24"/>
        </w:rPr>
        <w:t xml:space="preserve">periostracum </w:t>
      </w:r>
      <w:r w:rsidR="00997F17">
        <w:rPr>
          <w:rFonts w:ascii="Arial" w:hAnsi="Arial" w:cs="Arial"/>
          <w:sz w:val="24"/>
          <w:szCs w:val="24"/>
        </w:rPr>
        <w:t xml:space="preserve">loss and </w:t>
      </w:r>
      <w:r w:rsidR="009C2FF2">
        <w:rPr>
          <w:rFonts w:ascii="Arial" w:hAnsi="Arial" w:cs="Arial"/>
          <w:sz w:val="24"/>
          <w:szCs w:val="24"/>
        </w:rPr>
        <w:t xml:space="preserve">potentially even </w:t>
      </w:r>
      <w:r w:rsidR="00997F17">
        <w:rPr>
          <w:rFonts w:ascii="Arial" w:hAnsi="Arial" w:cs="Arial"/>
          <w:sz w:val="24"/>
          <w:szCs w:val="24"/>
        </w:rPr>
        <w:t>dissolution of surface shell</w:t>
      </w:r>
      <w:r w:rsidR="00BC4682">
        <w:rPr>
          <w:rFonts w:ascii="Arial" w:hAnsi="Arial" w:cs="Arial"/>
          <w:sz w:val="24"/>
          <w:szCs w:val="24"/>
        </w:rPr>
        <w:t>.</w:t>
      </w:r>
      <w:r w:rsidR="00264EA5">
        <w:rPr>
          <w:rFonts w:ascii="Arial" w:hAnsi="Arial" w:cs="Arial"/>
          <w:sz w:val="24"/>
          <w:szCs w:val="24"/>
        </w:rPr>
        <w:t xml:space="preserve"> </w:t>
      </w:r>
      <w:r w:rsidR="004827DA">
        <w:rPr>
          <w:rFonts w:ascii="Arial" w:hAnsi="Arial" w:cs="Arial"/>
          <w:sz w:val="24"/>
          <w:szCs w:val="24"/>
        </w:rPr>
        <w:t xml:space="preserve">Future work may benefit from </w:t>
      </w:r>
      <w:r w:rsidR="009C2FF2">
        <w:rPr>
          <w:rFonts w:ascii="Arial" w:hAnsi="Arial" w:cs="Arial"/>
          <w:sz w:val="24"/>
          <w:szCs w:val="24"/>
        </w:rPr>
        <w:t xml:space="preserve">closer attention to the periostracum and its interaction with </w:t>
      </w:r>
      <w:r w:rsidR="00C93448">
        <w:rPr>
          <w:rFonts w:ascii="Arial" w:hAnsi="Arial" w:cs="Arial"/>
          <w:sz w:val="24"/>
          <w:szCs w:val="24"/>
        </w:rPr>
        <w:t xml:space="preserve">seawater </w:t>
      </w:r>
      <w:r w:rsidR="009C2FF2">
        <w:rPr>
          <w:rFonts w:ascii="Arial" w:hAnsi="Arial" w:cs="Arial"/>
          <w:sz w:val="24"/>
          <w:szCs w:val="24"/>
        </w:rPr>
        <w:t>TA</w:t>
      </w:r>
      <w:r w:rsidR="00260645">
        <w:rPr>
          <w:rFonts w:ascii="Arial" w:hAnsi="Arial" w:cs="Arial"/>
          <w:sz w:val="24"/>
          <w:szCs w:val="24"/>
        </w:rPr>
        <w:t>.</w:t>
      </w:r>
      <w:ins w:id="630" w:author="alisha saley" w:date="2023-12-03T10:18:00Z">
        <w:r w:rsidR="003D3AA1">
          <w:rPr>
            <w:rFonts w:ascii="Arial" w:hAnsi="Arial" w:cs="Arial"/>
            <w:sz w:val="24"/>
            <w:szCs w:val="24"/>
          </w:rPr>
          <w:t xml:space="preserve"> </w:t>
        </w:r>
      </w:ins>
    </w:p>
    <w:p w14:paraId="41739A82" w14:textId="14177FFB" w:rsidR="00F14E5D" w:rsidRDefault="003F332F" w:rsidP="0080242F">
      <w:pPr>
        <w:pStyle w:val="NoSpacing"/>
        <w:spacing w:line="480" w:lineRule="auto"/>
        <w:ind w:firstLine="720"/>
        <w:rPr>
          <w:rFonts w:ascii="Arial" w:hAnsi="Arial" w:cs="Arial"/>
          <w:sz w:val="24"/>
          <w:szCs w:val="24"/>
        </w:rPr>
      </w:pPr>
      <w:r w:rsidRPr="003434F7">
        <w:rPr>
          <w:rFonts w:ascii="Arial" w:hAnsi="Arial" w:cs="Arial"/>
          <w:sz w:val="24"/>
          <w:szCs w:val="24"/>
        </w:rPr>
        <w:t>After 36 days of exposure, there was no significant variation in oyster shell thickness or condition index in response to changes in TA or salinity,</w:t>
      </w:r>
      <w:r w:rsidR="00AB0450">
        <w:rPr>
          <w:rFonts w:ascii="Arial" w:hAnsi="Arial" w:cs="Arial"/>
          <w:sz w:val="24"/>
          <w:szCs w:val="24"/>
        </w:rPr>
        <w:t xml:space="preserve"> which may</w:t>
      </w:r>
      <w:r w:rsidRPr="003434F7">
        <w:rPr>
          <w:rFonts w:ascii="Arial" w:hAnsi="Arial" w:cs="Arial"/>
          <w:sz w:val="24"/>
          <w:szCs w:val="24"/>
        </w:rPr>
        <w:t xml:space="preserve"> </w:t>
      </w:r>
      <w:r w:rsidR="00AB0450">
        <w:rPr>
          <w:rFonts w:ascii="Arial" w:hAnsi="Arial" w:cs="Arial"/>
          <w:sz w:val="24"/>
          <w:szCs w:val="24"/>
        </w:rPr>
        <w:t>suggest</w:t>
      </w:r>
      <w:r w:rsidRPr="003434F7">
        <w:rPr>
          <w:rFonts w:ascii="Arial" w:hAnsi="Arial" w:cs="Arial"/>
          <w:sz w:val="24"/>
          <w:szCs w:val="24"/>
        </w:rPr>
        <w:t xml:space="preserve"> that oyster shell growth occurred without </w:t>
      </w:r>
      <w:r w:rsidR="00AB0450">
        <w:rPr>
          <w:rFonts w:ascii="Arial" w:hAnsi="Arial" w:cs="Arial"/>
          <w:sz w:val="24"/>
          <w:szCs w:val="24"/>
        </w:rPr>
        <w:t>a</w:t>
      </w:r>
      <w:r w:rsidR="00AB0450" w:rsidRPr="003434F7">
        <w:rPr>
          <w:rFonts w:ascii="Arial" w:hAnsi="Arial" w:cs="Arial"/>
          <w:sz w:val="24"/>
          <w:szCs w:val="24"/>
        </w:rPr>
        <w:t xml:space="preserve"> </w:t>
      </w:r>
      <w:r w:rsidRPr="003434F7">
        <w:rPr>
          <w:rFonts w:ascii="Arial" w:hAnsi="Arial" w:cs="Arial"/>
          <w:sz w:val="24"/>
          <w:szCs w:val="24"/>
        </w:rPr>
        <w:t>discernible energy trade-off</w:t>
      </w:r>
      <w:r w:rsidR="00223F74">
        <w:rPr>
          <w:rFonts w:ascii="Arial" w:hAnsi="Arial" w:cs="Arial"/>
          <w:sz w:val="24"/>
          <w:szCs w:val="24"/>
        </w:rPr>
        <w:t xml:space="preserve"> </w:t>
      </w:r>
      <w:del w:id="631" w:author="alisha saley" w:date="2023-12-03T10:19:00Z">
        <w:r w:rsidR="00223F74" w:rsidDel="003D3AA1">
          <w:rPr>
            <w:rFonts w:ascii="Arial" w:hAnsi="Arial" w:cs="Arial"/>
            <w:sz w:val="24"/>
            <w:szCs w:val="24"/>
          </w:rPr>
          <w:delText xml:space="preserve">over </w:delText>
        </w:r>
      </w:del>
      <w:ins w:id="632" w:author="alisha saley" w:date="2023-12-03T10:19:00Z">
        <w:r w:rsidR="0033325A">
          <w:rPr>
            <w:rFonts w:ascii="Arial" w:hAnsi="Arial" w:cs="Arial"/>
            <w:sz w:val="24"/>
            <w:szCs w:val="24"/>
          </w:rPr>
          <w:t xml:space="preserve">over this exposure </w:t>
        </w:r>
      </w:ins>
      <w:ins w:id="633" w:author="alisha saley" w:date="2023-12-03T10:20:00Z">
        <w:r w:rsidR="0033325A">
          <w:rPr>
            <w:rFonts w:ascii="Arial" w:hAnsi="Arial" w:cs="Arial"/>
            <w:sz w:val="24"/>
            <w:szCs w:val="24"/>
          </w:rPr>
          <w:t>duration</w:t>
        </w:r>
      </w:ins>
      <w:ins w:id="634" w:author="alisha saley" w:date="2023-12-03T10:19:00Z">
        <w:r w:rsidR="003D3AA1">
          <w:rPr>
            <w:rFonts w:ascii="Arial" w:hAnsi="Arial" w:cs="Arial"/>
            <w:sz w:val="24"/>
            <w:szCs w:val="24"/>
          </w:rPr>
          <w:t>.</w:t>
        </w:r>
      </w:ins>
      <w:del w:id="635" w:author="alisha saley" w:date="2023-12-03T10:19:00Z">
        <w:r w:rsidR="00223F74" w:rsidDel="003D3AA1">
          <w:rPr>
            <w:rFonts w:ascii="Arial" w:hAnsi="Arial" w:cs="Arial"/>
            <w:sz w:val="24"/>
            <w:szCs w:val="24"/>
          </w:rPr>
          <w:delText>a longer time period</w:delText>
        </w:r>
        <w:r w:rsidRPr="003434F7" w:rsidDel="003D3AA1">
          <w:rPr>
            <w:rFonts w:ascii="Arial" w:hAnsi="Arial" w:cs="Arial"/>
            <w:sz w:val="24"/>
            <w:szCs w:val="24"/>
          </w:rPr>
          <w:delText>.</w:delText>
        </w:r>
      </w:del>
      <w:ins w:id="636" w:author="alisha saley" w:date="2023-12-02T15:50:00Z">
        <w:r w:rsidR="00F353BD">
          <w:rPr>
            <w:rFonts w:ascii="Arial" w:hAnsi="Arial" w:cs="Arial"/>
            <w:sz w:val="24"/>
            <w:szCs w:val="24"/>
          </w:rPr>
          <w:t xml:space="preserve"> </w:t>
        </w:r>
      </w:ins>
      <w:ins w:id="637" w:author="alisha saley" w:date="2023-12-03T10:20:00Z">
        <w:r w:rsidR="0033325A">
          <w:rPr>
            <w:rFonts w:ascii="Arial" w:hAnsi="Arial" w:cs="Arial"/>
            <w:sz w:val="24"/>
            <w:szCs w:val="24"/>
          </w:rPr>
          <w:t>Measured</w:t>
        </w:r>
      </w:ins>
      <w:ins w:id="638" w:author="alisha saley" w:date="2023-12-02T15:50:00Z">
        <w:r w:rsidR="00F353BD">
          <w:rPr>
            <w:rFonts w:ascii="Arial" w:hAnsi="Arial" w:cs="Arial"/>
            <w:sz w:val="24"/>
            <w:szCs w:val="24"/>
          </w:rPr>
          <w:t xml:space="preserve"> growth rates of individuals were </w:t>
        </w:r>
      </w:ins>
      <w:ins w:id="639" w:author="alisha saley" w:date="2023-12-02T15:52:00Z">
        <w:r w:rsidR="00F353BD">
          <w:rPr>
            <w:rFonts w:ascii="Arial" w:hAnsi="Arial" w:cs="Arial"/>
            <w:sz w:val="24"/>
            <w:szCs w:val="24"/>
          </w:rPr>
          <w:t>a bit higher</w:t>
        </w:r>
      </w:ins>
      <w:ins w:id="640" w:author="alisha saley" w:date="2023-12-03T10:20:00Z">
        <w:r w:rsidR="0033325A">
          <w:rPr>
            <w:rFonts w:ascii="Arial" w:hAnsi="Arial" w:cs="Arial"/>
            <w:sz w:val="24"/>
            <w:szCs w:val="24"/>
          </w:rPr>
          <w:t>, but similar, to those of</w:t>
        </w:r>
      </w:ins>
      <w:ins w:id="641" w:author="alisha saley" w:date="2023-12-02T15:51:00Z">
        <w:r w:rsidR="00F353BD">
          <w:rPr>
            <w:rFonts w:ascii="Arial" w:hAnsi="Arial" w:cs="Arial"/>
            <w:sz w:val="24"/>
            <w:szCs w:val="24"/>
          </w:rPr>
          <w:t xml:space="preserve"> a</w:t>
        </w:r>
      </w:ins>
      <w:ins w:id="642" w:author="alisha saley" w:date="2023-12-02T15:50:00Z">
        <w:r w:rsidR="00F353BD">
          <w:rPr>
            <w:rFonts w:ascii="Arial" w:hAnsi="Arial" w:cs="Arial"/>
            <w:sz w:val="24"/>
            <w:szCs w:val="24"/>
          </w:rPr>
          <w:t xml:space="preserve"> juvenile congener species (</w:t>
        </w:r>
        <w:r w:rsidR="00F353BD" w:rsidRPr="00241AD4">
          <w:rPr>
            <w:rFonts w:ascii="Arial" w:hAnsi="Arial" w:cs="Arial"/>
            <w:i/>
            <w:iCs/>
            <w:sz w:val="24"/>
            <w:szCs w:val="24"/>
            <w:rPrChange w:id="643" w:author="alisha saley" w:date="2023-12-02T16:37:00Z">
              <w:rPr>
                <w:rFonts w:ascii="Arial" w:hAnsi="Arial" w:cs="Arial"/>
                <w:sz w:val="24"/>
                <w:szCs w:val="24"/>
              </w:rPr>
            </w:rPrChange>
          </w:rPr>
          <w:t>C. gigas</w:t>
        </w:r>
        <w:r w:rsidR="00F353BD">
          <w:rPr>
            <w:rFonts w:ascii="Arial" w:hAnsi="Arial" w:cs="Arial"/>
            <w:sz w:val="24"/>
            <w:szCs w:val="24"/>
          </w:rPr>
          <w:t>;</w:t>
        </w:r>
      </w:ins>
      <w:ins w:id="644" w:author="alisha saley" w:date="2023-12-02T16:37:00Z">
        <w:r w:rsidR="00241AD4">
          <w:rPr>
            <w:rFonts w:ascii="Arial" w:hAnsi="Arial" w:cs="Arial"/>
            <w:sz w:val="24"/>
            <w:szCs w:val="24"/>
          </w:rPr>
          <w:t xml:space="preserve"> </w:t>
        </w:r>
      </w:ins>
      <w:r w:rsidR="00241AD4">
        <w:rPr>
          <w:rFonts w:ascii="Arial" w:hAnsi="Arial" w:cs="Arial"/>
          <w:sz w:val="24"/>
          <w:szCs w:val="24"/>
        </w:rPr>
        <w:fldChar w:fldCharType="begin"/>
      </w:r>
      <w:r w:rsidR="00166ABE">
        <w:rPr>
          <w:rFonts w:ascii="Arial" w:hAnsi="Arial" w:cs="Arial"/>
          <w:sz w:val="24"/>
          <w:szCs w:val="24"/>
        </w:rPr>
        <w:instrText xml:space="preserve"> ADDIN ZOTERO_ITEM CSL_CITATION {"citationID":"yqeVgRTd","properties":{"formattedCitation":"(Ricart et al. 2021a)","plainCitation":"(Ricart et al. 2021a)","dontUpdate":true,"noteIndex":0},"citationItems":[{"id":1177,"uris":["http://zotero.org/users/4496705/items/LL55RQZL"],"itemData":{"id":1177,"type":"article-journal","container-title":"Oecologia","DOI":"10.1007/s00442-021-04949-0","ISSN":"0029-8549, 1432-1939","issue":"2","journalAbbreviation":"Oecologia","language":"en","page":"565-576","source":"DOI.org (Crossref)","title":"Seagrass-driven changes in carbonate chemistry enhance oyster shell growth","volume":"196","author":[{"family":"Ricart","given":"Aurora M."},{"family":"Gaylord","given":"Brian"},{"family":"Hill","given":"Tessa M."},{"family":"Sigwart","given":"Julia D."},{"family":"Shukla","given":"Priya"},{"family":"Ward","given":"Melissa"},{"family":"Ninokawa","given":"Aaron"},{"family":"Sanford","given":"Eric"}],"issued":{"date-parts":[["2021",6]]}}}],"schema":"https://github.com/citation-style-language/schema/raw/master/csl-citation.json"} </w:instrText>
      </w:r>
      <w:r w:rsidR="00241AD4">
        <w:rPr>
          <w:rFonts w:ascii="Arial" w:hAnsi="Arial" w:cs="Arial"/>
          <w:sz w:val="24"/>
          <w:szCs w:val="24"/>
        </w:rPr>
        <w:fldChar w:fldCharType="separate"/>
      </w:r>
      <w:del w:id="645" w:author="alisha saley" w:date="2023-12-02T16:39:00Z">
        <w:r w:rsidR="00241AD4" w:rsidRPr="00241AD4" w:rsidDel="00241AD4">
          <w:rPr>
            <w:rFonts w:ascii="Arial" w:hAnsi="Arial" w:cs="Arial"/>
            <w:sz w:val="24"/>
          </w:rPr>
          <w:delText>(</w:delText>
        </w:r>
      </w:del>
      <w:r w:rsidR="00241AD4" w:rsidRPr="00241AD4">
        <w:rPr>
          <w:rFonts w:ascii="Arial" w:hAnsi="Arial" w:cs="Arial"/>
          <w:sz w:val="24"/>
        </w:rPr>
        <w:t>Ricart et al. 2021a)</w:t>
      </w:r>
      <w:r w:rsidR="00241AD4">
        <w:rPr>
          <w:rFonts w:ascii="Arial" w:hAnsi="Arial" w:cs="Arial"/>
          <w:sz w:val="24"/>
          <w:szCs w:val="24"/>
        </w:rPr>
        <w:fldChar w:fldCharType="end"/>
      </w:r>
      <w:ins w:id="646" w:author="alisha saley" w:date="2023-12-02T15:52:00Z">
        <w:r w:rsidR="00F353BD">
          <w:rPr>
            <w:rFonts w:ascii="Arial" w:hAnsi="Arial" w:cs="Arial"/>
            <w:sz w:val="24"/>
            <w:szCs w:val="24"/>
          </w:rPr>
          <w:t xml:space="preserve">, </w:t>
        </w:r>
      </w:ins>
      <w:del w:id="647" w:author="alisha saley" w:date="2023-12-03T10:21:00Z">
        <w:r w:rsidR="00F02594" w:rsidDel="0033325A">
          <w:rPr>
            <w:rFonts w:ascii="Arial" w:hAnsi="Arial" w:cs="Arial"/>
            <w:sz w:val="24"/>
            <w:szCs w:val="24"/>
          </w:rPr>
          <w:delText xml:space="preserve"> </w:delText>
        </w:r>
      </w:del>
      <w:ins w:id="648" w:author="alisha saley" w:date="2023-12-02T15:51:00Z">
        <w:r w:rsidR="00F353BD">
          <w:rPr>
            <w:rFonts w:ascii="Arial" w:hAnsi="Arial" w:cs="Arial"/>
            <w:sz w:val="24"/>
            <w:szCs w:val="24"/>
          </w:rPr>
          <w:t>and</w:t>
        </w:r>
      </w:ins>
      <w:ins w:id="649" w:author="alisha saley" w:date="2023-12-02T15:53:00Z">
        <w:r w:rsidR="00F353BD">
          <w:rPr>
            <w:rFonts w:ascii="Arial" w:hAnsi="Arial" w:cs="Arial"/>
            <w:sz w:val="24"/>
            <w:szCs w:val="24"/>
          </w:rPr>
          <w:t xml:space="preserve"> were</w:t>
        </w:r>
      </w:ins>
      <w:ins w:id="650" w:author="alisha saley" w:date="2023-12-02T15:51:00Z">
        <w:r w:rsidR="00F353BD">
          <w:rPr>
            <w:rFonts w:ascii="Arial" w:hAnsi="Arial" w:cs="Arial"/>
            <w:sz w:val="24"/>
            <w:szCs w:val="24"/>
          </w:rPr>
          <w:t xml:space="preserve"> </w:t>
        </w:r>
      </w:ins>
      <w:ins w:id="651" w:author="alisha saley" w:date="2023-12-02T15:54:00Z">
        <w:r w:rsidR="00F353BD">
          <w:rPr>
            <w:rFonts w:ascii="Arial" w:hAnsi="Arial" w:cs="Arial"/>
            <w:sz w:val="24"/>
            <w:szCs w:val="24"/>
          </w:rPr>
          <w:t>within the range of</w:t>
        </w:r>
      </w:ins>
      <w:ins w:id="652" w:author="alisha saley" w:date="2023-12-02T15:52:00Z">
        <w:r w:rsidR="00F353BD">
          <w:rPr>
            <w:rFonts w:ascii="Arial" w:hAnsi="Arial" w:cs="Arial"/>
            <w:sz w:val="24"/>
            <w:szCs w:val="24"/>
          </w:rPr>
          <w:t xml:space="preserve"> adult </w:t>
        </w:r>
        <w:r w:rsidR="00F353BD" w:rsidRPr="0033325A">
          <w:rPr>
            <w:rFonts w:ascii="Arial" w:hAnsi="Arial" w:cs="Arial"/>
            <w:i/>
            <w:iCs/>
            <w:sz w:val="24"/>
            <w:szCs w:val="24"/>
            <w:rPrChange w:id="653" w:author="alisha saley" w:date="2023-12-03T10:21:00Z">
              <w:rPr>
                <w:rFonts w:ascii="Arial" w:hAnsi="Arial" w:cs="Arial"/>
                <w:sz w:val="24"/>
                <w:szCs w:val="24"/>
              </w:rPr>
            </w:rPrChange>
          </w:rPr>
          <w:t>C</w:t>
        </w:r>
      </w:ins>
      <w:ins w:id="654" w:author="alisha saley" w:date="2023-12-03T10:21:00Z">
        <w:r w:rsidR="0033325A">
          <w:rPr>
            <w:rFonts w:ascii="Arial" w:hAnsi="Arial" w:cs="Arial"/>
            <w:i/>
            <w:iCs/>
            <w:sz w:val="24"/>
            <w:szCs w:val="24"/>
          </w:rPr>
          <w:t>.</w:t>
        </w:r>
      </w:ins>
      <w:ins w:id="655" w:author="alisha saley" w:date="2023-12-02T15:52:00Z">
        <w:r w:rsidR="00F353BD" w:rsidRPr="0033325A">
          <w:rPr>
            <w:rFonts w:ascii="Arial" w:hAnsi="Arial" w:cs="Arial"/>
            <w:i/>
            <w:iCs/>
            <w:sz w:val="24"/>
            <w:szCs w:val="24"/>
            <w:rPrChange w:id="656" w:author="alisha saley" w:date="2023-12-03T10:21:00Z">
              <w:rPr>
                <w:rFonts w:ascii="Arial" w:hAnsi="Arial" w:cs="Arial"/>
                <w:sz w:val="24"/>
                <w:szCs w:val="24"/>
              </w:rPr>
            </w:rPrChange>
          </w:rPr>
          <w:t xml:space="preserve"> virginica</w:t>
        </w:r>
        <w:r w:rsidR="00F353BD">
          <w:rPr>
            <w:rFonts w:ascii="Arial" w:hAnsi="Arial" w:cs="Arial"/>
            <w:sz w:val="24"/>
            <w:szCs w:val="24"/>
          </w:rPr>
          <w:t xml:space="preserve"> </w:t>
        </w:r>
      </w:ins>
      <w:ins w:id="657" w:author="alisha saley" w:date="2023-12-02T15:54:00Z">
        <w:r w:rsidR="00F353BD">
          <w:rPr>
            <w:rFonts w:ascii="Arial" w:hAnsi="Arial" w:cs="Arial"/>
            <w:sz w:val="24"/>
            <w:szCs w:val="24"/>
          </w:rPr>
          <w:t>along an estuarine gradient</w:t>
        </w:r>
      </w:ins>
      <w:ins w:id="658" w:author="alisha saley" w:date="2023-12-02T16:39:00Z">
        <w:r w:rsidR="00241AD4">
          <w:rPr>
            <w:rFonts w:ascii="Arial" w:hAnsi="Arial" w:cs="Arial"/>
            <w:sz w:val="24"/>
            <w:szCs w:val="24"/>
          </w:rPr>
          <w:t xml:space="preserve"> </w:t>
        </w:r>
      </w:ins>
      <w:r w:rsidR="00241AD4">
        <w:rPr>
          <w:rFonts w:ascii="Arial" w:hAnsi="Arial" w:cs="Arial"/>
          <w:sz w:val="24"/>
          <w:szCs w:val="24"/>
        </w:rPr>
        <w:fldChar w:fldCharType="begin"/>
      </w:r>
      <w:r w:rsidR="00241AD4">
        <w:rPr>
          <w:rFonts w:ascii="Arial" w:hAnsi="Arial" w:cs="Arial"/>
          <w:sz w:val="24"/>
          <w:szCs w:val="24"/>
        </w:rPr>
        <w:instrText xml:space="preserve"> ADDIN ZOTERO_ITEM CSL_CITATION {"citationID":"LNSH8GCM","properties":{"formattedCitation":"(M\\uc0\\u233{}th\\uc0\\u233{} et al. 2015)","plainCitation":"(Méthé et al. 2015)","noteIndex":0},"citationItems":[{"id":1171,"uris":["http://zotero.org/users/4496705/items/5GGR5V9M"],"itemData":{"id":1171,"type":"article-journal","container-title":"Aquaculture International","DOI":"10.1007/s10499-014-9866-3","ISSN":"0967-6120, 1573-143X","issue":"4","journalAbbreviation":"Aquacult Int","language":"en","page":"1089-1103","source":"DOI.org (Crossref)","title":"Survival and growth performance of Crassostrea virginica along an estuarine gradient","volume":"23","author":[{"family":"Méthé","given":"D."},{"family":"Comeau","given":"L. A."},{"family":"Stryhn","given":"H."},{"family":"Guyondet","given":"T."},{"family":"Burka","given":"J. F."},{"family":"Landry","given":"T."},{"family":"Davidson","given":"J."}],"issued":{"date-parts":[["2015",8]]}}}],"schema":"https://github.com/citation-style-language/schema/raw/master/csl-citation.json"} </w:instrText>
      </w:r>
      <w:r w:rsidR="00241AD4">
        <w:rPr>
          <w:rFonts w:ascii="Arial" w:hAnsi="Arial" w:cs="Arial"/>
          <w:sz w:val="24"/>
          <w:szCs w:val="24"/>
        </w:rPr>
        <w:fldChar w:fldCharType="separate"/>
      </w:r>
      <w:r w:rsidR="00241AD4" w:rsidRPr="00241AD4">
        <w:rPr>
          <w:rFonts w:ascii="Arial" w:hAnsi="Arial" w:cs="Arial"/>
          <w:sz w:val="24"/>
          <w:szCs w:val="24"/>
        </w:rPr>
        <w:t>(Méthé et al. 2015)</w:t>
      </w:r>
      <w:r w:rsidR="00241AD4">
        <w:rPr>
          <w:rFonts w:ascii="Arial" w:hAnsi="Arial" w:cs="Arial"/>
          <w:sz w:val="24"/>
          <w:szCs w:val="24"/>
        </w:rPr>
        <w:fldChar w:fldCharType="end"/>
      </w:r>
      <w:ins w:id="659" w:author="alisha saley" w:date="2023-12-02T15:52:00Z">
        <w:r w:rsidR="00F353BD">
          <w:rPr>
            <w:rFonts w:ascii="Arial" w:hAnsi="Arial" w:cs="Arial"/>
            <w:sz w:val="24"/>
            <w:szCs w:val="24"/>
          </w:rPr>
          <w:t>.</w:t>
        </w:r>
      </w:ins>
      <w:del w:id="660" w:author="alisha saley" w:date="2023-12-02T15:54:00Z">
        <w:r w:rsidR="00F02594" w:rsidDel="00BE60AC">
          <w:rPr>
            <w:rFonts w:ascii="Arial" w:hAnsi="Arial" w:cs="Arial"/>
            <w:sz w:val="24"/>
            <w:szCs w:val="24"/>
          </w:rPr>
          <w:delText>However, g</w:delText>
        </w:r>
      </w:del>
      <w:ins w:id="661" w:author="alisha saley" w:date="2023-12-02T15:54:00Z">
        <w:r w:rsidR="00BE60AC">
          <w:rPr>
            <w:rFonts w:ascii="Arial" w:hAnsi="Arial" w:cs="Arial"/>
            <w:sz w:val="24"/>
            <w:szCs w:val="24"/>
          </w:rPr>
          <w:t xml:space="preserve"> G</w:t>
        </w:r>
      </w:ins>
      <w:r w:rsidR="00F02594">
        <w:rPr>
          <w:rFonts w:ascii="Arial" w:hAnsi="Arial" w:cs="Arial"/>
          <w:sz w:val="24"/>
          <w:szCs w:val="24"/>
        </w:rPr>
        <w:t xml:space="preserve">iven that we were </w:t>
      </w:r>
      <w:r w:rsidR="00B06990">
        <w:rPr>
          <w:rFonts w:ascii="Arial" w:hAnsi="Arial" w:cs="Arial"/>
          <w:sz w:val="24"/>
          <w:szCs w:val="24"/>
        </w:rPr>
        <w:t>only able to assess shell</w:t>
      </w:r>
      <w:r w:rsidR="00F02594">
        <w:rPr>
          <w:rFonts w:ascii="Arial" w:hAnsi="Arial" w:cs="Arial"/>
          <w:sz w:val="24"/>
          <w:szCs w:val="24"/>
        </w:rPr>
        <w:t xml:space="preserve"> thickness and condition index </w:t>
      </w:r>
      <w:r w:rsidR="00B06990">
        <w:rPr>
          <w:rFonts w:ascii="Arial" w:hAnsi="Arial" w:cs="Arial"/>
          <w:sz w:val="24"/>
          <w:szCs w:val="24"/>
        </w:rPr>
        <w:t>at the start and end of the experiment, and not at intermediate time points</w:t>
      </w:r>
      <w:r w:rsidR="00F02594">
        <w:rPr>
          <w:rFonts w:ascii="Arial" w:hAnsi="Arial" w:cs="Arial"/>
          <w:sz w:val="24"/>
          <w:szCs w:val="24"/>
        </w:rPr>
        <w:t xml:space="preserve">, there are multiple scenarios that </w:t>
      </w:r>
      <w:r w:rsidR="003268DB">
        <w:rPr>
          <w:rFonts w:ascii="Arial" w:hAnsi="Arial" w:cs="Arial"/>
          <w:sz w:val="24"/>
          <w:szCs w:val="24"/>
        </w:rPr>
        <w:t xml:space="preserve">could </w:t>
      </w:r>
      <w:r w:rsidR="00B06990">
        <w:rPr>
          <w:rFonts w:ascii="Arial" w:hAnsi="Arial" w:cs="Arial"/>
          <w:sz w:val="24"/>
          <w:szCs w:val="24"/>
        </w:rPr>
        <w:t>have led to the same</w:t>
      </w:r>
      <w:r w:rsidR="003268DB">
        <w:rPr>
          <w:rFonts w:ascii="Arial" w:hAnsi="Arial" w:cs="Arial"/>
          <w:sz w:val="24"/>
          <w:szCs w:val="24"/>
        </w:rPr>
        <w:t xml:space="preserve"> </w:t>
      </w:r>
      <w:ins w:id="662" w:author="alisha saley" w:date="2023-12-02T15:55:00Z">
        <w:r w:rsidR="00BE60AC">
          <w:rPr>
            <w:rFonts w:ascii="Arial" w:hAnsi="Arial" w:cs="Arial"/>
            <w:sz w:val="24"/>
            <w:szCs w:val="24"/>
          </w:rPr>
          <w:t xml:space="preserve">overall pattern in </w:t>
        </w:r>
      </w:ins>
      <w:del w:id="663" w:author="alisha saley" w:date="2023-12-02T15:55:00Z">
        <w:r w:rsidR="003268DB" w:rsidDel="00BE60AC">
          <w:rPr>
            <w:rFonts w:ascii="Arial" w:hAnsi="Arial" w:cs="Arial"/>
            <w:sz w:val="24"/>
            <w:szCs w:val="24"/>
          </w:rPr>
          <w:delText>result</w:delText>
        </w:r>
      </w:del>
      <w:ins w:id="664" w:author="alisha saley" w:date="2023-12-02T15:55:00Z">
        <w:r w:rsidR="00BE60AC">
          <w:rPr>
            <w:rFonts w:ascii="Arial" w:hAnsi="Arial" w:cs="Arial"/>
            <w:sz w:val="24"/>
            <w:szCs w:val="24"/>
          </w:rPr>
          <w:t>growth</w:t>
        </w:r>
      </w:ins>
      <w:r w:rsidR="00F02594">
        <w:rPr>
          <w:rFonts w:ascii="Arial" w:hAnsi="Arial" w:cs="Arial"/>
          <w:sz w:val="24"/>
          <w:szCs w:val="24"/>
        </w:rPr>
        <w:t>.</w:t>
      </w:r>
      <w:ins w:id="665" w:author="alisha saley" w:date="2023-12-02T13:00:00Z">
        <w:r w:rsidR="00153169">
          <w:rPr>
            <w:rFonts w:ascii="Arial" w:hAnsi="Arial" w:cs="Arial"/>
            <w:sz w:val="24"/>
            <w:szCs w:val="24"/>
          </w:rPr>
          <w:t xml:space="preserve"> </w:t>
        </w:r>
      </w:ins>
      <w:ins w:id="666" w:author="alisha saley" w:date="2023-12-02T13:54:00Z">
        <w:r w:rsidR="00A036D1">
          <w:rPr>
            <w:rFonts w:ascii="Arial" w:hAnsi="Arial" w:cs="Arial"/>
            <w:sz w:val="24"/>
            <w:szCs w:val="24"/>
          </w:rPr>
          <w:t>First</w:t>
        </w:r>
      </w:ins>
      <w:ins w:id="667" w:author="alisha saley" w:date="2023-12-02T13:00:00Z">
        <w:r w:rsidR="00153169">
          <w:rPr>
            <w:rFonts w:ascii="Arial" w:hAnsi="Arial" w:cs="Arial"/>
            <w:sz w:val="24"/>
            <w:szCs w:val="24"/>
          </w:rPr>
          <w:t xml:space="preserve">, </w:t>
        </w:r>
      </w:ins>
      <w:ins w:id="668" w:author="alisha saley" w:date="2023-12-02T13:01:00Z">
        <w:r w:rsidR="00153169">
          <w:rPr>
            <w:rFonts w:ascii="Arial" w:hAnsi="Arial" w:cs="Arial"/>
            <w:sz w:val="24"/>
            <w:szCs w:val="24"/>
          </w:rPr>
          <w:t xml:space="preserve">oysters could have </w:t>
        </w:r>
      </w:ins>
      <w:ins w:id="669" w:author="alisha saley" w:date="2023-12-02T13:55:00Z">
        <w:r w:rsidR="00A036D1">
          <w:rPr>
            <w:rFonts w:ascii="Arial" w:hAnsi="Arial" w:cs="Arial"/>
            <w:sz w:val="24"/>
            <w:szCs w:val="24"/>
          </w:rPr>
          <w:t>instead changed the</w:t>
        </w:r>
      </w:ins>
      <w:ins w:id="670" w:author="alisha saley" w:date="2023-12-02T13:01:00Z">
        <w:r w:rsidR="00153169">
          <w:rPr>
            <w:rFonts w:ascii="Arial" w:hAnsi="Arial" w:cs="Arial"/>
            <w:sz w:val="24"/>
            <w:szCs w:val="24"/>
          </w:rPr>
          <w:t xml:space="preserve"> cup sha</w:t>
        </w:r>
      </w:ins>
      <w:ins w:id="671" w:author="alisha saley" w:date="2023-12-02T13:02:00Z">
        <w:r w:rsidR="00153169">
          <w:rPr>
            <w:rFonts w:ascii="Arial" w:hAnsi="Arial" w:cs="Arial"/>
            <w:sz w:val="24"/>
            <w:szCs w:val="24"/>
          </w:rPr>
          <w:t xml:space="preserve">pe and shell height </w:t>
        </w:r>
      </w:ins>
      <w:r w:rsidR="00241AD4">
        <w:rPr>
          <w:rFonts w:ascii="Arial" w:hAnsi="Arial" w:cs="Arial"/>
          <w:sz w:val="24"/>
          <w:szCs w:val="24"/>
        </w:rPr>
        <w:fldChar w:fldCharType="begin"/>
      </w:r>
      <w:r w:rsidR="00166ABE">
        <w:rPr>
          <w:rFonts w:ascii="Arial" w:hAnsi="Arial" w:cs="Arial"/>
          <w:sz w:val="24"/>
          <w:szCs w:val="24"/>
        </w:rPr>
        <w:instrText xml:space="preserve"> ADDIN ZOTERO_ITEM CSL_CITATION {"citationID":"VAzsC6XU","properties":{"formattedCitation":"(Hajovsky et al. 2021)","plainCitation":"(Hajovsky et al. 2021)","dontUpdate":true,"noteIndex":0},"citationItems":[{"id":1172,"uris":["http://zotero.org/users/4496705/items/JTV7EG7F"],"itemData":{"id":1172,"type":"article-journal","abstract":"Abstract\n            \n              The eastern oyster\n              Crassostrea virginica\n              is a commercially and ecologically important organism found throughout the western North Atlantic and Gulf of Mexico. Morphological differences in shell shape of eastern oysters are known to arise from environmental, genetic, and husbandry</w:instrText>
      </w:r>
      <w:r w:rsidR="00166ABE">
        <w:rPr>
          <w:rFonts w:ascii="Cambria Math" w:hAnsi="Cambria Math" w:cs="Cambria Math"/>
          <w:sz w:val="24"/>
          <w:szCs w:val="24"/>
        </w:rPr>
        <w:instrText>‐</w:instrText>
      </w:r>
      <w:r w:rsidR="00166ABE">
        <w:rPr>
          <w:rFonts w:ascii="Arial" w:hAnsi="Arial" w:cs="Arial"/>
          <w:sz w:val="24"/>
          <w:szCs w:val="24"/>
        </w:rPr>
        <w:instrText xml:space="preserve">related factors. Here, live eastern oysters were collected from 17 sites along the U.S. Gulf of Mexico coast from Texas to Florida to examine morphological differences among geographic samples. Six morphological metrics were recorded for each individual, and four different composite ratios commonly used to describe oyster shape (fan, cup, volume ratio, and weight ratio) were calculated. Principal component analysis was used to demonstrate geographic differences in ordinated shape ratios, correlating roughly with eastern (Florida), northern (Alabama, Louisiana, north Texas), and western (south Texas) samples. In Texas, differences in shape were correlated with previously described genetic population boundaries, indicating that populations north versus south of Aransas Bay had different overall shell shapes. On a broader scale, shell shape variation correlated roughly with previously described genetic population boundaries throughout the Gulf of Mexico as well as tide depth (intertidal versus subtidal reefs). Among the various factors that might act as drivers of shell shape, individual variation is important, but population structure and tide height are also significant predictor variables of shape in this species.","container-title":"Marine and Coastal Fisheries","DOI":"10.1002/mcf2.10156","ISSN":"1942-5120, 1942-5120","issue":"4","journalAbbreviation":"Mar Coast Fish","language":"en","page":"309-319","source":"DOI.org (Crossref)","title":"Morphological Assessment of the Eastern Oyster &lt;i&gt;Crassostrea virginica&lt;/i&gt; throughout the Gulf of Mexico","volume":"13","author":[{"family":"Hajovsky","given":"Polly"},{"family":"Beseres Pollack","given":"Jennifer"},{"family":"Anderson","given":"Joel"}],"issued":{"date-parts":[["2021",7]]}}}],"schema":"https://github.com/citation-style-language/schema/raw/master/csl-citation.json"} </w:instrText>
      </w:r>
      <w:r w:rsidR="00241AD4">
        <w:rPr>
          <w:rFonts w:ascii="Arial" w:hAnsi="Arial" w:cs="Arial"/>
          <w:sz w:val="24"/>
          <w:szCs w:val="24"/>
        </w:rPr>
        <w:fldChar w:fldCharType="separate"/>
      </w:r>
      <w:r w:rsidR="00241AD4" w:rsidRPr="00241AD4">
        <w:rPr>
          <w:rFonts w:ascii="Arial" w:hAnsi="Arial" w:cs="Arial"/>
          <w:sz w:val="24"/>
        </w:rPr>
        <w:t>(</w:t>
      </w:r>
      <w:ins w:id="672" w:author="alisha saley" w:date="2023-12-02T16:41:00Z">
        <w:r w:rsidR="00241AD4">
          <w:rPr>
            <w:rFonts w:ascii="Arial" w:hAnsi="Arial" w:cs="Arial"/>
            <w:sz w:val="24"/>
          </w:rPr>
          <w:t xml:space="preserve">see </w:t>
        </w:r>
      </w:ins>
      <w:proofErr w:type="spellStart"/>
      <w:r w:rsidR="00241AD4" w:rsidRPr="00241AD4">
        <w:rPr>
          <w:rFonts w:ascii="Arial" w:hAnsi="Arial" w:cs="Arial"/>
          <w:sz w:val="24"/>
        </w:rPr>
        <w:t>Hajovsky</w:t>
      </w:r>
      <w:proofErr w:type="spellEnd"/>
      <w:r w:rsidR="00241AD4" w:rsidRPr="00241AD4">
        <w:rPr>
          <w:rFonts w:ascii="Arial" w:hAnsi="Arial" w:cs="Arial"/>
          <w:sz w:val="24"/>
        </w:rPr>
        <w:t xml:space="preserve"> et al. 2021)</w:t>
      </w:r>
      <w:r w:rsidR="00241AD4">
        <w:rPr>
          <w:rFonts w:ascii="Arial" w:hAnsi="Arial" w:cs="Arial"/>
          <w:sz w:val="24"/>
          <w:szCs w:val="24"/>
        </w:rPr>
        <w:fldChar w:fldCharType="end"/>
      </w:r>
      <w:ins w:id="673" w:author="alisha saley" w:date="2023-12-02T13:02:00Z">
        <w:r w:rsidR="00153169">
          <w:rPr>
            <w:rFonts w:ascii="Arial" w:hAnsi="Arial" w:cs="Arial"/>
            <w:sz w:val="24"/>
            <w:szCs w:val="24"/>
          </w:rPr>
          <w:t>, two metrics we were unable to record</w:t>
        </w:r>
      </w:ins>
      <w:ins w:id="674" w:author="alisha saley" w:date="2023-12-02T13:55:00Z">
        <w:r w:rsidR="00A036D1">
          <w:rPr>
            <w:rFonts w:ascii="Arial" w:hAnsi="Arial" w:cs="Arial"/>
            <w:sz w:val="24"/>
            <w:szCs w:val="24"/>
          </w:rPr>
          <w:t xml:space="preserve"> from </w:t>
        </w:r>
      </w:ins>
      <w:ins w:id="675" w:author="alisha saley" w:date="2023-12-02T13:56:00Z">
        <w:r w:rsidR="00A036D1">
          <w:rPr>
            <w:rFonts w:ascii="Arial" w:hAnsi="Arial" w:cs="Arial"/>
            <w:sz w:val="24"/>
            <w:szCs w:val="24"/>
          </w:rPr>
          <w:t>aerial photograph angles</w:t>
        </w:r>
      </w:ins>
      <w:ins w:id="676" w:author="alisha saley" w:date="2023-12-02T15:55:00Z">
        <w:r w:rsidR="00BE60AC">
          <w:rPr>
            <w:rFonts w:ascii="Arial" w:hAnsi="Arial" w:cs="Arial"/>
            <w:sz w:val="24"/>
            <w:szCs w:val="24"/>
          </w:rPr>
          <w:t xml:space="preserve"> </w:t>
        </w:r>
      </w:ins>
      <w:ins w:id="677" w:author="alisha saley" w:date="2023-12-02T15:56:00Z">
        <w:r w:rsidR="00BE60AC">
          <w:rPr>
            <w:rFonts w:ascii="Arial" w:hAnsi="Arial" w:cs="Arial"/>
            <w:sz w:val="24"/>
            <w:szCs w:val="24"/>
          </w:rPr>
          <w:t>that were used</w:t>
        </w:r>
      </w:ins>
      <w:ins w:id="678" w:author="alisha saley" w:date="2023-12-02T13:56:00Z">
        <w:r w:rsidR="00A036D1">
          <w:rPr>
            <w:rFonts w:ascii="Arial" w:hAnsi="Arial" w:cs="Arial"/>
            <w:sz w:val="24"/>
            <w:szCs w:val="24"/>
          </w:rPr>
          <w:t xml:space="preserve"> </w:t>
        </w:r>
      </w:ins>
      <w:ins w:id="679" w:author="alisha saley" w:date="2023-12-03T10:21:00Z">
        <w:r w:rsidR="000A6688">
          <w:rPr>
            <w:rFonts w:ascii="Arial" w:hAnsi="Arial" w:cs="Arial"/>
            <w:sz w:val="24"/>
            <w:szCs w:val="24"/>
          </w:rPr>
          <w:t>here</w:t>
        </w:r>
      </w:ins>
      <w:ins w:id="680" w:author="alisha saley" w:date="2023-12-02T13:02:00Z">
        <w:r w:rsidR="00153169">
          <w:rPr>
            <w:rFonts w:ascii="Arial" w:hAnsi="Arial" w:cs="Arial"/>
            <w:sz w:val="24"/>
            <w:szCs w:val="24"/>
          </w:rPr>
          <w:t>.</w:t>
        </w:r>
      </w:ins>
      <w:r w:rsidR="00F02594">
        <w:rPr>
          <w:rFonts w:ascii="Arial" w:hAnsi="Arial" w:cs="Arial"/>
          <w:sz w:val="24"/>
          <w:szCs w:val="24"/>
        </w:rPr>
        <w:t xml:space="preserve"> </w:t>
      </w:r>
      <w:del w:id="681" w:author="alisha saley" w:date="2023-12-02T15:56:00Z">
        <w:r w:rsidR="00B06990" w:rsidDel="00E62B85">
          <w:rPr>
            <w:rFonts w:ascii="Arial" w:hAnsi="Arial" w:cs="Arial"/>
            <w:sz w:val="24"/>
            <w:szCs w:val="24"/>
          </w:rPr>
          <w:delText>For example</w:delText>
        </w:r>
      </w:del>
      <w:ins w:id="682" w:author="alisha saley" w:date="2023-12-02T15:56:00Z">
        <w:r w:rsidR="00E62B85">
          <w:rPr>
            <w:rFonts w:ascii="Arial" w:hAnsi="Arial" w:cs="Arial"/>
            <w:sz w:val="24"/>
            <w:szCs w:val="24"/>
          </w:rPr>
          <w:t>Second</w:t>
        </w:r>
      </w:ins>
      <w:r w:rsidR="00B06990">
        <w:rPr>
          <w:rFonts w:ascii="Arial" w:hAnsi="Arial" w:cs="Arial"/>
          <w:sz w:val="24"/>
          <w:szCs w:val="24"/>
        </w:rPr>
        <w:t xml:space="preserve">, it is theoretically possible that oysters first directed resources toward expanding the surface area of their shells, at the expense of shell thickness </w:t>
      </w:r>
      <w:r w:rsidR="00707A04">
        <w:rPr>
          <w:rFonts w:ascii="Arial" w:hAnsi="Arial" w:cs="Arial"/>
          <w:sz w:val="24"/>
          <w:szCs w:val="24"/>
        </w:rPr>
        <w:t>and</w:t>
      </w:r>
      <w:r w:rsidR="00B06990">
        <w:rPr>
          <w:rFonts w:ascii="Arial" w:hAnsi="Arial" w:cs="Arial"/>
          <w:sz w:val="24"/>
          <w:szCs w:val="24"/>
        </w:rPr>
        <w:t xml:space="preserve"> condition index. Then, once </w:t>
      </w:r>
      <w:r w:rsidR="00C93448">
        <w:rPr>
          <w:rFonts w:ascii="Arial" w:hAnsi="Arial" w:cs="Arial"/>
          <w:sz w:val="24"/>
          <w:szCs w:val="24"/>
        </w:rPr>
        <w:t>larger</w:t>
      </w:r>
      <w:r w:rsidR="00B06990">
        <w:rPr>
          <w:rFonts w:ascii="Arial" w:hAnsi="Arial" w:cs="Arial"/>
          <w:sz w:val="24"/>
          <w:szCs w:val="24"/>
        </w:rPr>
        <w:t xml:space="preserve"> in shell area, the oysters could have redirected resources toward thickening their shells and bolstering the</w:t>
      </w:r>
      <w:r w:rsidR="00C93448">
        <w:rPr>
          <w:rFonts w:ascii="Arial" w:hAnsi="Arial" w:cs="Arial"/>
          <w:sz w:val="24"/>
          <w:szCs w:val="24"/>
        </w:rPr>
        <w:t>ir</w:t>
      </w:r>
      <w:r w:rsidR="00B06990">
        <w:rPr>
          <w:rFonts w:ascii="Arial" w:hAnsi="Arial" w:cs="Arial"/>
          <w:sz w:val="24"/>
          <w:szCs w:val="24"/>
        </w:rPr>
        <w:t xml:space="preserve"> tissue mass</w:t>
      </w:r>
      <w:r w:rsidR="00F72046">
        <w:rPr>
          <w:rFonts w:ascii="Arial" w:hAnsi="Arial" w:cs="Arial"/>
          <w:sz w:val="24"/>
          <w:szCs w:val="24"/>
        </w:rPr>
        <w:t xml:space="preserve"> </w:t>
      </w:r>
      <w:r w:rsidR="00F72046">
        <w:rPr>
          <w:rFonts w:ascii="Arial" w:hAnsi="Arial" w:cs="Arial"/>
          <w:sz w:val="24"/>
          <w:szCs w:val="24"/>
        </w:rPr>
        <w:fldChar w:fldCharType="begin"/>
      </w:r>
      <w:r w:rsidR="008D20E6">
        <w:rPr>
          <w:rFonts w:ascii="Arial" w:hAnsi="Arial" w:cs="Arial"/>
          <w:sz w:val="24"/>
          <w:szCs w:val="24"/>
        </w:rPr>
        <w:instrText xml:space="preserve"> ADDIN ZOTERO_ITEM CSL_CITATION {"citationID":"wjeYWpRh","properties":{"formattedCitation":"(Clark et al. 2020)","plainCitation":"(Clark et al. 2020)","dontUpdate":true,"noteIndex":0},"citationItems":[{"id":1090,"uris":["http://zotero.org/users/4496705/items/9LZY2NYZ"],"itemData":{"id":1090,"type":"article-journal","abstract":"ABSTRACT\n            \n              Most molluscs possess shells, constructed from a vast array of microstructures and architectures. The fully formed shell is composed of calcite or aragonite. These CaCO\n              3\n              crystals form complex biocomposites with proteins, which although typically less than 5% of total shell mass, play significant roles in determining shell microstructure. Despite much research effort, large knowledge gaps remain in how molluscs construct and maintain their shells, and how they produce such a great diversity of forms. Here we synthesize results on how shell shape, microstructure, composition and organic content vary among, and within, species in response to numerous biotic and abiotic factors. At the local level, temperature, food supply and predation cues significantly affect shell morphology, whilst salinity has a much stronger influence across latitudes. Moreover, we emphasize how advances in genomic technologies [e.g. restriction site</w:instrText>
      </w:r>
      <w:r w:rsidR="008D20E6">
        <w:rPr>
          <w:rFonts w:ascii="Cambria Math" w:hAnsi="Cambria Math" w:cs="Cambria Math"/>
          <w:sz w:val="24"/>
          <w:szCs w:val="24"/>
        </w:rPr>
        <w:instrText>‐</w:instrText>
      </w:r>
      <w:r w:rsidR="008D20E6">
        <w:rPr>
          <w:rFonts w:ascii="Arial" w:hAnsi="Arial" w:cs="Arial"/>
          <w:sz w:val="24"/>
          <w:szCs w:val="24"/>
        </w:rPr>
        <w:instrText>associated DNA sequencing (RAD</w:instrText>
      </w:r>
      <w:r w:rsidR="008D20E6">
        <w:rPr>
          <w:rFonts w:ascii="Cambria Math" w:hAnsi="Cambria Math" w:cs="Cambria Math"/>
          <w:sz w:val="24"/>
          <w:szCs w:val="24"/>
        </w:rPr>
        <w:instrText>‐</w:instrText>
      </w:r>
      <w:r w:rsidR="008D20E6">
        <w:rPr>
          <w:rFonts w:ascii="Arial" w:hAnsi="Arial" w:cs="Arial"/>
          <w:sz w:val="24"/>
          <w:szCs w:val="24"/>
        </w:rPr>
        <w:instrText>Seq) and epigenetics] allow detailed examinations of whether morphological changes result from phenotypic plasticity or genetic adaptation, or a combination of these. RAD</w:instrText>
      </w:r>
      <w:r w:rsidR="008D20E6">
        <w:rPr>
          <w:rFonts w:ascii="Cambria Math" w:hAnsi="Cambria Math" w:cs="Cambria Math"/>
          <w:sz w:val="24"/>
          <w:szCs w:val="24"/>
        </w:rPr>
        <w:instrText>‐</w:instrText>
      </w:r>
      <w:r w:rsidR="008D20E6">
        <w:rPr>
          <w:rFonts w:ascii="Arial" w:hAnsi="Arial" w:cs="Arial"/>
          <w:sz w:val="24"/>
          <w:szCs w:val="24"/>
        </w:rPr>
        <w:instrText>Seq has already identified single nucleotide polymorphisms associated with temperature and aquaculture practices, whilst epigenetic processes have been shown significantly to modify shell construction to local conditions in, for example, Antarctica and New Zealand. We also synthesize results on the costs of shell construction and explore how these affect energetic trade</w:instrText>
      </w:r>
      <w:r w:rsidR="008D20E6">
        <w:rPr>
          <w:rFonts w:ascii="Cambria Math" w:hAnsi="Cambria Math" w:cs="Cambria Math"/>
          <w:sz w:val="24"/>
          <w:szCs w:val="24"/>
        </w:rPr>
        <w:instrText>‐</w:instrText>
      </w:r>
      <w:r w:rsidR="008D20E6">
        <w:rPr>
          <w:rFonts w:ascii="Arial" w:hAnsi="Arial" w:cs="Arial"/>
          <w:sz w:val="24"/>
          <w:szCs w:val="24"/>
        </w:rPr>
        <w:instrText>offs in animal metabolism. The cellular costs are still debated, with CaCO\n              3\n              precipitation estimates ranging from 1–2 J/mg to 17–55 J/mg depending on experimental and environmental conditions. However, organic components are more expensive (~29 J/mg) and recent data indicate transmembrane calcium ion transporters can involve considerable costs. This review emphasizes the role that molecular analyses have played in demonstrating multiple evolutionary origins of biomineralization genes. Although these are characterized by lineage</w:instrText>
      </w:r>
      <w:r w:rsidR="008D20E6">
        <w:rPr>
          <w:rFonts w:ascii="Cambria Math" w:hAnsi="Cambria Math" w:cs="Cambria Math"/>
          <w:sz w:val="24"/>
          <w:szCs w:val="24"/>
        </w:rPr>
        <w:instrText>‐</w:instrText>
      </w:r>
      <w:r w:rsidR="008D20E6">
        <w:rPr>
          <w:rFonts w:ascii="Arial" w:hAnsi="Arial" w:cs="Arial"/>
          <w:sz w:val="24"/>
          <w:szCs w:val="24"/>
        </w:rPr>
        <w:instrText>specific proteins and unique combinations of co</w:instrText>
      </w:r>
      <w:r w:rsidR="008D20E6">
        <w:rPr>
          <w:rFonts w:ascii="Cambria Math" w:hAnsi="Cambria Math" w:cs="Cambria Math"/>
          <w:sz w:val="24"/>
          <w:szCs w:val="24"/>
        </w:rPr>
        <w:instrText>‐</w:instrText>
      </w:r>
      <w:r w:rsidR="008D20E6">
        <w:rPr>
          <w:rFonts w:ascii="Arial" w:hAnsi="Arial" w:cs="Arial"/>
          <w:sz w:val="24"/>
          <w:szCs w:val="24"/>
        </w:rPr>
        <w:instrText xml:space="preserve">opted genes, a small set of protein domains have been identified as a conserved biomineralization tool box. We further highlight the use of sequence data sets in providing candidate genes for\n              in situ\n              localization and protein function studies. The former has elucidated gene expression modularity in mantle tissue, improving understanding of the diversity of shell morphology synthesis. RNA interference (RNAi) and clustered regularly interspersed short palindromic repeats </w:instrText>
      </w:r>
      <w:r w:rsidR="008D20E6">
        <w:rPr>
          <w:rFonts w:ascii="Cambria Math" w:hAnsi="Cambria Math" w:cs="Cambria Math"/>
          <w:sz w:val="24"/>
          <w:szCs w:val="24"/>
        </w:rPr>
        <w:instrText>‐</w:instrText>
      </w:r>
      <w:r w:rsidR="008D20E6">
        <w:rPr>
          <w:rFonts w:ascii="Arial" w:hAnsi="Arial" w:cs="Arial"/>
          <w:sz w:val="24"/>
          <w:szCs w:val="24"/>
        </w:rPr>
        <w:instrText xml:space="preserve"> CRISPR</w:instrText>
      </w:r>
      <w:r w:rsidR="008D20E6">
        <w:rPr>
          <w:rFonts w:ascii="Cambria Math" w:hAnsi="Cambria Math" w:cs="Cambria Math"/>
          <w:sz w:val="24"/>
          <w:szCs w:val="24"/>
        </w:rPr>
        <w:instrText>‐</w:instrText>
      </w:r>
      <w:r w:rsidR="008D20E6">
        <w:rPr>
          <w:rFonts w:ascii="Arial" w:hAnsi="Arial" w:cs="Arial"/>
          <w:sz w:val="24"/>
          <w:szCs w:val="24"/>
        </w:rPr>
        <w:instrText>associated protein 9 (CRISPR</w:instrText>
      </w:r>
      <w:r w:rsidR="008D20E6">
        <w:rPr>
          <w:rFonts w:ascii="Cambria Math" w:hAnsi="Cambria Math" w:cs="Cambria Math"/>
          <w:sz w:val="24"/>
          <w:szCs w:val="24"/>
        </w:rPr>
        <w:instrText>‐</w:instrText>
      </w:r>
      <w:r w:rsidR="008D20E6">
        <w:rPr>
          <w:rFonts w:ascii="Arial" w:hAnsi="Arial" w:cs="Arial"/>
          <w:sz w:val="24"/>
          <w:szCs w:val="24"/>
        </w:rPr>
        <w:instrText>Cas9) experiments have provided proof of concept for use in the functional investigation of mollusc gene sequences, showing for example that Pif (aragonite</w:instrText>
      </w:r>
      <w:r w:rsidR="008D20E6">
        <w:rPr>
          <w:rFonts w:ascii="Cambria Math" w:hAnsi="Cambria Math" w:cs="Cambria Math"/>
          <w:sz w:val="24"/>
          <w:szCs w:val="24"/>
        </w:rPr>
        <w:instrText>‐</w:instrText>
      </w:r>
      <w:r w:rsidR="008D20E6">
        <w:rPr>
          <w:rFonts w:ascii="Arial" w:hAnsi="Arial" w:cs="Arial"/>
          <w:sz w:val="24"/>
          <w:szCs w:val="24"/>
        </w:rPr>
        <w:instrText>binding) protein plays a significant role in structured nacre crystal growth and that the\n              Lsdia1\n              gene sets shell chirality in\n              Lymnaea stagnalis\n              . Much research has focused on the impacts of ocean acidification on molluscs. Initial studies were predominantly pessimistic for future molluscan biodiversity. However, more sophisticated experiments incorporating selective breeding and multiple generations are identifying subtle effects and that variability within mollusc genomes has potential for adaption to future conditions. Furthermore, we highlight recent historical studies based on museum collections that demonstrate a greater resilience of molluscs to climate change compared with experimental data. The future of mollusc research lies not solely with ecological investigations into biodiversity, and this review synthesizes knowledge across disciplines to understand biomineralization. It spans research ranging from evolution and development, through predictions of biodiversity prospects and future</w:instrText>
      </w:r>
      <w:r w:rsidR="008D20E6">
        <w:rPr>
          <w:rFonts w:ascii="Cambria Math" w:hAnsi="Cambria Math" w:cs="Cambria Math"/>
          <w:sz w:val="24"/>
          <w:szCs w:val="24"/>
        </w:rPr>
        <w:instrText>‐</w:instrText>
      </w:r>
      <w:r w:rsidR="008D20E6">
        <w:rPr>
          <w:rFonts w:ascii="Arial" w:hAnsi="Arial" w:cs="Arial"/>
          <w:sz w:val="24"/>
          <w:szCs w:val="24"/>
        </w:rPr>
        <w:instrText>proofing of aquaculture to identifying new biomimetic opportunities and societal benefits from recycling shell products.","container-title":"Biological Reviews","DOI":"10.1111/brv.12640","ISSN":"1464-7931, 1469-185X","issue":"6","journalAbbreviation":"Biological Reviews","language":"en","page":"1812-1837","source":"DOI.org (Crossref)","title":"Deciphering mollusc shell production: the roles of genetic mechanisms through to ecology, aquaculture and biomimetics","title-short":"Deciphering mollusc shell production","volume":"95","author":[{"family":"Clark","given":"Melody S."},{"family":"Peck","given":"Lloyd S."},{"family":"Arivalagan","given":"Jaison"},{"family":"Backeljau","given":"Thierry"},{"family":"Berland","given":"Sophie"},{"family":"Cardoso","given":"Joao C. R."},{"family":"Caurcel","given":"Carlos"},{"family":"Chapelle","given":"Gauthier"},{"family":"De Noia","given":"Michele"},{"family":"Dupont","given":"Sam"},{"family":"Gharbi","given":"Karim"},{"family":"Hoffman","given":"Joseph I."},{"family":"Last","given":"Kim S."},{"family":"Marie","given":"Arul"},{"family":"Melzner","given":"Frank"},{"family":"Michalek","given":"Kati"},{"family":"Morris","given":"James"},{"family":"Power","given":"Deborah M."},{"family":"Ramesh","given":"Kirti"},{"family":"Sanders","given":"Trystan"},{"family":"Sillanpää","given":"Kirsikka"},{"family":"Sleight","given":"Victoria A."},{"family":"Stewart</w:instrText>
      </w:r>
      <w:r w:rsidR="008D20E6">
        <w:rPr>
          <w:rFonts w:ascii="Cambria Math" w:hAnsi="Cambria Math" w:cs="Cambria Math"/>
          <w:sz w:val="24"/>
          <w:szCs w:val="24"/>
        </w:rPr>
        <w:instrText>‐</w:instrText>
      </w:r>
      <w:r w:rsidR="008D20E6">
        <w:rPr>
          <w:rFonts w:ascii="Arial" w:hAnsi="Arial" w:cs="Arial"/>
          <w:sz w:val="24"/>
          <w:szCs w:val="24"/>
        </w:rPr>
        <w:instrText xml:space="preserve">Sinclair","given":"Phoebe J."},{"family":"Sundell","given":"Kristina"},{"family":"Telesca","given":"Luca"},{"family":"Vendrami","given":"David L. J."},{"family":"Ventura","given":"Alexander"},{"family":"Wilding","given":"Thomas A."},{"family":"Yarra","given":"Tejaswi"},{"family":"Harper","given":"Elizabeth M."}],"issued":{"date-parts":[["2020",12]]}}}],"schema":"https://github.com/citation-style-language/schema/raw/master/csl-citation.json"} </w:instrText>
      </w:r>
      <w:r w:rsidR="00F72046">
        <w:rPr>
          <w:rFonts w:ascii="Arial" w:hAnsi="Arial" w:cs="Arial"/>
          <w:sz w:val="24"/>
          <w:szCs w:val="24"/>
        </w:rPr>
        <w:fldChar w:fldCharType="separate"/>
      </w:r>
      <w:r w:rsidR="00F72046" w:rsidRPr="00F72046">
        <w:rPr>
          <w:rFonts w:ascii="Arial" w:hAnsi="Arial" w:cs="Arial"/>
          <w:sz w:val="24"/>
        </w:rPr>
        <w:t>(</w:t>
      </w:r>
      <w:ins w:id="683" w:author="alisha saley" w:date="2023-12-01T18:35:00Z">
        <w:r w:rsidR="00D41E95">
          <w:rPr>
            <w:rFonts w:ascii="Arial" w:hAnsi="Arial" w:cs="Arial"/>
            <w:sz w:val="24"/>
          </w:rPr>
          <w:t>e.g.,</w:t>
        </w:r>
      </w:ins>
      <w:del w:id="684" w:author="alisha saley" w:date="2023-12-01T18:35:00Z">
        <w:r w:rsidR="00C834F2" w:rsidDel="00D41E95">
          <w:rPr>
            <w:rFonts w:ascii="Arial" w:hAnsi="Arial" w:cs="Arial"/>
            <w:sz w:val="24"/>
          </w:rPr>
          <w:delText>see</w:delText>
        </w:r>
      </w:del>
      <w:r w:rsidR="00C834F2">
        <w:rPr>
          <w:rFonts w:ascii="Arial" w:hAnsi="Arial" w:cs="Arial"/>
          <w:sz w:val="24"/>
        </w:rPr>
        <w:t xml:space="preserve"> </w:t>
      </w:r>
      <w:r w:rsidR="00F72046" w:rsidRPr="00F72046">
        <w:rPr>
          <w:rFonts w:ascii="Arial" w:hAnsi="Arial" w:cs="Arial"/>
          <w:sz w:val="24"/>
        </w:rPr>
        <w:t>Clark et al. 2020)</w:t>
      </w:r>
      <w:r w:rsidR="00F72046">
        <w:rPr>
          <w:rFonts w:ascii="Arial" w:hAnsi="Arial" w:cs="Arial"/>
          <w:sz w:val="24"/>
          <w:szCs w:val="24"/>
        </w:rPr>
        <w:fldChar w:fldCharType="end"/>
      </w:r>
      <w:r w:rsidR="00B06990">
        <w:rPr>
          <w:rFonts w:ascii="Arial" w:hAnsi="Arial" w:cs="Arial"/>
          <w:sz w:val="24"/>
          <w:szCs w:val="24"/>
        </w:rPr>
        <w:t>.</w:t>
      </w:r>
      <w:ins w:id="685" w:author="alisha saley" w:date="2023-12-02T13:57:00Z">
        <w:r w:rsidR="00733962">
          <w:rPr>
            <w:rFonts w:ascii="Arial" w:hAnsi="Arial" w:cs="Arial"/>
            <w:sz w:val="24"/>
            <w:szCs w:val="24"/>
          </w:rPr>
          <w:t xml:space="preserve"> </w:t>
        </w:r>
      </w:ins>
      <w:del w:id="686" w:author="alisha saley" w:date="2023-12-02T13:57:00Z">
        <w:r w:rsidR="00B06990" w:rsidDel="00733962">
          <w:rPr>
            <w:rFonts w:ascii="Arial" w:hAnsi="Arial" w:cs="Arial"/>
            <w:sz w:val="24"/>
            <w:szCs w:val="24"/>
          </w:rPr>
          <w:delText xml:space="preserve"> </w:delText>
        </w:r>
      </w:del>
      <w:r w:rsidR="00707A04">
        <w:rPr>
          <w:rFonts w:ascii="Arial" w:hAnsi="Arial" w:cs="Arial"/>
          <w:sz w:val="24"/>
          <w:szCs w:val="24"/>
        </w:rPr>
        <w:t xml:space="preserve">Such a </w:t>
      </w:r>
      <w:r w:rsidR="00C93448">
        <w:rPr>
          <w:rFonts w:ascii="Arial" w:hAnsi="Arial" w:cs="Arial"/>
          <w:sz w:val="24"/>
          <w:szCs w:val="24"/>
        </w:rPr>
        <w:t>mode</w:t>
      </w:r>
      <w:r w:rsidR="00707A04">
        <w:rPr>
          <w:rFonts w:ascii="Arial" w:hAnsi="Arial" w:cs="Arial"/>
          <w:sz w:val="24"/>
          <w:szCs w:val="24"/>
        </w:rPr>
        <w:t xml:space="preserve"> of response would not be discernible in our data. </w:t>
      </w:r>
      <w:r w:rsidR="00C93448">
        <w:rPr>
          <w:rFonts w:ascii="Arial" w:hAnsi="Arial" w:cs="Arial"/>
          <w:sz w:val="24"/>
          <w:szCs w:val="24"/>
        </w:rPr>
        <w:t>This scenario</w:t>
      </w:r>
      <w:r w:rsidR="00707A04">
        <w:rPr>
          <w:rFonts w:ascii="Arial" w:hAnsi="Arial" w:cs="Arial"/>
          <w:sz w:val="24"/>
          <w:szCs w:val="24"/>
        </w:rPr>
        <w:t xml:space="preserve"> </w:t>
      </w:r>
      <w:r w:rsidR="00C93448">
        <w:rPr>
          <w:rFonts w:ascii="Arial" w:hAnsi="Arial" w:cs="Arial"/>
          <w:sz w:val="24"/>
          <w:szCs w:val="24"/>
        </w:rPr>
        <w:t>may be somewhat un</w:t>
      </w:r>
      <w:r w:rsidR="00707A04">
        <w:rPr>
          <w:rFonts w:ascii="Arial" w:hAnsi="Arial" w:cs="Arial"/>
          <w:sz w:val="24"/>
          <w:szCs w:val="24"/>
        </w:rPr>
        <w:t xml:space="preserve">likely given that other oyster studies have shown increases in both </w:t>
      </w:r>
      <w:r w:rsidR="00A96AAA">
        <w:rPr>
          <w:rFonts w:ascii="Arial" w:hAnsi="Arial" w:cs="Arial"/>
          <w:sz w:val="24"/>
          <w:szCs w:val="24"/>
        </w:rPr>
        <w:t>shell thickness and condition index</w:t>
      </w:r>
      <w:r w:rsidR="00B71CC3">
        <w:rPr>
          <w:rFonts w:ascii="Arial" w:hAnsi="Arial" w:cs="Arial"/>
          <w:sz w:val="24"/>
          <w:szCs w:val="24"/>
        </w:rPr>
        <w:t xml:space="preserve"> </w:t>
      </w:r>
      <w:r w:rsidR="00E9120D">
        <w:rPr>
          <w:rFonts w:ascii="Arial" w:hAnsi="Arial" w:cs="Arial"/>
          <w:sz w:val="24"/>
          <w:szCs w:val="24"/>
        </w:rPr>
        <w:t>in</w:t>
      </w:r>
      <w:r w:rsidR="00B71CC3">
        <w:rPr>
          <w:rFonts w:ascii="Arial" w:hAnsi="Arial" w:cs="Arial"/>
          <w:sz w:val="24"/>
          <w:szCs w:val="24"/>
        </w:rPr>
        <w:t xml:space="preserve"> </w:t>
      </w:r>
      <w:r w:rsidR="003D6F20">
        <w:rPr>
          <w:rFonts w:ascii="Arial" w:hAnsi="Arial" w:cs="Arial"/>
          <w:sz w:val="24"/>
          <w:szCs w:val="24"/>
        </w:rPr>
        <w:t>high-</w:t>
      </w:r>
      <w:r w:rsidR="00B71CC3">
        <w:rPr>
          <w:rFonts w:ascii="Arial" w:hAnsi="Arial" w:cs="Arial"/>
          <w:sz w:val="24"/>
          <w:szCs w:val="24"/>
        </w:rPr>
        <w:t>food</w:t>
      </w:r>
      <w:r w:rsidR="003D6F20">
        <w:rPr>
          <w:rFonts w:ascii="Arial" w:hAnsi="Arial" w:cs="Arial"/>
          <w:sz w:val="24"/>
          <w:szCs w:val="24"/>
        </w:rPr>
        <w:t xml:space="preserve"> environments</w:t>
      </w:r>
      <w:r w:rsidR="00E9120D">
        <w:rPr>
          <w:rFonts w:ascii="Arial" w:hAnsi="Arial" w:cs="Arial"/>
          <w:sz w:val="24"/>
          <w:szCs w:val="24"/>
        </w:rPr>
        <w:t xml:space="preserve"> </w:t>
      </w:r>
      <w:r w:rsidR="00A96AAA">
        <w:rPr>
          <w:rFonts w:ascii="Arial" w:hAnsi="Arial" w:cs="Arial"/>
          <w:sz w:val="24"/>
          <w:szCs w:val="24"/>
        </w:rPr>
        <w:t>(</w:t>
      </w:r>
      <w:r w:rsidR="00F72046">
        <w:rPr>
          <w:rFonts w:ascii="Arial" w:hAnsi="Arial" w:cs="Arial"/>
          <w:sz w:val="24"/>
          <w:szCs w:val="24"/>
        </w:rPr>
        <w:fldChar w:fldCharType="begin"/>
      </w:r>
      <w:r w:rsidR="008D20E6">
        <w:rPr>
          <w:rFonts w:ascii="Arial" w:hAnsi="Arial" w:cs="Arial"/>
          <w:sz w:val="24"/>
          <w:szCs w:val="24"/>
        </w:rPr>
        <w:instrText xml:space="preserve"> ADDIN ZOTERO_ITEM CSL_CITATION {"citationID":"iYGe2gYp","properties":{"formattedCitation":"(Sokolova 2021)","plainCitation":"(Sokolova 2021)","dontUpdate":true,"noteIndex":0},"citationItems":[{"id":1088,"uris":["http://zotero.org/users/4496705/items/DQ5E2PI3"],"itemData":{"id":1088,"type":"article-journal","abstract":"ABSTRACT\n            Energy metabolism (encompassing energy assimilation, conversion and utilization) plays a central role in all life processes and serves as a link between the organismal physiology, behavior and ecology. Metabolic rates define the physiological and life-history performance of an organism, have direct implications for Darwinian fitness, and affect ecologically relevant traits such as the trophic relationships, productivity and ecosystem engineering functions. Natural environmental variability and anthropogenic changes expose aquatic ectotherms to multiple stressors that can strongly affect their energy metabolism and thereby modify the energy fluxes within an organism and in the ecosystem. This Review focuses on the role of bioenergetic disturbances and metabolic adjustments in responses to multiple stressors (especially the general cellular stress response), provides examples of the effects of multiple stressors on energy intake, assimilation, conversion and expenditure, and discusses the conceptual and quantitative approaches to identify and mechanistically explain the energy trade-offs in multiple stressor scenarios, and link the cellular and organismal bioenergetics with fitness, productivity and/or ecological functions of aquatic ectotherms.","container-title":"Journal of Experimental Biology","DOI":"10.1242/jeb.236802","ISSN":"0022-0949, 1477-9145","issue":"Suppl_1","language":"en","page":"jeb236802","source":"DOI.org (Crossref)","title":"Bioenergetics in environmental adaptation and stress tolerance of aquatic ectotherms: linking physiology and ecology in a multi-stressor landscape","title-short":"Bioenergetics in environmental adaptation and stress tolerance of aquatic ectotherms","volume":"224","author":[{"family":"Sokolova","given":"Inna"}],"issued":{"date-parts":[["2021",2,15]]}}}],"schema":"https://github.com/citation-style-language/schema/raw/master/csl-citation.json"} </w:instrText>
      </w:r>
      <w:r w:rsidR="00F72046">
        <w:rPr>
          <w:rFonts w:ascii="Arial" w:hAnsi="Arial" w:cs="Arial"/>
          <w:sz w:val="24"/>
          <w:szCs w:val="24"/>
        </w:rPr>
        <w:fldChar w:fldCharType="separate"/>
      </w:r>
      <w:r w:rsidR="00F72046" w:rsidRPr="00F72046">
        <w:rPr>
          <w:rFonts w:ascii="Arial" w:hAnsi="Arial" w:cs="Arial"/>
          <w:sz w:val="24"/>
        </w:rPr>
        <w:t>Sokolova 2021)</w:t>
      </w:r>
      <w:r w:rsidR="00F72046">
        <w:rPr>
          <w:rFonts w:ascii="Arial" w:hAnsi="Arial" w:cs="Arial"/>
          <w:sz w:val="24"/>
          <w:szCs w:val="24"/>
        </w:rPr>
        <w:fldChar w:fldCharType="end"/>
      </w:r>
      <w:r w:rsidR="00C834F2">
        <w:rPr>
          <w:rFonts w:ascii="Arial" w:hAnsi="Arial" w:cs="Arial"/>
          <w:sz w:val="24"/>
          <w:szCs w:val="24"/>
        </w:rPr>
        <w:t xml:space="preserve">, </w:t>
      </w:r>
      <w:r w:rsidR="00057573">
        <w:rPr>
          <w:rFonts w:ascii="Arial" w:hAnsi="Arial" w:cs="Arial"/>
          <w:sz w:val="24"/>
          <w:szCs w:val="24"/>
        </w:rPr>
        <w:t xml:space="preserve">along with initial declines in condition index left uncompensated </w:t>
      </w:r>
      <w:r w:rsidR="00D23339">
        <w:rPr>
          <w:rFonts w:ascii="Arial" w:hAnsi="Arial" w:cs="Arial"/>
          <w:sz w:val="24"/>
          <w:szCs w:val="24"/>
        </w:rPr>
        <w:t xml:space="preserve">following recovery conditions </w:t>
      </w:r>
      <w:r w:rsidR="00F72046">
        <w:rPr>
          <w:rFonts w:ascii="Arial" w:hAnsi="Arial" w:cs="Arial"/>
          <w:sz w:val="24"/>
          <w:szCs w:val="24"/>
        </w:rPr>
        <w:fldChar w:fldCharType="begin"/>
      </w:r>
      <w:r w:rsidR="00F72046">
        <w:rPr>
          <w:rFonts w:ascii="Arial" w:hAnsi="Arial" w:cs="Arial"/>
          <w:sz w:val="24"/>
          <w:szCs w:val="24"/>
        </w:rPr>
        <w:instrText xml:space="preserve"> ADDIN ZOTERO_ITEM CSL_CITATION {"citationID":"lIROkfhf","properties":{"formattedCitation":"(Lutier et al. 2023)","plainCitation":"(Lutier et al. 2023)","noteIndex":0},"citationItems":[{"id":1085,"uris":["http://zotero.org/users/4496705/items/QJ5NCWTI"],"itemData":{"id":1085,"type":"article-journal","abstract":"Ocean acidification caused by anthropogenic carbon dioxide emissions alters the growth of marine calcifiers. Although the immediate effects of acidification from global ocean models have been well studied on calcifiers, their recovery capacity over a wide range of pH has never been evaluated. This aspect is crucial because acidification events that arise in coastal areas can far exceed global ocean predictions. However, such acidification events could occur transiently, allowing for recovery periods during which the effects on growth would be compensated, maintained or amplified. Here we evaluated the recovery capacity of a model calcifier, the Pacific oyster\n              Crassostrea gigas\n              . We exposed juveniles to 15 pH conditions between 6.4 and 7.8 for 14 days. Oyster growth was retarded below pH 7.1 while shells were corroded at pH 6.5. We then placed the oysters under ambient pH &gt; 7.8 for 42 days. Growth retardation persisted at pH levels below pH 7.1 even after the stress was removed. However, despite persistent retardation, growth has resumed rapidly suggesting that the oysters can recover from extreme acidification. Yet we found that the differences in individual weight between pH conditions below 7.1 increased over time, and thus the growth retardation cannot be compensated and may affect the fitness of the bivalves.","container-title":"Biology Letters","DOI":"10.1098/rsbl.2023.0185","ISSN":"1744-957X","issue":"8","journalAbbreviation":"Biol. Lett.","language":"en","page":"20230185","source":"DOI.org (Crossref)","title":"Pacific oysters do not compensate growth retardation following extreme acidification events","volume":"19","author":[{"family":"Lutier","given":"Mathieu"},{"family":"Pernet","given":"Fabrice"},{"family":"Di Poi","given":"Carole"}],"issued":{"date-parts":[["2023",8]]}}}],"schema":"https://github.com/citation-style-language/schema/raw/master/csl-citation.json"} </w:instrText>
      </w:r>
      <w:r w:rsidR="00F72046">
        <w:rPr>
          <w:rFonts w:ascii="Arial" w:hAnsi="Arial" w:cs="Arial"/>
          <w:sz w:val="24"/>
          <w:szCs w:val="24"/>
        </w:rPr>
        <w:fldChar w:fldCharType="separate"/>
      </w:r>
      <w:r w:rsidR="00F72046" w:rsidRPr="00F72046">
        <w:rPr>
          <w:rFonts w:ascii="Arial" w:hAnsi="Arial" w:cs="Arial"/>
          <w:sz w:val="24"/>
        </w:rPr>
        <w:t>(Lutier et al. 2023)</w:t>
      </w:r>
      <w:r w:rsidR="00F72046">
        <w:rPr>
          <w:rFonts w:ascii="Arial" w:hAnsi="Arial" w:cs="Arial"/>
          <w:sz w:val="24"/>
          <w:szCs w:val="24"/>
        </w:rPr>
        <w:fldChar w:fldCharType="end"/>
      </w:r>
      <w:r w:rsidR="00A96AAA">
        <w:rPr>
          <w:rFonts w:ascii="Arial" w:hAnsi="Arial" w:cs="Arial"/>
          <w:sz w:val="24"/>
          <w:szCs w:val="24"/>
        </w:rPr>
        <w:t>.</w:t>
      </w:r>
      <w:r w:rsidR="006130A3">
        <w:rPr>
          <w:rFonts w:ascii="Arial" w:hAnsi="Arial" w:cs="Arial"/>
          <w:sz w:val="24"/>
          <w:szCs w:val="24"/>
        </w:rPr>
        <w:t xml:space="preserve"> Future </w:t>
      </w:r>
      <w:r w:rsidR="00707A04">
        <w:rPr>
          <w:rFonts w:ascii="Arial" w:hAnsi="Arial" w:cs="Arial"/>
          <w:sz w:val="24"/>
          <w:szCs w:val="24"/>
        </w:rPr>
        <w:t xml:space="preserve">research </w:t>
      </w:r>
      <w:r w:rsidR="006130A3">
        <w:rPr>
          <w:rFonts w:ascii="Arial" w:hAnsi="Arial" w:cs="Arial"/>
          <w:sz w:val="24"/>
          <w:szCs w:val="24"/>
        </w:rPr>
        <w:t xml:space="preserve">that </w:t>
      </w:r>
      <w:r w:rsidR="006130A3">
        <w:rPr>
          <w:rFonts w:ascii="Arial" w:hAnsi="Arial" w:cs="Arial"/>
          <w:sz w:val="24"/>
          <w:szCs w:val="24"/>
        </w:rPr>
        <w:lastRenderedPageBreak/>
        <w:t>decouple</w:t>
      </w:r>
      <w:r w:rsidR="00707A04">
        <w:rPr>
          <w:rFonts w:ascii="Arial" w:hAnsi="Arial" w:cs="Arial"/>
          <w:sz w:val="24"/>
          <w:szCs w:val="24"/>
        </w:rPr>
        <w:t>s</w:t>
      </w:r>
      <w:r w:rsidR="006130A3">
        <w:rPr>
          <w:rFonts w:ascii="Arial" w:hAnsi="Arial" w:cs="Arial"/>
          <w:sz w:val="24"/>
          <w:szCs w:val="24"/>
        </w:rPr>
        <w:t xml:space="preserve"> naturally shifting metabolic pathways from disruptions of altered seawater conditions</w:t>
      </w:r>
      <w:r w:rsidR="00555FD7">
        <w:rPr>
          <w:rFonts w:ascii="Arial" w:hAnsi="Arial" w:cs="Arial"/>
          <w:sz w:val="24"/>
          <w:szCs w:val="24"/>
        </w:rPr>
        <w:t xml:space="preserve"> in </w:t>
      </w:r>
      <w:r w:rsidR="00555FD7">
        <w:rPr>
          <w:rFonts w:ascii="Arial" w:hAnsi="Arial" w:cs="Arial"/>
          <w:i/>
          <w:iCs/>
          <w:sz w:val="24"/>
          <w:szCs w:val="24"/>
        </w:rPr>
        <w:t>C. virginica</w:t>
      </w:r>
      <w:r w:rsidR="00555FD7">
        <w:rPr>
          <w:rFonts w:ascii="Arial" w:hAnsi="Arial" w:cs="Arial"/>
          <w:sz w:val="24"/>
          <w:szCs w:val="24"/>
        </w:rPr>
        <w:t xml:space="preserve"> and other calcifying species</w:t>
      </w:r>
      <w:r w:rsidR="00C60B15">
        <w:rPr>
          <w:rFonts w:ascii="Arial" w:hAnsi="Arial" w:cs="Arial"/>
          <w:sz w:val="24"/>
          <w:szCs w:val="24"/>
        </w:rPr>
        <w:t xml:space="preserve"> would be beneficial. </w:t>
      </w:r>
    </w:p>
    <w:p w14:paraId="6AC42D78" w14:textId="2AC17A81" w:rsidR="00DD3896" w:rsidRDefault="00467756" w:rsidP="0080242F">
      <w:pPr>
        <w:pStyle w:val="NoSpacing"/>
        <w:spacing w:line="480" w:lineRule="auto"/>
        <w:rPr>
          <w:rFonts w:ascii="Arial" w:hAnsi="Arial" w:cs="Arial"/>
          <w:sz w:val="24"/>
          <w:szCs w:val="24"/>
        </w:rPr>
      </w:pPr>
      <w:r>
        <w:rPr>
          <w:rFonts w:ascii="Arial" w:hAnsi="Arial" w:cs="Arial"/>
          <w:sz w:val="24"/>
          <w:szCs w:val="24"/>
        </w:rPr>
        <w:tab/>
      </w:r>
      <w:r w:rsidR="00C93448" w:rsidRPr="00CB2610">
        <w:rPr>
          <w:rFonts w:ascii="Arial" w:hAnsi="Arial" w:cs="Arial"/>
          <w:sz w:val="24"/>
          <w:szCs w:val="24"/>
        </w:rPr>
        <w:t xml:space="preserve">Although </w:t>
      </w:r>
      <w:r w:rsidR="00043E85" w:rsidRPr="00CB2610">
        <w:rPr>
          <w:rFonts w:ascii="Arial" w:hAnsi="Arial" w:cs="Arial"/>
          <w:sz w:val="24"/>
          <w:szCs w:val="24"/>
        </w:rPr>
        <w:t>we observed no adverse impacts on shell growth</w:t>
      </w:r>
      <w:ins w:id="687" w:author="alisha saley" w:date="2023-12-02T16:03:00Z">
        <w:r w:rsidR="00B351CD" w:rsidRPr="00CB2610">
          <w:rPr>
            <w:rFonts w:ascii="Arial" w:hAnsi="Arial" w:cs="Arial"/>
            <w:sz w:val="24"/>
            <w:szCs w:val="24"/>
          </w:rPr>
          <w:t xml:space="preserve"> in low TA</w:t>
        </w:r>
      </w:ins>
      <w:r w:rsidR="00043E85" w:rsidRPr="00CB2610">
        <w:rPr>
          <w:rFonts w:ascii="Arial" w:hAnsi="Arial" w:cs="Arial"/>
          <w:sz w:val="24"/>
          <w:szCs w:val="24"/>
        </w:rPr>
        <w:t xml:space="preserve"> with a salinity reduction to 27, it is worth considering that more severe declines in salinity</w:t>
      </w:r>
      <w:r w:rsidR="00707A04" w:rsidRPr="00CB2610">
        <w:rPr>
          <w:rFonts w:ascii="Arial" w:hAnsi="Arial" w:cs="Arial"/>
          <w:sz w:val="24"/>
          <w:szCs w:val="24"/>
        </w:rPr>
        <w:t>,</w:t>
      </w:r>
      <w:r w:rsidR="00043E85" w:rsidRPr="00CB2610">
        <w:rPr>
          <w:rFonts w:ascii="Arial" w:hAnsi="Arial" w:cs="Arial"/>
          <w:sz w:val="24"/>
          <w:szCs w:val="24"/>
        </w:rPr>
        <w:t xml:space="preserve"> coinciding with forecasted extreme precipitation events</w:t>
      </w:r>
      <w:r w:rsidR="00693A1E" w:rsidRPr="00CB2610">
        <w:rPr>
          <w:rFonts w:ascii="Arial" w:hAnsi="Arial" w:cs="Arial"/>
          <w:sz w:val="24"/>
          <w:szCs w:val="24"/>
        </w:rPr>
        <w:t xml:space="preserve"> </w:t>
      </w:r>
      <w:r w:rsidR="00693A1E" w:rsidRPr="00CB2610">
        <w:rPr>
          <w:rFonts w:ascii="Arial" w:hAnsi="Arial" w:cs="Arial"/>
          <w:sz w:val="24"/>
          <w:szCs w:val="24"/>
        </w:rPr>
        <w:fldChar w:fldCharType="begin"/>
      </w:r>
      <w:r w:rsidR="00693A1E" w:rsidRPr="00CB2610">
        <w:rPr>
          <w:rFonts w:ascii="Arial" w:hAnsi="Arial" w:cs="Arial"/>
          <w:sz w:val="24"/>
          <w:szCs w:val="24"/>
        </w:rPr>
        <w:instrText xml:space="preserve"> ADDIN ZOTERO_ITEM CSL_CITATION {"citationID":"aoQGnmlJ","properties":{"formattedCitation":"(Donat et al. 2016)","plainCitation":"(Donat et al. 2016)","noteIndex":0},"citationItems":[{"id":1094,"uris":["http://zotero.org/users/4496705/items/VL88GL7X"],"itemData":{"id":1094,"type":"article-journal","container-title":"Nature Climate Change","DOI":"10.1038/nclimate2941","ISSN":"1758-678X, 1758-6798","issue":"5","journalAbbreviation":"Nature Clim Change","language":"en","page":"508-513","source":"DOI.org (Crossref)","title":"More extreme precipitation in the world’s dry and wet regions","volume":"6","author":[{"family":"Donat","given":"Markus G."},{"family":"Lowry","given":"Andrew L."},{"family":"Alexander","given":"Lisa V."},{"family":"O’Gorman","given":"Paul A."},{"family":"Maher","given":"Nicola"}],"issued":{"date-parts":[["2016",5]]}}}],"schema":"https://github.com/citation-style-language/schema/raw/master/csl-citation.json"} </w:instrText>
      </w:r>
      <w:r w:rsidR="00693A1E" w:rsidRPr="00CB2610">
        <w:rPr>
          <w:rFonts w:ascii="Arial" w:hAnsi="Arial" w:cs="Arial"/>
          <w:sz w:val="24"/>
          <w:szCs w:val="24"/>
        </w:rPr>
        <w:fldChar w:fldCharType="separate"/>
      </w:r>
      <w:r w:rsidR="00693A1E" w:rsidRPr="00CB2610">
        <w:rPr>
          <w:rFonts w:ascii="Arial" w:hAnsi="Arial" w:cs="Arial"/>
          <w:sz w:val="24"/>
        </w:rPr>
        <w:t>(Donat et al. 2016)</w:t>
      </w:r>
      <w:r w:rsidR="00693A1E" w:rsidRPr="00CB2610">
        <w:rPr>
          <w:rFonts w:ascii="Arial" w:hAnsi="Arial" w:cs="Arial"/>
          <w:sz w:val="24"/>
          <w:szCs w:val="24"/>
        </w:rPr>
        <w:fldChar w:fldCharType="end"/>
      </w:r>
      <w:r w:rsidR="00693A1E" w:rsidRPr="00CB2610">
        <w:rPr>
          <w:rFonts w:ascii="Arial" w:hAnsi="Arial" w:cs="Arial"/>
          <w:sz w:val="24"/>
          <w:szCs w:val="24"/>
        </w:rPr>
        <w:t>,</w:t>
      </w:r>
      <w:ins w:id="688" w:author="alisha saley" w:date="2023-12-02T13:58:00Z">
        <w:r w:rsidR="00EA6FCB" w:rsidRPr="00CB2610">
          <w:rPr>
            <w:rFonts w:ascii="Arial" w:hAnsi="Arial" w:cs="Arial"/>
            <w:sz w:val="24"/>
            <w:szCs w:val="24"/>
          </w:rPr>
          <w:t xml:space="preserve"> </w:t>
        </w:r>
      </w:ins>
      <w:r w:rsidR="00043E85" w:rsidRPr="00CB2610">
        <w:rPr>
          <w:rFonts w:ascii="Arial" w:hAnsi="Arial" w:cs="Arial"/>
          <w:sz w:val="24"/>
          <w:szCs w:val="24"/>
        </w:rPr>
        <w:t>cou</w:t>
      </w:r>
      <w:r w:rsidR="00043E85" w:rsidRPr="00BE0D1B">
        <w:rPr>
          <w:rFonts w:ascii="Arial" w:hAnsi="Arial" w:cs="Arial"/>
          <w:sz w:val="24"/>
          <w:szCs w:val="24"/>
        </w:rPr>
        <w:t xml:space="preserve">ld </w:t>
      </w:r>
      <w:ins w:id="689" w:author="alisha saley" w:date="2023-12-02T16:04:00Z">
        <w:r w:rsidR="00B351CD" w:rsidRPr="00BE0D1B">
          <w:rPr>
            <w:rFonts w:ascii="Arial" w:hAnsi="Arial" w:cs="Arial"/>
            <w:sz w:val="24"/>
            <w:szCs w:val="24"/>
            <w:rPrChange w:id="690" w:author="alisha saley" w:date="2023-12-02T16:49:00Z">
              <w:rPr>
                <w:rFonts w:ascii="Arial" w:hAnsi="Arial" w:cs="Arial"/>
                <w:b/>
                <w:bCs/>
                <w:sz w:val="24"/>
                <w:szCs w:val="24"/>
              </w:rPr>
            </w:rPrChange>
          </w:rPr>
          <w:t xml:space="preserve">exposure organisms to even lower </w:t>
        </w:r>
      </w:ins>
      <w:ins w:id="691" w:author="alisha saley" w:date="2023-12-03T10:22:00Z">
        <w:r w:rsidR="006E420A">
          <w:rPr>
            <w:rFonts w:ascii="Arial" w:hAnsi="Arial" w:cs="Arial"/>
            <w:sz w:val="24"/>
            <w:szCs w:val="24"/>
          </w:rPr>
          <w:t xml:space="preserve">salinity and </w:t>
        </w:r>
      </w:ins>
      <w:ins w:id="692" w:author="alisha saley" w:date="2023-12-02T16:04:00Z">
        <w:r w:rsidR="00B351CD" w:rsidRPr="00BE0D1B">
          <w:rPr>
            <w:rFonts w:ascii="Arial" w:hAnsi="Arial" w:cs="Arial"/>
            <w:sz w:val="24"/>
            <w:szCs w:val="24"/>
            <w:rPrChange w:id="693" w:author="alisha saley" w:date="2023-12-02T16:49:00Z">
              <w:rPr>
                <w:rFonts w:ascii="Arial" w:hAnsi="Arial" w:cs="Arial"/>
                <w:b/>
                <w:bCs/>
                <w:sz w:val="24"/>
                <w:szCs w:val="24"/>
              </w:rPr>
            </w:rPrChange>
          </w:rPr>
          <w:t xml:space="preserve">TA conditions than tested </w:t>
        </w:r>
      </w:ins>
      <w:ins w:id="694" w:author="alisha saley" w:date="2023-12-02T16:09:00Z">
        <w:r w:rsidR="005A77D6" w:rsidRPr="00BE0D1B">
          <w:rPr>
            <w:rFonts w:ascii="Arial" w:hAnsi="Arial" w:cs="Arial"/>
            <w:sz w:val="24"/>
            <w:szCs w:val="24"/>
            <w:rPrChange w:id="695" w:author="alisha saley" w:date="2023-12-02T16:49:00Z">
              <w:rPr>
                <w:rFonts w:ascii="Arial" w:hAnsi="Arial" w:cs="Arial"/>
                <w:b/>
                <w:bCs/>
                <w:sz w:val="24"/>
                <w:szCs w:val="24"/>
              </w:rPr>
            </w:rPrChange>
          </w:rPr>
          <w:t>in this study</w:t>
        </w:r>
      </w:ins>
      <w:ins w:id="696" w:author="alisha saley" w:date="2023-12-02T16:04:00Z">
        <w:r w:rsidR="00B351CD" w:rsidRPr="00BE0D1B">
          <w:rPr>
            <w:rFonts w:ascii="Arial" w:hAnsi="Arial" w:cs="Arial"/>
            <w:sz w:val="24"/>
            <w:szCs w:val="24"/>
            <w:rPrChange w:id="697" w:author="alisha saley" w:date="2023-12-02T16:49:00Z">
              <w:rPr>
                <w:rFonts w:ascii="Arial" w:hAnsi="Arial" w:cs="Arial"/>
                <w:b/>
                <w:bCs/>
                <w:sz w:val="24"/>
                <w:szCs w:val="24"/>
              </w:rPr>
            </w:rPrChange>
          </w:rPr>
          <w:t>.</w:t>
        </w:r>
      </w:ins>
      <w:del w:id="698" w:author="alisha saley" w:date="2023-12-02T16:04:00Z">
        <w:r w:rsidR="00043E85" w:rsidRPr="00BE0D1B" w:rsidDel="00B351CD">
          <w:rPr>
            <w:rFonts w:ascii="Arial" w:hAnsi="Arial" w:cs="Arial"/>
            <w:sz w:val="24"/>
            <w:szCs w:val="24"/>
          </w:rPr>
          <w:delText xml:space="preserve">interact </w:delText>
        </w:r>
        <w:r w:rsidR="00C93448" w:rsidRPr="00BE0D1B" w:rsidDel="00B351CD">
          <w:rPr>
            <w:rFonts w:ascii="Arial" w:hAnsi="Arial" w:cs="Arial"/>
            <w:sz w:val="24"/>
            <w:szCs w:val="24"/>
          </w:rPr>
          <w:delText xml:space="preserve">differently </w:delText>
        </w:r>
        <w:r w:rsidR="00043E85" w:rsidRPr="00BE0D1B" w:rsidDel="00B351CD">
          <w:rPr>
            <w:rFonts w:ascii="Arial" w:hAnsi="Arial" w:cs="Arial"/>
            <w:sz w:val="24"/>
            <w:szCs w:val="24"/>
          </w:rPr>
          <w:delText>with effects of TA.</w:delText>
        </w:r>
      </w:del>
      <w:ins w:id="699" w:author="alisha saley" w:date="2023-12-02T16:48:00Z">
        <w:r w:rsidR="00AE1342" w:rsidRPr="00BE0D1B">
          <w:rPr>
            <w:rFonts w:ascii="Arial" w:hAnsi="Arial" w:cs="Arial"/>
            <w:sz w:val="24"/>
            <w:szCs w:val="24"/>
            <w:rPrChange w:id="700" w:author="alisha saley" w:date="2023-12-02T16:49:00Z">
              <w:rPr>
                <w:rFonts w:ascii="Arial" w:hAnsi="Arial" w:cs="Arial"/>
                <w:b/>
                <w:bCs/>
                <w:sz w:val="24"/>
                <w:szCs w:val="24"/>
              </w:rPr>
            </w:rPrChange>
          </w:rPr>
          <w:t xml:space="preserve"> </w:t>
        </w:r>
      </w:ins>
      <w:ins w:id="701" w:author="alisha saley" w:date="2023-12-03T10:22:00Z">
        <w:r w:rsidR="006E420A">
          <w:rPr>
            <w:rFonts w:ascii="Arial" w:hAnsi="Arial" w:cs="Arial"/>
            <w:sz w:val="24"/>
            <w:szCs w:val="24"/>
          </w:rPr>
          <w:t>The</w:t>
        </w:r>
      </w:ins>
      <w:ins w:id="702" w:author="alisha saley" w:date="2023-12-02T16:48:00Z">
        <w:r w:rsidR="00AE1342" w:rsidRPr="00BE0D1B">
          <w:rPr>
            <w:rFonts w:ascii="Arial" w:hAnsi="Arial" w:cs="Arial"/>
            <w:sz w:val="24"/>
            <w:szCs w:val="24"/>
            <w:rPrChange w:id="703" w:author="alisha saley" w:date="2023-12-02T16:49:00Z">
              <w:rPr>
                <w:rFonts w:ascii="Arial" w:hAnsi="Arial" w:cs="Arial"/>
                <w:b/>
                <w:bCs/>
                <w:sz w:val="24"/>
                <w:szCs w:val="24"/>
              </w:rPr>
            </w:rPrChange>
          </w:rPr>
          <w:t xml:space="preserve"> salinity reduction </w:t>
        </w:r>
      </w:ins>
      <w:ins w:id="704" w:author="alisha saley" w:date="2023-12-03T10:22:00Z">
        <w:r w:rsidR="006E420A">
          <w:rPr>
            <w:rFonts w:ascii="Arial" w:hAnsi="Arial" w:cs="Arial"/>
            <w:sz w:val="24"/>
            <w:szCs w:val="24"/>
          </w:rPr>
          <w:t>used in this tolerated</w:t>
        </w:r>
      </w:ins>
      <w:ins w:id="705" w:author="alisha saley" w:date="2023-12-02T16:48:00Z">
        <w:r w:rsidR="00AE1342" w:rsidRPr="00BE0D1B">
          <w:rPr>
            <w:rFonts w:ascii="Arial" w:hAnsi="Arial" w:cs="Arial"/>
            <w:sz w:val="24"/>
            <w:szCs w:val="24"/>
            <w:rPrChange w:id="706" w:author="alisha saley" w:date="2023-12-02T16:49:00Z">
              <w:rPr>
                <w:rFonts w:ascii="Arial" w:hAnsi="Arial" w:cs="Arial"/>
                <w:b/>
                <w:bCs/>
                <w:sz w:val="24"/>
                <w:szCs w:val="24"/>
              </w:rPr>
            </w:rPrChange>
          </w:rPr>
          <w:t xml:space="preserve"> by this species </w:t>
        </w:r>
        <w:r w:rsidR="00AE1342" w:rsidRPr="00BE0D1B">
          <w:rPr>
            <w:rFonts w:ascii="Arial" w:hAnsi="Arial" w:cs="Arial"/>
            <w:sz w:val="24"/>
            <w:szCs w:val="24"/>
            <w:rPrChange w:id="707" w:author="alisha saley" w:date="2023-12-02T16:49:00Z">
              <w:rPr>
                <w:rFonts w:ascii="Arial" w:hAnsi="Arial" w:cs="Arial"/>
                <w:b/>
                <w:bCs/>
                <w:sz w:val="24"/>
                <w:szCs w:val="24"/>
              </w:rPr>
            </w:rPrChange>
          </w:rPr>
          <w:fldChar w:fldCharType="begin"/>
        </w:r>
      </w:ins>
      <w:r w:rsidR="00166ABE">
        <w:rPr>
          <w:rFonts w:ascii="Arial" w:hAnsi="Arial" w:cs="Arial"/>
          <w:sz w:val="24"/>
          <w:szCs w:val="24"/>
        </w:rPr>
        <w:instrText xml:space="preserve"> ADDIN ZOTERO_ITEM CSL_CITATION {"citationID":"ekRz7iBE","properties":{"formattedCitation":"(Calvo 1999, Waldbusser et al. 2011, Hollarsmith et al. 2020)","plainCitation":"(Calvo 1999, Waldbusser et al. 2011, Hollarsmith et al. 2020)","dontUpdate":true,"noteIndex":0},"citationItems":[{"id":216,"uris":["http://zotero.org/users/4496705/items/K4H2V8CW"],"itemData":{"id":216,"type":"article-journal","DOI":"10.21220/V5PT7H","note":"publisher: Virginia Institute of Marine Science, College of William and Mary","source":"DOI.org (Datacite)","title":"A Comparative Field Study of Crassostrea gigas and Crassostrea virginica in Relation to Salinity in Virginia","URL":"https://publish.wm.edu/reports/1047","author":[{"family":"Calvo","given":"G.W. Et Al"}],"accessed":{"date-parts":[["2021",5,19]]},"issued":{"date-parts":[["1999"]]}}},{"id":213,"uris":["http://zotero.org/users/4496705/items/G8WF9V6D"],"itemData":{"id":213,"type":"article-journal","container-title":"Estuaries and Coasts","DOI":"10.1007/s12237-010-9307-0","ISSN":"1559-2723, 1559-2731","issue":"2","journalAbbreviation":"Estuaries and Coasts","language":"en","page":"221-231","source":"DOI.org (Crossref)","title":"Biocalcification in the Eastern Oyster (Crassostrea virginica) in Relation to Long-term Trends in Chesapeake Bay pH","volume":"34","author":[{"family":"Waldbusser","given":"George G."},{"family":"Voigt","given":"Erin P."},{"family":"Bergschneider","given":"Heather"},{"family":"Green","given":"Mark A."},{"family":"Newell","given":"Roger I. E."}],"issued":{"date-parts":[["2011",3]]}}},{"id":1055,"uris":["http://zotero.org/users/4496705/items/UQTRE2HD"],"itemData":{"id":1055,"type":"article-journal","abstract":"Abstract\n            \n              The effects of climate change, including ocean acidification and ocean heatwaves, on biological communities in estuaries are often uncertain. Part of the uncertainty is due to the complex suite of environmental factors in addition to acidification and warming that influence the growth of shells and skeletons of many estuarine organisms. The goal of this study was to document spatial and temporal variation in water column properties and to measure the in situ effects on larval and recently settled stages of ecologically important Olympia oysters (\n              Ostrea lurida\n              ) and commercially important Pacific oysters (\n              Crassostrea gigas\n              ) in a low</w:instrText>
      </w:r>
      <w:r w:rsidR="00166ABE">
        <w:rPr>
          <w:rFonts w:ascii="Cambria Math" w:hAnsi="Cambria Math" w:cs="Cambria Math"/>
          <w:sz w:val="24"/>
          <w:szCs w:val="24"/>
        </w:rPr>
        <w:instrText>‐</w:instrText>
      </w:r>
      <w:r w:rsidR="00166ABE">
        <w:rPr>
          <w:rFonts w:ascii="Arial" w:hAnsi="Arial" w:cs="Arial"/>
          <w:sz w:val="24"/>
          <w:szCs w:val="24"/>
        </w:rPr>
        <w:instrText>inflow estuary with a Mediterranean climate in Northern California. Our results reveal that seasonal inputs of upwelled or riverine water create important and predictable gradients of carbonate system parameters, temperature, salinity, dissolved oxygen (DO), and other variables that influence oyster performance, and that the influence of these gradients is contingent upon the location in the estuary as well as seasonal timing. During upwelling events (dry season), temperature, carbonate chemistry, and DO had the greatest impact on oyster performance. During runoff events (wet season), gradients in salinity, nutrient concentrations, and total alkalinity driven by river discharge were comparatively more important. These results suggest that the spatial importance of carbonate chemistry and temperature are seasonally variable and are two of several other factors that determine oyster performance. We use these results to discuss future impacts on oysters given projected regional changes in the frequency and magnitude of upwelling and precipitation</w:instrText>
      </w:r>
      <w:r w:rsidR="00166ABE">
        <w:rPr>
          <w:rFonts w:ascii="Cambria Math" w:hAnsi="Cambria Math" w:cs="Cambria Math"/>
          <w:sz w:val="24"/>
          <w:szCs w:val="24"/>
        </w:rPr>
        <w:instrText>‐</w:instrText>
      </w:r>
      <w:r w:rsidR="00166ABE">
        <w:rPr>
          <w:rFonts w:ascii="Arial" w:hAnsi="Arial" w:cs="Arial"/>
          <w:sz w:val="24"/>
          <w:szCs w:val="24"/>
        </w:rPr>
        <w:instrText xml:space="preserve">driven runoff events.","container-title":"Limnology and Oceanography","DOI":"10.1002/lno.11293","ISSN":"0024-3590, 1939-5590","issue":"2","journalAbbreviation":"Limnology &amp; Oceanography","language":"en","page":"224-235","source":"DOI.org (Crossref)","title":"Effects of seasonal upwelling and runoff on water chemistry and growth and survival of native and commercial oysters","volume":"65","author":[{"family":"Hollarsmith","given":"Jordan A."},{"family":"Sadowski","given":"Jason S."},{"family":"Picard","given":"Manon M. M."},{"family":"Cheng","given":"Brian"},{"family":"Farlin","given":"James"},{"family":"Russell","given":"Ann"},{"family":"Grosholz","given":"Edwin D."}],"issued":{"date-parts":[["2020",2]]}}}],"schema":"https://github.com/citation-style-language/schema/raw/master/csl-citation.json"} </w:instrText>
      </w:r>
      <w:ins w:id="708" w:author="alisha saley" w:date="2023-12-02T16:48:00Z">
        <w:r w:rsidR="00AE1342" w:rsidRPr="00BE0D1B">
          <w:rPr>
            <w:rFonts w:ascii="Arial" w:hAnsi="Arial" w:cs="Arial"/>
            <w:sz w:val="24"/>
            <w:szCs w:val="24"/>
            <w:rPrChange w:id="709" w:author="alisha saley" w:date="2023-12-02T16:49:00Z">
              <w:rPr>
                <w:rFonts w:ascii="Arial" w:hAnsi="Arial" w:cs="Arial"/>
                <w:b/>
                <w:bCs/>
                <w:sz w:val="24"/>
                <w:szCs w:val="24"/>
              </w:rPr>
            </w:rPrChange>
          </w:rPr>
          <w:fldChar w:fldCharType="separate"/>
        </w:r>
        <w:r w:rsidR="00AE1342" w:rsidRPr="00BE0D1B">
          <w:rPr>
            <w:rFonts w:ascii="Arial" w:hAnsi="Arial" w:cs="Arial"/>
            <w:sz w:val="24"/>
            <w:rPrChange w:id="710" w:author="alisha saley" w:date="2023-12-02T16:49:00Z">
              <w:rPr>
                <w:rFonts w:ascii="Arial" w:hAnsi="Arial" w:cs="Arial"/>
                <w:b/>
                <w:bCs/>
                <w:sz w:val="24"/>
              </w:rPr>
            </w:rPrChange>
          </w:rPr>
          <w:t xml:space="preserve">(Calvo 1999, </w:t>
        </w:r>
        <w:proofErr w:type="spellStart"/>
        <w:r w:rsidR="00AE1342" w:rsidRPr="00BE0D1B">
          <w:rPr>
            <w:rFonts w:ascii="Arial" w:hAnsi="Arial" w:cs="Arial"/>
            <w:sz w:val="24"/>
            <w:rPrChange w:id="711" w:author="alisha saley" w:date="2023-12-02T16:49:00Z">
              <w:rPr>
                <w:rFonts w:ascii="Arial" w:hAnsi="Arial" w:cs="Arial"/>
                <w:b/>
                <w:bCs/>
                <w:sz w:val="24"/>
              </w:rPr>
            </w:rPrChange>
          </w:rPr>
          <w:t>Waldbusser</w:t>
        </w:r>
        <w:proofErr w:type="spellEnd"/>
        <w:r w:rsidR="00AE1342" w:rsidRPr="00BE0D1B">
          <w:rPr>
            <w:rFonts w:ascii="Arial" w:hAnsi="Arial" w:cs="Arial"/>
            <w:sz w:val="24"/>
            <w:rPrChange w:id="712" w:author="alisha saley" w:date="2023-12-02T16:49:00Z">
              <w:rPr>
                <w:rFonts w:ascii="Arial" w:hAnsi="Arial" w:cs="Arial"/>
                <w:b/>
                <w:bCs/>
                <w:sz w:val="24"/>
              </w:rPr>
            </w:rPrChange>
          </w:rPr>
          <w:t xml:space="preserve"> et al. 2011)</w:t>
        </w:r>
        <w:r w:rsidR="00AE1342" w:rsidRPr="00BE0D1B">
          <w:rPr>
            <w:rFonts w:ascii="Arial" w:hAnsi="Arial" w:cs="Arial"/>
            <w:sz w:val="24"/>
            <w:szCs w:val="24"/>
            <w:rPrChange w:id="713" w:author="alisha saley" w:date="2023-12-02T16:49:00Z">
              <w:rPr>
                <w:rFonts w:ascii="Arial" w:hAnsi="Arial" w:cs="Arial"/>
                <w:b/>
                <w:bCs/>
                <w:sz w:val="24"/>
                <w:szCs w:val="24"/>
              </w:rPr>
            </w:rPrChange>
          </w:rPr>
          <w:fldChar w:fldCharType="end"/>
        </w:r>
        <w:r w:rsidR="00AE1342" w:rsidRPr="00BE0D1B">
          <w:rPr>
            <w:rFonts w:ascii="Arial" w:hAnsi="Arial" w:cs="Arial"/>
            <w:sz w:val="24"/>
            <w:szCs w:val="24"/>
            <w:rPrChange w:id="714" w:author="alisha saley" w:date="2023-12-02T16:49:00Z">
              <w:rPr>
                <w:rFonts w:ascii="Arial" w:hAnsi="Arial" w:cs="Arial"/>
                <w:b/>
                <w:bCs/>
                <w:sz w:val="24"/>
                <w:szCs w:val="24"/>
              </w:rPr>
            </w:rPrChange>
          </w:rPr>
          <w:t xml:space="preserve">, </w:t>
        </w:r>
      </w:ins>
      <w:ins w:id="715" w:author="alisha saley" w:date="2023-12-03T10:23:00Z">
        <w:r w:rsidR="006E420A">
          <w:rPr>
            <w:rFonts w:ascii="Arial" w:hAnsi="Arial" w:cs="Arial"/>
            <w:sz w:val="24"/>
            <w:szCs w:val="24"/>
          </w:rPr>
          <w:t xml:space="preserve">and in particular, is </w:t>
        </w:r>
      </w:ins>
      <w:ins w:id="716" w:author="alisha saley" w:date="2023-12-03T10:24:00Z">
        <w:r w:rsidR="006E420A">
          <w:rPr>
            <w:rFonts w:ascii="Arial" w:hAnsi="Arial" w:cs="Arial"/>
            <w:sz w:val="24"/>
            <w:szCs w:val="24"/>
          </w:rPr>
          <w:t xml:space="preserve">likely </w:t>
        </w:r>
      </w:ins>
      <w:ins w:id="717" w:author="alisha saley" w:date="2023-12-03T10:23:00Z">
        <w:r w:rsidR="006E420A">
          <w:rPr>
            <w:rFonts w:ascii="Arial" w:hAnsi="Arial" w:cs="Arial"/>
            <w:sz w:val="24"/>
            <w:szCs w:val="24"/>
          </w:rPr>
          <w:t>within ranges previously experienced</w:t>
        </w:r>
      </w:ins>
      <w:ins w:id="718" w:author="alisha saley" w:date="2023-12-03T10:24:00Z">
        <w:r w:rsidR="00DF00D6">
          <w:rPr>
            <w:rFonts w:ascii="Arial" w:hAnsi="Arial" w:cs="Arial"/>
            <w:sz w:val="24"/>
            <w:szCs w:val="24"/>
          </w:rPr>
          <w:t xml:space="preserve"> by the individuals tested,</w:t>
        </w:r>
      </w:ins>
      <w:ins w:id="719" w:author="alisha saley" w:date="2023-12-03T10:23:00Z">
        <w:r w:rsidR="006E420A">
          <w:rPr>
            <w:rFonts w:ascii="Arial" w:hAnsi="Arial" w:cs="Arial"/>
            <w:sz w:val="24"/>
            <w:szCs w:val="24"/>
          </w:rPr>
          <w:t xml:space="preserve"> at the oyster farm</w:t>
        </w:r>
      </w:ins>
      <w:ins w:id="720" w:author="alisha saley" w:date="2023-12-02T16:48:00Z">
        <w:r w:rsidR="00AE1342" w:rsidRPr="00BE0D1B">
          <w:rPr>
            <w:rFonts w:ascii="Arial" w:hAnsi="Arial" w:cs="Arial"/>
            <w:sz w:val="24"/>
            <w:szCs w:val="24"/>
            <w:rPrChange w:id="721" w:author="alisha saley" w:date="2023-12-02T16:49:00Z">
              <w:rPr>
                <w:rFonts w:ascii="Arial" w:hAnsi="Arial" w:cs="Arial"/>
                <w:b/>
                <w:bCs/>
                <w:sz w:val="24"/>
                <w:szCs w:val="24"/>
              </w:rPr>
            </w:rPrChange>
          </w:rPr>
          <w:t xml:space="preserve"> </w:t>
        </w:r>
        <w:r w:rsidR="00AE1342" w:rsidRPr="00BE0D1B">
          <w:rPr>
            <w:rFonts w:ascii="Arial" w:hAnsi="Arial" w:cs="Arial"/>
            <w:sz w:val="24"/>
            <w:szCs w:val="24"/>
            <w:rPrChange w:id="722" w:author="alisha saley" w:date="2023-12-02T16:49:00Z">
              <w:rPr>
                <w:rFonts w:ascii="Arial" w:hAnsi="Arial" w:cs="Arial"/>
                <w:b/>
                <w:bCs/>
                <w:sz w:val="24"/>
                <w:szCs w:val="24"/>
              </w:rPr>
            </w:rPrChange>
          </w:rPr>
          <w:fldChar w:fldCharType="begin"/>
        </w:r>
        <w:r w:rsidR="00AE1342" w:rsidRPr="00BE0D1B">
          <w:rPr>
            <w:rFonts w:ascii="Arial" w:hAnsi="Arial" w:cs="Arial"/>
            <w:sz w:val="24"/>
            <w:szCs w:val="24"/>
            <w:rPrChange w:id="723" w:author="alisha saley" w:date="2023-12-02T16:49:00Z">
              <w:rPr>
                <w:rFonts w:ascii="Arial" w:hAnsi="Arial" w:cs="Arial"/>
                <w:b/>
                <w:bCs/>
                <w:sz w:val="24"/>
                <w:szCs w:val="24"/>
              </w:rPr>
            </w:rPrChange>
          </w:rPr>
          <w:instrText xml:space="preserve"> ADDIN ZOTERO_ITEM CSL_CITATION {"citationID":"wAV6pXkm","properties":{"formattedCitation":"(Hollarsmith et al. 2020)","plainCitation":"(Hollarsmith et al. 2020)","noteIndex":0},"citationItems":[{"id":1055,"uris":["http://zotero.org/users/4496705/items/UQTRE2HD"],"itemData":{"id":1055,"type":"article-journal","abstract":"Abstract\n            \n              The effects of climate change, including ocean acidification and ocean heatwaves, on biological communities in estuaries are often uncertain. Part of the uncertainty is due to the complex suite of environmental factors in addition to acidification and warming that influence the growth of shells and skeletons of many estuarine organisms. The goal of this study was to document spatial and temporal variation in water column properties and to measure the in situ effects on larval and recently settled stages of ecologically important Olympia oysters (\n              Ostrea lurida\n              ) and commercially important Pacific oysters (\n              Crassostrea gigas\n              ) in a low</w:instrText>
        </w:r>
        <w:r w:rsidR="00AE1342" w:rsidRPr="00BE0D1B">
          <w:rPr>
            <w:rFonts w:ascii="Cambria Math" w:hAnsi="Cambria Math" w:cs="Cambria Math"/>
            <w:sz w:val="24"/>
            <w:szCs w:val="24"/>
            <w:rPrChange w:id="724" w:author="alisha saley" w:date="2023-12-02T16:49:00Z">
              <w:rPr>
                <w:rFonts w:ascii="Cambria Math" w:hAnsi="Cambria Math" w:cs="Cambria Math"/>
                <w:b/>
                <w:bCs/>
                <w:sz w:val="24"/>
                <w:szCs w:val="24"/>
              </w:rPr>
            </w:rPrChange>
          </w:rPr>
          <w:instrText>‐</w:instrText>
        </w:r>
        <w:r w:rsidR="00AE1342" w:rsidRPr="00BE0D1B">
          <w:rPr>
            <w:rFonts w:ascii="Arial" w:hAnsi="Arial" w:cs="Arial"/>
            <w:sz w:val="24"/>
            <w:szCs w:val="24"/>
            <w:rPrChange w:id="725" w:author="alisha saley" w:date="2023-12-02T16:49:00Z">
              <w:rPr>
                <w:rFonts w:ascii="Arial" w:hAnsi="Arial" w:cs="Arial"/>
                <w:b/>
                <w:bCs/>
                <w:sz w:val="24"/>
                <w:szCs w:val="24"/>
              </w:rPr>
            </w:rPrChange>
          </w:rPr>
          <w:instrText>inflow estuary with a Mediterranean climate in Northern California. Our results reveal that seasonal inputs of upwelled or riverine water create important and predictable gradients of carbonate system parameters, temperature, salinity, dissolved oxygen (DO), and other variables that influence oyster performance, and that the influence of these gradients is contingent upon the location in the estuary as well as seasonal timing. During upwelling events (dry season), temperature, carbonate chemistry, and DO had the greatest impact on oyster performance. During runoff events (wet season), gradients in salinity, nutrient concentrations, and total alkalinity driven by river discharge were comparatively more important. These results suggest that the spatial importance of carbonate chemistry and temperature are seasonally variable and are two of several other factors that determine oyster performance. We use these results to discuss future impacts on oysters given projected regional changes in the frequency and magnitude of upwelling and precipitation</w:instrText>
        </w:r>
        <w:r w:rsidR="00AE1342" w:rsidRPr="00BE0D1B">
          <w:rPr>
            <w:rFonts w:ascii="Cambria Math" w:hAnsi="Cambria Math" w:cs="Cambria Math"/>
            <w:sz w:val="24"/>
            <w:szCs w:val="24"/>
            <w:rPrChange w:id="726" w:author="alisha saley" w:date="2023-12-02T16:49:00Z">
              <w:rPr>
                <w:rFonts w:ascii="Cambria Math" w:hAnsi="Cambria Math" w:cs="Cambria Math"/>
                <w:b/>
                <w:bCs/>
                <w:sz w:val="24"/>
                <w:szCs w:val="24"/>
              </w:rPr>
            </w:rPrChange>
          </w:rPr>
          <w:instrText>‐</w:instrText>
        </w:r>
        <w:r w:rsidR="00AE1342" w:rsidRPr="00BE0D1B">
          <w:rPr>
            <w:rFonts w:ascii="Arial" w:hAnsi="Arial" w:cs="Arial"/>
            <w:sz w:val="24"/>
            <w:szCs w:val="24"/>
            <w:rPrChange w:id="727" w:author="alisha saley" w:date="2023-12-02T16:49:00Z">
              <w:rPr>
                <w:rFonts w:ascii="Arial" w:hAnsi="Arial" w:cs="Arial"/>
                <w:b/>
                <w:bCs/>
                <w:sz w:val="24"/>
                <w:szCs w:val="24"/>
              </w:rPr>
            </w:rPrChange>
          </w:rPr>
          <w:instrText xml:space="preserve">driven runoff events.","container-title":"Limnology and Oceanography","DOI":"10.1002/lno.11293","ISSN":"0024-3590, 1939-5590","issue":"2","journalAbbreviation":"Limnology &amp; Oceanography","language":"en","page":"224-235","source":"DOI.org (Crossref)","title":"Effects of seasonal upwelling and runoff on water chemistry and growth and survival of native and commercial oysters","volume":"65","author":[{"family":"Hollarsmith","given":"Jordan A."},{"family":"Sadowski","given":"Jason S."},{"family":"Picard","given":"Manon M. M."},{"family":"Cheng","given":"Brian"},{"family":"Farlin","given":"James"},{"family":"Russell","given":"Ann"},{"family":"Grosholz","given":"Edwin D."}],"issued":{"date-parts":[["2020",2]]}}}],"schema":"https://github.com/citation-style-language/schema/raw/master/csl-citation.json"} </w:instrText>
        </w:r>
        <w:r w:rsidR="00AE1342" w:rsidRPr="00BE0D1B">
          <w:rPr>
            <w:rFonts w:ascii="Arial" w:hAnsi="Arial" w:cs="Arial"/>
            <w:sz w:val="24"/>
            <w:szCs w:val="24"/>
            <w:rPrChange w:id="728" w:author="alisha saley" w:date="2023-12-02T16:49:00Z">
              <w:rPr>
                <w:rFonts w:ascii="Arial" w:hAnsi="Arial" w:cs="Arial"/>
                <w:b/>
                <w:bCs/>
                <w:sz w:val="24"/>
                <w:szCs w:val="24"/>
              </w:rPr>
            </w:rPrChange>
          </w:rPr>
          <w:fldChar w:fldCharType="separate"/>
        </w:r>
        <w:r w:rsidR="00AE1342" w:rsidRPr="00BE0D1B">
          <w:rPr>
            <w:rFonts w:ascii="Arial" w:hAnsi="Arial" w:cs="Arial"/>
            <w:sz w:val="24"/>
            <w:rPrChange w:id="729" w:author="alisha saley" w:date="2023-12-02T16:49:00Z">
              <w:rPr>
                <w:rFonts w:ascii="Arial" w:hAnsi="Arial" w:cs="Arial"/>
                <w:b/>
                <w:bCs/>
                <w:sz w:val="24"/>
              </w:rPr>
            </w:rPrChange>
          </w:rPr>
          <w:t>(Hollarsmith et al. 2020)</w:t>
        </w:r>
        <w:r w:rsidR="00AE1342" w:rsidRPr="00BE0D1B">
          <w:rPr>
            <w:rFonts w:ascii="Arial" w:hAnsi="Arial" w:cs="Arial"/>
            <w:sz w:val="24"/>
            <w:szCs w:val="24"/>
            <w:rPrChange w:id="730" w:author="alisha saley" w:date="2023-12-02T16:49:00Z">
              <w:rPr>
                <w:rFonts w:ascii="Arial" w:hAnsi="Arial" w:cs="Arial"/>
                <w:b/>
                <w:bCs/>
                <w:sz w:val="24"/>
                <w:szCs w:val="24"/>
              </w:rPr>
            </w:rPrChange>
          </w:rPr>
          <w:fldChar w:fldCharType="end"/>
        </w:r>
        <w:r w:rsidR="00AE1342" w:rsidRPr="00BE0D1B">
          <w:rPr>
            <w:rFonts w:ascii="Arial" w:hAnsi="Arial" w:cs="Arial"/>
            <w:sz w:val="24"/>
            <w:szCs w:val="24"/>
            <w:rPrChange w:id="731" w:author="alisha saley" w:date="2023-12-02T16:49:00Z">
              <w:rPr>
                <w:rFonts w:ascii="Arial" w:hAnsi="Arial" w:cs="Arial"/>
                <w:b/>
                <w:bCs/>
                <w:sz w:val="24"/>
                <w:szCs w:val="24"/>
              </w:rPr>
            </w:rPrChange>
          </w:rPr>
          <w:t xml:space="preserve">. </w:t>
        </w:r>
      </w:ins>
      <w:r w:rsidR="00102A82" w:rsidRPr="00CB2610">
        <w:rPr>
          <w:rFonts w:ascii="Arial" w:hAnsi="Arial" w:cs="Arial"/>
          <w:sz w:val="24"/>
          <w:szCs w:val="24"/>
        </w:rPr>
        <w:t xml:space="preserve">Especially along the Atlantic and Gulf </w:t>
      </w:r>
      <w:r w:rsidR="006F0012" w:rsidRPr="00CB2610">
        <w:rPr>
          <w:rFonts w:ascii="Arial" w:hAnsi="Arial" w:cs="Arial"/>
          <w:sz w:val="24"/>
          <w:szCs w:val="24"/>
        </w:rPr>
        <w:t>coast</w:t>
      </w:r>
      <w:r w:rsidR="00707A04" w:rsidRPr="00CB2610">
        <w:rPr>
          <w:rFonts w:ascii="Arial" w:hAnsi="Arial" w:cs="Arial"/>
          <w:sz w:val="24"/>
          <w:szCs w:val="24"/>
        </w:rPr>
        <w:t>s</w:t>
      </w:r>
      <w:r w:rsidR="006F0012" w:rsidRPr="00CB2610">
        <w:rPr>
          <w:rFonts w:ascii="Arial" w:hAnsi="Arial" w:cs="Arial"/>
          <w:sz w:val="24"/>
          <w:szCs w:val="24"/>
        </w:rPr>
        <w:t xml:space="preserve"> of the United States,</w:t>
      </w:r>
      <w:r w:rsidR="005A26C9" w:rsidRPr="00CB2610">
        <w:rPr>
          <w:rFonts w:ascii="Arial" w:hAnsi="Arial" w:cs="Arial"/>
          <w:sz w:val="24"/>
          <w:szCs w:val="24"/>
        </w:rPr>
        <w:t xml:space="preserve"> where </w:t>
      </w:r>
      <w:r w:rsidR="005A26C9" w:rsidRPr="00CB2610">
        <w:rPr>
          <w:rFonts w:ascii="Arial" w:hAnsi="Arial" w:cs="Arial"/>
          <w:i/>
          <w:iCs/>
          <w:sz w:val="24"/>
          <w:szCs w:val="24"/>
        </w:rPr>
        <w:t>C. virginica</w:t>
      </w:r>
      <w:r w:rsidR="005A26C9" w:rsidRPr="00CB2610">
        <w:rPr>
          <w:rFonts w:ascii="Arial" w:hAnsi="Arial" w:cs="Arial"/>
          <w:sz w:val="24"/>
          <w:szCs w:val="24"/>
        </w:rPr>
        <w:t xml:space="preserve"> provides vital habitat and economic </w:t>
      </w:r>
      <w:r w:rsidR="00B80EF3" w:rsidRPr="00CB2610">
        <w:rPr>
          <w:rFonts w:ascii="Arial" w:hAnsi="Arial" w:cs="Arial"/>
          <w:sz w:val="24"/>
          <w:szCs w:val="24"/>
        </w:rPr>
        <w:t>services</w:t>
      </w:r>
      <w:r w:rsidR="005A26C9" w:rsidRPr="00CB2610">
        <w:rPr>
          <w:rFonts w:ascii="Arial" w:hAnsi="Arial" w:cs="Arial"/>
          <w:sz w:val="24"/>
          <w:szCs w:val="24"/>
        </w:rPr>
        <w:t>,</w:t>
      </w:r>
      <w:r w:rsidR="006F0012" w:rsidRPr="00CB2610">
        <w:rPr>
          <w:rFonts w:ascii="Arial" w:hAnsi="Arial" w:cs="Arial"/>
          <w:sz w:val="24"/>
          <w:szCs w:val="24"/>
        </w:rPr>
        <w:t xml:space="preserve"> hurricanes are becoming more frequent</w:t>
      </w:r>
      <w:r w:rsidR="00A30C22" w:rsidRPr="00CB2610">
        <w:rPr>
          <w:rFonts w:ascii="Arial" w:hAnsi="Arial" w:cs="Arial"/>
          <w:sz w:val="24"/>
          <w:szCs w:val="24"/>
        </w:rPr>
        <w:t xml:space="preserve"> </w:t>
      </w:r>
      <w:r w:rsidR="00DE31FE" w:rsidRPr="00CB2610">
        <w:rPr>
          <w:rFonts w:ascii="Arial" w:hAnsi="Arial" w:cs="Arial"/>
          <w:sz w:val="24"/>
          <w:szCs w:val="24"/>
        </w:rPr>
        <w:fldChar w:fldCharType="begin"/>
      </w:r>
      <w:r w:rsidR="00693A1E" w:rsidRPr="00CB2610">
        <w:rPr>
          <w:rFonts w:ascii="Arial" w:hAnsi="Arial" w:cs="Arial"/>
          <w:sz w:val="24"/>
          <w:szCs w:val="24"/>
        </w:rPr>
        <w:instrText xml:space="preserve"> ADDIN ZOTERO_ITEM CSL_CITATION {"citationID":"RtvffQ9a","properties":{"formattedCitation":"(Knight and Davis 2009)","plainCitation":"(Knight and Davis 2009)","noteIndex":0},"citationItems":[{"id":1092,"uris":["http://zotero.org/users/4496705/items/BK6QD2WL"],"itemData":{"id":1092,"type":"article-journal","abstract":"Extreme precipitation has been increasing in the United States over the past century. In light of the associated impacts and possible linkages to climate change, this topic has garnered a great deal of attention from the scientific community and general public. Because tropical cyclones are a common source of heavy rainfall in the southeastern United States, we examined the contribution of tropical cyclone precipitation relative to overall extreme precipitation from all weather systems combined. We used a surface observation network over the period 1972–2007, consisting of first</w:instrText>
      </w:r>
      <w:r w:rsidR="00693A1E" w:rsidRPr="00CB2610">
        <w:rPr>
          <w:rFonts w:ascii="Cambria Math" w:hAnsi="Cambria Math" w:cs="Cambria Math"/>
          <w:sz w:val="24"/>
          <w:szCs w:val="24"/>
        </w:rPr>
        <w:instrText>‐</w:instrText>
      </w:r>
      <w:r w:rsidR="00693A1E" w:rsidRPr="00CB2610">
        <w:rPr>
          <w:rFonts w:ascii="Arial" w:hAnsi="Arial" w:cs="Arial"/>
          <w:sz w:val="24"/>
          <w:szCs w:val="24"/>
        </w:rPr>
        <w:instrText>order and Cooperative Observer Program weather stations. Furthermore, to account for precipitation that may be unmeasured by rain gauges because of windy conditions during tropical cyclones, we employed a wind</w:instrText>
      </w:r>
      <w:r w:rsidR="00693A1E" w:rsidRPr="00CB2610">
        <w:rPr>
          <w:rFonts w:ascii="Cambria Math" w:hAnsi="Cambria Math" w:cs="Cambria Math"/>
          <w:sz w:val="24"/>
          <w:szCs w:val="24"/>
        </w:rPr>
        <w:instrText>‐</w:instrText>
      </w:r>
      <w:r w:rsidR="00693A1E" w:rsidRPr="00CB2610">
        <w:rPr>
          <w:rFonts w:ascii="Arial" w:hAnsi="Arial" w:cs="Arial"/>
          <w:sz w:val="24"/>
          <w:szCs w:val="24"/>
        </w:rPr>
        <w:instrText>corrected data set and the North American Regional Reanalysis. According to several metrics of extreme precipitation, we found that extreme precipitation from tropical cyclones has been increasing over the past few decades. Additionally, the contribution of tropical cyclone precipitation to overall extreme precipitation has been significantly increasing by approximately 5%–10% per decade in the southeastern Atlantic coastal states. We attribute this rise in tropical cyclone contribution to an increase in both the storm wetness (precipitation per storm) and storm frequency over the period of record. There is little evidence that changes in storm duration are responsible for the increase. As such, we believe that an important factor in accurately projecting changes in extreme precipitation rests on whether tropical cyclone activity is driven more by natural decadal oscillations or by large</w:instrText>
      </w:r>
      <w:r w:rsidR="00693A1E" w:rsidRPr="00CB2610">
        <w:rPr>
          <w:rFonts w:ascii="Cambria Math" w:hAnsi="Cambria Math" w:cs="Cambria Math"/>
          <w:sz w:val="24"/>
          <w:szCs w:val="24"/>
        </w:rPr>
        <w:instrText>‐</w:instrText>
      </w:r>
      <w:r w:rsidR="00693A1E" w:rsidRPr="00CB2610">
        <w:rPr>
          <w:rFonts w:ascii="Arial" w:hAnsi="Arial" w:cs="Arial"/>
          <w:sz w:val="24"/>
          <w:szCs w:val="24"/>
        </w:rPr>
        <w:instrText xml:space="preserve">scale warming of the environment.","container-title":"Journal of Geophysical Research: Atmospheres","DOI":"10.1029/2009JD012511","ISSN":"0148-0227","issue":"D23","journalAbbreviation":"J. Geophys. Res.","language":"en","page":"2009JD012511","source":"DOI.org (Crossref)","title":"Contribution of tropical cyclones to extreme rainfall events in the southeastern United States","volume":"114","author":[{"family":"Knight","given":"David B."},{"family":"Davis","given":"Robert E."}],"issued":{"date-parts":[["2009",12,16]]}}}],"schema":"https://github.com/citation-style-language/schema/raw/master/csl-citation.json"} </w:instrText>
      </w:r>
      <w:r w:rsidR="00DE31FE" w:rsidRPr="00CB2610">
        <w:rPr>
          <w:rFonts w:ascii="Arial" w:hAnsi="Arial" w:cs="Arial"/>
          <w:sz w:val="24"/>
          <w:szCs w:val="24"/>
        </w:rPr>
        <w:fldChar w:fldCharType="separate"/>
      </w:r>
      <w:r w:rsidR="00693A1E" w:rsidRPr="00CB2610">
        <w:rPr>
          <w:rFonts w:ascii="Arial" w:hAnsi="Arial" w:cs="Arial"/>
          <w:sz w:val="24"/>
        </w:rPr>
        <w:t>(Knight and Davis 2009)</w:t>
      </w:r>
      <w:r w:rsidR="00DE31FE" w:rsidRPr="00CB2610">
        <w:rPr>
          <w:rFonts w:ascii="Arial" w:hAnsi="Arial" w:cs="Arial"/>
          <w:sz w:val="24"/>
          <w:szCs w:val="24"/>
        </w:rPr>
        <w:fldChar w:fldCharType="end"/>
      </w:r>
      <w:ins w:id="732" w:author="alisha saley" w:date="2023-12-02T14:05:00Z">
        <w:r w:rsidR="001E334B" w:rsidRPr="00CB2610">
          <w:rPr>
            <w:rFonts w:ascii="Arial" w:hAnsi="Arial" w:cs="Arial"/>
            <w:sz w:val="24"/>
            <w:szCs w:val="24"/>
          </w:rPr>
          <w:t xml:space="preserve">, which can </w:t>
        </w:r>
      </w:ins>
      <w:ins w:id="733" w:author="alisha saley" w:date="2023-12-02T16:11:00Z">
        <w:r w:rsidR="005A77D6" w:rsidRPr="00CB2610">
          <w:rPr>
            <w:rFonts w:ascii="Arial" w:hAnsi="Arial" w:cs="Arial"/>
            <w:sz w:val="24"/>
            <w:szCs w:val="24"/>
            <w:rPrChange w:id="734" w:author="alisha saley" w:date="2023-12-02T16:13:00Z">
              <w:rPr>
                <w:rFonts w:ascii="Arial" w:hAnsi="Arial" w:cs="Arial"/>
                <w:b/>
                <w:bCs/>
                <w:sz w:val="24"/>
                <w:szCs w:val="24"/>
              </w:rPr>
            </w:rPrChange>
          </w:rPr>
          <w:t>rapidly lower salinity to levels below the species’ tolerance threshold, potentially resulting in shellfish mortality, as observed in extreme cases</w:t>
        </w:r>
      </w:ins>
      <w:del w:id="735" w:author="alisha saley" w:date="2023-12-02T14:06:00Z">
        <w:r w:rsidR="0084686F" w:rsidRPr="00CB2610" w:rsidDel="001E334B">
          <w:rPr>
            <w:rFonts w:ascii="Arial" w:hAnsi="Arial" w:cs="Arial"/>
            <w:sz w:val="24"/>
            <w:szCs w:val="24"/>
          </w:rPr>
          <w:delText xml:space="preserve"> and can </w:delText>
        </w:r>
      </w:del>
      <w:del w:id="736" w:author="alisha saley" w:date="2023-12-02T16:11:00Z">
        <w:r w:rsidR="0084686F" w:rsidRPr="00CB2610" w:rsidDel="005A77D6">
          <w:rPr>
            <w:rFonts w:ascii="Arial" w:hAnsi="Arial" w:cs="Arial"/>
            <w:sz w:val="24"/>
            <w:szCs w:val="24"/>
          </w:rPr>
          <w:delText>lead to shellfish mortality</w:delText>
        </w:r>
      </w:del>
      <w:r w:rsidR="0084686F" w:rsidRPr="00CB2610">
        <w:rPr>
          <w:rFonts w:ascii="Arial" w:hAnsi="Arial" w:cs="Arial"/>
          <w:sz w:val="24"/>
          <w:szCs w:val="24"/>
        </w:rPr>
        <w:t xml:space="preserve"> </w:t>
      </w:r>
      <w:r w:rsidR="00DE31FE" w:rsidRPr="00CB2610">
        <w:rPr>
          <w:rFonts w:ascii="Arial" w:hAnsi="Arial" w:cs="Arial"/>
          <w:sz w:val="24"/>
          <w:szCs w:val="24"/>
        </w:rPr>
        <w:fldChar w:fldCharType="begin"/>
      </w:r>
      <w:r w:rsidR="00DE31FE" w:rsidRPr="00CB2610">
        <w:rPr>
          <w:rFonts w:ascii="Arial" w:hAnsi="Arial" w:cs="Arial"/>
          <w:sz w:val="24"/>
          <w:szCs w:val="24"/>
        </w:rPr>
        <w:instrText xml:space="preserve"> ADDIN ZOTERO_ITEM CSL_CITATION {"citationID":"jKPmmrTE","properties":{"formattedCitation":"(Munroe et al. 2013)","plainCitation":"(Munroe et al. 2013)","noteIndex":0},"citationItems":[{"id":1095,"uris":["http://zotero.org/users/4496705/items/RF66S4XX"],"itemData":{"id":1095,"type":"article-journal","container-title":"Estuarine, Coastal and Shelf Science","DOI":"10.1016/j.ecss.2013.10.011","ISSN":"02727714","journalAbbreviation":"Estuarine, Coastal and Shelf Science","language":"en","page":"209-219","source":"DOI.org (Crossref)","title":"Oyster mortality in Delaware Bay: Impacts and recovery from Hurricane Irene and Tropical Storm Lee","title-short":"Oyster mortality in Delaware Bay","volume":"135","author":[{"family":"Munroe","given":"D."},{"family":"Tabatabai","given":"A."},{"family":"Burt","given":"I."},{"family":"Bushek","given":"D."},{"family":"Powell","given":"E.N."},{"family":"Wilkin","given":"J."}],"issued":{"date-parts":[["2013",12]]}}}],"schema":"https://github.com/citation-style-language/schema/raw/master/csl-citation.json"} </w:instrText>
      </w:r>
      <w:r w:rsidR="00DE31FE" w:rsidRPr="00CB2610">
        <w:rPr>
          <w:rFonts w:ascii="Arial" w:hAnsi="Arial" w:cs="Arial"/>
          <w:sz w:val="24"/>
          <w:szCs w:val="24"/>
        </w:rPr>
        <w:fldChar w:fldCharType="separate"/>
      </w:r>
      <w:r w:rsidR="00DE31FE" w:rsidRPr="00CB2610">
        <w:rPr>
          <w:rFonts w:ascii="Arial" w:hAnsi="Arial" w:cs="Arial"/>
          <w:sz w:val="24"/>
        </w:rPr>
        <w:t>(Munroe et al. 2013)</w:t>
      </w:r>
      <w:r w:rsidR="00DE31FE" w:rsidRPr="00CB2610">
        <w:rPr>
          <w:rFonts w:ascii="Arial" w:hAnsi="Arial" w:cs="Arial"/>
          <w:sz w:val="24"/>
          <w:szCs w:val="24"/>
        </w:rPr>
        <w:fldChar w:fldCharType="end"/>
      </w:r>
      <w:r w:rsidR="005A26C9" w:rsidRPr="00CB2610">
        <w:rPr>
          <w:rFonts w:ascii="Arial" w:hAnsi="Arial" w:cs="Arial"/>
          <w:sz w:val="24"/>
          <w:szCs w:val="24"/>
        </w:rPr>
        <w:t xml:space="preserve">. </w:t>
      </w:r>
      <w:r w:rsidR="00707A04" w:rsidRPr="00CB2610">
        <w:rPr>
          <w:rFonts w:ascii="Arial" w:hAnsi="Arial" w:cs="Arial"/>
          <w:sz w:val="24"/>
          <w:szCs w:val="24"/>
        </w:rPr>
        <w:t xml:space="preserve">Even </w:t>
      </w:r>
      <w:r w:rsidR="00CD6A09" w:rsidRPr="00CB2610">
        <w:rPr>
          <w:rFonts w:ascii="Arial" w:hAnsi="Arial" w:cs="Arial"/>
          <w:sz w:val="24"/>
          <w:szCs w:val="24"/>
        </w:rPr>
        <w:t>along</w:t>
      </w:r>
      <w:r w:rsidR="00CD6A09">
        <w:rPr>
          <w:rFonts w:ascii="Arial" w:hAnsi="Arial" w:cs="Arial"/>
          <w:sz w:val="24"/>
          <w:szCs w:val="24"/>
        </w:rPr>
        <w:t xml:space="preserve"> the U.S. West Coast where</w:t>
      </w:r>
      <w:r w:rsidR="00707A04">
        <w:rPr>
          <w:rFonts w:ascii="Arial" w:hAnsi="Arial" w:cs="Arial"/>
          <w:sz w:val="24"/>
          <w:szCs w:val="24"/>
        </w:rPr>
        <w:t xml:space="preserve"> hurricanes</w:t>
      </w:r>
      <w:r w:rsidR="00CD6A09">
        <w:rPr>
          <w:rFonts w:ascii="Arial" w:hAnsi="Arial" w:cs="Arial"/>
          <w:sz w:val="24"/>
          <w:szCs w:val="24"/>
        </w:rPr>
        <w:t xml:space="preserve"> are rarer</w:t>
      </w:r>
      <w:r w:rsidR="00707A04">
        <w:rPr>
          <w:rFonts w:ascii="Arial" w:hAnsi="Arial" w:cs="Arial"/>
          <w:sz w:val="24"/>
          <w:szCs w:val="24"/>
        </w:rPr>
        <w:t>,</w:t>
      </w:r>
      <w:r w:rsidR="006B4A70">
        <w:rPr>
          <w:rFonts w:ascii="Arial" w:hAnsi="Arial" w:cs="Arial"/>
          <w:sz w:val="24"/>
          <w:szCs w:val="24"/>
        </w:rPr>
        <w:t xml:space="preserve"> </w:t>
      </w:r>
      <w:r w:rsidR="005A26C9">
        <w:rPr>
          <w:rFonts w:ascii="Arial" w:hAnsi="Arial" w:cs="Arial"/>
          <w:sz w:val="24"/>
          <w:szCs w:val="24"/>
        </w:rPr>
        <w:t xml:space="preserve">extreme precipitation </w:t>
      </w:r>
      <w:r w:rsidR="006B4A70">
        <w:rPr>
          <w:rFonts w:ascii="Arial" w:hAnsi="Arial" w:cs="Arial"/>
          <w:sz w:val="24"/>
          <w:szCs w:val="24"/>
        </w:rPr>
        <w:t>events</w:t>
      </w:r>
      <w:r w:rsidR="004F7781">
        <w:rPr>
          <w:rFonts w:ascii="Arial" w:hAnsi="Arial" w:cs="Arial"/>
          <w:sz w:val="24"/>
          <w:szCs w:val="24"/>
        </w:rPr>
        <w:t xml:space="preserve"> </w:t>
      </w:r>
      <w:r w:rsidR="005A26C9">
        <w:rPr>
          <w:rFonts w:ascii="Arial" w:hAnsi="Arial" w:cs="Arial"/>
          <w:sz w:val="24"/>
          <w:szCs w:val="24"/>
        </w:rPr>
        <w:t xml:space="preserve">have resulted in mass mortality of </w:t>
      </w:r>
      <w:r w:rsidR="006B4A70">
        <w:rPr>
          <w:rFonts w:ascii="Arial" w:hAnsi="Arial" w:cs="Arial"/>
          <w:sz w:val="24"/>
          <w:szCs w:val="24"/>
        </w:rPr>
        <w:t xml:space="preserve">native </w:t>
      </w:r>
      <w:r w:rsidR="005A26C9">
        <w:rPr>
          <w:rFonts w:ascii="Arial" w:hAnsi="Arial" w:cs="Arial"/>
          <w:sz w:val="24"/>
          <w:szCs w:val="24"/>
        </w:rPr>
        <w:t>oyster populations</w:t>
      </w:r>
      <w:r w:rsidR="005F7114">
        <w:rPr>
          <w:rFonts w:ascii="Arial" w:hAnsi="Arial" w:cs="Arial"/>
          <w:sz w:val="24"/>
          <w:szCs w:val="24"/>
        </w:rPr>
        <w:t xml:space="preserve"> </w:t>
      </w:r>
      <w:r w:rsidR="00DE31FE">
        <w:rPr>
          <w:rFonts w:ascii="Arial" w:hAnsi="Arial" w:cs="Arial"/>
          <w:sz w:val="24"/>
          <w:szCs w:val="24"/>
        </w:rPr>
        <w:fldChar w:fldCharType="begin"/>
      </w:r>
      <w:r w:rsidR="00DE31FE">
        <w:rPr>
          <w:rFonts w:ascii="Arial" w:hAnsi="Arial" w:cs="Arial"/>
          <w:sz w:val="24"/>
          <w:szCs w:val="24"/>
        </w:rPr>
        <w:instrText xml:space="preserve"> ADDIN ZOTERO_ITEM CSL_CITATION {"citationID":"bR45vfmn","properties":{"formattedCitation":"(Cheng et al. 2016)","plainCitation":"(Cheng et al. 2016)","noteIndex":0},"citationItems":[{"id":228,"uris":["http://zotero.org/users/4496705/items/YNPCXRMM"],"itemData":{"id":228,"type":"article-journal","abstract":"Climate change is predicted to increase the frequency and severity of extreme events. However, the biological consequences of extremes remain poorly resolved owing to their unpredictable nature and difficulty in quantifying their mechanisms and impacts. One key feature delivering precipitation extremes is an atmospheric river (AR), a long and narrow filament of enhanced water vapour transport. Despite recent attention, the biological impacts of ARs remain undocumented. Here, we use biological data coupled with remotely sensed and\n              in situ\n              environmental data to describe the role of ARs in the near 100% mass mortality of wild oysters in northern San Francisco Bay. In March 2011, a series of ARs made landfall within California, contributing an estimated 69.3% of the precipitation within the watershed and driving an extreme freshwater discharge into San Francisco Bay. This discharge caused sustained low salinities (less than 6.3) that almost perfectly matched the known oyster critical salinity tolerance and was coincident with a mass mortality of one of the most abundant populations throughout this species' range. This is a concern, because wild oysters remain a fraction of their historical abundance and have yet to recover. This study highlights a novel mechanism by which precipitation extremes may affect natural systems and the persistence of sensitive species in the face of environmental change.","container-title":"Proceedings of the Royal Society B: Biological Sciences","DOI":"10.1098/rspb.2016.1462","ISSN":"0962-8452, 1471-2954","issue":"1844","journalAbbreviation":"Proc. R. Soc. B.","language":"en","page":"20161462","source":"DOI.org (Crossref)","title":"Atmospheric rivers and the mass mortality of wild oysters: insight into an extreme future?","title-short":"Atmospheric rivers and the mass mortality of wild oysters","volume":"283","author":[{"family":"Cheng","given":"Brian S."},{"family":"Chang","given":"Andrew L."},{"family":"Deck","given":"Anna"},{"family":"Ferner","given":"Matthew C."}],"issued":{"date-parts":[["2016",12,14]]}}}],"schema":"https://github.com/citation-style-language/schema/raw/master/csl-citation.json"} </w:instrText>
      </w:r>
      <w:r w:rsidR="00DE31FE">
        <w:rPr>
          <w:rFonts w:ascii="Arial" w:hAnsi="Arial" w:cs="Arial"/>
          <w:sz w:val="24"/>
          <w:szCs w:val="24"/>
        </w:rPr>
        <w:fldChar w:fldCharType="separate"/>
      </w:r>
      <w:r w:rsidR="00DE31FE" w:rsidRPr="00DE31FE">
        <w:rPr>
          <w:rFonts w:ascii="Arial" w:hAnsi="Arial" w:cs="Arial"/>
          <w:sz w:val="24"/>
        </w:rPr>
        <w:t>(Cheng et al. 2016)</w:t>
      </w:r>
      <w:r w:rsidR="00DE31FE">
        <w:rPr>
          <w:rFonts w:ascii="Arial" w:hAnsi="Arial" w:cs="Arial"/>
          <w:sz w:val="24"/>
          <w:szCs w:val="24"/>
        </w:rPr>
        <w:fldChar w:fldCharType="end"/>
      </w:r>
      <w:r w:rsidR="00B80EF3">
        <w:rPr>
          <w:rFonts w:ascii="Arial" w:hAnsi="Arial" w:cs="Arial"/>
          <w:sz w:val="24"/>
          <w:szCs w:val="24"/>
        </w:rPr>
        <w:t>,</w:t>
      </w:r>
      <w:r w:rsidR="00440BB9">
        <w:rPr>
          <w:rFonts w:ascii="Arial" w:hAnsi="Arial" w:cs="Arial"/>
          <w:sz w:val="24"/>
          <w:szCs w:val="24"/>
        </w:rPr>
        <w:t xml:space="preserve"> though</w:t>
      </w:r>
      <w:r w:rsidR="00C111EC">
        <w:rPr>
          <w:rFonts w:ascii="Arial" w:hAnsi="Arial" w:cs="Arial"/>
          <w:sz w:val="24"/>
          <w:szCs w:val="24"/>
        </w:rPr>
        <w:t xml:space="preserve"> </w:t>
      </w:r>
      <w:r w:rsidR="00C111EC">
        <w:rPr>
          <w:rFonts w:ascii="Arial" w:hAnsi="Arial" w:cs="Arial"/>
          <w:i/>
          <w:iCs/>
          <w:sz w:val="24"/>
          <w:szCs w:val="24"/>
        </w:rPr>
        <w:t>C. virginica</w:t>
      </w:r>
      <w:r w:rsidR="00C111EC">
        <w:rPr>
          <w:rFonts w:ascii="Arial" w:hAnsi="Arial" w:cs="Arial"/>
          <w:sz w:val="24"/>
          <w:szCs w:val="24"/>
        </w:rPr>
        <w:t xml:space="preserve"> </w:t>
      </w:r>
      <w:del w:id="737" w:author="alisha saley" w:date="2023-12-02T16:12:00Z">
        <w:r w:rsidR="006B4A70" w:rsidDel="005A77D6">
          <w:rPr>
            <w:rFonts w:ascii="Arial" w:hAnsi="Arial" w:cs="Arial"/>
            <w:sz w:val="24"/>
            <w:szCs w:val="24"/>
          </w:rPr>
          <w:delText xml:space="preserve">may </w:delText>
        </w:r>
      </w:del>
      <w:ins w:id="738" w:author="alisha saley" w:date="2023-12-02T16:12:00Z">
        <w:r w:rsidR="005A77D6">
          <w:rPr>
            <w:rFonts w:ascii="Arial" w:hAnsi="Arial" w:cs="Arial"/>
            <w:sz w:val="24"/>
            <w:szCs w:val="24"/>
          </w:rPr>
          <w:t xml:space="preserve">is likely more tolerable to low salinity conditions than other oyster species </w:t>
        </w:r>
      </w:ins>
      <w:del w:id="739" w:author="alisha saley" w:date="2023-12-02T16:12:00Z">
        <w:r w:rsidR="006B4A70" w:rsidDel="005A77D6">
          <w:rPr>
            <w:rFonts w:ascii="Arial" w:hAnsi="Arial" w:cs="Arial"/>
            <w:sz w:val="24"/>
            <w:szCs w:val="24"/>
          </w:rPr>
          <w:delText xml:space="preserve">be </w:delText>
        </w:r>
      </w:del>
      <w:del w:id="740" w:author="alisha saley" w:date="2023-12-02T13:59:00Z">
        <w:r w:rsidR="006B4A70" w:rsidDel="00EA6FCB">
          <w:rPr>
            <w:rFonts w:ascii="Arial" w:hAnsi="Arial" w:cs="Arial"/>
            <w:sz w:val="24"/>
            <w:szCs w:val="24"/>
          </w:rPr>
          <w:delText>able to tolerate</w:delText>
        </w:r>
      </w:del>
      <w:del w:id="741" w:author="alisha saley" w:date="2023-12-02T16:12:00Z">
        <w:r w:rsidR="006B4A70" w:rsidDel="005A77D6">
          <w:rPr>
            <w:rFonts w:ascii="Arial" w:hAnsi="Arial" w:cs="Arial"/>
            <w:sz w:val="24"/>
            <w:szCs w:val="24"/>
          </w:rPr>
          <w:delText xml:space="preserve"> </w:delText>
        </w:r>
      </w:del>
      <w:del w:id="742" w:author="alisha saley" w:date="2023-12-02T13:59:00Z">
        <w:r w:rsidR="006B4A70" w:rsidDel="00EA6FCB">
          <w:rPr>
            <w:rFonts w:ascii="Arial" w:hAnsi="Arial" w:cs="Arial"/>
            <w:sz w:val="24"/>
            <w:szCs w:val="24"/>
          </w:rPr>
          <w:delText>declines in salinity better</w:delText>
        </w:r>
      </w:del>
      <w:del w:id="743" w:author="alisha saley" w:date="2023-12-02T16:12:00Z">
        <w:r w:rsidR="006B4A70" w:rsidDel="005A77D6">
          <w:rPr>
            <w:rFonts w:ascii="Arial" w:hAnsi="Arial" w:cs="Arial"/>
            <w:sz w:val="24"/>
            <w:szCs w:val="24"/>
          </w:rPr>
          <w:delText xml:space="preserve"> than other related species</w:delText>
        </w:r>
        <w:r w:rsidR="00750F7E" w:rsidDel="005A77D6">
          <w:rPr>
            <w:rFonts w:ascii="Arial" w:hAnsi="Arial" w:cs="Arial"/>
            <w:sz w:val="24"/>
            <w:szCs w:val="24"/>
          </w:rPr>
          <w:delText xml:space="preserve"> </w:delText>
        </w:r>
      </w:del>
      <w:r w:rsidR="00DE31FE">
        <w:rPr>
          <w:rFonts w:ascii="Arial" w:hAnsi="Arial" w:cs="Arial"/>
          <w:sz w:val="24"/>
          <w:szCs w:val="24"/>
        </w:rPr>
        <w:fldChar w:fldCharType="begin"/>
      </w:r>
      <w:r w:rsidR="00DE31FE">
        <w:rPr>
          <w:rFonts w:ascii="Arial" w:hAnsi="Arial" w:cs="Arial"/>
          <w:sz w:val="24"/>
          <w:szCs w:val="24"/>
        </w:rPr>
        <w:instrText xml:space="preserve"> ADDIN ZOTERO_ITEM CSL_CITATION {"citationID":"yuggP1Ot","properties":{"formattedCitation":"(Calvo 1999)","plainCitation":"(Calvo 1999)","noteIndex":0},"citationItems":[{"id":216,"uris":["http://zotero.org/users/4496705/items/K4H2V8CW"],"itemData":{"id":216,"type":"article-journal","DOI":"10.21220/V5PT7H","note":"publisher: Virginia Institute of Marine Science, College of William and Mary","source":"DOI.org (Datacite)","title":"A Comparative Field Study of Crassostrea gigas and Crassostrea virginica in Relation to Salinity in Virginia","URL":"https://publish.wm.edu/reports/1047","author":[{"family":"Calvo","given":"G.W. Et Al"}],"accessed":{"date-parts":[["2021",5,19]]},"issued":{"date-parts":[["1999"]]}}}],"schema":"https://github.com/citation-style-language/schema/raw/master/csl-citation.json"} </w:instrText>
      </w:r>
      <w:r w:rsidR="00DE31FE">
        <w:rPr>
          <w:rFonts w:ascii="Arial" w:hAnsi="Arial" w:cs="Arial"/>
          <w:sz w:val="24"/>
          <w:szCs w:val="24"/>
        </w:rPr>
        <w:fldChar w:fldCharType="separate"/>
      </w:r>
      <w:r w:rsidR="00DE31FE" w:rsidRPr="00DE31FE">
        <w:rPr>
          <w:rFonts w:ascii="Arial" w:hAnsi="Arial" w:cs="Arial"/>
          <w:sz w:val="24"/>
        </w:rPr>
        <w:t>(Calvo 1999)</w:t>
      </w:r>
      <w:r w:rsidR="00DE31FE">
        <w:rPr>
          <w:rFonts w:ascii="Arial" w:hAnsi="Arial" w:cs="Arial"/>
          <w:sz w:val="24"/>
          <w:szCs w:val="24"/>
        </w:rPr>
        <w:fldChar w:fldCharType="end"/>
      </w:r>
      <w:r w:rsidR="006B4A70">
        <w:rPr>
          <w:rFonts w:ascii="Arial" w:hAnsi="Arial" w:cs="Arial"/>
          <w:sz w:val="24"/>
          <w:szCs w:val="24"/>
        </w:rPr>
        <w:t>.</w:t>
      </w:r>
      <w:ins w:id="744" w:author="alisha saley" w:date="2023-12-02T13:59:00Z">
        <w:r w:rsidR="00EA6FCB">
          <w:rPr>
            <w:rFonts w:ascii="Arial" w:hAnsi="Arial" w:cs="Arial"/>
            <w:sz w:val="24"/>
            <w:szCs w:val="24"/>
          </w:rPr>
          <w:t xml:space="preserve"> </w:t>
        </w:r>
      </w:ins>
      <w:r w:rsidR="006B4A70">
        <w:rPr>
          <w:rFonts w:ascii="Arial" w:hAnsi="Arial" w:cs="Arial"/>
          <w:sz w:val="24"/>
          <w:szCs w:val="24"/>
        </w:rPr>
        <w:t xml:space="preserve"> </w:t>
      </w:r>
      <w:r w:rsidR="005A26C9">
        <w:rPr>
          <w:rFonts w:ascii="Arial" w:hAnsi="Arial" w:cs="Arial"/>
          <w:sz w:val="24"/>
          <w:szCs w:val="24"/>
        </w:rPr>
        <w:t xml:space="preserve">The extent to which </w:t>
      </w:r>
      <w:r w:rsidR="005A26C9">
        <w:rPr>
          <w:rFonts w:ascii="Arial" w:hAnsi="Arial" w:cs="Arial"/>
          <w:i/>
          <w:iCs/>
          <w:sz w:val="24"/>
          <w:szCs w:val="24"/>
        </w:rPr>
        <w:t xml:space="preserve">C. virginica </w:t>
      </w:r>
      <w:r w:rsidR="005A26C9">
        <w:rPr>
          <w:rFonts w:ascii="Arial" w:hAnsi="Arial" w:cs="Arial"/>
          <w:sz w:val="24"/>
          <w:szCs w:val="24"/>
        </w:rPr>
        <w:t>oysters may be able to hand</w:t>
      </w:r>
      <w:r w:rsidR="00707A04">
        <w:rPr>
          <w:rFonts w:ascii="Arial" w:hAnsi="Arial" w:cs="Arial"/>
          <w:sz w:val="24"/>
          <w:szCs w:val="24"/>
        </w:rPr>
        <w:t>le</w:t>
      </w:r>
      <w:r w:rsidR="005A26C9">
        <w:rPr>
          <w:rFonts w:ascii="Arial" w:hAnsi="Arial" w:cs="Arial"/>
          <w:sz w:val="24"/>
          <w:szCs w:val="24"/>
        </w:rPr>
        <w:t xml:space="preserve"> shifts in TA </w:t>
      </w:r>
      <w:r w:rsidR="00707A04">
        <w:rPr>
          <w:rFonts w:ascii="Arial" w:hAnsi="Arial" w:cs="Arial"/>
          <w:sz w:val="24"/>
          <w:szCs w:val="24"/>
        </w:rPr>
        <w:t xml:space="preserve">when coupled with </w:t>
      </w:r>
      <w:r w:rsidR="005A26C9">
        <w:rPr>
          <w:rFonts w:ascii="Arial" w:hAnsi="Arial" w:cs="Arial"/>
          <w:sz w:val="24"/>
          <w:szCs w:val="24"/>
        </w:rPr>
        <w:t xml:space="preserve">more </w:t>
      </w:r>
      <w:r w:rsidR="00C111EC">
        <w:rPr>
          <w:rFonts w:ascii="Arial" w:hAnsi="Arial" w:cs="Arial"/>
          <w:sz w:val="24"/>
          <w:szCs w:val="24"/>
        </w:rPr>
        <w:t>drastic</w:t>
      </w:r>
      <w:r w:rsidR="005A26C9">
        <w:rPr>
          <w:rFonts w:ascii="Arial" w:hAnsi="Arial" w:cs="Arial"/>
          <w:sz w:val="24"/>
          <w:szCs w:val="24"/>
        </w:rPr>
        <w:t xml:space="preserve"> reductions in salinity,</w:t>
      </w:r>
      <w:r w:rsidR="00440BB9">
        <w:rPr>
          <w:rFonts w:ascii="Arial" w:hAnsi="Arial" w:cs="Arial"/>
          <w:sz w:val="24"/>
          <w:szCs w:val="24"/>
        </w:rPr>
        <w:t xml:space="preserve"> like those corresponding to extreme storms</w:t>
      </w:r>
      <w:r w:rsidR="00C111EC">
        <w:rPr>
          <w:rFonts w:ascii="Arial" w:hAnsi="Arial" w:cs="Arial"/>
          <w:sz w:val="24"/>
          <w:szCs w:val="24"/>
        </w:rPr>
        <w:t>,</w:t>
      </w:r>
      <w:r w:rsidR="005A26C9">
        <w:rPr>
          <w:rFonts w:ascii="Arial" w:hAnsi="Arial" w:cs="Arial"/>
          <w:sz w:val="24"/>
          <w:szCs w:val="24"/>
        </w:rPr>
        <w:t xml:space="preserve"> </w:t>
      </w:r>
      <w:r w:rsidR="00F6344C">
        <w:rPr>
          <w:rFonts w:ascii="Arial" w:hAnsi="Arial" w:cs="Arial"/>
          <w:sz w:val="24"/>
          <w:szCs w:val="24"/>
        </w:rPr>
        <w:t xml:space="preserve">could provide insight </w:t>
      </w:r>
      <w:r w:rsidR="00CD6A09">
        <w:rPr>
          <w:rFonts w:ascii="Arial" w:hAnsi="Arial" w:cs="Arial"/>
          <w:sz w:val="24"/>
          <w:szCs w:val="24"/>
        </w:rPr>
        <w:t>in</w:t>
      </w:r>
      <w:r w:rsidR="00F6344C">
        <w:rPr>
          <w:rFonts w:ascii="Arial" w:hAnsi="Arial" w:cs="Arial"/>
          <w:sz w:val="24"/>
          <w:szCs w:val="24"/>
        </w:rPr>
        <w:t xml:space="preserve">to whether lower salinities </w:t>
      </w:r>
      <w:r w:rsidR="00707A04">
        <w:rPr>
          <w:rFonts w:ascii="Arial" w:hAnsi="Arial" w:cs="Arial"/>
          <w:sz w:val="24"/>
          <w:szCs w:val="24"/>
        </w:rPr>
        <w:t>h</w:t>
      </w:r>
      <w:r w:rsidR="00CD6A09">
        <w:rPr>
          <w:rFonts w:ascii="Arial" w:hAnsi="Arial" w:cs="Arial"/>
          <w:sz w:val="24"/>
          <w:szCs w:val="24"/>
        </w:rPr>
        <w:t>ave the potential to</w:t>
      </w:r>
      <w:r w:rsidR="00707A04">
        <w:rPr>
          <w:rFonts w:ascii="Arial" w:hAnsi="Arial" w:cs="Arial"/>
          <w:sz w:val="24"/>
          <w:szCs w:val="24"/>
        </w:rPr>
        <w:t xml:space="preserve"> </w:t>
      </w:r>
      <w:r w:rsidR="00F6344C">
        <w:rPr>
          <w:rFonts w:ascii="Arial" w:hAnsi="Arial" w:cs="Arial"/>
          <w:sz w:val="24"/>
          <w:szCs w:val="24"/>
        </w:rPr>
        <w:t>interact</w:t>
      </w:r>
      <w:r w:rsidR="00707A04">
        <w:rPr>
          <w:rFonts w:ascii="Arial" w:hAnsi="Arial" w:cs="Arial"/>
          <w:sz w:val="24"/>
          <w:szCs w:val="24"/>
        </w:rPr>
        <w:t xml:space="preserve"> more strongly </w:t>
      </w:r>
      <w:r w:rsidR="00E12D2A">
        <w:rPr>
          <w:rFonts w:ascii="Arial" w:hAnsi="Arial" w:cs="Arial"/>
          <w:sz w:val="24"/>
          <w:szCs w:val="24"/>
        </w:rPr>
        <w:t>with variable TA</w:t>
      </w:r>
      <w:r w:rsidR="00F6344C">
        <w:rPr>
          <w:rFonts w:ascii="Arial" w:hAnsi="Arial" w:cs="Arial"/>
          <w:sz w:val="24"/>
          <w:szCs w:val="24"/>
        </w:rPr>
        <w:t xml:space="preserve"> </w:t>
      </w:r>
      <w:r w:rsidR="00707A04">
        <w:rPr>
          <w:rFonts w:ascii="Arial" w:hAnsi="Arial" w:cs="Arial"/>
          <w:sz w:val="24"/>
          <w:szCs w:val="24"/>
        </w:rPr>
        <w:t>than observed in our study</w:t>
      </w:r>
      <w:r w:rsidR="005B4A22">
        <w:rPr>
          <w:rFonts w:ascii="Arial" w:hAnsi="Arial" w:cs="Arial"/>
          <w:sz w:val="24"/>
          <w:szCs w:val="24"/>
        </w:rPr>
        <w:t xml:space="preserve">. </w:t>
      </w:r>
    </w:p>
    <w:p w14:paraId="74C0247C" w14:textId="247B784C" w:rsidR="00750F7E" w:rsidRDefault="00D655F6" w:rsidP="0080242F">
      <w:pPr>
        <w:pStyle w:val="NoSpacing"/>
        <w:spacing w:line="480" w:lineRule="auto"/>
        <w:rPr>
          <w:rFonts w:ascii="Arial" w:hAnsi="Arial" w:cs="Arial"/>
          <w:sz w:val="24"/>
          <w:szCs w:val="24"/>
        </w:rPr>
      </w:pPr>
      <w:r>
        <w:rPr>
          <w:rFonts w:ascii="Arial" w:hAnsi="Arial" w:cs="Arial"/>
          <w:sz w:val="24"/>
          <w:szCs w:val="24"/>
        </w:rPr>
        <w:tab/>
        <w:t xml:space="preserve">The temporal influence of TA and salinity on oyster growth </w:t>
      </w:r>
      <w:r w:rsidR="0074738D">
        <w:rPr>
          <w:rFonts w:ascii="Arial" w:hAnsi="Arial" w:cs="Arial"/>
          <w:sz w:val="24"/>
          <w:szCs w:val="24"/>
        </w:rPr>
        <w:t>could</w:t>
      </w:r>
      <w:r>
        <w:rPr>
          <w:rFonts w:ascii="Arial" w:hAnsi="Arial" w:cs="Arial"/>
          <w:sz w:val="24"/>
          <w:szCs w:val="24"/>
        </w:rPr>
        <w:t xml:space="preserve"> </w:t>
      </w:r>
      <w:r w:rsidR="00DD3896">
        <w:rPr>
          <w:rFonts w:ascii="Arial" w:hAnsi="Arial" w:cs="Arial"/>
          <w:sz w:val="24"/>
          <w:szCs w:val="24"/>
        </w:rPr>
        <w:t>influence</w:t>
      </w:r>
      <w:r>
        <w:rPr>
          <w:rFonts w:ascii="Arial" w:hAnsi="Arial" w:cs="Arial"/>
          <w:sz w:val="24"/>
          <w:szCs w:val="24"/>
        </w:rPr>
        <w:t xml:space="preserve"> </w:t>
      </w:r>
      <w:r w:rsidR="006F017C">
        <w:rPr>
          <w:rFonts w:ascii="Arial" w:hAnsi="Arial" w:cs="Arial"/>
          <w:sz w:val="24"/>
          <w:szCs w:val="24"/>
        </w:rPr>
        <w:t xml:space="preserve">inter-specific species </w:t>
      </w:r>
      <w:r w:rsidR="005D56F0">
        <w:rPr>
          <w:rFonts w:ascii="Arial" w:hAnsi="Arial" w:cs="Arial"/>
          <w:sz w:val="24"/>
          <w:szCs w:val="24"/>
        </w:rPr>
        <w:t>interactions</w:t>
      </w:r>
      <w:r w:rsidR="00DD3896">
        <w:rPr>
          <w:rFonts w:ascii="Arial" w:hAnsi="Arial" w:cs="Arial"/>
          <w:sz w:val="24"/>
          <w:szCs w:val="24"/>
        </w:rPr>
        <w:t>.</w:t>
      </w:r>
      <w:r w:rsidR="006F017C">
        <w:rPr>
          <w:rFonts w:ascii="Arial" w:hAnsi="Arial" w:cs="Arial"/>
          <w:sz w:val="24"/>
          <w:szCs w:val="24"/>
        </w:rPr>
        <w:t xml:space="preserve"> For example, o</w:t>
      </w:r>
      <w:r w:rsidR="0074738D">
        <w:rPr>
          <w:rFonts w:ascii="Arial" w:hAnsi="Arial" w:cs="Arial"/>
          <w:sz w:val="24"/>
          <w:szCs w:val="24"/>
        </w:rPr>
        <w:t xml:space="preserve">ysters that rapidly adjust to new conditions </w:t>
      </w:r>
      <w:r w:rsidR="005F7114">
        <w:rPr>
          <w:rFonts w:ascii="Arial" w:hAnsi="Arial" w:cs="Arial"/>
          <w:sz w:val="24"/>
          <w:szCs w:val="24"/>
        </w:rPr>
        <w:t>might</w:t>
      </w:r>
      <w:r w:rsidR="0074738D">
        <w:rPr>
          <w:rFonts w:ascii="Arial" w:hAnsi="Arial" w:cs="Arial"/>
          <w:sz w:val="24"/>
          <w:szCs w:val="24"/>
        </w:rPr>
        <w:t xml:space="preserve"> fare better in staving off less-tolerant, invasive competitors</w:t>
      </w:r>
      <w:r w:rsidR="00476C1D">
        <w:rPr>
          <w:rFonts w:ascii="Arial" w:hAnsi="Arial" w:cs="Arial"/>
          <w:sz w:val="24"/>
          <w:szCs w:val="24"/>
        </w:rPr>
        <w:t xml:space="preserve"> </w:t>
      </w:r>
      <w:r w:rsidR="0074738D">
        <w:rPr>
          <w:rFonts w:ascii="Arial" w:hAnsi="Arial" w:cs="Arial"/>
          <w:sz w:val="24"/>
          <w:szCs w:val="24"/>
        </w:rPr>
        <w:fldChar w:fldCharType="begin"/>
      </w:r>
      <w:r w:rsidR="00DD3896">
        <w:rPr>
          <w:rFonts w:ascii="Arial" w:hAnsi="Arial" w:cs="Arial"/>
          <w:sz w:val="24"/>
          <w:szCs w:val="24"/>
        </w:rPr>
        <w:instrText xml:space="preserve"> ADDIN ZOTERO_ITEM CSL_CITATION {"citationID":"SQpQ8Hvo","properties":{"formattedCitation":"(McFarland et al. 2015, Green et al. 2017)","plainCitation":"(McFarland et al. 2015, Green et al. 2017)","noteIndex":0},"citationItems":[{"id":1044,"uris":["http://zotero.org/users/4496705/items/ZCVPA8S8"],"itemData":{"id":1044,"type":"article-journal","container-title":"Estuaries and Coasts","DOI":"10.1007/s12237-014-9903-5","ISSN":"1559-2723, 1559-2731","issue":"5","journalAbbreviation":"Estuaries and Coasts","language":"en","page":"1619-1628","source":"DOI.org (Crossref)","title":"Temperature, Salinity, and Aerial Exposure Tolerance of the Invasive Mussel, Perna viridis, in Estuarine Habitats: Implications for Spread and Competition with Native Oysters, Crassostrea virginica","title-short":"Temperature, Salinity, and Aerial Exposure Tolerance of the Invasive Mussel, Perna viridis, in Estuarine Habitats","volume":"38","author":[{"family":"McFarland","given":"Katherine"},{"family":"Baker","given":"Shirley"},{"family":"Baker","given":"Patrick"},{"family":"Rybovich","given":"Molly"},{"family":"Volety","given":"Aswani K."}],"issued":{"date-parts":[["2015",9]]}}},{"id":115,"uris":["http://zotero.org/users/4496705/items/52KPTJAC"],"itemData":{"id":115,"type":"article-journal","abstract":"Global increases in sea temperatures and atmospheric concentrations of CO2 may affect the health of calcifying shellfish. Little is known, however, about how competitive interactions within and between species may influence how species respond to multiple stressors. We experimentally assessed separate and combined effects of temperature (12 or 16°C) and atmospheric CO2 concentrations (400 and 1000 ppm) on the health and biological functioning of native (Ostrea edulis) and invasive (Crassostrea gigas) oysters held alone and in intraspecific or interspecific mixtures. We found evidence of reduced phagocytosis under elevated CO2 and, when combined with increased temperature, a reduction in the number of circulating haemocytes. Generally, C. gigas showed lower respiration rates relative to O. edulis when the species were in intraspecific or interspecific mixtures. In contrast, O. edulis showed a higher respiration rate relative to C. gigas when held in an interspecific mixture and exhibited lower clearance rates when held in intraspecific or interspecific mixtures. Overall, clearance rates of C. gigas were consistently greater than those of O. edulis. Collectively, our findings indicate that a species’ ability to adapt metabolic processes to environmental conditions can be modified by biotic context and may make some species (here, C. gigas) competitively superior and less vulnerable to future climatic scenarios at local scales. If these conclusions are generic, the relative role of species interactions, and other biotic parameters, in altering the outcomes of climate change will require much greater research emphasis.","container-title":"Marine Ecology Progress Series","DOI":"10.3354/meps12344","ISSN":"0171-8630, 1616-1599","page":"93-103","source":"www.int-res.com","title":"Competitive interactions moderate the effects of elevated temperature and atmospheric CO2 on the health and functioning of oysters","volume":"582","author":[{"family":"Green","given":"Dannielle Senga"},{"family":"Christie","given":"Hazel"},{"family":"Pratt","given":"Nicola"},{"family":"Boots","given":"Bas"},{"family":"Godbold","given":"Jasmin A."},{"family":"Solan","given":"Martin"},{"family":"Hauton","given":"Chris"}],"issued":{"date-parts":[["2017",11,6]]}}}],"schema":"https://github.com/citation-style-language/schema/raw/master/csl-citation.json"} </w:instrText>
      </w:r>
      <w:r w:rsidR="0074738D">
        <w:rPr>
          <w:rFonts w:ascii="Arial" w:hAnsi="Arial" w:cs="Arial"/>
          <w:sz w:val="24"/>
          <w:szCs w:val="24"/>
        </w:rPr>
        <w:fldChar w:fldCharType="separate"/>
      </w:r>
      <w:r w:rsidR="00DD3896" w:rsidRPr="00DD3896">
        <w:rPr>
          <w:rFonts w:ascii="Arial" w:hAnsi="Arial" w:cs="Arial"/>
          <w:sz w:val="24"/>
        </w:rPr>
        <w:t xml:space="preserve">(McFarland et al. </w:t>
      </w:r>
      <w:r w:rsidR="00DD3896" w:rsidRPr="00DD3896">
        <w:rPr>
          <w:rFonts w:ascii="Arial" w:hAnsi="Arial" w:cs="Arial"/>
          <w:sz w:val="24"/>
        </w:rPr>
        <w:lastRenderedPageBreak/>
        <w:t>2015, Green et al. 2017)</w:t>
      </w:r>
      <w:r w:rsidR="0074738D">
        <w:rPr>
          <w:rFonts w:ascii="Arial" w:hAnsi="Arial" w:cs="Arial"/>
          <w:sz w:val="24"/>
          <w:szCs w:val="24"/>
        </w:rPr>
        <w:fldChar w:fldCharType="end"/>
      </w:r>
      <w:r w:rsidR="000F2EA0" w:rsidRPr="0023411F">
        <w:rPr>
          <w:rFonts w:ascii="Arial" w:hAnsi="Arial" w:cs="Arial"/>
          <w:sz w:val="24"/>
          <w:szCs w:val="24"/>
        </w:rPr>
        <w:t>.</w:t>
      </w:r>
      <w:r w:rsidR="0023411F">
        <w:rPr>
          <w:rFonts w:ascii="Arial" w:hAnsi="Arial" w:cs="Arial"/>
          <w:sz w:val="24"/>
          <w:szCs w:val="24"/>
        </w:rPr>
        <w:t xml:space="preserve"> A</w:t>
      </w:r>
      <w:r w:rsidR="006E6A46">
        <w:rPr>
          <w:rFonts w:ascii="Arial" w:hAnsi="Arial" w:cs="Arial"/>
          <w:sz w:val="24"/>
          <w:szCs w:val="24"/>
        </w:rPr>
        <w:t xml:space="preserve"> later lower</w:t>
      </w:r>
      <w:r w:rsidR="000F2EA0" w:rsidRPr="005F7114">
        <w:rPr>
          <w:rFonts w:ascii="Arial" w:hAnsi="Arial" w:cs="Arial"/>
          <w:sz w:val="24"/>
          <w:szCs w:val="24"/>
        </w:rPr>
        <w:t xml:space="preserve"> </w:t>
      </w:r>
      <w:r w:rsidR="000F2EA0" w:rsidRPr="000F2EA0">
        <w:rPr>
          <w:rFonts w:ascii="Arial" w:hAnsi="Arial" w:cs="Arial"/>
          <w:sz w:val="24"/>
          <w:szCs w:val="24"/>
        </w:rPr>
        <w:t>toler</w:t>
      </w:r>
      <w:r w:rsidR="000F2EA0" w:rsidRPr="005F7114">
        <w:rPr>
          <w:rFonts w:ascii="Arial" w:hAnsi="Arial" w:cs="Arial"/>
          <w:sz w:val="24"/>
          <w:szCs w:val="24"/>
        </w:rPr>
        <w:t>ance</w:t>
      </w:r>
      <w:r w:rsidR="006E6A46">
        <w:rPr>
          <w:rFonts w:ascii="Arial" w:hAnsi="Arial" w:cs="Arial"/>
          <w:sz w:val="24"/>
          <w:szCs w:val="24"/>
        </w:rPr>
        <w:t xml:space="preserve"> </w:t>
      </w:r>
      <w:r w:rsidR="000F2EA0" w:rsidRPr="005F7114">
        <w:rPr>
          <w:rFonts w:ascii="Arial" w:hAnsi="Arial" w:cs="Arial"/>
          <w:sz w:val="24"/>
          <w:szCs w:val="24"/>
        </w:rPr>
        <w:t>to corrosive conditions</w:t>
      </w:r>
      <w:r w:rsidR="006E6A46">
        <w:rPr>
          <w:rFonts w:ascii="Arial" w:hAnsi="Arial" w:cs="Arial"/>
          <w:sz w:val="24"/>
          <w:szCs w:val="24"/>
        </w:rPr>
        <w:t xml:space="preserve"> could coincide with</w:t>
      </w:r>
      <w:r w:rsidR="000F2EA0" w:rsidRPr="005F7114">
        <w:rPr>
          <w:rFonts w:ascii="Arial" w:hAnsi="Arial" w:cs="Arial"/>
          <w:sz w:val="24"/>
          <w:szCs w:val="24"/>
        </w:rPr>
        <w:t xml:space="preserve"> predator </w:t>
      </w:r>
      <w:r w:rsidR="006E6A46">
        <w:rPr>
          <w:rFonts w:ascii="Arial" w:hAnsi="Arial" w:cs="Arial"/>
          <w:sz w:val="24"/>
          <w:szCs w:val="24"/>
        </w:rPr>
        <w:t>sensitivity to altered conditions, which could</w:t>
      </w:r>
      <w:r w:rsidR="000F2EA0" w:rsidRPr="005F7114">
        <w:rPr>
          <w:rFonts w:ascii="Arial" w:hAnsi="Arial" w:cs="Arial"/>
          <w:sz w:val="24"/>
          <w:szCs w:val="24"/>
        </w:rPr>
        <w:t xml:space="preserve"> </w:t>
      </w:r>
      <w:r w:rsidR="003307E7">
        <w:rPr>
          <w:rFonts w:ascii="Arial" w:hAnsi="Arial" w:cs="Arial"/>
          <w:sz w:val="24"/>
          <w:szCs w:val="24"/>
        </w:rPr>
        <w:t>weaken</w:t>
      </w:r>
      <w:r w:rsidR="000F2EA0" w:rsidRPr="005F7114">
        <w:rPr>
          <w:rFonts w:ascii="Arial" w:hAnsi="Arial" w:cs="Arial"/>
          <w:sz w:val="24"/>
          <w:szCs w:val="24"/>
        </w:rPr>
        <w:t xml:space="preserve"> fora</w:t>
      </w:r>
      <w:r w:rsidR="000F2EA0">
        <w:rPr>
          <w:rFonts w:ascii="Arial" w:hAnsi="Arial" w:cs="Arial"/>
          <w:sz w:val="24"/>
          <w:szCs w:val="24"/>
        </w:rPr>
        <w:t>ging pressure</w:t>
      </w:r>
      <w:r w:rsidR="0023411F">
        <w:rPr>
          <w:rFonts w:ascii="Arial" w:hAnsi="Arial" w:cs="Arial"/>
          <w:sz w:val="24"/>
          <w:szCs w:val="24"/>
        </w:rPr>
        <w:t xml:space="preserve"> on oyster reefs</w:t>
      </w:r>
      <w:r w:rsidR="006E6A46">
        <w:rPr>
          <w:rFonts w:ascii="Arial" w:hAnsi="Arial" w:cs="Arial"/>
          <w:sz w:val="24"/>
          <w:szCs w:val="24"/>
        </w:rPr>
        <w:t xml:space="preserve"> broadly</w:t>
      </w:r>
      <w:r w:rsidR="000F2EA0">
        <w:rPr>
          <w:rFonts w:ascii="Arial" w:hAnsi="Arial" w:cs="Arial"/>
          <w:sz w:val="24"/>
          <w:szCs w:val="24"/>
        </w:rPr>
        <w:t xml:space="preserve"> </w:t>
      </w:r>
      <w:r w:rsidR="000F2EA0">
        <w:rPr>
          <w:rFonts w:ascii="Arial" w:hAnsi="Arial" w:cs="Arial"/>
          <w:sz w:val="24"/>
          <w:szCs w:val="24"/>
        </w:rPr>
        <w:fldChar w:fldCharType="begin"/>
      </w:r>
      <w:r w:rsidR="000F2EA0">
        <w:rPr>
          <w:rFonts w:ascii="Arial" w:hAnsi="Arial" w:cs="Arial"/>
          <w:sz w:val="24"/>
          <w:szCs w:val="24"/>
        </w:rPr>
        <w:instrText xml:space="preserve"> ADDIN ZOTERO_ITEM CSL_CITATION {"citationID":"w9tA2dPO","properties":{"formattedCitation":"(Dodd et al. 2021)","plainCitation":"(Dodd et al. 2021)","noteIndex":0},"citationItems":[{"id":878,"uris":["http://zotero.org/users/4496705/items/5KX2EYY4"],"itemData":{"id":878,"type":"article-journal","container-title":"Geochemistry, Geophysics, Geosystems","DOI":"10.1029/2020GC009180","ISSN":"1525-2027, 1525-2027","issue":"2","journalAbbreviation":"Geochem Geophys Geosyst","language":"en","source":"DOI.org (Crossref)","title":"Juvenile Eastern Oysters More Resilient to Extreme Ocean Acidification than Their Mud Crab Predators","URL":"https://onlinelibrary.wiley.com/doi/10.1029/2020GC009180","volume":"22","author":[{"family":"Dodd","given":"L. F."},{"family":"Grabowski","given":"J. H."},{"family":"Piehler","given":"M. F."},{"family":"Westfield","given":"I."},{"family":"Ries","given":"Justin B."}],"accessed":{"date-parts":[["2023",7,10]]},"issued":{"date-parts":[["2021",2]]}}}],"schema":"https://github.com/citation-style-language/schema/raw/master/csl-citation.json"} </w:instrText>
      </w:r>
      <w:r w:rsidR="000F2EA0">
        <w:rPr>
          <w:rFonts w:ascii="Arial" w:hAnsi="Arial" w:cs="Arial"/>
          <w:sz w:val="24"/>
          <w:szCs w:val="24"/>
        </w:rPr>
        <w:fldChar w:fldCharType="separate"/>
      </w:r>
      <w:r w:rsidR="000F2EA0" w:rsidRPr="00566091">
        <w:rPr>
          <w:rFonts w:ascii="Arial" w:hAnsi="Arial" w:cs="Arial"/>
          <w:sz w:val="24"/>
        </w:rPr>
        <w:t>(Dodd et al. 2021)</w:t>
      </w:r>
      <w:r w:rsidR="000F2EA0">
        <w:rPr>
          <w:rFonts w:ascii="Arial" w:hAnsi="Arial" w:cs="Arial"/>
          <w:sz w:val="24"/>
          <w:szCs w:val="24"/>
        </w:rPr>
        <w:fldChar w:fldCharType="end"/>
      </w:r>
      <w:r w:rsidR="0023411F">
        <w:rPr>
          <w:rFonts w:ascii="Arial" w:hAnsi="Arial" w:cs="Arial"/>
          <w:sz w:val="24"/>
          <w:szCs w:val="24"/>
        </w:rPr>
        <w:t xml:space="preserve">, in addition to </w:t>
      </w:r>
      <w:r w:rsidR="006E6A46">
        <w:rPr>
          <w:rFonts w:ascii="Arial" w:hAnsi="Arial" w:cs="Arial"/>
          <w:sz w:val="24"/>
          <w:szCs w:val="24"/>
        </w:rPr>
        <w:t>reduced predator activity in low</w:t>
      </w:r>
      <w:r w:rsidR="0023411F">
        <w:rPr>
          <w:rFonts w:ascii="Arial" w:hAnsi="Arial" w:cs="Arial"/>
          <w:sz w:val="24"/>
          <w:szCs w:val="24"/>
        </w:rPr>
        <w:t xml:space="preserve"> salinity </w:t>
      </w:r>
      <w:r w:rsidR="0023411F">
        <w:rPr>
          <w:rFonts w:ascii="Arial" w:hAnsi="Arial" w:cs="Arial"/>
          <w:sz w:val="24"/>
          <w:szCs w:val="24"/>
        </w:rPr>
        <w:fldChar w:fldCharType="begin"/>
      </w:r>
      <w:r w:rsidR="0023411F">
        <w:rPr>
          <w:rFonts w:ascii="Arial" w:hAnsi="Arial" w:cs="Arial"/>
          <w:sz w:val="24"/>
          <w:szCs w:val="24"/>
        </w:rPr>
        <w:instrText xml:space="preserve"> ADDIN ZOTERO_ITEM CSL_CITATION {"citationID":"Tv8PIrG2","properties":{"formattedCitation":"(Pusack et al. 2019)","plainCitation":"(Pusack et al. 2019)","noteIndex":0},"citationItems":[{"id":1042,"uris":["http://zotero.org/users/4496705/items/MSUDNVQN"],"itemData":{"id":1042,"type":"article-journal","abstract":"Abstract\n            \n              Environmental stress gradients can affect species distributions and interspecific interactions. Because environmental stress depends on both intensity and duration, understanding the consequences of stress requires experiments that simultaneously manipulate both dimensions. In Apalachicola Bay, Florida (U.S.A.) the southern oyster drill (\n              Stramonita haemastoma\n              ) is a major predator of the eastern oyster (\n              Crassostrea virginica\n              ). Drill predation appears to be salinity</w:instrText>
      </w:r>
      <w:r w:rsidR="0023411F">
        <w:rPr>
          <w:rFonts w:ascii="Cambria Math" w:hAnsi="Cambria Math" w:cs="Cambria Math"/>
          <w:sz w:val="24"/>
          <w:szCs w:val="24"/>
        </w:rPr>
        <w:instrText>‐</w:instrText>
      </w:r>
      <w:r w:rsidR="0023411F">
        <w:rPr>
          <w:rFonts w:ascii="Arial" w:hAnsi="Arial" w:cs="Arial"/>
          <w:sz w:val="24"/>
          <w:szCs w:val="24"/>
        </w:rPr>
        <w:instrText>dependent: in a recent field study, predation rates were positively correlated with salinity. Salinity in the bay is typically high (&gt; 20) during the dry summer months, conditions that favor both oysters and the drill. However, periodic freshets can dramatically reduce salinity, which inhibits (or kills) drills, but not oysters. In this study, we used field measurements of salinity and drill densities to inform mesocosm experiments. We investigated the specific combinations of intensity and duration of low</w:instrText>
      </w:r>
      <w:r w:rsidR="0023411F">
        <w:rPr>
          <w:rFonts w:ascii="Cambria Math" w:hAnsi="Cambria Math" w:cs="Cambria Math"/>
          <w:sz w:val="24"/>
          <w:szCs w:val="24"/>
        </w:rPr>
        <w:instrText>‐</w:instrText>
      </w:r>
      <w:r w:rsidR="0023411F">
        <w:rPr>
          <w:rFonts w:ascii="Arial" w:hAnsi="Arial" w:cs="Arial"/>
          <w:sz w:val="24"/>
          <w:szCs w:val="24"/>
        </w:rPr>
        <w:instrText>salinity stress that inhibit drill predation. In these experiments, more intense salinity reductions reduced feeding both during and after the low</w:instrText>
      </w:r>
      <w:r w:rsidR="0023411F">
        <w:rPr>
          <w:rFonts w:ascii="Cambria Math" w:hAnsi="Cambria Math" w:cs="Cambria Math"/>
          <w:sz w:val="24"/>
          <w:szCs w:val="24"/>
        </w:rPr>
        <w:instrText>‐</w:instrText>
      </w:r>
      <w:r w:rsidR="0023411F">
        <w:rPr>
          <w:rFonts w:ascii="Arial" w:hAnsi="Arial" w:cs="Arial"/>
          <w:sz w:val="24"/>
          <w:szCs w:val="24"/>
        </w:rPr>
        <w:instrText>salinity stress event. During the event, longer durations (15 d) were necessary for mild salinity reductions (−5) to reduce the feeding rate by the same amount as a short (5 d) exposure of more intense (−10 or −15) salinity reduction. Both conditions may create a predation refuge for oysters, consistent with field observations. Given that the recent collapse of the Apalachicola Bay oyster population was preceded by several years without low</w:instrText>
      </w:r>
      <w:r w:rsidR="0023411F">
        <w:rPr>
          <w:rFonts w:ascii="Cambria Math" w:hAnsi="Cambria Math" w:cs="Cambria Math"/>
          <w:sz w:val="24"/>
          <w:szCs w:val="24"/>
        </w:rPr>
        <w:instrText>‐</w:instrText>
      </w:r>
      <w:r w:rsidR="0023411F">
        <w:rPr>
          <w:rFonts w:ascii="Arial" w:hAnsi="Arial" w:cs="Arial"/>
          <w:sz w:val="24"/>
          <w:szCs w:val="24"/>
        </w:rPr>
        <w:instrText xml:space="preserve">salinity events to inhibit predation, our results provide a mechanism by which a predator may have contributed to the loss of a historically productive and sustainable fishery.","container-title":"Limnology and Oceanography","DOI":"10.1002/lno.11020","ISSN":"0024-3590, 1939-5590","issue":"1","journalAbbreviation":"Limnology &amp; Oceanography","language":"en","page":"81-92","source":"DOI.org (Crossref)","title":"Predation on oysters is inhibited by intense or chronically mild, low salinity events","volume":"64","author":[{"family":"Pusack","given":"Timothy J."},{"family":"Kimbro","given":"David L."},{"family":"White","given":"J. Wilson"},{"family":"Stallings","given":"Christopher D."}],"issued":{"date-parts":[["2019",1]]}}}],"schema":"https://github.com/citation-style-language/schema/raw/master/csl-citation.json"} </w:instrText>
      </w:r>
      <w:r w:rsidR="0023411F">
        <w:rPr>
          <w:rFonts w:ascii="Arial" w:hAnsi="Arial" w:cs="Arial"/>
          <w:sz w:val="24"/>
          <w:szCs w:val="24"/>
        </w:rPr>
        <w:fldChar w:fldCharType="separate"/>
      </w:r>
      <w:r w:rsidR="0023411F" w:rsidRPr="00566091">
        <w:rPr>
          <w:rFonts w:ascii="Arial" w:hAnsi="Arial" w:cs="Arial"/>
          <w:sz w:val="24"/>
        </w:rPr>
        <w:t>(Pusack et al. 2019)</w:t>
      </w:r>
      <w:r w:rsidR="0023411F">
        <w:rPr>
          <w:rFonts w:ascii="Arial" w:hAnsi="Arial" w:cs="Arial"/>
          <w:sz w:val="24"/>
          <w:szCs w:val="24"/>
        </w:rPr>
        <w:fldChar w:fldCharType="end"/>
      </w:r>
      <w:r w:rsidR="000F2EA0">
        <w:rPr>
          <w:rFonts w:ascii="Arial" w:hAnsi="Arial" w:cs="Arial"/>
          <w:sz w:val="24"/>
          <w:szCs w:val="24"/>
        </w:rPr>
        <w:t>.</w:t>
      </w:r>
      <w:r w:rsidR="005119E4">
        <w:rPr>
          <w:rFonts w:ascii="Arial" w:hAnsi="Arial" w:cs="Arial"/>
          <w:sz w:val="24"/>
          <w:szCs w:val="24"/>
        </w:rPr>
        <w:t>O</w:t>
      </w:r>
      <w:r w:rsidR="000424D4">
        <w:rPr>
          <w:rFonts w:ascii="Arial" w:hAnsi="Arial" w:cs="Arial"/>
          <w:sz w:val="24"/>
          <w:szCs w:val="24"/>
        </w:rPr>
        <w:t>yster shells primarily use calcite</w:t>
      </w:r>
      <w:r w:rsidR="005119E4">
        <w:rPr>
          <w:rFonts w:ascii="Arial" w:hAnsi="Arial" w:cs="Arial"/>
          <w:sz w:val="24"/>
          <w:szCs w:val="24"/>
        </w:rPr>
        <w:t xml:space="preserve">, </w:t>
      </w:r>
      <w:r w:rsidR="000424D4">
        <w:rPr>
          <w:rFonts w:ascii="Arial" w:hAnsi="Arial" w:cs="Arial"/>
          <w:sz w:val="24"/>
          <w:szCs w:val="24"/>
        </w:rPr>
        <w:t xml:space="preserve">which make them </w:t>
      </w:r>
      <w:r w:rsidR="005119E4">
        <w:rPr>
          <w:rFonts w:ascii="Arial" w:hAnsi="Arial" w:cs="Arial"/>
          <w:sz w:val="24"/>
          <w:szCs w:val="24"/>
        </w:rPr>
        <w:t>less</w:t>
      </w:r>
      <w:r w:rsidR="000424D4">
        <w:rPr>
          <w:rFonts w:ascii="Arial" w:hAnsi="Arial" w:cs="Arial"/>
          <w:sz w:val="24"/>
          <w:szCs w:val="24"/>
        </w:rPr>
        <w:t xml:space="preserve"> chemically vulnerable to dissolution than species with aragonite mineral forms</w:t>
      </w:r>
      <w:r w:rsidR="00C05AF3">
        <w:rPr>
          <w:rFonts w:ascii="Arial" w:hAnsi="Arial" w:cs="Arial"/>
          <w:sz w:val="24"/>
          <w:szCs w:val="24"/>
        </w:rPr>
        <w:t xml:space="preserve">, which could lead to separate response trajectories in windows of low shell building activity in species with </w:t>
      </w:r>
      <w:r w:rsidR="005119E4">
        <w:rPr>
          <w:rFonts w:ascii="Arial" w:hAnsi="Arial" w:cs="Arial"/>
          <w:sz w:val="24"/>
          <w:szCs w:val="24"/>
        </w:rPr>
        <w:t>more</w:t>
      </w:r>
      <w:r w:rsidR="00C05AF3">
        <w:rPr>
          <w:rFonts w:ascii="Arial" w:hAnsi="Arial" w:cs="Arial"/>
          <w:sz w:val="24"/>
          <w:szCs w:val="24"/>
        </w:rPr>
        <w:t xml:space="preserve"> soluble shells</w:t>
      </w:r>
      <w:r w:rsidR="00C92C97">
        <w:rPr>
          <w:rFonts w:ascii="Arial" w:hAnsi="Arial" w:cs="Arial"/>
          <w:sz w:val="24"/>
          <w:szCs w:val="24"/>
        </w:rPr>
        <w:t>, regardless of predator pressure</w:t>
      </w:r>
      <w:r w:rsidR="00C05AF3">
        <w:rPr>
          <w:rFonts w:ascii="Arial" w:hAnsi="Arial" w:cs="Arial"/>
          <w:sz w:val="24"/>
          <w:szCs w:val="24"/>
        </w:rPr>
        <w:t xml:space="preserve">. </w:t>
      </w:r>
      <w:r w:rsidR="00C92C97">
        <w:rPr>
          <w:rFonts w:ascii="Arial" w:hAnsi="Arial" w:cs="Arial"/>
          <w:sz w:val="24"/>
          <w:szCs w:val="24"/>
        </w:rPr>
        <w:t>Moreover, a</w:t>
      </w:r>
      <w:r w:rsidR="00A741DA">
        <w:rPr>
          <w:rFonts w:ascii="Arial" w:hAnsi="Arial" w:cs="Arial"/>
          <w:sz w:val="24"/>
          <w:szCs w:val="24"/>
        </w:rPr>
        <w:t xml:space="preserve"> change in pH as a result of TA and salinity could have implications for parasitic infection outbreaks, to the extent that parasite</w:t>
      </w:r>
      <w:r w:rsidR="00C92C97">
        <w:rPr>
          <w:rFonts w:ascii="Arial" w:hAnsi="Arial" w:cs="Arial"/>
          <w:sz w:val="24"/>
          <w:szCs w:val="24"/>
        </w:rPr>
        <w:t xml:space="preserve"> outbreaks respond in</w:t>
      </w:r>
      <w:r w:rsidR="00A741DA">
        <w:rPr>
          <w:rFonts w:ascii="Arial" w:hAnsi="Arial" w:cs="Arial"/>
          <w:sz w:val="24"/>
          <w:szCs w:val="24"/>
        </w:rPr>
        <w:t xml:space="preserve"> similar ways to low pH from elevated pCO2 </w:t>
      </w:r>
      <w:r w:rsidR="00A741DA">
        <w:rPr>
          <w:rFonts w:ascii="Arial" w:hAnsi="Arial" w:cs="Arial"/>
          <w:sz w:val="24"/>
          <w:szCs w:val="24"/>
        </w:rPr>
        <w:fldChar w:fldCharType="begin"/>
      </w:r>
      <w:r w:rsidR="00A741DA">
        <w:rPr>
          <w:rFonts w:ascii="Arial" w:hAnsi="Arial" w:cs="Arial"/>
          <w:sz w:val="24"/>
          <w:szCs w:val="24"/>
        </w:rPr>
        <w:instrText xml:space="preserve"> ADDIN ZOTERO_ITEM CSL_CITATION {"citationID":"R6xiexdy","properties":{"formattedCitation":"(Martinelli et al. 2020)","plainCitation":"(Martinelli et al. 2020)","noteIndex":0},"citationItems":[{"id":1072,"uris":["http://zotero.org/users/4496705/items/MI2AN3SD"],"itemData":{"id":1072,"type":"article-journal","abstract":"Abstract\n            \n              Invasions by shell-boring polychaetes such as\n              Polydora websteri\n              Hartman have resulted in the collapse of oyster aquaculture industries in Australia, New Zealand, and Hawaii. These worms burrow into bivalve shells, creating unsightly mud blisters that are unappealing to consumers and, when nicked during shucking, release mud and detritus that can foul oyster meats. Recent findings of mud blisters on the shells of Pacific oysters (\n              Crassostrea gigas\n              Thunberg) in Washington State suggest a new spionid polychaete outbreak. To determine the identity of the polychaete causing these blisters, we obtained Pacific oysters from two locations in Puget Sound and examined them for blisters and burrows caused by polychaete worms. Specimens were also obtained from eastern oysters (\n              Crassostrea virginica\n              Gmelin) collected in New York for morphological and molecular comparison. We compared polychaete morphology to original descriptions, extracted DNA and sequenced mitochondrial (cytochrome c oxidase I [mtCOI]) and nuclear (small subunit 18S rRNA [18S rRNA]) genes to determine a species-level molecular identification for these worms. Our data show that\n              Polydora websteri\n              are present in the mud blisters from oysters grown in Puget Sound, constituting the first confirmed record of this species in Washington State. The presence of this notorious invader could threaten the sustainability of oyster aquaculture in Washington, which currently produces more farmed bivalves than any other US state.","container-title":"Scientific Reports","DOI":"10.1038/s41598-020-60805-w","ISSN":"2045-2322","issue":"1","journalAbbreviation":"Sci Rep","language":"en","page":"3961","source":"DOI.org (Crossref)","title":"Confirmation of the shell-boring oyster parasite Polydora websteri (Polychaeta: Spionidae) in Washington State, USA","title-short":"Confirmation of the shell-boring oyster parasite Polydora websteri (Polychaeta","volume":"10","author":[{"family":"Martinelli","given":"Julieta C."},{"family":"Lopes","given":"Heather M."},{"family":"Hauser","given":"Lorenz"},{"family":"Jimenez-Hidalgo","given":"Isadora"},{"family":"King","given":"Teri L."},{"family":"Padilla-Gamiño","given":"Jacqueline L."},{"family":"Rawson","given":"Paul"},{"family":"Spencer","given":"Laura H."},{"family":"Williams","given":"Jason D."},{"family":"Wood","given":"Chelsea L."}],"issued":{"date-parts":[["2020",3,3]]}}}],"schema":"https://github.com/citation-style-language/schema/raw/master/csl-citation.json"} </w:instrText>
      </w:r>
      <w:r w:rsidR="00A741DA">
        <w:rPr>
          <w:rFonts w:ascii="Arial" w:hAnsi="Arial" w:cs="Arial"/>
          <w:sz w:val="24"/>
          <w:szCs w:val="24"/>
        </w:rPr>
        <w:fldChar w:fldCharType="separate"/>
      </w:r>
      <w:r w:rsidR="00A741DA" w:rsidRPr="00566091">
        <w:rPr>
          <w:rFonts w:ascii="Arial" w:hAnsi="Arial" w:cs="Arial"/>
          <w:sz w:val="24"/>
        </w:rPr>
        <w:t>(Martinelli et al. 2020)</w:t>
      </w:r>
      <w:r w:rsidR="00A741DA">
        <w:rPr>
          <w:rFonts w:ascii="Arial" w:hAnsi="Arial" w:cs="Arial"/>
          <w:sz w:val="24"/>
          <w:szCs w:val="24"/>
        </w:rPr>
        <w:fldChar w:fldCharType="end"/>
      </w:r>
      <w:r w:rsidR="00A741DA">
        <w:rPr>
          <w:rFonts w:ascii="Arial" w:hAnsi="Arial" w:cs="Arial"/>
          <w:sz w:val="24"/>
          <w:szCs w:val="24"/>
        </w:rPr>
        <w:t>.</w:t>
      </w:r>
    </w:p>
    <w:p w14:paraId="463D592A" w14:textId="1C3FDAC0" w:rsidR="009E4D9C" w:rsidRDefault="00C97385" w:rsidP="0080242F">
      <w:pPr>
        <w:pStyle w:val="NoSpacing"/>
        <w:spacing w:line="480" w:lineRule="auto"/>
        <w:ind w:firstLine="720"/>
        <w:rPr>
          <w:rFonts w:ascii="Arial" w:hAnsi="Arial" w:cs="Arial"/>
          <w:sz w:val="24"/>
          <w:szCs w:val="24"/>
        </w:rPr>
      </w:pPr>
      <w:r w:rsidRPr="004F7781">
        <w:rPr>
          <w:rFonts w:ascii="Arial" w:hAnsi="Arial" w:cs="Arial"/>
          <w:sz w:val="24"/>
          <w:szCs w:val="24"/>
        </w:rPr>
        <w:t xml:space="preserve">Understanding the trajectory and character of growth responses of </w:t>
      </w:r>
      <w:r w:rsidR="00707A04">
        <w:rPr>
          <w:rFonts w:ascii="Arial" w:hAnsi="Arial" w:cs="Arial"/>
          <w:sz w:val="24"/>
          <w:szCs w:val="24"/>
        </w:rPr>
        <w:t xml:space="preserve">coastal and </w:t>
      </w:r>
      <w:r w:rsidRPr="004F7781">
        <w:rPr>
          <w:rFonts w:ascii="Arial" w:hAnsi="Arial" w:cs="Arial"/>
          <w:sz w:val="24"/>
          <w:szCs w:val="24"/>
        </w:rPr>
        <w:t>estuarine calcifiers to changes in TA and salinity remains an area for future exploration. Our results illustrate that effect</w:t>
      </w:r>
      <w:r w:rsidR="00707A04">
        <w:rPr>
          <w:rFonts w:ascii="Arial" w:hAnsi="Arial" w:cs="Arial"/>
          <w:sz w:val="24"/>
          <w:szCs w:val="24"/>
        </w:rPr>
        <w:t>s</w:t>
      </w:r>
      <w:r w:rsidRPr="004F7781">
        <w:rPr>
          <w:rFonts w:ascii="Arial" w:hAnsi="Arial" w:cs="Arial"/>
          <w:sz w:val="24"/>
          <w:szCs w:val="24"/>
        </w:rPr>
        <w:t xml:space="preserve"> of TA on oyster shell growth </w:t>
      </w:r>
      <w:r w:rsidR="00707A04">
        <w:rPr>
          <w:rFonts w:ascii="Arial" w:hAnsi="Arial" w:cs="Arial"/>
          <w:sz w:val="24"/>
          <w:szCs w:val="24"/>
        </w:rPr>
        <w:t xml:space="preserve">manifest in a complex manner that can change over time and likely operate in tandem with other environmental stressors. </w:t>
      </w:r>
      <w:r w:rsidR="00D81038" w:rsidRPr="004F7781">
        <w:rPr>
          <w:rFonts w:ascii="Arial" w:hAnsi="Arial" w:cs="Arial"/>
          <w:sz w:val="24"/>
          <w:szCs w:val="24"/>
        </w:rPr>
        <w:t xml:space="preserve">As more extreme changes to conditions continue to </w:t>
      </w:r>
      <w:r w:rsidR="00CD6A09">
        <w:rPr>
          <w:rFonts w:ascii="Arial" w:hAnsi="Arial" w:cs="Arial"/>
          <w:sz w:val="24"/>
          <w:szCs w:val="24"/>
        </w:rPr>
        <w:t>emerge</w:t>
      </w:r>
      <w:r w:rsidR="00D81038" w:rsidRPr="004F7781">
        <w:rPr>
          <w:rFonts w:ascii="Arial" w:hAnsi="Arial" w:cs="Arial"/>
          <w:sz w:val="24"/>
          <w:szCs w:val="24"/>
        </w:rPr>
        <w:t>, it will be</w:t>
      </w:r>
      <w:r w:rsidR="00707A04">
        <w:rPr>
          <w:rFonts w:ascii="Arial" w:hAnsi="Arial" w:cs="Arial"/>
          <w:sz w:val="24"/>
          <w:szCs w:val="24"/>
        </w:rPr>
        <w:t>come</w:t>
      </w:r>
      <w:r w:rsidR="00D81038" w:rsidRPr="004F7781">
        <w:rPr>
          <w:rFonts w:ascii="Arial" w:hAnsi="Arial" w:cs="Arial"/>
          <w:sz w:val="24"/>
          <w:szCs w:val="24"/>
        </w:rPr>
        <w:t xml:space="preserve"> </w:t>
      </w:r>
      <w:r w:rsidR="00707A04">
        <w:rPr>
          <w:rFonts w:ascii="Arial" w:hAnsi="Arial" w:cs="Arial"/>
          <w:sz w:val="24"/>
          <w:szCs w:val="24"/>
        </w:rPr>
        <w:t>increasingly</w:t>
      </w:r>
      <w:r w:rsidR="00707A04" w:rsidRPr="004F7781">
        <w:rPr>
          <w:rFonts w:ascii="Arial" w:hAnsi="Arial" w:cs="Arial"/>
          <w:sz w:val="24"/>
          <w:szCs w:val="24"/>
        </w:rPr>
        <w:t xml:space="preserve"> </w:t>
      </w:r>
      <w:r w:rsidR="00D81038" w:rsidRPr="004F7781">
        <w:rPr>
          <w:rFonts w:ascii="Arial" w:hAnsi="Arial" w:cs="Arial"/>
          <w:sz w:val="24"/>
          <w:szCs w:val="24"/>
        </w:rPr>
        <w:t>important to understan</w:t>
      </w:r>
      <w:r w:rsidR="00D81038" w:rsidRPr="009E4D9C">
        <w:rPr>
          <w:rFonts w:ascii="Arial" w:hAnsi="Arial" w:cs="Arial"/>
          <w:sz w:val="24"/>
          <w:szCs w:val="24"/>
        </w:rPr>
        <w:t xml:space="preserve">d how growth in </w:t>
      </w:r>
      <w:r w:rsidR="00707A04" w:rsidRPr="009E4D9C">
        <w:rPr>
          <w:rFonts w:ascii="Arial" w:hAnsi="Arial" w:cs="Arial"/>
          <w:sz w:val="24"/>
          <w:szCs w:val="24"/>
        </w:rPr>
        <w:t xml:space="preserve">oysters and other </w:t>
      </w:r>
      <w:r w:rsidR="00D81038" w:rsidRPr="009E4D9C">
        <w:rPr>
          <w:rFonts w:ascii="Arial" w:hAnsi="Arial" w:cs="Arial"/>
          <w:sz w:val="24"/>
          <w:szCs w:val="24"/>
        </w:rPr>
        <w:t xml:space="preserve">calcifiers responds to </w:t>
      </w:r>
      <w:r w:rsidR="00707A04" w:rsidRPr="009E4D9C">
        <w:rPr>
          <w:rFonts w:ascii="Arial" w:hAnsi="Arial" w:cs="Arial"/>
          <w:sz w:val="24"/>
          <w:szCs w:val="24"/>
        </w:rPr>
        <w:t>ongoing and future shifts</w:t>
      </w:r>
      <w:r w:rsidR="00D81038" w:rsidRPr="009E4D9C">
        <w:rPr>
          <w:rFonts w:ascii="Arial" w:hAnsi="Arial" w:cs="Arial"/>
          <w:sz w:val="24"/>
          <w:szCs w:val="24"/>
        </w:rPr>
        <w:t>.</w:t>
      </w:r>
    </w:p>
    <w:p w14:paraId="58B7C7EC" w14:textId="77777777" w:rsidR="004B7FA4" w:rsidRPr="009E4D9C" w:rsidRDefault="004B7FA4" w:rsidP="0080242F">
      <w:pPr>
        <w:pStyle w:val="NoSpacing"/>
        <w:spacing w:line="480" w:lineRule="auto"/>
        <w:ind w:firstLine="720"/>
        <w:rPr>
          <w:rFonts w:ascii="Arial" w:hAnsi="Arial" w:cs="Arial"/>
          <w:sz w:val="24"/>
          <w:szCs w:val="24"/>
        </w:rPr>
      </w:pPr>
    </w:p>
    <w:p w14:paraId="6A7243B4" w14:textId="664FD51B" w:rsidR="00444308" w:rsidRPr="005F7114" w:rsidRDefault="00444308" w:rsidP="0080242F">
      <w:pPr>
        <w:pStyle w:val="NoSpacing"/>
        <w:spacing w:line="480" w:lineRule="auto"/>
        <w:rPr>
          <w:rFonts w:ascii="Arial" w:hAnsi="Arial" w:cs="Arial"/>
          <w:sz w:val="24"/>
          <w:szCs w:val="24"/>
        </w:rPr>
      </w:pPr>
      <w:r w:rsidRPr="005F7114">
        <w:rPr>
          <w:rFonts w:ascii="Arial" w:hAnsi="Arial" w:cs="Arial"/>
          <w:b/>
          <w:bCs/>
          <w:i/>
          <w:iCs/>
          <w:sz w:val="24"/>
          <w:szCs w:val="24"/>
        </w:rPr>
        <w:t>Acknowledgements—</w:t>
      </w:r>
      <w:r w:rsidRPr="005F7114">
        <w:rPr>
          <w:rFonts w:ascii="Arial" w:hAnsi="Arial" w:cs="Arial"/>
          <w:sz w:val="24"/>
          <w:szCs w:val="24"/>
        </w:rPr>
        <w:t xml:space="preserve"> The authors are grateful to Hog Island Oyster Company </w:t>
      </w:r>
      <w:r w:rsidR="007028A9" w:rsidRPr="005F7114">
        <w:rPr>
          <w:rFonts w:ascii="Arial" w:hAnsi="Arial" w:cs="Arial"/>
          <w:sz w:val="24"/>
          <w:szCs w:val="24"/>
        </w:rPr>
        <w:t xml:space="preserve">for donating oysters and to G. Fleener (HIOC) </w:t>
      </w:r>
      <w:r w:rsidRPr="005F7114">
        <w:rPr>
          <w:rFonts w:ascii="Arial" w:hAnsi="Arial" w:cs="Arial"/>
          <w:sz w:val="24"/>
          <w:szCs w:val="24"/>
        </w:rPr>
        <w:t xml:space="preserve">and J. Newman (BML) for their guidance in animal husbandry. Research was supported by NSF grant OCE-2129942. AMS received additional funding from NSF Graduate Research Fellowships and a Russell J. </w:t>
      </w:r>
      <w:r w:rsidRPr="005F7114">
        <w:rPr>
          <w:rFonts w:ascii="Arial" w:hAnsi="Arial" w:cs="Arial"/>
          <w:sz w:val="24"/>
          <w:szCs w:val="24"/>
        </w:rPr>
        <w:lastRenderedPageBreak/>
        <w:t xml:space="preserve">and Dorothy S. Bilinski Fellowship. The authors thank </w:t>
      </w:r>
      <w:r w:rsidR="00946191" w:rsidRPr="005F7114">
        <w:rPr>
          <w:rFonts w:ascii="Arial" w:hAnsi="Arial" w:cs="Arial"/>
          <w:sz w:val="24"/>
          <w:szCs w:val="24"/>
        </w:rPr>
        <w:t>A</w:t>
      </w:r>
      <w:r w:rsidRPr="005F7114">
        <w:rPr>
          <w:rFonts w:ascii="Arial" w:hAnsi="Arial" w:cs="Arial"/>
          <w:sz w:val="24"/>
          <w:szCs w:val="24"/>
        </w:rPr>
        <w:t xml:space="preserve">. </w:t>
      </w:r>
      <w:r w:rsidR="00946191" w:rsidRPr="005F7114">
        <w:rPr>
          <w:rFonts w:ascii="Arial" w:hAnsi="Arial" w:cs="Arial"/>
          <w:sz w:val="24"/>
          <w:szCs w:val="24"/>
        </w:rPr>
        <w:t>Smart</w:t>
      </w:r>
      <w:r w:rsidRPr="005F7114">
        <w:rPr>
          <w:rFonts w:ascii="Arial" w:hAnsi="Arial" w:cs="Arial"/>
          <w:sz w:val="24"/>
          <w:szCs w:val="24"/>
        </w:rPr>
        <w:t xml:space="preserve"> for laboratory assistance, and </w:t>
      </w:r>
      <w:r w:rsidR="00584A77" w:rsidRPr="005F7114">
        <w:rPr>
          <w:rFonts w:ascii="Arial" w:hAnsi="Arial" w:cs="Arial"/>
          <w:sz w:val="24"/>
          <w:szCs w:val="24"/>
        </w:rPr>
        <w:t xml:space="preserve">A. Ninokawa, </w:t>
      </w:r>
      <w:r w:rsidRPr="005F7114">
        <w:rPr>
          <w:rFonts w:ascii="Arial" w:hAnsi="Arial" w:cs="Arial"/>
          <w:sz w:val="24"/>
          <w:szCs w:val="24"/>
        </w:rPr>
        <w:t xml:space="preserve">A. Todgham and T. Hill for feedback and support. </w:t>
      </w:r>
    </w:p>
    <w:p w14:paraId="7B75A4C8" w14:textId="77777777" w:rsidR="00444308" w:rsidRPr="005F7114" w:rsidRDefault="00444308" w:rsidP="0082458A">
      <w:pPr>
        <w:pStyle w:val="NoSpacing"/>
        <w:ind w:firstLine="720"/>
        <w:rPr>
          <w:rFonts w:ascii="Arial" w:hAnsi="Arial" w:cs="Arial"/>
          <w:b/>
          <w:bCs/>
          <w:i/>
          <w:iCs/>
          <w:sz w:val="24"/>
          <w:szCs w:val="24"/>
        </w:rPr>
      </w:pPr>
    </w:p>
    <w:p w14:paraId="721FCE6F" w14:textId="77777777" w:rsidR="001653BE" w:rsidRDefault="001653BE">
      <w:pPr>
        <w:rPr>
          <w:rFonts w:ascii="Arial" w:hAnsi="Arial" w:cs="Arial"/>
          <w:b/>
          <w:bCs/>
          <w:i/>
          <w:iCs/>
          <w:sz w:val="28"/>
          <w:szCs w:val="28"/>
        </w:rPr>
      </w:pPr>
      <w:r>
        <w:rPr>
          <w:rFonts w:ascii="Arial" w:hAnsi="Arial" w:cs="Arial"/>
          <w:b/>
          <w:bCs/>
          <w:i/>
          <w:iCs/>
          <w:sz w:val="28"/>
          <w:szCs w:val="28"/>
        </w:rPr>
        <w:br w:type="page"/>
      </w:r>
    </w:p>
    <w:p w14:paraId="753809FE" w14:textId="5722EE60" w:rsidR="0082458A" w:rsidRPr="00102217" w:rsidRDefault="0082458A" w:rsidP="0082458A">
      <w:pPr>
        <w:pStyle w:val="NoSpacing"/>
        <w:rPr>
          <w:rFonts w:ascii="Arial" w:hAnsi="Arial" w:cs="Arial"/>
          <w:b/>
          <w:bCs/>
          <w:i/>
          <w:iCs/>
          <w:sz w:val="28"/>
          <w:szCs w:val="28"/>
        </w:rPr>
      </w:pPr>
      <w:r>
        <w:rPr>
          <w:rFonts w:ascii="Arial" w:hAnsi="Arial" w:cs="Arial"/>
          <w:b/>
          <w:bCs/>
          <w:i/>
          <w:iCs/>
          <w:sz w:val="28"/>
          <w:szCs w:val="28"/>
        </w:rPr>
        <w:lastRenderedPageBreak/>
        <w:t>Tables</w:t>
      </w:r>
      <w:r w:rsidRPr="00102217">
        <w:rPr>
          <w:rFonts w:ascii="Arial" w:hAnsi="Arial" w:cs="Arial"/>
          <w:b/>
          <w:bCs/>
          <w:i/>
          <w:iCs/>
          <w:sz w:val="28"/>
          <w:szCs w:val="28"/>
        </w:rPr>
        <w:t>—</w:t>
      </w:r>
    </w:p>
    <w:p w14:paraId="01E44226" w14:textId="77777777" w:rsidR="0082458A" w:rsidRDefault="0082458A" w:rsidP="0082458A">
      <w:pPr>
        <w:pStyle w:val="NoSpacing"/>
        <w:rPr>
          <w:rFonts w:ascii="Arial" w:hAnsi="Arial" w:cs="Arial"/>
          <w:b/>
          <w:bCs/>
          <w:i/>
          <w:iCs/>
          <w:sz w:val="24"/>
          <w:szCs w:val="24"/>
        </w:rPr>
      </w:pPr>
    </w:p>
    <w:p w14:paraId="2CCA5C6F" w14:textId="77777777" w:rsidR="0082458A" w:rsidRPr="00B20949" w:rsidRDefault="0082458A" w:rsidP="0082458A">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1</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w:t>
      </w:r>
      <w:r>
        <w:rPr>
          <w:rFonts w:ascii="Arial" w:hAnsi="Arial" w:cs="Arial"/>
          <w:color w:val="000000" w:themeColor="text1"/>
          <w:kern w:val="24"/>
        </w:rPr>
        <w:t xml:space="preserve">a </w:t>
      </w:r>
      <w:r w:rsidRPr="00B20949">
        <w:rPr>
          <w:rFonts w:ascii="Arial" w:hAnsi="Arial" w:cs="Arial"/>
          <w:color w:val="000000" w:themeColor="text1"/>
          <w:kern w:val="24"/>
        </w:rPr>
        <w:t xml:space="preserve">mixed effects, linear </w:t>
      </w:r>
      <w:r>
        <w:rPr>
          <w:rFonts w:ascii="Arial" w:hAnsi="Arial" w:cs="Arial"/>
          <w:color w:val="000000" w:themeColor="text1"/>
          <w:kern w:val="24"/>
        </w:rPr>
        <w:t xml:space="preserve">regression </w:t>
      </w:r>
      <w:r w:rsidRPr="00B20949">
        <w:rPr>
          <w:rFonts w:ascii="Arial" w:hAnsi="Arial" w:cs="Arial"/>
          <w:color w:val="000000" w:themeColor="text1"/>
          <w:kern w:val="24"/>
        </w:rPr>
        <w:t>model testing the</w:t>
      </w:r>
      <w:r>
        <w:rPr>
          <w:rFonts w:ascii="Arial" w:hAnsi="Arial" w:cs="Arial"/>
          <w:color w:val="000000" w:themeColor="text1"/>
          <w:kern w:val="24"/>
        </w:rPr>
        <w:t xml:space="preserve"> independent effects of total alkalinity (TA), salinity (factor, 2 levels) and size at start of window (mm</w:t>
      </w:r>
      <w:r>
        <w:rPr>
          <w:rFonts w:ascii="Arial" w:hAnsi="Arial" w:cs="Arial"/>
          <w:color w:val="000000" w:themeColor="text1"/>
          <w:vertAlign w:val="superscript"/>
        </w:rPr>
        <w:t>2</w:t>
      </w:r>
      <w:r>
        <w:rPr>
          <w:rFonts w:ascii="Arial" w:hAnsi="Arial" w:cs="Arial"/>
          <w:color w:val="000000" w:themeColor="text1"/>
          <w:kern w:val="24"/>
        </w:rPr>
        <w:t>)</w:t>
      </w:r>
      <w:r w:rsidRPr="00B20949">
        <w:rPr>
          <w:rFonts w:ascii="Arial" w:hAnsi="Arial" w:cs="Arial"/>
          <w:color w:val="000000" w:themeColor="text1"/>
          <w:kern w:val="24"/>
        </w:rPr>
        <w:t xml:space="preserve"> </w:t>
      </w:r>
      <w:r>
        <w:rPr>
          <w:rFonts w:ascii="Arial" w:hAnsi="Arial" w:cs="Arial"/>
          <w:color w:val="000000" w:themeColor="text1"/>
          <w:kern w:val="24"/>
        </w:rPr>
        <w:t xml:space="preserve">and their interaction with time window (factor, 2 levels) on growth in shell area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of </w:t>
      </w:r>
      <w:r w:rsidRPr="00B20949">
        <w:rPr>
          <w:rFonts w:ascii="Arial" w:hAnsi="Arial" w:cs="Arial"/>
          <w:color w:val="000000" w:themeColor="text1"/>
          <w:kern w:val="24"/>
        </w:rPr>
        <w:t xml:space="preserve">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w:t>
      </w:r>
      <w:r w:rsidRPr="00B20949">
        <w:rPr>
          <w:rFonts w:ascii="Arial" w:hAnsi="Arial" w:cs="Arial"/>
          <w:color w:val="000000" w:themeColor="text1"/>
          <w:kern w:val="24"/>
        </w:rPr>
        <w:t xml:space="preserve"> L-Ratios</w:t>
      </w:r>
      <w:r>
        <w:rPr>
          <w:rFonts w:ascii="Arial" w:hAnsi="Arial" w:cs="Arial"/>
          <w:color w:val="000000" w:themeColor="text1"/>
          <w:kern w:val="24"/>
        </w:rPr>
        <w:t xml:space="preserve"> (for significant parameters)</w:t>
      </w:r>
      <w:r w:rsidRPr="00B20949">
        <w:rPr>
          <w:rFonts w:ascii="Arial" w:hAnsi="Arial" w:cs="Arial"/>
          <w:color w:val="000000" w:themeColor="text1"/>
          <w:kern w:val="24"/>
        </w:rPr>
        <w:t xml:space="preserve"> and p-values were recorded during backward stepwise model selection and refer to the ANOVA test output between the full model and a model with the specified </w:t>
      </w:r>
      <w:r>
        <w:rPr>
          <w:rFonts w:ascii="Arial" w:hAnsi="Arial" w:cs="Arial"/>
          <w:color w:val="000000" w:themeColor="text1"/>
          <w:kern w:val="24"/>
        </w:rPr>
        <w:t>interaction</w:t>
      </w:r>
      <w:r w:rsidRPr="00B20949">
        <w:rPr>
          <w:rFonts w:ascii="Arial" w:hAnsi="Arial" w:cs="Arial"/>
          <w:color w:val="000000" w:themeColor="text1"/>
          <w:kern w:val="24"/>
        </w:rPr>
        <w:t xml:space="preserve"> omitted.</w:t>
      </w:r>
      <w:r>
        <w:rPr>
          <w:rFonts w:ascii="Arial" w:hAnsi="Arial" w:cs="Arial"/>
          <w:color w:val="000000" w:themeColor="text1"/>
          <w:kern w:val="24"/>
        </w:rPr>
        <w:t xml:space="preserve"> </w:t>
      </w:r>
      <w:r w:rsidRPr="00B20949">
        <w:rPr>
          <w:rFonts w:ascii="Arial" w:hAnsi="Arial" w:cs="Arial"/>
          <w:color w:val="000000" w:themeColor="text1"/>
          <w:kern w:val="24"/>
        </w:rPr>
        <w:t xml:space="preserve">Bolded values denote a significant effect, determined by alpha &lt; 0.05. The final model: </w:t>
      </w:r>
      <w:r>
        <w:rPr>
          <w:rFonts w:ascii="Arial" w:hAnsi="Arial" w:cs="Arial"/>
          <w:color w:val="000000" w:themeColor="text1"/>
          <w:kern w:val="24"/>
        </w:rPr>
        <w:t>Growth in shell area</w:t>
      </w:r>
      <w:r w:rsidRPr="00B20949">
        <w:rPr>
          <w:rFonts w:ascii="Arial" w:hAnsi="Arial" w:cs="Arial"/>
          <w:color w:val="000000" w:themeColor="text1"/>
          <w:kern w:val="24"/>
        </w:rPr>
        <w:t xml:space="preserve"> ~</w:t>
      </w:r>
      <w:r>
        <w:rPr>
          <w:rFonts w:ascii="Arial" w:hAnsi="Arial" w:cs="Arial"/>
          <w:color w:val="000000" w:themeColor="text1"/>
          <w:kern w:val="24"/>
        </w:rPr>
        <w:t xml:space="preserve"> total alkalinity + factor(salinity) </w:t>
      </w:r>
      <w:r w:rsidRPr="00B20949">
        <w:rPr>
          <w:rFonts w:ascii="Arial" w:hAnsi="Arial" w:cs="Arial"/>
          <w:color w:val="000000" w:themeColor="text1"/>
          <w:kern w:val="24"/>
        </w:rPr>
        <w:t>+</w:t>
      </w:r>
      <w:r>
        <w:rPr>
          <w:rFonts w:ascii="Arial" w:hAnsi="Arial" w:cs="Arial"/>
          <w:color w:val="000000" w:themeColor="text1"/>
          <w:kern w:val="24"/>
        </w:rPr>
        <w:t xml:space="preserve"> factor</w:t>
      </w:r>
      <w:r w:rsidRPr="00B20949">
        <w:rPr>
          <w:rFonts w:ascii="Arial" w:hAnsi="Arial" w:cs="Arial"/>
          <w:color w:val="000000" w:themeColor="text1"/>
          <w:kern w:val="24"/>
        </w:rPr>
        <w:t>(</w:t>
      </w:r>
      <w:r>
        <w:rPr>
          <w:rFonts w:ascii="Arial" w:hAnsi="Arial" w:cs="Arial"/>
          <w:color w:val="000000" w:themeColor="text1"/>
          <w:kern w:val="24"/>
        </w:rPr>
        <w:t>time window) + initial size + interaction (TA: time window) + interaction (salinity + time window) + random intercept(individual) + random intercept(culture chamber)</w:t>
      </w:r>
      <w:r w:rsidRPr="00B20949">
        <w:rPr>
          <w:rFonts w:ascii="Arial" w:hAnsi="Arial" w:cs="Arial"/>
          <w:color w:val="000000" w:themeColor="text1"/>
          <w:kern w:val="24"/>
        </w:rPr>
        <w:t xml:space="preserve">, accounted for ~ </w:t>
      </w:r>
      <w:r w:rsidRPr="005765F9">
        <w:rPr>
          <w:rFonts w:ascii="Arial" w:hAnsi="Arial" w:cs="Arial"/>
          <w:color w:val="000000" w:themeColor="text1"/>
          <w:kern w:val="24"/>
        </w:rPr>
        <w:t>26</w:t>
      </w:r>
      <w:r w:rsidRPr="00B20949">
        <w:rPr>
          <w:rFonts w:ascii="Arial" w:hAnsi="Arial" w:cs="Arial"/>
          <w:color w:val="000000" w:themeColor="text1"/>
          <w:kern w:val="24"/>
        </w:rPr>
        <w:t>% of the variation.</w:t>
      </w:r>
      <w:r>
        <w:rPr>
          <w:rFonts w:ascii="Arial" w:hAnsi="Arial" w:cs="Arial"/>
          <w:color w:val="000000" w:themeColor="text1"/>
          <w:kern w:val="24"/>
        </w:rPr>
        <w:t xml:space="preserve"> In model estimates below, the intercept refers to the effect of ambient salinity, whereas the salinity term refers to the effect of low salinity, both in the earlier time window. The TA term refers to the earlier window effect of total alkalinity, whereas the interaction term between TA and window describes the effect of TA in the later window. Similarly, the second interaction term, ‘Salinity: window’, describes the effect of salinity during the later window.</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82458A" w:rsidRPr="005D300B" w14:paraId="7F9B14CC" w14:textId="77777777" w:rsidTr="00995F3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6A48E3BE" w14:textId="77777777" w:rsidR="0082458A" w:rsidRPr="003A626C" w:rsidRDefault="0082458A" w:rsidP="00995F3E">
            <w:pPr>
              <w:ind w:right="-44"/>
              <w:rPr>
                <w:rFonts w:ascii="Arial" w:eastAsia="Times New Roman" w:hAnsi="Arial" w:cs="Arial"/>
                <w:b/>
                <w:bCs/>
                <w:color w:val="000000" w:themeColor="text1"/>
                <w:sz w:val="8"/>
                <w:szCs w:val="8"/>
              </w:rPr>
            </w:pPr>
          </w:p>
          <w:p w14:paraId="0955E391" w14:textId="77777777" w:rsidR="0082458A" w:rsidRPr="00C4494E" w:rsidRDefault="0082458A" w:rsidP="00995F3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3F07E899" w14:textId="77777777" w:rsidR="0082458A" w:rsidRPr="00C4494E" w:rsidRDefault="0082458A" w:rsidP="00995F3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26</w:t>
            </w:r>
            <w:r w:rsidRPr="00C4494E">
              <w:rPr>
                <w:rFonts w:ascii="Arial" w:eastAsia="Times New Roman" w:hAnsi="Arial" w:cs="Arial"/>
                <w:color w:val="000000" w:themeColor="text1"/>
                <w:sz w:val="18"/>
                <w:szCs w:val="18"/>
              </w:rPr>
              <w:t xml:space="preserve">                                                                             </w:t>
            </w:r>
          </w:p>
          <w:p w14:paraId="2D7314E4" w14:textId="77777777" w:rsidR="0082458A" w:rsidRPr="005F0947" w:rsidRDefault="0082458A" w:rsidP="00995F3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26</w:t>
            </w:r>
          </w:p>
        </w:tc>
        <w:tc>
          <w:tcPr>
            <w:tcW w:w="1379" w:type="dxa"/>
            <w:tcBorders>
              <w:top w:val="single" w:sz="4" w:space="0" w:color="auto"/>
              <w:left w:val="nil"/>
              <w:bottom w:val="double" w:sz="6" w:space="0" w:color="auto"/>
              <w:right w:val="nil"/>
            </w:tcBorders>
            <w:shd w:val="clear" w:color="auto" w:fill="auto"/>
            <w:noWrap/>
            <w:vAlign w:val="center"/>
            <w:hideMark/>
          </w:tcPr>
          <w:p w14:paraId="32F54A77" w14:textId="77777777" w:rsidR="0082458A" w:rsidRPr="005F0947" w:rsidRDefault="0082458A" w:rsidP="00995F3E">
            <w:pPr>
              <w:rPr>
                <w:rFonts w:ascii="Arial" w:eastAsia="Times New Roman" w:hAnsi="Arial" w:cs="Arial"/>
                <w:b/>
                <w:bCs/>
                <w:color w:val="000000" w:themeColor="text1"/>
              </w:rPr>
            </w:pPr>
            <w:r>
              <w:rPr>
                <w:rFonts w:ascii="Arial" w:eastAsia="Times New Roman" w:hAnsi="Arial" w:cs="Arial"/>
                <w:b/>
                <w:bCs/>
                <w:color w:val="000000" w:themeColor="text1"/>
              </w:rPr>
              <w:t xml:space="preserve"> </w:t>
            </w: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073696B1"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543FC783" w14:textId="77777777" w:rsidR="0082458A" w:rsidRPr="005F0947" w:rsidRDefault="0082458A" w:rsidP="00995F3E">
            <w:pPr>
              <w:ind w:right="-91"/>
              <w:rPr>
                <w:rFonts w:ascii="Arial" w:eastAsia="Times New Roman" w:hAnsi="Arial" w:cs="Arial"/>
                <w:b/>
                <w:bCs/>
                <w:color w:val="000000" w:themeColor="text1"/>
              </w:rPr>
            </w:pPr>
            <w:r>
              <w:rPr>
                <w:rFonts w:ascii="Arial" w:eastAsia="Times New Roman" w:hAnsi="Arial" w:cs="Arial"/>
                <w:b/>
                <w:bCs/>
                <w:color w:val="000000" w:themeColor="text1"/>
              </w:rPr>
              <w:t xml:space="preserve"> </w:t>
            </w: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2DD5C3CF"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df</w:t>
            </w:r>
          </w:p>
        </w:tc>
        <w:tc>
          <w:tcPr>
            <w:tcW w:w="1231" w:type="dxa"/>
            <w:tcBorders>
              <w:top w:val="single" w:sz="4" w:space="0" w:color="auto"/>
              <w:left w:val="nil"/>
              <w:bottom w:val="double" w:sz="6" w:space="0" w:color="auto"/>
              <w:right w:val="nil"/>
            </w:tcBorders>
            <w:shd w:val="clear" w:color="auto" w:fill="auto"/>
            <w:vAlign w:val="center"/>
            <w:hideMark/>
          </w:tcPr>
          <w:p w14:paraId="7CC5A028" w14:textId="77777777" w:rsidR="0082458A" w:rsidRPr="005F0947" w:rsidRDefault="0082458A" w:rsidP="00995F3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449E1511" w14:textId="77777777" w:rsidR="0082458A" w:rsidRPr="005F0947" w:rsidRDefault="0082458A" w:rsidP="00995F3E">
            <w:pPr>
              <w:ind w:right="-330"/>
              <w:rPr>
                <w:rFonts w:ascii="Arial" w:eastAsia="Times New Roman" w:hAnsi="Arial" w:cs="Arial"/>
                <w:b/>
                <w:bCs/>
                <w:color w:val="000000" w:themeColor="text1"/>
              </w:rPr>
            </w:pPr>
            <w:r>
              <w:rPr>
                <w:rFonts w:ascii="Arial" w:eastAsia="Times New Roman" w:hAnsi="Arial" w:cs="Arial"/>
                <w:b/>
                <w:bCs/>
                <w:color w:val="000000" w:themeColor="text1"/>
              </w:rPr>
              <w:t xml:space="preserve"> </w:t>
            </w:r>
            <w:r w:rsidRPr="005F0947">
              <w:rPr>
                <w:rFonts w:ascii="Arial" w:eastAsia="Times New Roman" w:hAnsi="Arial" w:cs="Arial"/>
                <w:b/>
                <w:bCs/>
                <w:color w:val="000000" w:themeColor="text1"/>
              </w:rPr>
              <w:t>p-value</w:t>
            </w:r>
          </w:p>
        </w:tc>
      </w:tr>
      <w:tr w:rsidR="0082458A" w:rsidRPr="005D300B" w14:paraId="2A2E7C08" w14:textId="77777777" w:rsidTr="00995F3E">
        <w:trPr>
          <w:trHeight w:val="378"/>
        </w:trPr>
        <w:tc>
          <w:tcPr>
            <w:tcW w:w="2700" w:type="dxa"/>
            <w:tcBorders>
              <w:top w:val="nil"/>
              <w:left w:val="single" w:sz="4" w:space="0" w:color="auto"/>
              <w:bottom w:val="nil"/>
              <w:right w:val="nil"/>
            </w:tcBorders>
            <w:shd w:val="clear" w:color="auto" w:fill="auto"/>
            <w:vAlign w:val="center"/>
          </w:tcPr>
          <w:p w14:paraId="7B79DE53"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tercept</w:t>
            </w:r>
          </w:p>
        </w:tc>
        <w:tc>
          <w:tcPr>
            <w:tcW w:w="1379" w:type="dxa"/>
            <w:tcBorders>
              <w:top w:val="nil"/>
              <w:left w:val="nil"/>
              <w:bottom w:val="nil"/>
              <w:right w:val="nil"/>
            </w:tcBorders>
            <w:shd w:val="clear" w:color="auto" w:fill="auto"/>
            <w:noWrap/>
            <w:vAlign w:val="center"/>
          </w:tcPr>
          <w:p w14:paraId="0D531F0D"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13.6740</w:t>
            </w:r>
          </w:p>
        </w:tc>
        <w:tc>
          <w:tcPr>
            <w:tcW w:w="1260" w:type="dxa"/>
            <w:tcBorders>
              <w:top w:val="nil"/>
              <w:left w:val="nil"/>
              <w:bottom w:val="nil"/>
              <w:right w:val="nil"/>
            </w:tcBorders>
            <w:shd w:val="clear" w:color="auto" w:fill="auto"/>
            <w:noWrap/>
            <w:vAlign w:val="center"/>
          </w:tcPr>
          <w:p w14:paraId="48DAE3CE" w14:textId="77777777" w:rsidR="0082458A" w:rsidRPr="005F0947" w:rsidRDefault="0082458A" w:rsidP="00995F3E">
            <w:pPr>
              <w:rPr>
                <w:rFonts w:ascii="Arial" w:eastAsia="Times New Roman" w:hAnsi="Arial" w:cs="Arial"/>
                <w:color w:val="000000" w:themeColor="text1"/>
              </w:rPr>
            </w:pPr>
            <w:r w:rsidRPr="0039252E">
              <w:rPr>
                <w:rFonts w:ascii="Arial" w:eastAsia="Times New Roman" w:hAnsi="Arial" w:cs="Arial"/>
                <w:color w:val="000000" w:themeColor="text1"/>
              </w:rPr>
              <w:t>4.177</w:t>
            </w:r>
            <w:r>
              <w:rPr>
                <w:rFonts w:ascii="Arial" w:eastAsia="Times New Roman" w:hAnsi="Arial" w:cs="Arial"/>
                <w:color w:val="000000" w:themeColor="text1"/>
              </w:rPr>
              <w:t>6</w:t>
            </w:r>
          </w:p>
        </w:tc>
        <w:tc>
          <w:tcPr>
            <w:tcW w:w="1080" w:type="dxa"/>
            <w:tcBorders>
              <w:top w:val="nil"/>
              <w:left w:val="nil"/>
              <w:bottom w:val="nil"/>
              <w:right w:val="nil"/>
            </w:tcBorders>
            <w:shd w:val="clear" w:color="auto" w:fill="auto"/>
            <w:noWrap/>
            <w:vAlign w:val="center"/>
          </w:tcPr>
          <w:p w14:paraId="10622484"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3.2732</w:t>
            </w:r>
          </w:p>
        </w:tc>
        <w:tc>
          <w:tcPr>
            <w:tcW w:w="810" w:type="dxa"/>
            <w:tcBorders>
              <w:top w:val="nil"/>
              <w:left w:val="nil"/>
              <w:bottom w:val="nil"/>
              <w:right w:val="nil"/>
            </w:tcBorders>
            <w:shd w:val="clear" w:color="auto" w:fill="auto"/>
            <w:noWrap/>
            <w:vAlign w:val="center"/>
          </w:tcPr>
          <w:p w14:paraId="201F84CB"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460</w:t>
            </w:r>
          </w:p>
        </w:tc>
        <w:tc>
          <w:tcPr>
            <w:tcW w:w="1231" w:type="dxa"/>
            <w:tcBorders>
              <w:top w:val="nil"/>
              <w:left w:val="nil"/>
              <w:bottom w:val="nil"/>
              <w:right w:val="nil"/>
            </w:tcBorders>
            <w:shd w:val="clear" w:color="auto" w:fill="auto"/>
            <w:noWrap/>
            <w:vAlign w:val="center"/>
          </w:tcPr>
          <w:p w14:paraId="743612FF" w14:textId="77777777" w:rsidR="0082458A" w:rsidRPr="005F0947" w:rsidRDefault="0082458A" w:rsidP="00995F3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5983A3C4" w14:textId="77777777" w:rsidR="0082458A" w:rsidRPr="00660977" w:rsidRDefault="0082458A" w:rsidP="00995F3E">
            <w:pPr>
              <w:ind w:right="75"/>
              <w:rPr>
                <w:rFonts w:ascii="Arial" w:hAnsi="Arial" w:cs="Arial"/>
                <w:b/>
                <w:bCs/>
                <w:color w:val="000000" w:themeColor="text1"/>
              </w:rPr>
            </w:pPr>
            <w:r>
              <w:rPr>
                <w:rFonts w:ascii="Arial" w:hAnsi="Arial" w:cs="Arial"/>
                <w:b/>
                <w:bCs/>
                <w:color w:val="000000" w:themeColor="text1"/>
              </w:rPr>
              <w:t xml:space="preserve">   0.0011</w:t>
            </w:r>
          </w:p>
        </w:tc>
      </w:tr>
      <w:tr w:rsidR="0082458A" w:rsidRPr="005D300B" w14:paraId="0337F6EE" w14:textId="77777777" w:rsidTr="00995F3E">
        <w:trPr>
          <w:trHeight w:val="214"/>
        </w:trPr>
        <w:tc>
          <w:tcPr>
            <w:tcW w:w="2700" w:type="dxa"/>
            <w:tcBorders>
              <w:top w:val="nil"/>
              <w:left w:val="single" w:sz="4" w:space="0" w:color="auto"/>
              <w:bottom w:val="nil"/>
              <w:right w:val="nil"/>
            </w:tcBorders>
            <w:shd w:val="clear" w:color="auto" w:fill="auto"/>
            <w:vAlign w:val="center"/>
          </w:tcPr>
          <w:p w14:paraId="545912FA" w14:textId="77777777" w:rsidR="0082458A" w:rsidRPr="008775CE"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Salinity</w:t>
            </w:r>
          </w:p>
        </w:tc>
        <w:tc>
          <w:tcPr>
            <w:tcW w:w="1379" w:type="dxa"/>
            <w:tcBorders>
              <w:top w:val="nil"/>
              <w:left w:val="nil"/>
              <w:bottom w:val="nil"/>
              <w:right w:val="nil"/>
            </w:tcBorders>
            <w:shd w:val="clear" w:color="auto" w:fill="auto"/>
            <w:noWrap/>
            <w:vAlign w:val="center"/>
          </w:tcPr>
          <w:p w14:paraId="7839D303"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6498</w:t>
            </w:r>
          </w:p>
        </w:tc>
        <w:tc>
          <w:tcPr>
            <w:tcW w:w="1260" w:type="dxa"/>
            <w:tcBorders>
              <w:top w:val="nil"/>
              <w:left w:val="nil"/>
              <w:bottom w:val="nil"/>
              <w:right w:val="nil"/>
            </w:tcBorders>
            <w:shd w:val="clear" w:color="auto" w:fill="auto"/>
            <w:noWrap/>
            <w:vAlign w:val="center"/>
          </w:tcPr>
          <w:p w14:paraId="5D612442"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9105</w:t>
            </w:r>
          </w:p>
        </w:tc>
        <w:tc>
          <w:tcPr>
            <w:tcW w:w="1080" w:type="dxa"/>
            <w:tcBorders>
              <w:top w:val="nil"/>
              <w:left w:val="nil"/>
              <w:bottom w:val="nil"/>
              <w:right w:val="nil"/>
            </w:tcBorders>
            <w:shd w:val="clear" w:color="auto" w:fill="auto"/>
            <w:noWrap/>
            <w:vAlign w:val="center"/>
          </w:tcPr>
          <w:p w14:paraId="72B8CFB7"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0.7137</w:t>
            </w:r>
          </w:p>
        </w:tc>
        <w:tc>
          <w:tcPr>
            <w:tcW w:w="810" w:type="dxa"/>
            <w:tcBorders>
              <w:top w:val="nil"/>
              <w:left w:val="nil"/>
              <w:bottom w:val="nil"/>
              <w:right w:val="nil"/>
            </w:tcBorders>
            <w:shd w:val="clear" w:color="auto" w:fill="auto"/>
            <w:noWrap/>
            <w:vAlign w:val="center"/>
          </w:tcPr>
          <w:p w14:paraId="37059438"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460</w:t>
            </w:r>
          </w:p>
        </w:tc>
        <w:tc>
          <w:tcPr>
            <w:tcW w:w="1231" w:type="dxa"/>
            <w:tcBorders>
              <w:top w:val="nil"/>
              <w:left w:val="nil"/>
              <w:bottom w:val="nil"/>
              <w:right w:val="nil"/>
            </w:tcBorders>
            <w:shd w:val="clear" w:color="auto" w:fill="auto"/>
            <w:noWrap/>
            <w:vAlign w:val="center"/>
          </w:tcPr>
          <w:p w14:paraId="6C14022E" w14:textId="77777777" w:rsidR="0082458A" w:rsidRPr="005F0947" w:rsidRDefault="0082458A" w:rsidP="00995F3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56A496BF" w14:textId="77777777" w:rsidR="0082458A" w:rsidRPr="00945377"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0.4758</w:t>
            </w:r>
          </w:p>
        </w:tc>
      </w:tr>
      <w:tr w:rsidR="0082458A" w:rsidRPr="005D300B" w14:paraId="172ED4FD" w14:textId="77777777" w:rsidTr="00995F3E">
        <w:trPr>
          <w:trHeight w:val="355"/>
        </w:trPr>
        <w:tc>
          <w:tcPr>
            <w:tcW w:w="2700" w:type="dxa"/>
            <w:tcBorders>
              <w:top w:val="nil"/>
              <w:left w:val="single" w:sz="4" w:space="0" w:color="auto"/>
              <w:bottom w:val="nil"/>
              <w:right w:val="nil"/>
            </w:tcBorders>
            <w:shd w:val="clear" w:color="auto" w:fill="auto"/>
            <w:vAlign w:val="center"/>
          </w:tcPr>
          <w:p w14:paraId="1508BE43"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Size at start of window</w:t>
            </w:r>
          </w:p>
        </w:tc>
        <w:tc>
          <w:tcPr>
            <w:tcW w:w="1379" w:type="dxa"/>
            <w:tcBorders>
              <w:top w:val="nil"/>
              <w:left w:val="nil"/>
              <w:bottom w:val="nil"/>
              <w:right w:val="nil"/>
            </w:tcBorders>
            <w:shd w:val="clear" w:color="auto" w:fill="auto"/>
            <w:noWrap/>
            <w:vAlign w:val="center"/>
          </w:tcPr>
          <w:p w14:paraId="0B77D3DB"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0432</w:t>
            </w:r>
          </w:p>
        </w:tc>
        <w:tc>
          <w:tcPr>
            <w:tcW w:w="1260" w:type="dxa"/>
            <w:tcBorders>
              <w:top w:val="nil"/>
              <w:left w:val="nil"/>
              <w:bottom w:val="nil"/>
              <w:right w:val="nil"/>
            </w:tcBorders>
            <w:shd w:val="clear" w:color="auto" w:fill="auto"/>
            <w:noWrap/>
            <w:vAlign w:val="center"/>
          </w:tcPr>
          <w:p w14:paraId="0F0735EE"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104</w:t>
            </w:r>
          </w:p>
        </w:tc>
        <w:tc>
          <w:tcPr>
            <w:tcW w:w="1080" w:type="dxa"/>
            <w:tcBorders>
              <w:top w:val="nil"/>
              <w:left w:val="nil"/>
              <w:bottom w:val="nil"/>
              <w:right w:val="nil"/>
            </w:tcBorders>
            <w:shd w:val="clear" w:color="auto" w:fill="auto"/>
            <w:noWrap/>
            <w:vAlign w:val="center"/>
          </w:tcPr>
          <w:p w14:paraId="22AC95DF"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4.1711</w:t>
            </w:r>
          </w:p>
        </w:tc>
        <w:tc>
          <w:tcPr>
            <w:tcW w:w="810" w:type="dxa"/>
            <w:tcBorders>
              <w:top w:val="nil"/>
              <w:left w:val="nil"/>
              <w:bottom w:val="nil"/>
              <w:right w:val="nil"/>
            </w:tcBorders>
            <w:shd w:val="clear" w:color="auto" w:fill="auto"/>
            <w:noWrap/>
            <w:vAlign w:val="center"/>
          </w:tcPr>
          <w:p w14:paraId="51FE5E82"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452</w:t>
            </w:r>
          </w:p>
        </w:tc>
        <w:tc>
          <w:tcPr>
            <w:tcW w:w="1231" w:type="dxa"/>
            <w:tcBorders>
              <w:top w:val="nil"/>
              <w:left w:val="nil"/>
              <w:bottom w:val="nil"/>
              <w:right w:val="nil"/>
            </w:tcBorders>
            <w:shd w:val="clear" w:color="auto" w:fill="auto"/>
            <w:noWrap/>
            <w:vAlign w:val="center"/>
          </w:tcPr>
          <w:p w14:paraId="267C7A8B" w14:textId="77777777" w:rsidR="0082458A" w:rsidRPr="005F0947" w:rsidRDefault="0082458A" w:rsidP="00995F3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1075EDC2" w14:textId="77777777" w:rsidR="0082458A" w:rsidRPr="00660977" w:rsidRDefault="0082458A" w:rsidP="00995F3E">
            <w:pPr>
              <w:ind w:right="75"/>
              <w:rPr>
                <w:rFonts w:ascii="Arial" w:eastAsia="Times New Roman" w:hAnsi="Arial" w:cs="Arial"/>
                <w:b/>
                <w:bCs/>
                <w:color w:val="000000" w:themeColor="text1"/>
              </w:rPr>
            </w:pPr>
            <w:r>
              <w:rPr>
                <w:rFonts w:ascii="Arial" w:eastAsia="Times New Roman" w:hAnsi="Arial" w:cs="Arial"/>
                <w:b/>
                <w:bCs/>
                <w:color w:val="000000" w:themeColor="text1"/>
              </w:rPr>
              <w:t>&lt; 0.0001</w:t>
            </w:r>
          </w:p>
        </w:tc>
      </w:tr>
      <w:tr w:rsidR="0082458A" w:rsidRPr="005D300B" w14:paraId="7BD45022" w14:textId="77777777" w:rsidTr="00995F3E">
        <w:trPr>
          <w:trHeight w:val="355"/>
        </w:trPr>
        <w:tc>
          <w:tcPr>
            <w:tcW w:w="2700" w:type="dxa"/>
            <w:tcBorders>
              <w:top w:val="nil"/>
              <w:left w:val="single" w:sz="4" w:space="0" w:color="auto"/>
              <w:bottom w:val="nil"/>
              <w:right w:val="nil"/>
            </w:tcBorders>
            <w:shd w:val="clear" w:color="auto" w:fill="auto"/>
            <w:vAlign w:val="center"/>
          </w:tcPr>
          <w:p w14:paraId="7AADB982"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Total alkalinity (TA)</w:t>
            </w:r>
          </w:p>
        </w:tc>
        <w:tc>
          <w:tcPr>
            <w:tcW w:w="1379" w:type="dxa"/>
            <w:tcBorders>
              <w:top w:val="nil"/>
              <w:left w:val="nil"/>
              <w:bottom w:val="nil"/>
              <w:right w:val="nil"/>
            </w:tcBorders>
            <w:shd w:val="clear" w:color="auto" w:fill="auto"/>
            <w:noWrap/>
            <w:vAlign w:val="center"/>
          </w:tcPr>
          <w:p w14:paraId="75B2BAFE"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0004</w:t>
            </w:r>
          </w:p>
        </w:tc>
        <w:tc>
          <w:tcPr>
            <w:tcW w:w="1260" w:type="dxa"/>
            <w:tcBorders>
              <w:top w:val="nil"/>
              <w:left w:val="nil"/>
              <w:bottom w:val="nil"/>
              <w:right w:val="nil"/>
            </w:tcBorders>
            <w:shd w:val="clear" w:color="auto" w:fill="auto"/>
            <w:noWrap/>
            <w:vAlign w:val="center"/>
          </w:tcPr>
          <w:p w14:paraId="64BC8B65"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006</w:t>
            </w:r>
          </w:p>
        </w:tc>
        <w:tc>
          <w:tcPr>
            <w:tcW w:w="1080" w:type="dxa"/>
            <w:tcBorders>
              <w:top w:val="nil"/>
              <w:left w:val="nil"/>
              <w:bottom w:val="nil"/>
              <w:right w:val="nil"/>
            </w:tcBorders>
            <w:shd w:val="clear" w:color="auto" w:fill="auto"/>
            <w:noWrap/>
            <w:vAlign w:val="center"/>
          </w:tcPr>
          <w:p w14:paraId="303C9BE7"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0.7036</w:t>
            </w:r>
          </w:p>
        </w:tc>
        <w:tc>
          <w:tcPr>
            <w:tcW w:w="810" w:type="dxa"/>
            <w:tcBorders>
              <w:top w:val="nil"/>
              <w:left w:val="nil"/>
              <w:bottom w:val="nil"/>
              <w:right w:val="nil"/>
            </w:tcBorders>
            <w:shd w:val="clear" w:color="auto" w:fill="auto"/>
            <w:noWrap/>
            <w:vAlign w:val="center"/>
          </w:tcPr>
          <w:p w14:paraId="2035AA36"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460</w:t>
            </w:r>
          </w:p>
        </w:tc>
        <w:tc>
          <w:tcPr>
            <w:tcW w:w="1231" w:type="dxa"/>
            <w:tcBorders>
              <w:top w:val="nil"/>
              <w:left w:val="nil"/>
              <w:bottom w:val="nil"/>
              <w:right w:val="nil"/>
            </w:tcBorders>
            <w:shd w:val="clear" w:color="auto" w:fill="auto"/>
            <w:noWrap/>
            <w:vAlign w:val="center"/>
          </w:tcPr>
          <w:p w14:paraId="45CFA36C" w14:textId="77777777" w:rsidR="0082458A" w:rsidRPr="005F0947" w:rsidRDefault="0082458A" w:rsidP="00995F3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49BD3CDA" w14:textId="77777777" w:rsidR="0082458A" w:rsidRPr="00843E02"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0.4820</w:t>
            </w:r>
          </w:p>
        </w:tc>
      </w:tr>
      <w:tr w:rsidR="0082458A" w:rsidRPr="005D300B" w14:paraId="07E3EDB2" w14:textId="77777777" w:rsidTr="00995F3E">
        <w:trPr>
          <w:trHeight w:val="355"/>
        </w:trPr>
        <w:tc>
          <w:tcPr>
            <w:tcW w:w="2700" w:type="dxa"/>
            <w:tcBorders>
              <w:top w:val="nil"/>
              <w:left w:val="single" w:sz="4" w:space="0" w:color="auto"/>
              <w:bottom w:val="nil"/>
              <w:right w:val="nil"/>
            </w:tcBorders>
            <w:shd w:val="clear" w:color="auto" w:fill="auto"/>
            <w:vAlign w:val="center"/>
          </w:tcPr>
          <w:p w14:paraId="1B13197F" w14:textId="77777777" w:rsidR="0082458A"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Time window</w:t>
            </w:r>
          </w:p>
        </w:tc>
        <w:tc>
          <w:tcPr>
            <w:tcW w:w="1379" w:type="dxa"/>
            <w:tcBorders>
              <w:top w:val="nil"/>
              <w:left w:val="nil"/>
              <w:bottom w:val="nil"/>
              <w:right w:val="nil"/>
            </w:tcBorders>
            <w:shd w:val="clear" w:color="auto" w:fill="auto"/>
            <w:noWrap/>
            <w:vAlign w:val="center"/>
          </w:tcPr>
          <w:p w14:paraId="46C5DB67"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0.4918</w:t>
            </w:r>
          </w:p>
        </w:tc>
        <w:tc>
          <w:tcPr>
            <w:tcW w:w="1260" w:type="dxa"/>
            <w:tcBorders>
              <w:top w:val="nil"/>
              <w:left w:val="nil"/>
              <w:bottom w:val="nil"/>
              <w:right w:val="nil"/>
            </w:tcBorders>
            <w:shd w:val="clear" w:color="auto" w:fill="auto"/>
            <w:noWrap/>
            <w:vAlign w:val="center"/>
          </w:tcPr>
          <w:p w14:paraId="2F7ED616"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0.1461</w:t>
            </w:r>
          </w:p>
        </w:tc>
        <w:tc>
          <w:tcPr>
            <w:tcW w:w="1080" w:type="dxa"/>
            <w:tcBorders>
              <w:top w:val="nil"/>
              <w:left w:val="nil"/>
              <w:bottom w:val="nil"/>
              <w:right w:val="nil"/>
            </w:tcBorders>
            <w:shd w:val="clear" w:color="auto" w:fill="auto"/>
            <w:noWrap/>
            <w:vAlign w:val="center"/>
          </w:tcPr>
          <w:p w14:paraId="2FE7D166" w14:textId="77777777" w:rsidR="0082458A"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3.3657</w:t>
            </w:r>
          </w:p>
        </w:tc>
        <w:tc>
          <w:tcPr>
            <w:tcW w:w="810" w:type="dxa"/>
            <w:tcBorders>
              <w:top w:val="nil"/>
              <w:left w:val="nil"/>
              <w:bottom w:val="nil"/>
              <w:right w:val="nil"/>
            </w:tcBorders>
            <w:shd w:val="clear" w:color="auto" w:fill="auto"/>
            <w:noWrap/>
            <w:vAlign w:val="center"/>
          </w:tcPr>
          <w:p w14:paraId="6B5913DD"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452</w:t>
            </w:r>
          </w:p>
        </w:tc>
        <w:tc>
          <w:tcPr>
            <w:tcW w:w="1231" w:type="dxa"/>
            <w:tcBorders>
              <w:top w:val="nil"/>
              <w:left w:val="nil"/>
              <w:bottom w:val="nil"/>
              <w:right w:val="nil"/>
            </w:tcBorders>
            <w:shd w:val="clear" w:color="auto" w:fill="auto"/>
            <w:noWrap/>
            <w:vAlign w:val="center"/>
          </w:tcPr>
          <w:p w14:paraId="535BEF02" w14:textId="77777777" w:rsidR="0082458A" w:rsidRPr="005F0947" w:rsidRDefault="0082458A" w:rsidP="00995F3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08ED04F5" w14:textId="77777777" w:rsidR="0082458A" w:rsidRPr="00660977" w:rsidRDefault="0082458A" w:rsidP="00995F3E">
            <w:pPr>
              <w:ind w:right="75"/>
              <w:rPr>
                <w:rFonts w:ascii="Arial" w:eastAsia="Times New Roman" w:hAnsi="Arial" w:cs="Arial"/>
                <w:b/>
                <w:bCs/>
                <w:color w:val="000000" w:themeColor="text1"/>
              </w:rPr>
            </w:pPr>
            <w:r>
              <w:rPr>
                <w:rFonts w:ascii="Arial" w:eastAsia="Times New Roman" w:hAnsi="Arial" w:cs="Arial"/>
                <w:b/>
                <w:bCs/>
                <w:color w:val="000000" w:themeColor="text1"/>
              </w:rPr>
              <w:t xml:space="preserve">   0.0008</w:t>
            </w:r>
          </w:p>
        </w:tc>
      </w:tr>
      <w:tr w:rsidR="0082458A" w:rsidRPr="005D300B" w14:paraId="377EB0BD" w14:textId="77777777" w:rsidTr="00995F3E">
        <w:trPr>
          <w:trHeight w:val="355"/>
        </w:trPr>
        <w:tc>
          <w:tcPr>
            <w:tcW w:w="2700" w:type="dxa"/>
            <w:tcBorders>
              <w:top w:val="nil"/>
              <w:left w:val="single" w:sz="4" w:space="0" w:color="auto"/>
              <w:bottom w:val="nil"/>
              <w:right w:val="nil"/>
            </w:tcBorders>
            <w:shd w:val="clear" w:color="auto" w:fill="auto"/>
            <w:vAlign w:val="center"/>
          </w:tcPr>
          <w:p w14:paraId="4E226C1A" w14:textId="77777777" w:rsidR="0082458A"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teraction (TA: window)</w:t>
            </w:r>
          </w:p>
        </w:tc>
        <w:tc>
          <w:tcPr>
            <w:tcW w:w="1379" w:type="dxa"/>
            <w:tcBorders>
              <w:top w:val="nil"/>
              <w:left w:val="nil"/>
              <w:bottom w:val="nil"/>
              <w:right w:val="nil"/>
            </w:tcBorders>
            <w:shd w:val="clear" w:color="auto" w:fill="auto"/>
            <w:noWrap/>
            <w:vAlign w:val="center"/>
          </w:tcPr>
          <w:p w14:paraId="199A0241"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0032</w:t>
            </w:r>
          </w:p>
        </w:tc>
        <w:tc>
          <w:tcPr>
            <w:tcW w:w="1260" w:type="dxa"/>
            <w:tcBorders>
              <w:top w:val="nil"/>
              <w:left w:val="nil"/>
              <w:bottom w:val="nil"/>
              <w:right w:val="nil"/>
            </w:tcBorders>
            <w:shd w:val="clear" w:color="auto" w:fill="auto"/>
            <w:noWrap/>
            <w:vAlign w:val="center"/>
          </w:tcPr>
          <w:p w14:paraId="4455452A"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0.0009</w:t>
            </w:r>
          </w:p>
        </w:tc>
        <w:tc>
          <w:tcPr>
            <w:tcW w:w="1080" w:type="dxa"/>
            <w:tcBorders>
              <w:top w:val="nil"/>
              <w:left w:val="nil"/>
              <w:bottom w:val="nil"/>
              <w:right w:val="nil"/>
            </w:tcBorders>
            <w:shd w:val="clear" w:color="auto" w:fill="auto"/>
            <w:noWrap/>
            <w:vAlign w:val="center"/>
          </w:tcPr>
          <w:p w14:paraId="164B3606" w14:textId="77777777" w:rsidR="0082458A"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3.5938</w:t>
            </w:r>
          </w:p>
        </w:tc>
        <w:tc>
          <w:tcPr>
            <w:tcW w:w="810" w:type="dxa"/>
            <w:tcBorders>
              <w:top w:val="nil"/>
              <w:left w:val="nil"/>
              <w:bottom w:val="nil"/>
              <w:right w:val="nil"/>
            </w:tcBorders>
            <w:shd w:val="clear" w:color="auto" w:fill="auto"/>
            <w:noWrap/>
            <w:vAlign w:val="center"/>
          </w:tcPr>
          <w:p w14:paraId="5E644EE2"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452</w:t>
            </w:r>
          </w:p>
        </w:tc>
        <w:tc>
          <w:tcPr>
            <w:tcW w:w="1231" w:type="dxa"/>
            <w:tcBorders>
              <w:top w:val="nil"/>
              <w:left w:val="nil"/>
              <w:bottom w:val="nil"/>
              <w:right w:val="nil"/>
            </w:tcBorders>
            <w:shd w:val="clear" w:color="auto" w:fill="auto"/>
            <w:noWrap/>
            <w:vAlign w:val="center"/>
          </w:tcPr>
          <w:p w14:paraId="4933119D"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12.9160</w:t>
            </w:r>
          </w:p>
        </w:tc>
        <w:tc>
          <w:tcPr>
            <w:tcW w:w="1350" w:type="dxa"/>
            <w:tcBorders>
              <w:top w:val="nil"/>
              <w:left w:val="nil"/>
              <w:bottom w:val="nil"/>
              <w:right w:val="single" w:sz="4" w:space="0" w:color="auto"/>
            </w:tcBorders>
            <w:shd w:val="clear" w:color="auto" w:fill="auto"/>
            <w:noWrap/>
            <w:vAlign w:val="center"/>
          </w:tcPr>
          <w:p w14:paraId="473781E3" w14:textId="77777777" w:rsidR="0082458A" w:rsidRPr="00660977" w:rsidRDefault="0082458A" w:rsidP="00995F3E">
            <w:pPr>
              <w:ind w:right="75"/>
              <w:rPr>
                <w:rFonts w:ascii="Arial" w:eastAsia="Times New Roman" w:hAnsi="Arial" w:cs="Arial"/>
                <w:b/>
                <w:bCs/>
                <w:color w:val="000000" w:themeColor="text1"/>
              </w:rPr>
            </w:pPr>
            <w:r>
              <w:rPr>
                <w:rFonts w:ascii="Arial" w:eastAsia="Times New Roman" w:hAnsi="Arial" w:cs="Arial"/>
                <w:b/>
                <w:bCs/>
                <w:color w:val="000000" w:themeColor="text1"/>
              </w:rPr>
              <w:t xml:space="preserve">   </w:t>
            </w:r>
            <w:r w:rsidRPr="00660977">
              <w:rPr>
                <w:rFonts w:ascii="Arial" w:eastAsia="Times New Roman" w:hAnsi="Arial" w:cs="Arial"/>
                <w:b/>
                <w:bCs/>
                <w:color w:val="000000" w:themeColor="text1"/>
              </w:rPr>
              <w:t>0.</w:t>
            </w:r>
            <w:r>
              <w:rPr>
                <w:rFonts w:ascii="Arial" w:eastAsia="Times New Roman" w:hAnsi="Arial" w:cs="Arial"/>
                <w:b/>
                <w:bCs/>
                <w:color w:val="000000" w:themeColor="text1"/>
              </w:rPr>
              <w:t>0003</w:t>
            </w:r>
          </w:p>
        </w:tc>
      </w:tr>
      <w:tr w:rsidR="0082458A" w:rsidRPr="005D300B" w14:paraId="21FDE626" w14:textId="77777777" w:rsidTr="00995F3E">
        <w:trPr>
          <w:trHeight w:val="355"/>
        </w:trPr>
        <w:tc>
          <w:tcPr>
            <w:tcW w:w="2700" w:type="dxa"/>
            <w:tcBorders>
              <w:top w:val="nil"/>
              <w:left w:val="single" w:sz="4" w:space="0" w:color="auto"/>
              <w:bottom w:val="nil"/>
              <w:right w:val="nil"/>
            </w:tcBorders>
            <w:shd w:val="clear" w:color="auto" w:fill="auto"/>
            <w:vAlign w:val="center"/>
          </w:tcPr>
          <w:p w14:paraId="124F233F" w14:textId="77777777" w:rsidR="0082458A"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teraction (Salinity: window)</w:t>
            </w:r>
          </w:p>
        </w:tc>
        <w:tc>
          <w:tcPr>
            <w:tcW w:w="1379" w:type="dxa"/>
            <w:tcBorders>
              <w:top w:val="nil"/>
              <w:left w:val="nil"/>
              <w:bottom w:val="nil"/>
              <w:right w:val="nil"/>
            </w:tcBorders>
            <w:shd w:val="clear" w:color="auto" w:fill="auto"/>
            <w:noWrap/>
            <w:vAlign w:val="center"/>
          </w:tcPr>
          <w:p w14:paraId="0107E089"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1.8572</w:t>
            </w:r>
          </w:p>
        </w:tc>
        <w:tc>
          <w:tcPr>
            <w:tcW w:w="1260" w:type="dxa"/>
            <w:tcBorders>
              <w:top w:val="nil"/>
              <w:left w:val="nil"/>
              <w:bottom w:val="nil"/>
              <w:right w:val="nil"/>
            </w:tcBorders>
            <w:shd w:val="clear" w:color="auto" w:fill="auto"/>
            <w:noWrap/>
            <w:vAlign w:val="center"/>
          </w:tcPr>
          <w:p w14:paraId="263DA789"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1.2829</w:t>
            </w:r>
          </w:p>
        </w:tc>
        <w:tc>
          <w:tcPr>
            <w:tcW w:w="1080" w:type="dxa"/>
            <w:tcBorders>
              <w:top w:val="nil"/>
              <w:left w:val="nil"/>
              <w:bottom w:val="nil"/>
              <w:right w:val="nil"/>
            </w:tcBorders>
            <w:shd w:val="clear" w:color="auto" w:fill="auto"/>
            <w:noWrap/>
            <w:vAlign w:val="center"/>
          </w:tcPr>
          <w:p w14:paraId="2650FC5A" w14:textId="77777777" w:rsidR="0082458A"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1.4476</w:t>
            </w:r>
          </w:p>
        </w:tc>
        <w:tc>
          <w:tcPr>
            <w:tcW w:w="810" w:type="dxa"/>
            <w:tcBorders>
              <w:top w:val="nil"/>
              <w:left w:val="nil"/>
              <w:bottom w:val="nil"/>
              <w:right w:val="nil"/>
            </w:tcBorders>
            <w:shd w:val="clear" w:color="auto" w:fill="auto"/>
            <w:noWrap/>
            <w:vAlign w:val="center"/>
          </w:tcPr>
          <w:p w14:paraId="0BEDD5EA"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452</w:t>
            </w:r>
          </w:p>
        </w:tc>
        <w:tc>
          <w:tcPr>
            <w:tcW w:w="1231" w:type="dxa"/>
            <w:tcBorders>
              <w:top w:val="nil"/>
              <w:left w:val="nil"/>
              <w:bottom w:val="nil"/>
              <w:right w:val="nil"/>
            </w:tcBorders>
            <w:shd w:val="clear" w:color="auto" w:fill="auto"/>
            <w:noWrap/>
            <w:vAlign w:val="center"/>
          </w:tcPr>
          <w:p w14:paraId="3E34193C" w14:textId="77777777" w:rsidR="0082458A" w:rsidRPr="005F0947" w:rsidRDefault="0082458A" w:rsidP="00995F3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6FB8DCDC" w14:textId="77777777" w:rsidR="0082458A" w:rsidRPr="003A473F"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w:t>
            </w:r>
            <w:r w:rsidRPr="003A473F">
              <w:rPr>
                <w:rFonts w:ascii="Arial" w:eastAsia="Times New Roman" w:hAnsi="Arial" w:cs="Arial"/>
                <w:color w:val="000000" w:themeColor="text1"/>
              </w:rPr>
              <w:t>0.</w:t>
            </w:r>
            <w:r>
              <w:rPr>
                <w:rFonts w:ascii="Arial" w:eastAsia="Times New Roman" w:hAnsi="Arial" w:cs="Arial"/>
                <w:color w:val="000000" w:themeColor="text1"/>
              </w:rPr>
              <w:t>1481</w:t>
            </w:r>
          </w:p>
        </w:tc>
      </w:tr>
      <w:tr w:rsidR="0082458A" w:rsidRPr="005D300B" w14:paraId="64DEAA4E" w14:textId="77777777" w:rsidTr="00995F3E">
        <w:trPr>
          <w:trHeight w:val="355"/>
        </w:trPr>
        <w:tc>
          <w:tcPr>
            <w:tcW w:w="2700" w:type="dxa"/>
            <w:tcBorders>
              <w:top w:val="nil"/>
              <w:left w:val="single" w:sz="4" w:space="0" w:color="auto"/>
              <w:bottom w:val="nil"/>
              <w:right w:val="nil"/>
            </w:tcBorders>
            <w:shd w:val="clear" w:color="auto" w:fill="auto"/>
            <w:vAlign w:val="center"/>
          </w:tcPr>
          <w:p w14:paraId="24730DF5" w14:textId="77777777" w:rsidR="0082458A"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teraction (Size: window)</w:t>
            </w:r>
          </w:p>
        </w:tc>
        <w:tc>
          <w:tcPr>
            <w:tcW w:w="1379" w:type="dxa"/>
            <w:tcBorders>
              <w:top w:val="nil"/>
              <w:left w:val="nil"/>
              <w:bottom w:val="nil"/>
              <w:right w:val="nil"/>
            </w:tcBorders>
            <w:shd w:val="clear" w:color="auto" w:fill="auto"/>
            <w:noWrap/>
            <w:vAlign w:val="center"/>
          </w:tcPr>
          <w:p w14:paraId="6CEB34C9"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0.0570</w:t>
            </w:r>
          </w:p>
        </w:tc>
        <w:tc>
          <w:tcPr>
            <w:tcW w:w="1260" w:type="dxa"/>
            <w:tcBorders>
              <w:top w:val="nil"/>
              <w:left w:val="nil"/>
              <w:bottom w:val="nil"/>
              <w:right w:val="nil"/>
            </w:tcBorders>
            <w:shd w:val="clear" w:color="auto" w:fill="auto"/>
            <w:noWrap/>
            <w:vAlign w:val="center"/>
          </w:tcPr>
          <w:p w14:paraId="1654F97C"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0.0140</w:t>
            </w:r>
          </w:p>
        </w:tc>
        <w:tc>
          <w:tcPr>
            <w:tcW w:w="1080" w:type="dxa"/>
            <w:tcBorders>
              <w:top w:val="nil"/>
              <w:left w:val="nil"/>
              <w:bottom w:val="nil"/>
              <w:right w:val="nil"/>
            </w:tcBorders>
            <w:shd w:val="clear" w:color="auto" w:fill="auto"/>
            <w:noWrap/>
            <w:vAlign w:val="center"/>
          </w:tcPr>
          <w:p w14:paraId="54F3C444" w14:textId="77777777" w:rsidR="0082458A"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4.0839</w:t>
            </w:r>
          </w:p>
        </w:tc>
        <w:tc>
          <w:tcPr>
            <w:tcW w:w="810" w:type="dxa"/>
            <w:tcBorders>
              <w:top w:val="nil"/>
              <w:left w:val="nil"/>
              <w:bottom w:val="nil"/>
              <w:right w:val="nil"/>
            </w:tcBorders>
            <w:shd w:val="clear" w:color="auto" w:fill="auto"/>
            <w:noWrap/>
            <w:vAlign w:val="center"/>
          </w:tcPr>
          <w:p w14:paraId="26BD43B7"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452</w:t>
            </w:r>
          </w:p>
        </w:tc>
        <w:tc>
          <w:tcPr>
            <w:tcW w:w="1231" w:type="dxa"/>
            <w:tcBorders>
              <w:top w:val="nil"/>
              <w:left w:val="nil"/>
              <w:bottom w:val="nil"/>
              <w:right w:val="nil"/>
            </w:tcBorders>
            <w:shd w:val="clear" w:color="auto" w:fill="auto"/>
            <w:noWrap/>
            <w:vAlign w:val="center"/>
          </w:tcPr>
          <w:p w14:paraId="45DB833F"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16.6780</w:t>
            </w:r>
          </w:p>
        </w:tc>
        <w:tc>
          <w:tcPr>
            <w:tcW w:w="1350" w:type="dxa"/>
            <w:tcBorders>
              <w:top w:val="nil"/>
              <w:left w:val="nil"/>
              <w:bottom w:val="nil"/>
              <w:right w:val="single" w:sz="4" w:space="0" w:color="auto"/>
            </w:tcBorders>
            <w:shd w:val="clear" w:color="auto" w:fill="auto"/>
            <w:noWrap/>
            <w:vAlign w:val="center"/>
          </w:tcPr>
          <w:p w14:paraId="1146D178" w14:textId="77777777" w:rsidR="0082458A" w:rsidRDefault="0082458A" w:rsidP="00995F3E">
            <w:pPr>
              <w:ind w:right="75"/>
              <w:rPr>
                <w:rFonts w:ascii="Arial" w:eastAsia="Times New Roman" w:hAnsi="Arial" w:cs="Arial"/>
                <w:color w:val="000000" w:themeColor="text1"/>
              </w:rPr>
            </w:pPr>
            <w:r w:rsidRPr="008B0B4F">
              <w:rPr>
                <w:rFonts w:ascii="Arial" w:eastAsia="Times New Roman" w:hAnsi="Arial" w:cs="Arial"/>
                <w:b/>
                <w:bCs/>
                <w:color w:val="000000" w:themeColor="text1"/>
              </w:rPr>
              <w:t>&lt; 0.0001</w:t>
            </w:r>
          </w:p>
        </w:tc>
      </w:tr>
      <w:tr w:rsidR="0082458A" w:rsidRPr="005D300B" w14:paraId="36EEA955" w14:textId="77777777" w:rsidTr="00995F3E">
        <w:trPr>
          <w:trHeight w:val="503"/>
        </w:trPr>
        <w:tc>
          <w:tcPr>
            <w:tcW w:w="2700" w:type="dxa"/>
            <w:tcBorders>
              <w:top w:val="single" w:sz="4" w:space="0" w:color="auto"/>
              <w:left w:val="single" w:sz="4" w:space="0" w:color="auto"/>
              <w:bottom w:val="single" w:sz="4" w:space="0" w:color="auto"/>
              <w:right w:val="nil"/>
            </w:tcBorders>
            <w:shd w:val="clear" w:color="auto" w:fill="auto"/>
            <w:vAlign w:val="center"/>
          </w:tcPr>
          <w:p w14:paraId="4D3857A3" w14:textId="77777777" w:rsidR="0082458A" w:rsidRPr="005F0947" w:rsidRDefault="0082458A" w:rsidP="00995F3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0586F83D" w14:textId="77777777" w:rsidR="0082458A" w:rsidRPr="005F0947"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25EDDE7B" w14:textId="77777777" w:rsidR="0082458A" w:rsidRPr="005F0947"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317CCF81" w14:textId="77777777" w:rsidR="0082458A" w:rsidRPr="005F0947" w:rsidRDefault="0082458A" w:rsidP="00995F3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1C3151E5" w14:textId="77777777" w:rsidR="0082458A" w:rsidRPr="005F0947" w:rsidRDefault="0082458A" w:rsidP="00995F3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2B1F835A" w14:textId="77777777" w:rsidR="0082458A" w:rsidRPr="005F0947"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72FEE045" w14:textId="77777777" w:rsidR="0082458A" w:rsidRPr="005F0947" w:rsidRDefault="0082458A" w:rsidP="00995F3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82458A" w:rsidRPr="005D300B" w14:paraId="0E5BF559" w14:textId="77777777" w:rsidTr="00995F3E">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7CE2FBDD" w14:textId="77777777" w:rsidR="0082458A" w:rsidRPr="005F0947" w:rsidRDefault="0082458A" w:rsidP="00995F3E">
            <w:pPr>
              <w:ind w:right="-44"/>
              <w:rPr>
                <w:rFonts w:ascii="Arial" w:eastAsia="Times New Roman" w:hAnsi="Arial" w:cs="Arial"/>
                <w:b/>
                <w:bCs/>
                <w:color w:val="000000" w:themeColor="text1"/>
              </w:rPr>
            </w:pPr>
            <w:r>
              <w:rPr>
                <w:rFonts w:ascii="Arial" w:eastAsia="Times New Roman" w:hAnsi="Arial" w:cs="Arial"/>
                <w:color w:val="000000" w:themeColor="text1"/>
              </w:rPr>
              <w:t>Individual</w:t>
            </w:r>
          </w:p>
        </w:tc>
        <w:tc>
          <w:tcPr>
            <w:tcW w:w="1379" w:type="dxa"/>
            <w:tcBorders>
              <w:top w:val="single" w:sz="4" w:space="0" w:color="auto"/>
              <w:left w:val="nil"/>
              <w:bottom w:val="single" w:sz="4" w:space="0" w:color="auto"/>
              <w:right w:val="nil"/>
            </w:tcBorders>
            <w:shd w:val="clear" w:color="auto" w:fill="auto"/>
            <w:noWrap/>
            <w:vAlign w:val="center"/>
          </w:tcPr>
          <w:p w14:paraId="2AE55342" w14:textId="77777777" w:rsidR="0082458A" w:rsidRPr="000C6679"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0003</w:t>
            </w:r>
          </w:p>
        </w:tc>
        <w:tc>
          <w:tcPr>
            <w:tcW w:w="1260" w:type="dxa"/>
            <w:tcBorders>
              <w:top w:val="single" w:sz="4" w:space="0" w:color="auto"/>
              <w:left w:val="nil"/>
              <w:bottom w:val="single" w:sz="4" w:space="0" w:color="auto"/>
              <w:right w:val="nil"/>
            </w:tcBorders>
            <w:shd w:val="clear" w:color="auto" w:fill="auto"/>
            <w:noWrap/>
            <w:vAlign w:val="center"/>
          </w:tcPr>
          <w:p w14:paraId="3AB7DC20"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w:t>
            </w:r>
          </w:p>
        </w:tc>
        <w:tc>
          <w:tcPr>
            <w:tcW w:w="1080" w:type="dxa"/>
            <w:tcBorders>
              <w:top w:val="single" w:sz="4" w:space="0" w:color="auto"/>
              <w:left w:val="nil"/>
              <w:bottom w:val="single" w:sz="4" w:space="0" w:color="auto"/>
              <w:right w:val="nil"/>
            </w:tcBorders>
            <w:shd w:val="clear" w:color="auto" w:fill="auto"/>
            <w:noWrap/>
            <w:vAlign w:val="center"/>
          </w:tcPr>
          <w:p w14:paraId="3A84869A" w14:textId="77777777" w:rsidR="0082458A" w:rsidRPr="005F0947" w:rsidRDefault="0082458A" w:rsidP="00995F3E">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092C86A9" w14:textId="77777777" w:rsidR="0082458A" w:rsidRPr="005F0947" w:rsidRDefault="0082458A" w:rsidP="00995F3E">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0C36A42A"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37.5120</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7449D86" w14:textId="77777777" w:rsidR="0082458A" w:rsidRPr="00A37CD4" w:rsidRDefault="0082458A" w:rsidP="00995F3E">
            <w:pPr>
              <w:ind w:right="-330"/>
              <w:rPr>
                <w:rFonts w:ascii="Arial" w:eastAsia="Times New Roman" w:hAnsi="Arial" w:cs="Arial"/>
                <w:color w:val="000000" w:themeColor="text1"/>
              </w:rPr>
            </w:pPr>
            <w:r>
              <w:rPr>
                <w:rFonts w:ascii="Arial" w:eastAsia="Times New Roman" w:hAnsi="Arial" w:cs="Arial"/>
                <w:color w:val="000000" w:themeColor="text1"/>
              </w:rPr>
              <w:t>&lt; 0.0001</w:t>
            </w:r>
          </w:p>
        </w:tc>
      </w:tr>
      <w:tr w:rsidR="0082458A" w:rsidRPr="005D300B" w14:paraId="7470ACA4" w14:textId="77777777" w:rsidTr="00995F3E">
        <w:trPr>
          <w:trHeight w:val="449"/>
        </w:trPr>
        <w:tc>
          <w:tcPr>
            <w:tcW w:w="2700" w:type="dxa"/>
            <w:tcBorders>
              <w:top w:val="single" w:sz="4" w:space="0" w:color="auto"/>
              <w:left w:val="single" w:sz="4" w:space="0" w:color="auto"/>
              <w:bottom w:val="single" w:sz="4" w:space="0" w:color="auto"/>
              <w:right w:val="nil"/>
            </w:tcBorders>
            <w:shd w:val="clear" w:color="auto" w:fill="auto"/>
            <w:vAlign w:val="center"/>
          </w:tcPr>
          <w:p w14:paraId="78E01EBC" w14:textId="77777777" w:rsidR="0082458A"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Culture chamber</w:t>
            </w:r>
          </w:p>
        </w:tc>
        <w:tc>
          <w:tcPr>
            <w:tcW w:w="1379" w:type="dxa"/>
            <w:tcBorders>
              <w:top w:val="single" w:sz="4" w:space="0" w:color="auto"/>
              <w:left w:val="nil"/>
              <w:bottom w:val="single" w:sz="4" w:space="0" w:color="auto"/>
              <w:right w:val="nil"/>
            </w:tcBorders>
            <w:shd w:val="clear" w:color="auto" w:fill="auto"/>
            <w:noWrap/>
            <w:vAlign w:val="center"/>
          </w:tcPr>
          <w:p w14:paraId="49081678"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0003</w:t>
            </w:r>
          </w:p>
        </w:tc>
        <w:tc>
          <w:tcPr>
            <w:tcW w:w="1260" w:type="dxa"/>
            <w:tcBorders>
              <w:top w:val="single" w:sz="4" w:space="0" w:color="auto"/>
              <w:left w:val="nil"/>
              <w:bottom w:val="single" w:sz="4" w:space="0" w:color="auto"/>
              <w:right w:val="nil"/>
            </w:tcBorders>
            <w:shd w:val="clear" w:color="auto" w:fill="auto"/>
            <w:noWrap/>
            <w:vAlign w:val="center"/>
          </w:tcPr>
          <w:p w14:paraId="5652E351"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9.1748</w:t>
            </w:r>
          </w:p>
        </w:tc>
        <w:tc>
          <w:tcPr>
            <w:tcW w:w="1080" w:type="dxa"/>
            <w:tcBorders>
              <w:top w:val="single" w:sz="4" w:space="0" w:color="auto"/>
              <w:left w:val="nil"/>
              <w:bottom w:val="single" w:sz="4" w:space="0" w:color="auto"/>
              <w:right w:val="nil"/>
            </w:tcBorders>
            <w:shd w:val="clear" w:color="auto" w:fill="auto"/>
            <w:noWrap/>
            <w:vAlign w:val="center"/>
          </w:tcPr>
          <w:p w14:paraId="44E77F94" w14:textId="77777777" w:rsidR="0082458A" w:rsidRPr="005F0947" w:rsidRDefault="0082458A" w:rsidP="00995F3E">
            <w:pPr>
              <w:ind w:right="-91"/>
              <w:rPr>
                <w:rFonts w:ascii="Arial" w:eastAsia="Times New Roman" w:hAnsi="Arial" w:cs="Arial"/>
                <w:b/>
                <w:bCs/>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001632DA" w14:textId="77777777" w:rsidR="0082458A" w:rsidRPr="005F0947" w:rsidRDefault="0082458A" w:rsidP="00995F3E">
            <w:pPr>
              <w:rPr>
                <w:rFonts w:ascii="Arial" w:eastAsia="Times New Roman" w:hAnsi="Arial" w:cs="Arial"/>
                <w:b/>
                <w:bCs/>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6EA97FC1" w14:textId="77777777" w:rsidR="0082458A" w:rsidRDefault="0082458A" w:rsidP="00995F3E">
            <w:pPr>
              <w:rPr>
                <w:rFonts w:ascii="Arial" w:eastAsia="Times New Roman" w:hAnsi="Arial" w:cs="Arial"/>
                <w:color w:val="000000" w:themeColor="text1"/>
              </w:rPr>
            </w:pP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7796EF8B" w14:textId="77777777" w:rsidR="0082458A" w:rsidRPr="00660977" w:rsidRDefault="0082458A" w:rsidP="00995F3E">
            <w:pPr>
              <w:ind w:right="-330"/>
              <w:rPr>
                <w:rFonts w:ascii="Arial" w:eastAsia="Times New Roman" w:hAnsi="Arial" w:cs="Arial"/>
                <w:color w:val="000000" w:themeColor="text1"/>
              </w:rPr>
            </w:pPr>
            <w:r>
              <w:rPr>
                <w:rFonts w:ascii="Arial" w:eastAsia="Times New Roman" w:hAnsi="Arial" w:cs="Arial"/>
                <w:color w:val="000000" w:themeColor="text1"/>
              </w:rPr>
              <w:t xml:space="preserve">   0.9996</w:t>
            </w:r>
          </w:p>
        </w:tc>
      </w:tr>
    </w:tbl>
    <w:p w14:paraId="219C073E" w14:textId="2AAE2F61" w:rsidR="0082458A" w:rsidRDefault="0082458A" w:rsidP="0082458A">
      <w:pPr>
        <w:rPr>
          <w:rFonts w:ascii="Arial" w:hAnsi="Arial" w:cs="Arial"/>
          <w:color w:val="000000" w:themeColor="text1"/>
        </w:rPr>
      </w:pPr>
    </w:p>
    <w:p w14:paraId="775C72C7" w14:textId="0178F38D" w:rsidR="008C7304" w:rsidRDefault="008C7304" w:rsidP="0082458A">
      <w:pPr>
        <w:rPr>
          <w:rFonts w:ascii="Arial" w:hAnsi="Arial" w:cs="Arial"/>
          <w:color w:val="000000" w:themeColor="text1"/>
        </w:rPr>
      </w:pPr>
    </w:p>
    <w:p w14:paraId="1824134F" w14:textId="77777777" w:rsidR="008C7304" w:rsidRDefault="008C7304" w:rsidP="0082458A">
      <w:pPr>
        <w:rPr>
          <w:rFonts w:ascii="Arial" w:hAnsi="Arial" w:cs="Arial"/>
          <w:color w:val="000000" w:themeColor="text1"/>
        </w:rPr>
      </w:pPr>
    </w:p>
    <w:p w14:paraId="79CE8C25" w14:textId="77777777" w:rsidR="0082458A" w:rsidRPr="00B20949" w:rsidRDefault="0082458A" w:rsidP="0082458A">
      <w:pPr>
        <w:rPr>
          <w:rFonts w:ascii="Arial" w:hAnsi="Arial" w:cs="Arial"/>
          <w:color w:val="000000" w:themeColor="text1"/>
          <w:kern w:val="24"/>
        </w:rPr>
      </w:pPr>
      <w:r w:rsidRPr="00B20949">
        <w:rPr>
          <w:rFonts w:ascii="Arial" w:hAnsi="Arial" w:cs="Arial"/>
          <w:color w:val="000000" w:themeColor="text1"/>
        </w:rPr>
        <w:lastRenderedPageBreak/>
        <w:t xml:space="preserve">Table </w:t>
      </w:r>
      <w:r>
        <w:rPr>
          <w:rFonts w:ascii="Arial" w:hAnsi="Arial" w:cs="Arial"/>
          <w:color w:val="000000" w:themeColor="text1"/>
        </w:rPr>
        <w:t>2</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w:t>
      </w:r>
      <w:r>
        <w:rPr>
          <w:rFonts w:ascii="Arial" w:hAnsi="Arial" w:cs="Arial"/>
          <w:color w:val="000000" w:themeColor="text1"/>
          <w:kern w:val="24"/>
        </w:rPr>
        <w:t xml:space="preserve">a </w:t>
      </w:r>
      <w:r w:rsidRPr="00B20949">
        <w:rPr>
          <w:rFonts w:ascii="Arial" w:hAnsi="Arial" w:cs="Arial"/>
          <w:color w:val="000000" w:themeColor="text1"/>
          <w:kern w:val="24"/>
        </w:rPr>
        <w:t xml:space="preserve">mixed effects, linear </w:t>
      </w:r>
      <w:r>
        <w:rPr>
          <w:rFonts w:ascii="Arial" w:hAnsi="Arial" w:cs="Arial"/>
          <w:color w:val="000000" w:themeColor="text1"/>
          <w:kern w:val="24"/>
        </w:rPr>
        <w:t xml:space="preserve">regression </w:t>
      </w:r>
      <w:r w:rsidRPr="00B20949">
        <w:rPr>
          <w:rFonts w:ascii="Arial" w:hAnsi="Arial" w:cs="Arial"/>
          <w:color w:val="000000" w:themeColor="text1"/>
          <w:kern w:val="24"/>
        </w:rPr>
        <w:t>model testing the</w:t>
      </w:r>
      <w:r>
        <w:rPr>
          <w:rFonts w:ascii="Arial" w:hAnsi="Arial" w:cs="Arial"/>
          <w:color w:val="000000" w:themeColor="text1"/>
          <w:kern w:val="24"/>
        </w:rPr>
        <w:t xml:space="preserve"> independent effects of total alkalinity (TA), salinity (factor, 2 levels) and initial size (mm</w:t>
      </w:r>
      <w:r>
        <w:rPr>
          <w:rFonts w:ascii="Arial" w:hAnsi="Arial" w:cs="Arial"/>
          <w:color w:val="000000" w:themeColor="text1"/>
          <w:vertAlign w:val="superscript"/>
        </w:rPr>
        <w:t>2</w:t>
      </w:r>
      <w:r>
        <w:rPr>
          <w:rFonts w:ascii="Arial" w:hAnsi="Arial" w:cs="Arial"/>
          <w:color w:val="000000" w:themeColor="text1"/>
          <w:kern w:val="24"/>
        </w:rPr>
        <w:t xml:space="preserve">) on overall shell growth </w:t>
      </w:r>
      <w:r w:rsidRPr="00B20949">
        <w:rPr>
          <w:rFonts w:ascii="Arial" w:hAnsi="Arial" w:cs="Arial"/>
          <w:color w:val="000000" w:themeColor="text1"/>
          <w:kern w:val="24"/>
        </w:rPr>
        <w:t>(</w:t>
      </w:r>
      <w:r>
        <w:rPr>
          <w:rFonts w:ascii="Arial" w:hAnsi="Arial" w:cs="Arial"/>
          <w:color w:val="000000" w:themeColor="text1"/>
        </w:rPr>
        <w:t>mm</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 after 36 days.</w:t>
      </w:r>
      <w:r w:rsidRPr="00B20949">
        <w:rPr>
          <w:rFonts w:ascii="Arial" w:hAnsi="Arial" w:cs="Arial"/>
          <w:color w:val="000000" w:themeColor="text1"/>
          <w:kern w:val="24"/>
        </w:rPr>
        <w:t xml:space="preserve"> L-Ratios</w:t>
      </w:r>
      <w:r>
        <w:rPr>
          <w:rFonts w:ascii="Arial" w:hAnsi="Arial" w:cs="Arial"/>
          <w:color w:val="000000" w:themeColor="text1"/>
          <w:kern w:val="24"/>
        </w:rPr>
        <w:t xml:space="preserve"> (significant parameters)</w:t>
      </w:r>
      <w:r w:rsidRPr="00B20949">
        <w:rPr>
          <w:rFonts w:ascii="Arial" w:hAnsi="Arial" w:cs="Arial"/>
          <w:color w:val="000000" w:themeColor="text1"/>
          <w:kern w:val="24"/>
        </w:rPr>
        <w:t xml:space="preserve"> and p-values were recorded during backward stepwise model selection and refer to the ANOVA test output between the full model and a model with the specified predictor omitted. Bolded values denote a significant effect, determined by alpha &lt; 0.05. </w:t>
      </w:r>
      <w:r>
        <w:rPr>
          <w:rFonts w:ascii="Arial" w:hAnsi="Arial" w:cs="Arial"/>
          <w:color w:val="000000" w:themeColor="text1"/>
          <w:kern w:val="24"/>
        </w:rPr>
        <w:t>In t</w:t>
      </w:r>
      <w:r w:rsidRPr="00B20949">
        <w:rPr>
          <w:rFonts w:ascii="Arial" w:hAnsi="Arial" w:cs="Arial"/>
          <w:color w:val="000000" w:themeColor="text1"/>
          <w:kern w:val="24"/>
        </w:rPr>
        <w:t xml:space="preserve">he final model: </w:t>
      </w:r>
      <w:r>
        <w:rPr>
          <w:rFonts w:ascii="Arial" w:hAnsi="Arial" w:cs="Arial"/>
          <w:color w:val="000000" w:themeColor="text1"/>
          <w:kern w:val="24"/>
        </w:rPr>
        <w:t xml:space="preserve">Overall shell growth </w:t>
      </w:r>
      <w:r w:rsidRPr="00B20949">
        <w:rPr>
          <w:rFonts w:ascii="Arial" w:hAnsi="Arial" w:cs="Arial"/>
          <w:color w:val="000000" w:themeColor="text1"/>
          <w:kern w:val="24"/>
        </w:rPr>
        <w:t>~</w:t>
      </w:r>
      <w:r>
        <w:rPr>
          <w:rFonts w:ascii="Arial" w:hAnsi="Arial" w:cs="Arial"/>
          <w:color w:val="000000" w:themeColor="text1"/>
          <w:kern w:val="24"/>
        </w:rPr>
        <w:t xml:space="preserve"> total alkalinity + factor(salinity) + initial size</w:t>
      </w:r>
      <w:r w:rsidDel="00062229">
        <w:rPr>
          <w:rFonts w:ascii="Arial" w:hAnsi="Arial" w:cs="Arial"/>
          <w:color w:val="000000" w:themeColor="text1"/>
          <w:kern w:val="24"/>
        </w:rPr>
        <w:t xml:space="preserve"> </w:t>
      </w:r>
      <w:r>
        <w:rPr>
          <w:rFonts w:ascii="Arial" w:hAnsi="Arial" w:cs="Arial"/>
          <w:color w:val="000000" w:themeColor="text1"/>
          <w:kern w:val="24"/>
        </w:rPr>
        <w:t>+ random intercept(culture chamber, the estimate for the intercept refers to the effect of ambient salinity, whereas the salinity term refers to the effect of low salinity.</w:t>
      </w:r>
    </w:p>
    <w:tbl>
      <w:tblPr>
        <w:tblW w:w="9810" w:type="dxa"/>
        <w:tblInd w:w="-275" w:type="dxa"/>
        <w:tblLook w:val="04A0" w:firstRow="1" w:lastRow="0" w:firstColumn="1" w:lastColumn="0" w:noHBand="0" w:noVBand="1"/>
      </w:tblPr>
      <w:tblGrid>
        <w:gridCol w:w="2700"/>
        <w:gridCol w:w="1379"/>
        <w:gridCol w:w="1260"/>
        <w:gridCol w:w="1080"/>
        <w:gridCol w:w="810"/>
        <w:gridCol w:w="1231"/>
        <w:gridCol w:w="1350"/>
      </w:tblGrid>
      <w:tr w:rsidR="0082458A" w:rsidRPr="005D300B" w14:paraId="044977AE" w14:textId="77777777" w:rsidTr="00995F3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03E3513F" w14:textId="77777777" w:rsidR="0082458A" w:rsidRPr="003A626C" w:rsidRDefault="0082458A" w:rsidP="00995F3E">
            <w:pPr>
              <w:ind w:right="-44"/>
              <w:rPr>
                <w:rFonts w:ascii="Arial" w:eastAsia="Times New Roman" w:hAnsi="Arial" w:cs="Arial"/>
                <w:b/>
                <w:bCs/>
                <w:color w:val="000000" w:themeColor="text1"/>
                <w:sz w:val="8"/>
                <w:szCs w:val="8"/>
              </w:rPr>
            </w:pPr>
          </w:p>
          <w:p w14:paraId="42B07D48" w14:textId="77777777" w:rsidR="0082458A" w:rsidRPr="00C4494E" w:rsidRDefault="0082458A" w:rsidP="00995F3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07C3111F" w14:textId="77777777" w:rsidR="0082458A" w:rsidRPr="00C4494E" w:rsidRDefault="0082458A" w:rsidP="00995F3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12</w:t>
            </w:r>
            <w:r w:rsidRPr="00C4494E">
              <w:rPr>
                <w:rFonts w:ascii="Arial" w:eastAsia="Times New Roman" w:hAnsi="Arial" w:cs="Arial"/>
                <w:color w:val="000000" w:themeColor="text1"/>
                <w:sz w:val="18"/>
                <w:szCs w:val="18"/>
              </w:rPr>
              <w:t xml:space="preserve">                                                                             </w:t>
            </w:r>
          </w:p>
          <w:p w14:paraId="61747D32" w14:textId="77777777" w:rsidR="0082458A" w:rsidRPr="005F0947" w:rsidRDefault="0082458A" w:rsidP="00995F3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42</w:t>
            </w:r>
          </w:p>
        </w:tc>
        <w:tc>
          <w:tcPr>
            <w:tcW w:w="1379" w:type="dxa"/>
            <w:tcBorders>
              <w:top w:val="single" w:sz="4" w:space="0" w:color="auto"/>
              <w:left w:val="nil"/>
              <w:bottom w:val="double" w:sz="6" w:space="0" w:color="auto"/>
              <w:right w:val="nil"/>
            </w:tcBorders>
            <w:shd w:val="clear" w:color="auto" w:fill="auto"/>
            <w:noWrap/>
            <w:vAlign w:val="center"/>
            <w:hideMark/>
          </w:tcPr>
          <w:p w14:paraId="4CF3C413"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260" w:type="dxa"/>
            <w:tcBorders>
              <w:top w:val="single" w:sz="4" w:space="0" w:color="auto"/>
              <w:left w:val="nil"/>
              <w:bottom w:val="double" w:sz="6" w:space="0" w:color="auto"/>
              <w:right w:val="nil"/>
            </w:tcBorders>
            <w:shd w:val="clear" w:color="auto" w:fill="auto"/>
            <w:noWrap/>
            <w:vAlign w:val="center"/>
            <w:hideMark/>
          </w:tcPr>
          <w:p w14:paraId="3EB5EFBC"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64BAC92D" w14:textId="77777777" w:rsidR="0082458A" w:rsidRPr="005F0947" w:rsidRDefault="0082458A" w:rsidP="00995F3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6CC4A0EE"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df</w:t>
            </w:r>
          </w:p>
        </w:tc>
        <w:tc>
          <w:tcPr>
            <w:tcW w:w="1231" w:type="dxa"/>
            <w:tcBorders>
              <w:top w:val="single" w:sz="4" w:space="0" w:color="auto"/>
              <w:left w:val="nil"/>
              <w:bottom w:val="double" w:sz="6" w:space="0" w:color="auto"/>
              <w:right w:val="nil"/>
            </w:tcBorders>
            <w:shd w:val="clear" w:color="auto" w:fill="auto"/>
            <w:vAlign w:val="center"/>
            <w:hideMark/>
          </w:tcPr>
          <w:p w14:paraId="4E5EC5A4" w14:textId="77777777" w:rsidR="0082458A" w:rsidRPr="005F0947" w:rsidRDefault="0082458A" w:rsidP="00995F3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350" w:type="dxa"/>
            <w:tcBorders>
              <w:top w:val="single" w:sz="4" w:space="0" w:color="auto"/>
              <w:left w:val="nil"/>
              <w:bottom w:val="double" w:sz="6" w:space="0" w:color="auto"/>
              <w:right w:val="single" w:sz="4" w:space="0" w:color="auto"/>
            </w:tcBorders>
            <w:shd w:val="clear" w:color="auto" w:fill="auto"/>
            <w:vAlign w:val="center"/>
            <w:hideMark/>
          </w:tcPr>
          <w:p w14:paraId="24D11619" w14:textId="77777777" w:rsidR="0082458A" w:rsidRPr="005F0947" w:rsidRDefault="0082458A" w:rsidP="00995F3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82458A" w:rsidRPr="005D300B" w14:paraId="1B01DD4D" w14:textId="77777777" w:rsidTr="00995F3E">
        <w:trPr>
          <w:trHeight w:val="378"/>
        </w:trPr>
        <w:tc>
          <w:tcPr>
            <w:tcW w:w="2700" w:type="dxa"/>
            <w:tcBorders>
              <w:top w:val="nil"/>
              <w:left w:val="single" w:sz="4" w:space="0" w:color="auto"/>
              <w:bottom w:val="nil"/>
              <w:right w:val="nil"/>
            </w:tcBorders>
            <w:shd w:val="clear" w:color="auto" w:fill="auto"/>
            <w:vAlign w:val="center"/>
          </w:tcPr>
          <w:p w14:paraId="11810357"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tercept</w:t>
            </w:r>
          </w:p>
        </w:tc>
        <w:tc>
          <w:tcPr>
            <w:tcW w:w="1379" w:type="dxa"/>
            <w:tcBorders>
              <w:top w:val="nil"/>
              <w:left w:val="nil"/>
              <w:bottom w:val="nil"/>
              <w:right w:val="nil"/>
            </w:tcBorders>
            <w:shd w:val="clear" w:color="auto" w:fill="auto"/>
            <w:noWrap/>
            <w:vAlign w:val="center"/>
          </w:tcPr>
          <w:p w14:paraId="1D69CBC4"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1.9521</w:t>
            </w:r>
          </w:p>
        </w:tc>
        <w:tc>
          <w:tcPr>
            <w:tcW w:w="1260" w:type="dxa"/>
            <w:tcBorders>
              <w:top w:val="nil"/>
              <w:left w:val="nil"/>
              <w:bottom w:val="nil"/>
              <w:right w:val="nil"/>
            </w:tcBorders>
            <w:shd w:val="clear" w:color="auto" w:fill="auto"/>
            <w:noWrap/>
            <w:vAlign w:val="center"/>
          </w:tcPr>
          <w:p w14:paraId="7EBAE9A7"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5.5711</w:t>
            </w:r>
          </w:p>
        </w:tc>
        <w:tc>
          <w:tcPr>
            <w:tcW w:w="1080" w:type="dxa"/>
            <w:tcBorders>
              <w:top w:val="nil"/>
              <w:left w:val="nil"/>
              <w:bottom w:val="nil"/>
              <w:right w:val="nil"/>
            </w:tcBorders>
            <w:shd w:val="clear" w:color="auto" w:fill="auto"/>
            <w:noWrap/>
            <w:vAlign w:val="center"/>
          </w:tcPr>
          <w:p w14:paraId="63A2A87F"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0.3504</w:t>
            </w:r>
          </w:p>
        </w:tc>
        <w:tc>
          <w:tcPr>
            <w:tcW w:w="810" w:type="dxa"/>
            <w:tcBorders>
              <w:top w:val="nil"/>
              <w:left w:val="nil"/>
              <w:bottom w:val="nil"/>
              <w:right w:val="nil"/>
            </w:tcBorders>
            <w:shd w:val="clear" w:color="auto" w:fill="auto"/>
            <w:noWrap/>
            <w:vAlign w:val="center"/>
          </w:tcPr>
          <w:p w14:paraId="722701A6" w14:textId="77777777" w:rsidR="0082458A" w:rsidRPr="005F0947" w:rsidRDefault="0082458A" w:rsidP="004B7FA4">
            <w:pPr>
              <w:rPr>
                <w:rFonts w:ascii="Arial" w:eastAsia="Times New Roman" w:hAnsi="Arial" w:cs="Arial"/>
                <w:color w:val="000000" w:themeColor="text1"/>
              </w:rPr>
            </w:pPr>
            <w:r>
              <w:rPr>
                <w:rFonts w:ascii="Arial" w:eastAsia="Times New Roman" w:hAnsi="Arial" w:cs="Arial"/>
                <w:color w:val="000000" w:themeColor="text1"/>
              </w:rPr>
              <w:t>450</w:t>
            </w:r>
          </w:p>
        </w:tc>
        <w:tc>
          <w:tcPr>
            <w:tcW w:w="1231" w:type="dxa"/>
            <w:tcBorders>
              <w:top w:val="nil"/>
              <w:left w:val="nil"/>
              <w:bottom w:val="nil"/>
              <w:right w:val="nil"/>
            </w:tcBorders>
            <w:shd w:val="clear" w:color="auto" w:fill="auto"/>
            <w:noWrap/>
            <w:vAlign w:val="center"/>
          </w:tcPr>
          <w:p w14:paraId="5D7744A0" w14:textId="77777777" w:rsidR="0082458A" w:rsidRPr="005F0947" w:rsidRDefault="0082458A" w:rsidP="00995F3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439089C3" w14:textId="77777777" w:rsidR="0082458A" w:rsidRPr="00EA264B" w:rsidRDefault="0082458A" w:rsidP="00995F3E">
            <w:pPr>
              <w:ind w:right="75"/>
              <w:rPr>
                <w:rFonts w:ascii="Arial" w:hAnsi="Arial" w:cs="Arial"/>
                <w:color w:val="000000" w:themeColor="text1"/>
              </w:rPr>
            </w:pPr>
            <w:r>
              <w:rPr>
                <w:rFonts w:ascii="Arial" w:hAnsi="Arial" w:cs="Arial"/>
                <w:color w:val="000000" w:themeColor="text1"/>
              </w:rPr>
              <w:t xml:space="preserve">   </w:t>
            </w:r>
            <w:r w:rsidRPr="00EA264B">
              <w:rPr>
                <w:rFonts w:ascii="Arial" w:hAnsi="Arial" w:cs="Arial"/>
                <w:color w:val="000000" w:themeColor="text1"/>
              </w:rPr>
              <w:t>0.7262</w:t>
            </w:r>
          </w:p>
        </w:tc>
      </w:tr>
      <w:tr w:rsidR="0082458A" w:rsidRPr="005D300B" w14:paraId="1729F596" w14:textId="77777777" w:rsidTr="00995F3E">
        <w:trPr>
          <w:trHeight w:val="214"/>
        </w:trPr>
        <w:tc>
          <w:tcPr>
            <w:tcW w:w="2700" w:type="dxa"/>
            <w:tcBorders>
              <w:top w:val="nil"/>
              <w:left w:val="single" w:sz="4" w:space="0" w:color="auto"/>
              <w:bottom w:val="nil"/>
              <w:right w:val="nil"/>
            </w:tcBorders>
            <w:shd w:val="clear" w:color="auto" w:fill="auto"/>
            <w:vAlign w:val="center"/>
          </w:tcPr>
          <w:p w14:paraId="3193962F" w14:textId="77777777" w:rsidR="0082458A" w:rsidRPr="008775CE"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Salinity</w:t>
            </w:r>
          </w:p>
        </w:tc>
        <w:tc>
          <w:tcPr>
            <w:tcW w:w="1379" w:type="dxa"/>
            <w:tcBorders>
              <w:top w:val="nil"/>
              <w:left w:val="nil"/>
              <w:bottom w:val="nil"/>
              <w:right w:val="nil"/>
            </w:tcBorders>
            <w:shd w:val="clear" w:color="auto" w:fill="auto"/>
            <w:noWrap/>
            <w:vAlign w:val="center"/>
          </w:tcPr>
          <w:p w14:paraId="05F5604B"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3.4740</w:t>
            </w:r>
          </w:p>
        </w:tc>
        <w:tc>
          <w:tcPr>
            <w:tcW w:w="1260" w:type="dxa"/>
            <w:tcBorders>
              <w:top w:val="nil"/>
              <w:left w:val="nil"/>
              <w:bottom w:val="nil"/>
              <w:right w:val="nil"/>
            </w:tcBorders>
            <w:shd w:val="clear" w:color="auto" w:fill="auto"/>
            <w:noWrap/>
            <w:vAlign w:val="center"/>
          </w:tcPr>
          <w:p w14:paraId="317BE135"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3.6491</w:t>
            </w:r>
          </w:p>
        </w:tc>
        <w:tc>
          <w:tcPr>
            <w:tcW w:w="1080" w:type="dxa"/>
            <w:tcBorders>
              <w:top w:val="nil"/>
              <w:left w:val="nil"/>
              <w:bottom w:val="nil"/>
              <w:right w:val="nil"/>
            </w:tcBorders>
            <w:shd w:val="clear" w:color="auto" w:fill="auto"/>
            <w:noWrap/>
            <w:vAlign w:val="center"/>
          </w:tcPr>
          <w:p w14:paraId="787B7E6D"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0.9520</w:t>
            </w:r>
          </w:p>
        </w:tc>
        <w:tc>
          <w:tcPr>
            <w:tcW w:w="810" w:type="dxa"/>
            <w:tcBorders>
              <w:top w:val="nil"/>
              <w:left w:val="nil"/>
              <w:bottom w:val="nil"/>
              <w:right w:val="nil"/>
            </w:tcBorders>
            <w:shd w:val="clear" w:color="auto" w:fill="auto"/>
            <w:noWrap/>
            <w:vAlign w:val="center"/>
          </w:tcPr>
          <w:p w14:paraId="34AE0313" w14:textId="77777777" w:rsidR="0082458A" w:rsidRPr="005F0947" w:rsidRDefault="0082458A" w:rsidP="004B7FA4">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12B8C3E6" w14:textId="77777777" w:rsidR="0082458A" w:rsidRPr="005F0947" w:rsidRDefault="0082458A" w:rsidP="00995F3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554019C8" w14:textId="77777777" w:rsidR="0082458A" w:rsidRPr="00945377"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0.3660</w:t>
            </w:r>
          </w:p>
        </w:tc>
      </w:tr>
      <w:tr w:rsidR="0082458A" w:rsidRPr="005D300B" w14:paraId="1B18454A" w14:textId="77777777" w:rsidTr="00995F3E">
        <w:trPr>
          <w:trHeight w:val="355"/>
        </w:trPr>
        <w:tc>
          <w:tcPr>
            <w:tcW w:w="2700" w:type="dxa"/>
            <w:tcBorders>
              <w:top w:val="nil"/>
              <w:left w:val="single" w:sz="4" w:space="0" w:color="auto"/>
              <w:bottom w:val="nil"/>
              <w:right w:val="nil"/>
            </w:tcBorders>
            <w:shd w:val="clear" w:color="auto" w:fill="auto"/>
            <w:vAlign w:val="center"/>
          </w:tcPr>
          <w:p w14:paraId="3FBF2C7F"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itial size</w:t>
            </w:r>
          </w:p>
        </w:tc>
        <w:tc>
          <w:tcPr>
            <w:tcW w:w="1379" w:type="dxa"/>
            <w:tcBorders>
              <w:top w:val="nil"/>
              <w:left w:val="nil"/>
              <w:bottom w:val="nil"/>
              <w:right w:val="nil"/>
            </w:tcBorders>
            <w:shd w:val="clear" w:color="auto" w:fill="auto"/>
            <w:noWrap/>
            <w:vAlign w:val="center"/>
          </w:tcPr>
          <w:p w14:paraId="241AD609"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0517</w:t>
            </w:r>
          </w:p>
        </w:tc>
        <w:tc>
          <w:tcPr>
            <w:tcW w:w="1260" w:type="dxa"/>
            <w:tcBorders>
              <w:top w:val="nil"/>
              <w:left w:val="nil"/>
              <w:bottom w:val="nil"/>
              <w:right w:val="nil"/>
            </w:tcBorders>
            <w:shd w:val="clear" w:color="auto" w:fill="auto"/>
            <w:noWrap/>
            <w:vAlign w:val="center"/>
          </w:tcPr>
          <w:p w14:paraId="3491DF34"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084</w:t>
            </w:r>
          </w:p>
        </w:tc>
        <w:tc>
          <w:tcPr>
            <w:tcW w:w="1080" w:type="dxa"/>
            <w:tcBorders>
              <w:top w:val="nil"/>
              <w:left w:val="nil"/>
              <w:bottom w:val="nil"/>
              <w:right w:val="nil"/>
            </w:tcBorders>
            <w:shd w:val="clear" w:color="auto" w:fill="auto"/>
            <w:noWrap/>
            <w:vAlign w:val="center"/>
          </w:tcPr>
          <w:p w14:paraId="5B2C8FC0"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6.1657</w:t>
            </w:r>
          </w:p>
        </w:tc>
        <w:tc>
          <w:tcPr>
            <w:tcW w:w="810" w:type="dxa"/>
            <w:tcBorders>
              <w:top w:val="nil"/>
              <w:left w:val="nil"/>
              <w:bottom w:val="nil"/>
              <w:right w:val="nil"/>
            </w:tcBorders>
            <w:shd w:val="clear" w:color="auto" w:fill="auto"/>
            <w:noWrap/>
            <w:vAlign w:val="center"/>
          </w:tcPr>
          <w:p w14:paraId="5793ABFD" w14:textId="77777777" w:rsidR="0082458A" w:rsidRPr="005F0947" w:rsidRDefault="0082458A" w:rsidP="004B7FA4">
            <w:pPr>
              <w:rPr>
                <w:rFonts w:ascii="Arial" w:eastAsia="Times New Roman" w:hAnsi="Arial" w:cs="Arial"/>
                <w:color w:val="000000" w:themeColor="text1"/>
              </w:rPr>
            </w:pPr>
            <w:r>
              <w:rPr>
                <w:rFonts w:ascii="Arial" w:eastAsia="Times New Roman" w:hAnsi="Arial" w:cs="Arial"/>
                <w:color w:val="000000" w:themeColor="text1"/>
              </w:rPr>
              <w:t>450</w:t>
            </w:r>
          </w:p>
        </w:tc>
        <w:tc>
          <w:tcPr>
            <w:tcW w:w="1231" w:type="dxa"/>
            <w:tcBorders>
              <w:top w:val="nil"/>
              <w:left w:val="nil"/>
              <w:bottom w:val="nil"/>
              <w:right w:val="nil"/>
            </w:tcBorders>
            <w:shd w:val="clear" w:color="auto" w:fill="auto"/>
            <w:noWrap/>
            <w:vAlign w:val="center"/>
          </w:tcPr>
          <w:p w14:paraId="5739F0AF"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22.3020</w:t>
            </w:r>
          </w:p>
        </w:tc>
        <w:tc>
          <w:tcPr>
            <w:tcW w:w="1350" w:type="dxa"/>
            <w:tcBorders>
              <w:top w:val="nil"/>
              <w:left w:val="nil"/>
              <w:bottom w:val="nil"/>
              <w:right w:val="single" w:sz="4" w:space="0" w:color="auto"/>
            </w:tcBorders>
            <w:shd w:val="clear" w:color="auto" w:fill="auto"/>
            <w:noWrap/>
            <w:vAlign w:val="center"/>
          </w:tcPr>
          <w:p w14:paraId="64D3595E" w14:textId="77777777" w:rsidR="0082458A" w:rsidRPr="00A53FEC" w:rsidRDefault="0082458A" w:rsidP="00995F3E">
            <w:pPr>
              <w:ind w:right="75"/>
              <w:rPr>
                <w:rFonts w:ascii="Arial" w:eastAsia="Times New Roman" w:hAnsi="Arial" w:cs="Arial"/>
                <w:b/>
                <w:bCs/>
                <w:color w:val="000000" w:themeColor="text1"/>
              </w:rPr>
            </w:pPr>
            <w:r w:rsidRPr="00A53FEC">
              <w:rPr>
                <w:rFonts w:ascii="Arial" w:eastAsia="Times New Roman" w:hAnsi="Arial" w:cs="Arial"/>
                <w:b/>
                <w:bCs/>
                <w:color w:val="000000" w:themeColor="text1"/>
              </w:rPr>
              <w:t>&lt; 0.0001</w:t>
            </w:r>
          </w:p>
        </w:tc>
      </w:tr>
      <w:tr w:rsidR="0082458A" w:rsidRPr="005D300B" w14:paraId="4F790A82" w14:textId="77777777" w:rsidTr="00995F3E">
        <w:trPr>
          <w:trHeight w:val="355"/>
        </w:trPr>
        <w:tc>
          <w:tcPr>
            <w:tcW w:w="2700" w:type="dxa"/>
            <w:tcBorders>
              <w:top w:val="nil"/>
              <w:left w:val="single" w:sz="4" w:space="0" w:color="auto"/>
              <w:bottom w:val="nil"/>
              <w:right w:val="nil"/>
            </w:tcBorders>
            <w:shd w:val="clear" w:color="auto" w:fill="auto"/>
            <w:vAlign w:val="center"/>
          </w:tcPr>
          <w:p w14:paraId="0D26EF11"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Total alkalinity</w:t>
            </w:r>
          </w:p>
        </w:tc>
        <w:tc>
          <w:tcPr>
            <w:tcW w:w="1379" w:type="dxa"/>
            <w:tcBorders>
              <w:top w:val="nil"/>
              <w:left w:val="nil"/>
              <w:bottom w:val="nil"/>
              <w:right w:val="nil"/>
            </w:tcBorders>
            <w:shd w:val="clear" w:color="auto" w:fill="auto"/>
            <w:noWrap/>
            <w:vAlign w:val="center"/>
          </w:tcPr>
          <w:p w14:paraId="29AE2815"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0040</w:t>
            </w:r>
          </w:p>
        </w:tc>
        <w:tc>
          <w:tcPr>
            <w:tcW w:w="1260" w:type="dxa"/>
            <w:tcBorders>
              <w:top w:val="nil"/>
              <w:left w:val="nil"/>
              <w:bottom w:val="nil"/>
              <w:right w:val="nil"/>
            </w:tcBorders>
            <w:shd w:val="clear" w:color="auto" w:fill="auto"/>
            <w:noWrap/>
            <w:vAlign w:val="center"/>
          </w:tcPr>
          <w:p w14:paraId="19447D5B"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025</w:t>
            </w:r>
          </w:p>
        </w:tc>
        <w:tc>
          <w:tcPr>
            <w:tcW w:w="1080" w:type="dxa"/>
            <w:tcBorders>
              <w:top w:val="nil"/>
              <w:left w:val="nil"/>
              <w:bottom w:val="nil"/>
              <w:right w:val="nil"/>
            </w:tcBorders>
            <w:shd w:val="clear" w:color="auto" w:fill="auto"/>
            <w:noWrap/>
            <w:vAlign w:val="center"/>
          </w:tcPr>
          <w:p w14:paraId="7389C9B9"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1.5992</w:t>
            </w:r>
          </w:p>
        </w:tc>
        <w:tc>
          <w:tcPr>
            <w:tcW w:w="810" w:type="dxa"/>
            <w:tcBorders>
              <w:top w:val="nil"/>
              <w:left w:val="nil"/>
              <w:bottom w:val="nil"/>
              <w:right w:val="nil"/>
            </w:tcBorders>
            <w:shd w:val="clear" w:color="auto" w:fill="auto"/>
            <w:noWrap/>
            <w:vAlign w:val="center"/>
          </w:tcPr>
          <w:p w14:paraId="080CAADB" w14:textId="77777777" w:rsidR="0082458A" w:rsidRPr="005F0947" w:rsidRDefault="0082458A" w:rsidP="004B7FA4">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690355B8" w14:textId="77777777" w:rsidR="0082458A" w:rsidRPr="005F0947" w:rsidRDefault="0082458A" w:rsidP="00995F3E">
            <w:pPr>
              <w:rPr>
                <w:rFonts w:ascii="Arial" w:eastAsia="Times New Roman" w:hAnsi="Arial" w:cs="Arial"/>
                <w:color w:val="000000" w:themeColor="text1"/>
              </w:rPr>
            </w:pPr>
          </w:p>
        </w:tc>
        <w:tc>
          <w:tcPr>
            <w:tcW w:w="1350" w:type="dxa"/>
            <w:tcBorders>
              <w:top w:val="nil"/>
              <w:left w:val="nil"/>
              <w:bottom w:val="nil"/>
              <w:right w:val="single" w:sz="4" w:space="0" w:color="auto"/>
            </w:tcBorders>
            <w:shd w:val="clear" w:color="auto" w:fill="auto"/>
            <w:noWrap/>
            <w:vAlign w:val="center"/>
          </w:tcPr>
          <w:p w14:paraId="3FFC5C98" w14:textId="77777777" w:rsidR="0082458A" w:rsidRPr="00843E02"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0.1442</w:t>
            </w:r>
          </w:p>
        </w:tc>
      </w:tr>
      <w:tr w:rsidR="0082458A" w:rsidRPr="005D300B" w14:paraId="7D648835" w14:textId="77777777" w:rsidTr="00995F3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71950E84" w14:textId="77777777" w:rsidR="0082458A" w:rsidRDefault="0082458A" w:rsidP="00995F3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7E5AD05D" w14:textId="77777777" w:rsidR="0082458A"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260" w:type="dxa"/>
            <w:tcBorders>
              <w:top w:val="single" w:sz="4" w:space="0" w:color="auto"/>
              <w:left w:val="nil"/>
              <w:bottom w:val="single" w:sz="4" w:space="0" w:color="auto"/>
              <w:right w:val="nil"/>
            </w:tcBorders>
            <w:shd w:val="clear" w:color="auto" w:fill="auto"/>
            <w:noWrap/>
            <w:vAlign w:val="center"/>
          </w:tcPr>
          <w:p w14:paraId="7CF88E12" w14:textId="77777777" w:rsidR="0082458A"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666F4657" w14:textId="77777777" w:rsidR="0082458A" w:rsidRDefault="0082458A" w:rsidP="00995F3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55EA76E8" w14:textId="77777777" w:rsidR="0082458A" w:rsidRDefault="0082458A" w:rsidP="00995F3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EE0936D" w14:textId="77777777" w:rsidR="0082458A" w:rsidRPr="005F0947"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8847AB7" w14:textId="77777777" w:rsidR="0082458A" w:rsidRPr="00660977" w:rsidRDefault="0082458A" w:rsidP="00995F3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82458A" w:rsidRPr="005D300B" w14:paraId="15B1D1D2" w14:textId="77777777" w:rsidTr="00995F3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14CA4F45" w14:textId="77777777" w:rsidR="0082458A"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Culture chamber</w:t>
            </w:r>
          </w:p>
        </w:tc>
        <w:tc>
          <w:tcPr>
            <w:tcW w:w="1379" w:type="dxa"/>
            <w:tcBorders>
              <w:top w:val="single" w:sz="4" w:space="0" w:color="auto"/>
              <w:left w:val="nil"/>
              <w:bottom w:val="single" w:sz="4" w:space="0" w:color="auto"/>
              <w:right w:val="nil"/>
            </w:tcBorders>
            <w:shd w:val="clear" w:color="auto" w:fill="auto"/>
            <w:noWrap/>
            <w:vAlign w:val="center"/>
          </w:tcPr>
          <w:p w14:paraId="304FC0D7"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5.7455</w:t>
            </w:r>
          </w:p>
        </w:tc>
        <w:tc>
          <w:tcPr>
            <w:tcW w:w="1260" w:type="dxa"/>
            <w:tcBorders>
              <w:top w:val="single" w:sz="4" w:space="0" w:color="auto"/>
              <w:left w:val="nil"/>
              <w:bottom w:val="single" w:sz="4" w:space="0" w:color="auto"/>
              <w:right w:val="nil"/>
            </w:tcBorders>
            <w:shd w:val="clear" w:color="auto" w:fill="auto"/>
            <w:noWrap/>
            <w:vAlign w:val="center"/>
          </w:tcPr>
          <w:p w14:paraId="7EA5C979"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8.0515</w:t>
            </w:r>
          </w:p>
        </w:tc>
        <w:tc>
          <w:tcPr>
            <w:tcW w:w="1080" w:type="dxa"/>
            <w:tcBorders>
              <w:top w:val="single" w:sz="4" w:space="0" w:color="auto"/>
              <w:left w:val="nil"/>
              <w:bottom w:val="single" w:sz="4" w:space="0" w:color="auto"/>
              <w:right w:val="nil"/>
            </w:tcBorders>
            <w:shd w:val="clear" w:color="auto" w:fill="auto"/>
            <w:noWrap/>
            <w:vAlign w:val="center"/>
          </w:tcPr>
          <w:p w14:paraId="392F3133" w14:textId="77777777" w:rsidR="0082458A" w:rsidRDefault="0082458A" w:rsidP="00995F3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627F504F" w14:textId="77777777" w:rsidR="0082458A" w:rsidRDefault="0082458A" w:rsidP="00995F3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4938DE49"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86.7583</w:t>
            </w:r>
            <w:r w:rsidRPr="00541D7A">
              <w:rPr>
                <w:rFonts w:ascii="Arial" w:eastAsia="Times New Roman" w:hAnsi="Arial" w:cs="Arial"/>
                <w:color w:val="000000" w:themeColor="text1"/>
              </w:rPr>
              <w:t xml:space="preserve"> </w:t>
            </w:r>
          </w:p>
        </w:tc>
        <w:tc>
          <w:tcPr>
            <w:tcW w:w="1350" w:type="dxa"/>
            <w:tcBorders>
              <w:top w:val="single" w:sz="4" w:space="0" w:color="auto"/>
              <w:left w:val="nil"/>
              <w:bottom w:val="single" w:sz="4" w:space="0" w:color="auto"/>
              <w:right w:val="single" w:sz="4" w:space="0" w:color="auto"/>
            </w:tcBorders>
            <w:shd w:val="clear" w:color="auto" w:fill="auto"/>
            <w:noWrap/>
            <w:vAlign w:val="center"/>
          </w:tcPr>
          <w:p w14:paraId="25B46C77" w14:textId="77777777" w:rsidR="0082458A" w:rsidRPr="003A473F" w:rsidRDefault="0082458A" w:rsidP="00995F3E">
            <w:pPr>
              <w:ind w:right="75"/>
              <w:rPr>
                <w:rFonts w:ascii="Arial" w:eastAsia="Times New Roman" w:hAnsi="Arial" w:cs="Arial"/>
                <w:b/>
                <w:bCs/>
                <w:color w:val="000000" w:themeColor="text1"/>
              </w:rPr>
            </w:pPr>
            <w:r w:rsidRPr="00BE1B6B">
              <w:rPr>
                <w:rFonts w:ascii="Arial" w:eastAsia="Times New Roman" w:hAnsi="Arial" w:cs="Arial"/>
                <w:b/>
                <w:bCs/>
                <w:color w:val="000000" w:themeColor="text1"/>
              </w:rPr>
              <w:t>&lt; 0.0001</w:t>
            </w:r>
          </w:p>
        </w:tc>
      </w:tr>
    </w:tbl>
    <w:p w14:paraId="4ACF02DA" w14:textId="77777777" w:rsidR="0082458A" w:rsidRDefault="0082458A" w:rsidP="0082458A">
      <w:pPr>
        <w:pStyle w:val="NoSpacing"/>
        <w:rPr>
          <w:rFonts w:ascii="Arial" w:hAnsi="Arial" w:cs="Arial"/>
          <w:b/>
          <w:bCs/>
          <w:i/>
          <w:iCs/>
          <w:sz w:val="28"/>
          <w:szCs w:val="28"/>
        </w:rPr>
      </w:pPr>
    </w:p>
    <w:p w14:paraId="02AD4EA0" w14:textId="057B1CD2" w:rsidR="0082458A" w:rsidRPr="00B20949" w:rsidRDefault="0082458A" w:rsidP="0082458A">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3</w:t>
      </w:r>
      <w:r w:rsidRPr="00B20949">
        <w:rPr>
          <w:rFonts w:ascii="Arial" w:hAnsi="Arial" w:cs="Arial"/>
          <w:color w:val="000000" w:themeColor="text1"/>
        </w:rPr>
        <w:t>.</w:t>
      </w:r>
      <w:r>
        <w:rPr>
          <w:rFonts w:ascii="Arial" w:hAnsi="Arial" w:cs="Arial"/>
          <w:color w:val="000000" w:themeColor="text1"/>
        </w:rPr>
        <w:t xml:space="preserve"> </w:t>
      </w:r>
      <w:r w:rsidRPr="00B20949">
        <w:rPr>
          <w:rFonts w:ascii="Arial" w:hAnsi="Arial" w:cs="Arial"/>
          <w:color w:val="000000" w:themeColor="text1"/>
          <w:kern w:val="24"/>
        </w:rPr>
        <w:t xml:space="preserve">Results of </w:t>
      </w:r>
      <w:r>
        <w:rPr>
          <w:rFonts w:ascii="Arial" w:hAnsi="Arial" w:cs="Arial"/>
          <w:color w:val="000000" w:themeColor="text1"/>
          <w:kern w:val="24"/>
        </w:rPr>
        <w:t xml:space="preserve">a </w:t>
      </w:r>
      <w:r w:rsidRPr="00B20949">
        <w:rPr>
          <w:rFonts w:ascii="Arial" w:hAnsi="Arial" w:cs="Arial"/>
          <w:color w:val="000000" w:themeColor="text1"/>
          <w:kern w:val="24"/>
        </w:rPr>
        <w:t xml:space="preserve">mixed effects, linear </w:t>
      </w:r>
      <w:r>
        <w:rPr>
          <w:rFonts w:ascii="Arial" w:hAnsi="Arial" w:cs="Arial"/>
          <w:color w:val="000000" w:themeColor="text1"/>
          <w:kern w:val="24"/>
        </w:rPr>
        <w:t xml:space="preserve">regression </w:t>
      </w:r>
      <w:r w:rsidRPr="00B20949">
        <w:rPr>
          <w:rFonts w:ascii="Arial" w:hAnsi="Arial" w:cs="Arial"/>
          <w:color w:val="000000" w:themeColor="text1"/>
          <w:kern w:val="24"/>
        </w:rPr>
        <w:t>model testing the</w:t>
      </w:r>
      <w:r>
        <w:rPr>
          <w:rFonts w:ascii="Arial" w:hAnsi="Arial" w:cs="Arial"/>
          <w:color w:val="000000" w:themeColor="text1"/>
          <w:kern w:val="24"/>
        </w:rPr>
        <w:t xml:space="preserve"> independent effects of total alkalinity (TA), salinity (factor, 2 levels) and initial size (mm</w:t>
      </w:r>
      <w:r>
        <w:rPr>
          <w:rFonts w:ascii="Arial" w:hAnsi="Arial" w:cs="Arial"/>
          <w:color w:val="000000" w:themeColor="text1"/>
          <w:vertAlign w:val="superscript"/>
        </w:rPr>
        <w:t>2</w:t>
      </w:r>
      <w:r>
        <w:rPr>
          <w:rFonts w:ascii="Arial" w:hAnsi="Arial" w:cs="Arial"/>
          <w:color w:val="000000" w:themeColor="text1"/>
          <w:kern w:val="24"/>
        </w:rPr>
        <w:t xml:space="preserve">) on shell thickness </w:t>
      </w:r>
      <w:r w:rsidRPr="00B20949">
        <w:rPr>
          <w:rFonts w:ascii="Arial" w:hAnsi="Arial" w:cs="Arial"/>
          <w:color w:val="000000" w:themeColor="text1"/>
          <w:kern w:val="24"/>
        </w:rPr>
        <w:t>(</w:t>
      </w:r>
      <w:r>
        <w:rPr>
          <w:rFonts w:ascii="Arial" w:hAnsi="Arial" w:cs="Arial"/>
          <w:color w:val="000000" w:themeColor="text1"/>
          <w:kern w:val="24"/>
        </w:rPr>
        <w:t xml:space="preserve">mg </w:t>
      </w:r>
      <w:r>
        <w:rPr>
          <w:rFonts w:ascii="Arial" w:hAnsi="Arial" w:cs="Arial"/>
          <w:color w:val="000000" w:themeColor="text1"/>
        </w:rPr>
        <w:t>mm</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 after 36 days.</w:t>
      </w:r>
      <w:r w:rsidRPr="00B20949">
        <w:rPr>
          <w:rFonts w:ascii="Arial" w:hAnsi="Arial" w:cs="Arial"/>
          <w:color w:val="000000" w:themeColor="text1"/>
          <w:kern w:val="24"/>
        </w:rPr>
        <w:t xml:space="preserve"> Bolded values denote a significant effect, determined by alpha &lt; 0.05. </w:t>
      </w:r>
      <w:r>
        <w:rPr>
          <w:rFonts w:ascii="Arial" w:hAnsi="Arial" w:cs="Arial"/>
          <w:color w:val="000000" w:themeColor="text1"/>
          <w:kern w:val="24"/>
        </w:rPr>
        <w:t>In t</w:t>
      </w:r>
      <w:r w:rsidRPr="00B20949">
        <w:rPr>
          <w:rFonts w:ascii="Arial" w:hAnsi="Arial" w:cs="Arial"/>
          <w:color w:val="000000" w:themeColor="text1"/>
          <w:kern w:val="24"/>
        </w:rPr>
        <w:t xml:space="preserve">he final model: </w:t>
      </w:r>
      <w:r>
        <w:rPr>
          <w:rFonts w:ascii="Arial" w:hAnsi="Arial" w:cs="Arial"/>
          <w:color w:val="000000" w:themeColor="text1"/>
          <w:kern w:val="24"/>
        </w:rPr>
        <w:t xml:space="preserve">Shell thickness </w:t>
      </w:r>
      <w:r w:rsidRPr="00B20949">
        <w:rPr>
          <w:rFonts w:ascii="Arial" w:hAnsi="Arial" w:cs="Arial"/>
          <w:color w:val="000000" w:themeColor="text1"/>
          <w:kern w:val="24"/>
        </w:rPr>
        <w:t>~</w:t>
      </w:r>
      <w:r>
        <w:rPr>
          <w:rFonts w:ascii="Arial" w:hAnsi="Arial" w:cs="Arial"/>
          <w:color w:val="000000" w:themeColor="text1"/>
          <w:kern w:val="24"/>
        </w:rPr>
        <w:t xml:space="preserve"> total alkalinity + factor(salinity) + initial size</w:t>
      </w:r>
      <w:r w:rsidDel="00062229">
        <w:rPr>
          <w:rFonts w:ascii="Arial" w:hAnsi="Arial" w:cs="Arial"/>
          <w:color w:val="000000" w:themeColor="text1"/>
          <w:kern w:val="24"/>
        </w:rPr>
        <w:t xml:space="preserve"> </w:t>
      </w:r>
      <w:r>
        <w:rPr>
          <w:rFonts w:ascii="Arial" w:hAnsi="Arial" w:cs="Arial"/>
          <w:color w:val="000000" w:themeColor="text1"/>
          <w:kern w:val="24"/>
        </w:rPr>
        <w:t>+ random intercept(culture chamber, the estimate for the intercept refers to the effect of ambient salinity, whereas the salinity term refers to the effect of low salinity.</w:t>
      </w:r>
    </w:p>
    <w:tbl>
      <w:tblPr>
        <w:tblW w:w="9810" w:type="dxa"/>
        <w:tblInd w:w="-275" w:type="dxa"/>
        <w:tblLook w:val="04A0" w:firstRow="1" w:lastRow="0" w:firstColumn="1" w:lastColumn="0" w:noHBand="0" w:noVBand="1"/>
      </w:tblPr>
      <w:tblGrid>
        <w:gridCol w:w="2700"/>
        <w:gridCol w:w="1379"/>
        <w:gridCol w:w="1411"/>
        <w:gridCol w:w="1080"/>
        <w:gridCol w:w="810"/>
        <w:gridCol w:w="1231"/>
        <w:gridCol w:w="1199"/>
      </w:tblGrid>
      <w:tr w:rsidR="0082458A" w:rsidRPr="005D300B" w14:paraId="5C7E845B" w14:textId="77777777" w:rsidTr="00A76743">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4DADF30B" w14:textId="12AEC025" w:rsidR="0082458A" w:rsidRPr="003A626C" w:rsidRDefault="0082458A" w:rsidP="00995F3E">
            <w:pPr>
              <w:ind w:right="-44"/>
              <w:rPr>
                <w:rFonts w:ascii="Arial" w:eastAsia="Times New Roman" w:hAnsi="Arial" w:cs="Arial"/>
                <w:b/>
                <w:bCs/>
                <w:color w:val="000000" w:themeColor="text1"/>
                <w:sz w:val="8"/>
                <w:szCs w:val="8"/>
              </w:rPr>
            </w:pPr>
          </w:p>
          <w:p w14:paraId="2551B934" w14:textId="77777777" w:rsidR="0082458A" w:rsidRDefault="0082458A" w:rsidP="00995F3E">
            <w:pPr>
              <w:ind w:right="-44"/>
              <w:rPr>
                <w:rFonts w:ascii="Arial" w:eastAsia="Times New Roman" w:hAnsi="Arial" w:cs="Arial"/>
                <w:b/>
                <w:bCs/>
                <w:color w:val="000000" w:themeColor="text1"/>
              </w:rPr>
            </w:pPr>
            <w:r w:rsidRPr="005F0947">
              <w:rPr>
                <w:rFonts w:ascii="Arial" w:eastAsia="Times New Roman" w:hAnsi="Arial" w:cs="Arial"/>
                <w:b/>
                <w:bCs/>
                <w:color w:val="000000" w:themeColor="text1"/>
              </w:rPr>
              <w:t>Fixed Effects</w:t>
            </w:r>
          </w:p>
          <w:p w14:paraId="4B3ABFF4" w14:textId="77777777" w:rsidR="0082458A" w:rsidRPr="00C4494E" w:rsidRDefault="0082458A" w:rsidP="00995F3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01</w:t>
            </w:r>
            <w:r w:rsidRPr="00C4494E">
              <w:rPr>
                <w:rFonts w:ascii="Arial" w:eastAsia="Times New Roman" w:hAnsi="Arial" w:cs="Arial"/>
                <w:color w:val="000000" w:themeColor="text1"/>
                <w:sz w:val="18"/>
                <w:szCs w:val="18"/>
              </w:rPr>
              <w:t xml:space="preserve">                                                                           </w:t>
            </w:r>
          </w:p>
          <w:p w14:paraId="27E2D918" w14:textId="77777777" w:rsidR="0082458A" w:rsidRPr="00CA4DF7" w:rsidRDefault="0082458A" w:rsidP="00995F3E">
            <w:pPr>
              <w:ind w:right="-44"/>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01</w:t>
            </w:r>
            <w:r w:rsidRPr="00C4494E">
              <w:rPr>
                <w:rFonts w:ascii="Arial" w:eastAsia="Times New Roman" w:hAnsi="Arial" w:cs="Arial"/>
                <w:color w:val="000000" w:themeColor="text1"/>
                <w:sz w:val="18"/>
                <w:szCs w:val="18"/>
              </w:rPr>
              <w:t xml:space="preserve">     </w:t>
            </w:r>
          </w:p>
        </w:tc>
        <w:tc>
          <w:tcPr>
            <w:tcW w:w="1379" w:type="dxa"/>
            <w:tcBorders>
              <w:top w:val="single" w:sz="4" w:space="0" w:color="auto"/>
              <w:left w:val="nil"/>
              <w:bottom w:val="double" w:sz="6" w:space="0" w:color="auto"/>
              <w:right w:val="nil"/>
            </w:tcBorders>
            <w:shd w:val="clear" w:color="auto" w:fill="auto"/>
            <w:noWrap/>
            <w:vAlign w:val="center"/>
            <w:hideMark/>
          </w:tcPr>
          <w:p w14:paraId="44AF454F"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411" w:type="dxa"/>
            <w:tcBorders>
              <w:top w:val="single" w:sz="4" w:space="0" w:color="auto"/>
              <w:left w:val="nil"/>
              <w:bottom w:val="double" w:sz="6" w:space="0" w:color="auto"/>
              <w:right w:val="nil"/>
            </w:tcBorders>
            <w:shd w:val="clear" w:color="auto" w:fill="auto"/>
            <w:noWrap/>
            <w:vAlign w:val="center"/>
            <w:hideMark/>
          </w:tcPr>
          <w:p w14:paraId="1302CE81"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6DB8E66E" w14:textId="77777777" w:rsidR="0082458A" w:rsidRPr="005F0947" w:rsidRDefault="0082458A" w:rsidP="00995F3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696CF34F"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df</w:t>
            </w:r>
          </w:p>
        </w:tc>
        <w:tc>
          <w:tcPr>
            <w:tcW w:w="1231" w:type="dxa"/>
            <w:tcBorders>
              <w:top w:val="single" w:sz="4" w:space="0" w:color="auto"/>
              <w:left w:val="nil"/>
              <w:bottom w:val="double" w:sz="6" w:space="0" w:color="auto"/>
              <w:right w:val="nil"/>
            </w:tcBorders>
            <w:shd w:val="clear" w:color="auto" w:fill="auto"/>
            <w:vAlign w:val="center"/>
            <w:hideMark/>
          </w:tcPr>
          <w:p w14:paraId="13BF0687" w14:textId="5F0D6926" w:rsidR="0082458A" w:rsidRPr="005F0947" w:rsidRDefault="0082458A" w:rsidP="00995F3E">
            <w:pPr>
              <w:rPr>
                <w:rFonts w:ascii="Arial" w:eastAsia="Times New Roman" w:hAnsi="Arial" w:cs="Arial"/>
                <w:b/>
                <w:bCs/>
                <w:color w:val="000000" w:themeColor="text1"/>
              </w:rPr>
            </w:pPr>
          </w:p>
        </w:tc>
        <w:tc>
          <w:tcPr>
            <w:tcW w:w="1199" w:type="dxa"/>
            <w:tcBorders>
              <w:top w:val="single" w:sz="4" w:space="0" w:color="auto"/>
              <w:left w:val="nil"/>
              <w:bottom w:val="double" w:sz="6" w:space="0" w:color="auto"/>
              <w:right w:val="single" w:sz="4" w:space="0" w:color="auto"/>
            </w:tcBorders>
            <w:shd w:val="clear" w:color="auto" w:fill="auto"/>
            <w:vAlign w:val="center"/>
            <w:hideMark/>
          </w:tcPr>
          <w:p w14:paraId="226A20F1" w14:textId="77777777" w:rsidR="0082458A" w:rsidRPr="005F0947" w:rsidRDefault="0082458A" w:rsidP="00995F3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82458A" w:rsidRPr="005D300B" w14:paraId="31A90677" w14:textId="77777777" w:rsidTr="00995F3E">
        <w:trPr>
          <w:trHeight w:val="378"/>
        </w:trPr>
        <w:tc>
          <w:tcPr>
            <w:tcW w:w="2700" w:type="dxa"/>
            <w:tcBorders>
              <w:top w:val="nil"/>
              <w:left w:val="single" w:sz="4" w:space="0" w:color="auto"/>
              <w:bottom w:val="nil"/>
              <w:right w:val="nil"/>
            </w:tcBorders>
            <w:shd w:val="clear" w:color="auto" w:fill="auto"/>
            <w:vAlign w:val="center"/>
          </w:tcPr>
          <w:p w14:paraId="7CA889D8"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tercept</w:t>
            </w:r>
          </w:p>
        </w:tc>
        <w:tc>
          <w:tcPr>
            <w:tcW w:w="1379" w:type="dxa"/>
            <w:tcBorders>
              <w:top w:val="nil"/>
              <w:left w:val="nil"/>
              <w:bottom w:val="nil"/>
              <w:right w:val="nil"/>
            </w:tcBorders>
            <w:shd w:val="clear" w:color="auto" w:fill="auto"/>
            <w:noWrap/>
            <w:vAlign w:val="center"/>
          </w:tcPr>
          <w:p w14:paraId="68BD2E29"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2.4537</w:t>
            </w:r>
          </w:p>
        </w:tc>
        <w:tc>
          <w:tcPr>
            <w:tcW w:w="1411" w:type="dxa"/>
            <w:tcBorders>
              <w:top w:val="nil"/>
              <w:left w:val="nil"/>
              <w:bottom w:val="nil"/>
              <w:right w:val="nil"/>
            </w:tcBorders>
            <w:shd w:val="clear" w:color="auto" w:fill="auto"/>
            <w:noWrap/>
            <w:vAlign w:val="center"/>
          </w:tcPr>
          <w:p w14:paraId="3CA0BD20"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925</w:t>
            </w:r>
          </w:p>
        </w:tc>
        <w:tc>
          <w:tcPr>
            <w:tcW w:w="1080" w:type="dxa"/>
            <w:tcBorders>
              <w:top w:val="nil"/>
              <w:left w:val="nil"/>
              <w:bottom w:val="nil"/>
              <w:right w:val="nil"/>
            </w:tcBorders>
            <w:shd w:val="clear" w:color="auto" w:fill="auto"/>
            <w:noWrap/>
            <w:vAlign w:val="center"/>
          </w:tcPr>
          <w:p w14:paraId="7D84537B"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26.5246</w:t>
            </w:r>
          </w:p>
        </w:tc>
        <w:tc>
          <w:tcPr>
            <w:tcW w:w="810" w:type="dxa"/>
            <w:tcBorders>
              <w:top w:val="nil"/>
              <w:left w:val="nil"/>
              <w:bottom w:val="nil"/>
              <w:right w:val="nil"/>
            </w:tcBorders>
            <w:shd w:val="clear" w:color="auto" w:fill="auto"/>
            <w:noWrap/>
            <w:vAlign w:val="center"/>
          </w:tcPr>
          <w:p w14:paraId="5883943C"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450</w:t>
            </w:r>
          </w:p>
        </w:tc>
        <w:tc>
          <w:tcPr>
            <w:tcW w:w="1231" w:type="dxa"/>
            <w:tcBorders>
              <w:top w:val="nil"/>
              <w:left w:val="nil"/>
              <w:bottom w:val="nil"/>
              <w:right w:val="nil"/>
            </w:tcBorders>
            <w:shd w:val="clear" w:color="auto" w:fill="auto"/>
            <w:noWrap/>
            <w:vAlign w:val="center"/>
          </w:tcPr>
          <w:p w14:paraId="4ADABA0E" w14:textId="77777777" w:rsidR="0082458A" w:rsidRPr="005F0947" w:rsidRDefault="0082458A" w:rsidP="00995F3E">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44209961" w14:textId="77777777" w:rsidR="0082458A" w:rsidRPr="00660977" w:rsidRDefault="0082458A" w:rsidP="00995F3E">
            <w:pPr>
              <w:ind w:right="75"/>
              <w:rPr>
                <w:rFonts w:ascii="Arial" w:hAnsi="Arial" w:cs="Arial"/>
                <w:b/>
                <w:bCs/>
                <w:color w:val="000000" w:themeColor="text1"/>
              </w:rPr>
            </w:pPr>
            <w:r>
              <w:rPr>
                <w:rFonts w:ascii="Arial" w:hAnsi="Arial" w:cs="Arial"/>
                <w:b/>
                <w:bCs/>
                <w:color w:val="000000" w:themeColor="text1"/>
              </w:rPr>
              <w:t>&lt; 0.0001</w:t>
            </w:r>
          </w:p>
        </w:tc>
      </w:tr>
      <w:tr w:rsidR="0082458A" w:rsidRPr="005D300B" w14:paraId="2B42E222" w14:textId="77777777" w:rsidTr="00995F3E">
        <w:trPr>
          <w:trHeight w:val="214"/>
        </w:trPr>
        <w:tc>
          <w:tcPr>
            <w:tcW w:w="2700" w:type="dxa"/>
            <w:tcBorders>
              <w:top w:val="nil"/>
              <w:left w:val="single" w:sz="4" w:space="0" w:color="auto"/>
              <w:bottom w:val="nil"/>
              <w:right w:val="nil"/>
            </w:tcBorders>
            <w:shd w:val="clear" w:color="auto" w:fill="auto"/>
            <w:vAlign w:val="center"/>
          </w:tcPr>
          <w:p w14:paraId="3C69D01C" w14:textId="77777777" w:rsidR="0082458A" w:rsidRPr="008775CE"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Salinity</w:t>
            </w:r>
          </w:p>
        </w:tc>
        <w:tc>
          <w:tcPr>
            <w:tcW w:w="1379" w:type="dxa"/>
            <w:tcBorders>
              <w:top w:val="nil"/>
              <w:left w:val="nil"/>
              <w:bottom w:val="nil"/>
              <w:right w:val="nil"/>
            </w:tcBorders>
            <w:shd w:val="clear" w:color="auto" w:fill="auto"/>
            <w:noWrap/>
            <w:vAlign w:val="center"/>
          </w:tcPr>
          <w:p w14:paraId="42618396"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069</w:t>
            </w:r>
          </w:p>
        </w:tc>
        <w:tc>
          <w:tcPr>
            <w:tcW w:w="1411" w:type="dxa"/>
            <w:tcBorders>
              <w:top w:val="nil"/>
              <w:left w:val="nil"/>
              <w:bottom w:val="nil"/>
              <w:right w:val="nil"/>
            </w:tcBorders>
            <w:shd w:val="clear" w:color="auto" w:fill="auto"/>
            <w:noWrap/>
            <w:vAlign w:val="center"/>
          </w:tcPr>
          <w:p w14:paraId="3201DAEC"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403</w:t>
            </w:r>
          </w:p>
        </w:tc>
        <w:tc>
          <w:tcPr>
            <w:tcW w:w="1080" w:type="dxa"/>
            <w:tcBorders>
              <w:top w:val="nil"/>
              <w:left w:val="nil"/>
              <w:bottom w:val="nil"/>
              <w:right w:val="nil"/>
            </w:tcBorders>
            <w:shd w:val="clear" w:color="auto" w:fill="auto"/>
            <w:noWrap/>
            <w:vAlign w:val="center"/>
          </w:tcPr>
          <w:p w14:paraId="0C3869E0"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0.1523</w:t>
            </w:r>
          </w:p>
        </w:tc>
        <w:tc>
          <w:tcPr>
            <w:tcW w:w="810" w:type="dxa"/>
            <w:tcBorders>
              <w:top w:val="nil"/>
              <w:left w:val="nil"/>
              <w:bottom w:val="nil"/>
              <w:right w:val="nil"/>
            </w:tcBorders>
            <w:shd w:val="clear" w:color="auto" w:fill="auto"/>
            <w:noWrap/>
            <w:vAlign w:val="center"/>
          </w:tcPr>
          <w:p w14:paraId="6B427D8E"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70D79FDA" w14:textId="77777777" w:rsidR="0082458A" w:rsidRPr="005F0947" w:rsidRDefault="0082458A" w:rsidP="00995F3E">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1B1C645C" w14:textId="77777777" w:rsidR="0082458A" w:rsidRPr="00945377"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0.8823</w:t>
            </w:r>
          </w:p>
        </w:tc>
      </w:tr>
      <w:tr w:rsidR="0082458A" w:rsidRPr="005D300B" w14:paraId="60BEAA92" w14:textId="77777777" w:rsidTr="00995F3E">
        <w:trPr>
          <w:trHeight w:val="355"/>
        </w:trPr>
        <w:tc>
          <w:tcPr>
            <w:tcW w:w="2700" w:type="dxa"/>
            <w:tcBorders>
              <w:top w:val="nil"/>
              <w:left w:val="single" w:sz="4" w:space="0" w:color="auto"/>
              <w:bottom w:val="nil"/>
              <w:right w:val="nil"/>
            </w:tcBorders>
            <w:shd w:val="clear" w:color="auto" w:fill="auto"/>
            <w:vAlign w:val="center"/>
          </w:tcPr>
          <w:p w14:paraId="3FE9FB7B"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itial size</w:t>
            </w:r>
          </w:p>
        </w:tc>
        <w:tc>
          <w:tcPr>
            <w:tcW w:w="1379" w:type="dxa"/>
            <w:tcBorders>
              <w:top w:val="nil"/>
              <w:left w:val="nil"/>
              <w:bottom w:val="nil"/>
              <w:right w:val="nil"/>
            </w:tcBorders>
            <w:shd w:val="clear" w:color="auto" w:fill="auto"/>
            <w:noWrap/>
            <w:vAlign w:val="center"/>
          </w:tcPr>
          <w:p w14:paraId="0E618251"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002</w:t>
            </w:r>
          </w:p>
        </w:tc>
        <w:tc>
          <w:tcPr>
            <w:tcW w:w="1411" w:type="dxa"/>
            <w:tcBorders>
              <w:top w:val="nil"/>
              <w:left w:val="nil"/>
              <w:bottom w:val="nil"/>
              <w:right w:val="nil"/>
            </w:tcBorders>
            <w:shd w:val="clear" w:color="auto" w:fill="auto"/>
            <w:noWrap/>
            <w:vAlign w:val="center"/>
          </w:tcPr>
          <w:p w14:paraId="4DD10EBA"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005</w:t>
            </w:r>
          </w:p>
        </w:tc>
        <w:tc>
          <w:tcPr>
            <w:tcW w:w="1080" w:type="dxa"/>
            <w:tcBorders>
              <w:top w:val="nil"/>
              <w:left w:val="nil"/>
              <w:bottom w:val="nil"/>
              <w:right w:val="nil"/>
            </w:tcBorders>
            <w:shd w:val="clear" w:color="auto" w:fill="auto"/>
            <w:noWrap/>
            <w:vAlign w:val="center"/>
          </w:tcPr>
          <w:p w14:paraId="682EE357"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0.4743</w:t>
            </w:r>
          </w:p>
        </w:tc>
        <w:tc>
          <w:tcPr>
            <w:tcW w:w="810" w:type="dxa"/>
            <w:tcBorders>
              <w:top w:val="nil"/>
              <w:left w:val="nil"/>
              <w:bottom w:val="nil"/>
              <w:right w:val="nil"/>
            </w:tcBorders>
            <w:shd w:val="clear" w:color="auto" w:fill="auto"/>
            <w:noWrap/>
            <w:vAlign w:val="center"/>
          </w:tcPr>
          <w:p w14:paraId="69D45E6A"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450</w:t>
            </w:r>
          </w:p>
        </w:tc>
        <w:tc>
          <w:tcPr>
            <w:tcW w:w="1231" w:type="dxa"/>
            <w:tcBorders>
              <w:top w:val="nil"/>
              <w:left w:val="nil"/>
              <w:bottom w:val="nil"/>
              <w:right w:val="nil"/>
            </w:tcBorders>
            <w:shd w:val="clear" w:color="auto" w:fill="auto"/>
            <w:noWrap/>
            <w:vAlign w:val="center"/>
          </w:tcPr>
          <w:p w14:paraId="1336F23C" w14:textId="77777777" w:rsidR="0082458A" w:rsidRPr="005F0947" w:rsidRDefault="0082458A" w:rsidP="00995F3E">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3DF7A696" w14:textId="77777777" w:rsidR="0082458A" w:rsidRPr="009417C3"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0.6355</w:t>
            </w:r>
          </w:p>
        </w:tc>
      </w:tr>
      <w:tr w:rsidR="0082458A" w:rsidRPr="005D300B" w14:paraId="51613196" w14:textId="77777777" w:rsidTr="00995F3E">
        <w:trPr>
          <w:trHeight w:val="355"/>
        </w:trPr>
        <w:tc>
          <w:tcPr>
            <w:tcW w:w="2700" w:type="dxa"/>
            <w:tcBorders>
              <w:top w:val="nil"/>
              <w:left w:val="single" w:sz="4" w:space="0" w:color="auto"/>
              <w:bottom w:val="nil"/>
              <w:right w:val="nil"/>
            </w:tcBorders>
            <w:shd w:val="clear" w:color="auto" w:fill="auto"/>
            <w:vAlign w:val="center"/>
          </w:tcPr>
          <w:p w14:paraId="0DA29A54"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Total alkalinity</w:t>
            </w:r>
          </w:p>
        </w:tc>
        <w:tc>
          <w:tcPr>
            <w:tcW w:w="1379" w:type="dxa"/>
            <w:tcBorders>
              <w:top w:val="nil"/>
              <w:left w:val="nil"/>
              <w:bottom w:val="nil"/>
              <w:right w:val="nil"/>
            </w:tcBorders>
            <w:shd w:val="clear" w:color="auto" w:fill="auto"/>
            <w:noWrap/>
            <w:vAlign w:val="center"/>
          </w:tcPr>
          <w:p w14:paraId="32074296"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5.920e-05</w:t>
            </w:r>
          </w:p>
        </w:tc>
        <w:tc>
          <w:tcPr>
            <w:tcW w:w="1411" w:type="dxa"/>
            <w:tcBorders>
              <w:top w:val="nil"/>
              <w:left w:val="nil"/>
              <w:bottom w:val="nil"/>
              <w:right w:val="nil"/>
            </w:tcBorders>
            <w:shd w:val="clear" w:color="auto" w:fill="auto"/>
            <w:noWrap/>
            <w:vAlign w:val="center"/>
          </w:tcPr>
          <w:p w14:paraId="5B924590"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3.1130e-05</w:t>
            </w:r>
          </w:p>
        </w:tc>
        <w:tc>
          <w:tcPr>
            <w:tcW w:w="1080" w:type="dxa"/>
            <w:tcBorders>
              <w:top w:val="nil"/>
              <w:left w:val="nil"/>
              <w:bottom w:val="nil"/>
              <w:right w:val="nil"/>
            </w:tcBorders>
            <w:shd w:val="clear" w:color="auto" w:fill="auto"/>
            <w:noWrap/>
            <w:vAlign w:val="center"/>
          </w:tcPr>
          <w:p w14:paraId="158393AF"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1.9202</w:t>
            </w:r>
          </w:p>
        </w:tc>
        <w:tc>
          <w:tcPr>
            <w:tcW w:w="810" w:type="dxa"/>
            <w:tcBorders>
              <w:top w:val="nil"/>
              <w:left w:val="nil"/>
              <w:bottom w:val="nil"/>
              <w:right w:val="nil"/>
            </w:tcBorders>
            <w:shd w:val="clear" w:color="auto" w:fill="auto"/>
            <w:noWrap/>
            <w:vAlign w:val="center"/>
          </w:tcPr>
          <w:p w14:paraId="73C56967"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77698389" w14:textId="77777777" w:rsidR="0082458A" w:rsidRPr="005F0947" w:rsidRDefault="0082458A" w:rsidP="00995F3E">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25E806FF" w14:textId="77777777" w:rsidR="0082458A" w:rsidRPr="00843E02"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0.0895</w:t>
            </w:r>
          </w:p>
        </w:tc>
      </w:tr>
      <w:tr w:rsidR="0082458A" w:rsidRPr="005D300B" w14:paraId="48E999ED" w14:textId="77777777" w:rsidTr="00995F3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18B8363D" w14:textId="77777777" w:rsidR="0082458A" w:rsidRDefault="0082458A" w:rsidP="00995F3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379" w:type="dxa"/>
            <w:tcBorders>
              <w:top w:val="single" w:sz="4" w:space="0" w:color="auto"/>
              <w:left w:val="nil"/>
              <w:bottom w:val="single" w:sz="4" w:space="0" w:color="auto"/>
              <w:right w:val="nil"/>
            </w:tcBorders>
            <w:shd w:val="clear" w:color="auto" w:fill="auto"/>
            <w:noWrap/>
            <w:vAlign w:val="center"/>
          </w:tcPr>
          <w:p w14:paraId="6E058777" w14:textId="77777777" w:rsidR="0082458A"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411" w:type="dxa"/>
            <w:tcBorders>
              <w:top w:val="single" w:sz="4" w:space="0" w:color="auto"/>
              <w:left w:val="nil"/>
              <w:bottom w:val="single" w:sz="4" w:space="0" w:color="auto"/>
              <w:right w:val="nil"/>
            </w:tcBorders>
            <w:shd w:val="clear" w:color="auto" w:fill="auto"/>
            <w:noWrap/>
            <w:vAlign w:val="center"/>
          </w:tcPr>
          <w:p w14:paraId="652AE11B" w14:textId="77777777" w:rsidR="0082458A"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390AB2D5" w14:textId="77777777" w:rsidR="0082458A" w:rsidRDefault="0082458A" w:rsidP="00995F3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6A7B700A" w14:textId="77777777" w:rsidR="0082458A" w:rsidRDefault="0082458A" w:rsidP="00995F3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C862798" w14:textId="2087ADE0" w:rsidR="0082458A" w:rsidRPr="005F0947" w:rsidRDefault="0082458A" w:rsidP="00995F3E">
            <w:pPr>
              <w:rPr>
                <w:rFonts w:ascii="Arial" w:eastAsia="Times New Roman" w:hAnsi="Arial" w:cs="Arial"/>
                <w:color w:val="000000" w:themeColor="text1"/>
              </w:rPr>
            </w:pPr>
          </w:p>
        </w:tc>
        <w:tc>
          <w:tcPr>
            <w:tcW w:w="1199" w:type="dxa"/>
            <w:tcBorders>
              <w:top w:val="single" w:sz="4" w:space="0" w:color="auto"/>
              <w:left w:val="nil"/>
              <w:bottom w:val="single" w:sz="4" w:space="0" w:color="auto"/>
              <w:right w:val="single" w:sz="4" w:space="0" w:color="auto"/>
            </w:tcBorders>
            <w:shd w:val="clear" w:color="auto" w:fill="auto"/>
            <w:noWrap/>
            <w:vAlign w:val="center"/>
          </w:tcPr>
          <w:p w14:paraId="61A9C4A3" w14:textId="77777777" w:rsidR="0082458A" w:rsidRPr="00660977" w:rsidRDefault="0082458A" w:rsidP="00995F3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82458A" w:rsidRPr="005D300B" w14:paraId="54A1A0B7" w14:textId="77777777" w:rsidTr="00995F3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44C2E47A" w14:textId="77777777" w:rsidR="0082458A"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lastRenderedPageBreak/>
              <w:t>Culture chamber</w:t>
            </w:r>
          </w:p>
        </w:tc>
        <w:tc>
          <w:tcPr>
            <w:tcW w:w="1379" w:type="dxa"/>
            <w:tcBorders>
              <w:top w:val="single" w:sz="4" w:space="0" w:color="auto"/>
              <w:left w:val="nil"/>
              <w:bottom w:val="single" w:sz="4" w:space="0" w:color="auto"/>
              <w:right w:val="nil"/>
            </w:tcBorders>
            <w:shd w:val="clear" w:color="auto" w:fill="auto"/>
            <w:noWrap/>
            <w:vAlign w:val="center"/>
          </w:tcPr>
          <w:p w14:paraId="03C3EBD3"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2.5337e-05</w:t>
            </w:r>
          </w:p>
        </w:tc>
        <w:tc>
          <w:tcPr>
            <w:tcW w:w="1411" w:type="dxa"/>
            <w:tcBorders>
              <w:top w:val="single" w:sz="4" w:space="0" w:color="auto"/>
              <w:left w:val="nil"/>
              <w:bottom w:val="single" w:sz="4" w:space="0" w:color="auto"/>
              <w:right w:val="nil"/>
            </w:tcBorders>
            <w:shd w:val="clear" w:color="auto" w:fill="auto"/>
            <w:noWrap/>
            <w:vAlign w:val="center"/>
          </w:tcPr>
          <w:p w14:paraId="0E3AA66B"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0.4574</w:t>
            </w:r>
          </w:p>
        </w:tc>
        <w:tc>
          <w:tcPr>
            <w:tcW w:w="1080" w:type="dxa"/>
            <w:tcBorders>
              <w:top w:val="single" w:sz="4" w:space="0" w:color="auto"/>
              <w:left w:val="nil"/>
              <w:bottom w:val="single" w:sz="4" w:space="0" w:color="auto"/>
              <w:right w:val="nil"/>
            </w:tcBorders>
            <w:shd w:val="clear" w:color="auto" w:fill="auto"/>
            <w:noWrap/>
            <w:vAlign w:val="center"/>
          </w:tcPr>
          <w:p w14:paraId="7B0F0327" w14:textId="77777777" w:rsidR="0082458A" w:rsidRDefault="0082458A" w:rsidP="00995F3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09F8D66C" w14:textId="77777777" w:rsidR="0082458A" w:rsidRDefault="0082458A" w:rsidP="00995F3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2A46AC67" w14:textId="77777777" w:rsidR="0082458A" w:rsidRPr="005F0947" w:rsidRDefault="0082458A" w:rsidP="00995F3E">
            <w:pPr>
              <w:rPr>
                <w:rFonts w:ascii="Arial" w:eastAsia="Times New Roman" w:hAnsi="Arial" w:cs="Arial"/>
                <w:color w:val="000000" w:themeColor="text1"/>
              </w:rPr>
            </w:pPr>
          </w:p>
        </w:tc>
        <w:tc>
          <w:tcPr>
            <w:tcW w:w="1199" w:type="dxa"/>
            <w:tcBorders>
              <w:top w:val="single" w:sz="4" w:space="0" w:color="auto"/>
              <w:left w:val="nil"/>
              <w:bottom w:val="single" w:sz="4" w:space="0" w:color="auto"/>
              <w:right w:val="single" w:sz="4" w:space="0" w:color="auto"/>
            </w:tcBorders>
            <w:shd w:val="clear" w:color="auto" w:fill="auto"/>
            <w:noWrap/>
            <w:vAlign w:val="center"/>
          </w:tcPr>
          <w:p w14:paraId="7450A39C" w14:textId="77777777" w:rsidR="0082458A" w:rsidRPr="009417C3"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w:t>
            </w:r>
            <w:r w:rsidRPr="009417C3">
              <w:rPr>
                <w:rFonts w:ascii="Arial" w:eastAsia="Times New Roman" w:hAnsi="Arial" w:cs="Arial"/>
                <w:color w:val="000000" w:themeColor="text1"/>
              </w:rPr>
              <w:t>0.9</w:t>
            </w:r>
            <w:r>
              <w:rPr>
                <w:rFonts w:ascii="Arial" w:eastAsia="Times New Roman" w:hAnsi="Arial" w:cs="Arial"/>
                <w:color w:val="000000" w:themeColor="text1"/>
              </w:rPr>
              <w:t>997</w:t>
            </w:r>
          </w:p>
        </w:tc>
      </w:tr>
    </w:tbl>
    <w:p w14:paraId="5D0F94CA" w14:textId="77777777" w:rsidR="0082458A" w:rsidRDefault="0082458A" w:rsidP="0082458A">
      <w:pPr>
        <w:pStyle w:val="NoSpacing"/>
        <w:rPr>
          <w:rFonts w:ascii="Arial" w:hAnsi="Arial" w:cs="Arial"/>
          <w:b/>
          <w:bCs/>
          <w:i/>
          <w:iCs/>
          <w:sz w:val="28"/>
          <w:szCs w:val="28"/>
        </w:rPr>
      </w:pPr>
    </w:p>
    <w:p w14:paraId="39CC0251" w14:textId="77777777" w:rsidR="0082458A" w:rsidRPr="00B20949" w:rsidRDefault="0082458A" w:rsidP="0082458A">
      <w:pPr>
        <w:rPr>
          <w:rFonts w:ascii="Arial" w:hAnsi="Arial" w:cs="Arial"/>
          <w:color w:val="000000" w:themeColor="text1"/>
          <w:kern w:val="24"/>
        </w:rPr>
      </w:pPr>
      <w:r w:rsidRPr="00B20949">
        <w:rPr>
          <w:rFonts w:ascii="Arial" w:hAnsi="Arial" w:cs="Arial"/>
          <w:color w:val="000000" w:themeColor="text1"/>
        </w:rPr>
        <w:t xml:space="preserve">Table </w:t>
      </w:r>
      <w:r>
        <w:rPr>
          <w:rFonts w:ascii="Arial" w:hAnsi="Arial" w:cs="Arial"/>
          <w:color w:val="000000" w:themeColor="text1"/>
        </w:rPr>
        <w:t>4</w:t>
      </w:r>
      <w:r w:rsidRPr="00B20949">
        <w:rPr>
          <w:rFonts w:ascii="Arial" w:hAnsi="Arial" w:cs="Arial"/>
          <w:color w:val="000000" w:themeColor="text1"/>
        </w:rPr>
        <w:t xml:space="preserve">. </w:t>
      </w:r>
      <w:r w:rsidRPr="00B20949">
        <w:rPr>
          <w:rFonts w:ascii="Arial" w:hAnsi="Arial" w:cs="Arial"/>
          <w:color w:val="000000" w:themeColor="text1"/>
          <w:kern w:val="24"/>
        </w:rPr>
        <w:t xml:space="preserve">Results of </w:t>
      </w:r>
      <w:r>
        <w:rPr>
          <w:rFonts w:ascii="Arial" w:hAnsi="Arial" w:cs="Arial"/>
          <w:color w:val="000000" w:themeColor="text1"/>
          <w:kern w:val="24"/>
        </w:rPr>
        <w:t xml:space="preserve">a </w:t>
      </w:r>
      <w:r w:rsidRPr="00B20949">
        <w:rPr>
          <w:rFonts w:ascii="Arial" w:hAnsi="Arial" w:cs="Arial"/>
          <w:color w:val="000000" w:themeColor="text1"/>
          <w:kern w:val="24"/>
        </w:rPr>
        <w:t xml:space="preserve">mixed effects, linear </w:t>
      </w:r>
      <w:r>
        <w:rPr>
          <w:rFonts w:ascii="Arial" w:hAnsi="Arial" w:cs="Arial"/>
          <w:color w:val="000000" w:themeColor="text1"/>
          <w:kern w:val="24"/>
        </w:rPr>
        <w:t xml:space="preserve">regression </w:t>
      </w:r>
      <w:r w:rsidRPr="00B20949">
        <w:rPr>
          <w:rFonts w:ascii="Arial" w:hAnsi="Arial" w:cs="Arial"/>
          <w:color w:val="000000" w:themeColor="text1"/>
          <w:kern w:val="24"/>
        </w:rPr>
        <w:t>model testing the</w:t>
      </w:r>
      <w:r>
        <w:rPr>
          <w:rFonts w:ascii="Arial" w:hAnsi="Arial" w:cs="Arial"/>
          <w:color w:val="000000" w:themeColor="text1"/>
          <w:kern w:val="24"/>
        </w:rPr>
        <w:t xml:space="preserve"> independent effects of total alkalinity (TA), salinity (factor, 2 levels) and initial size (mm</w:t>
      </w:r>
      <w:r>
        <w:rPr>
          <w:rFonts w:ascii="Arial" w:hAnsi="Arial" w:cs="Arial"/>
          <w:color w:val="000000" w:themeColor="text1"/>
          <w:vertAlign w:val="superscript"/>
        </w:rPr>
        <w:t>2</w:t>
      </w:r>
      <w:r>
        <w:rPr>
          <w:rFonts w:ascii="Arial" w:hAnsi="Arial" w:cs="Arial"/>
          <w:color w:val="000000" w:themeColor="text1"/>
          <w:kern w:val="24"/>
        </w:rPr>
        <w:t xml:space="preserve">) on condition index </w:t>
      </w:r>
      <w:r w:rsidRPr="00B20949">
        <w:rPr>
          <w:rFonts w:ascii="Arial" w:hAnsi="Arial" w:cs="Arial"/>
          <w:color w:val="000000" w:themeColor="text1"/>
          <w:kern w:val="24"/>
        </w:rPr>
        <w:t>(</w:t>
      </w:r>
      <w:r>
        <w:rPr>
          <w:rFonts w:ascii="Arial" w:hAnsi="Arial" w:cs="Arial"/>
          <w:color w:val="000000" w:themeColor="text1"/>
          <w:kern w:val="24"/>
        </w:rPr>
        <w:t>mg mg</w:t>
      </w:r>
      <w:r w:rsidRPr="00B20949">
        <w:rPr>
          <w:rFonts w:ascii="Arial" w:hAnsi="Arial" w:cs="Arial"/>
          <w:color w:val="000000" w:themeColor="text1"/>
          <w:vertAlign w:val="superscript"/>
        </w:rPr>
        <w:t>-</w:t>
      </w:r>
      <w:r>
        <w:rPr>
          <w:rFonts w:ascii="Arial" w:hAnsi="Arial" w:cs="Arial"/>
          <w:color w:val="000000" w:themeColor="text1"/>
          <w:vertAlign w:val="superscript"/>
        </w:rPr>
        <w:t>2</w:t>
      </w:r>
      <w:r w:rsidRPr="00B20949">
        <w:rPr>
          <w:rFonts w:ascii="Arial" w:hAnsi="Arial" w:cs="Arial"/>
          <w:color w:val="000000" w:themeColor="text1"/>
          <w:kern w:val="24"/>
        </w:rPr>
        <w:t>)</w:t>
      </w:r>
      <w:r>
        <w:rPr>
          <w:rFonts w:ascii="Arial" w:hAnsi="Arial" w:cs="Arial"/>
          <w:color w:val="000000" w:themeColor="text1"/>
          <w:kern w:val="24"/>
        </w:rPr>
        <w:t xml:space="preserve"> </w:t>
      </w:r>
      <w:r w:rsidRPr="00B20949">
        <w:rPr>
          <w:rFonts w:ascii="Arial" w:hAnsi="Arial" w:cs="Arial"/>
          <w:color w:val="000000" w:themeColor="text1"/>
          <w:kern w:val="24"/>
        </w:rPr>
        <w:t xml:space="preserve">in </w:t>
      </w:r>
      <w:r>
        <w:rPr>
          <w:rFonts w:ascii="Arial" w:hAnsi="Arial" w:cs="Arial"/>
          <w:color w:val="000000" w:themeColor="text1"/>
          <w:kern w:val="24"/>
        </w:rPr>
        <w:t xml:space="preserve">juvenile </w:t>
      </w:r>
      <w:r>
        <w:rPr>
          <w:rFonts w:ascii="Arial" w:hAnsi="Arial" w:cs="Arial"/>
          <w:i/>
          <w:iCs/>
          <w:color w:val="000000" w:themeColor="text1"/>
          <w:kern w:val="24"/>
        </w:rPr>
        <w:t xml:space="preserve">Crassostrea virginica </w:t>
      </w:r>
      <w:r>
        <w:rPr>
          <w:rFonts w:ascii="Arial" w:hAnsi="Arial" w:cs="Arial"/>
          <w:color w:val="000000" w:themeColor="text1"/>
          <w:kern w:val="24"/>
        </w:rPr>
        <w:t>oysters after 36 days.</w:t>
      </w:r>
      <w:r w:rsidRPr="00B20949">
        <w:rPr>
          <w:rFonts w:ascii="Arial" w:hAnsi="Arial" w:cs="Arial"/>
          <w:color w:val="000000" w:themeColor="text1"/>
          <w:kern w:val="24"/>
        </w:rPr>
        <w:t xml:space="preserve"> L-Ratios</w:t>
      </w:r>
      <w:r>
        <w:rPr>
          <w:rFonts w:ascii="Arial" w:hAnsi="Arial" w:cs="Arial"/>
          <w:color w:val="000000" w:themeColor="text1"/>
          <w:kern w:val="24"/>
        </w:rPr>
        <w:t xml:space="preserve"> (significant parameters)</w:t>
      </w:r>
      <w:r w:rsidRPr="00B20949">
        <w:rPr>
          <w:rFonts w:ascii="Arial" w:hAnsi="Arial" w:cs="Arial"/>
          <w:color w:val="000000" w:themeColor="text1"/>
          <w:kern w:val="24"/>
        </w:rPr>
        <w:t xml:space="preserve"> and p-values were recorded during backward stepwise model selection and refer to the ANOVA test output between the full model and a model with the specified predictor omitted. Bolded values denote a significant effect, determined by alpha &lt; 0.05. </w:t>
      </w:r>
      <w:r>
        <w:rPr>
          <w:rFonts w:ascii="Arial" w:hAnsi="Arial" w:cs="Arial"/>
          <w:color w:val="000000" w:themeColor="text1"/>
          <w:kern w:val="24"/>
        </w:rPr>
        <w:t>In t</w:t>
      </w:r>
      <w:r w:rsidRPr="00B20949">
        <w:rPr>
          <w:rFonts w:ascii="Arial" w:hAnsi="Arial" w:cs="Arial"/>
          <w:color w:val="000000" w:themeColor="text1"/>
          <w:kern w:val="24"/>
        </w:rPr>
        <w:t xml:space="preserve">he final model: </w:t>
      </w:r>
      <w:r>
        <w:rPr>
          <w:rFonts w:ascii="Arial" w:hAnsi="Arial" w:cs="Arial"/>
          <w:color w:val="000000" w:themeColor="text1"/>
          <w:kern w:val="24"/>
        </w:rPr>
        <w:t xml:space="preserve">Condition index </w:t>
      </w:r>
      <w:r w:rsidRPr="00B20949">
        <w:rPr>
          <w:rFonts w:ascii="Arial" w:hAnsi="Arial" w:cs="Arial"/>
          <w:color w:val="000000" w:themeColor="text1"/>
          <w:kern w:val="24"/>
        </w:rPr>
        <w:t>~</w:t>
      </w:r>
      <w:r>
        <w:rPr>
          <w:rFonts w:ascii="Arial" w:hAnsi="Arial" w:cs="Arial"/>
          <w:color w:val="000000" w:themeColor="text1"/>
          <w:kern w:val="24"/>
        </w:rPr>
        <w:t xml:space="preserve"> total alkalinity + factor(salinity) + initial size</w:t>
      </w:r>
      <w:r w:rsidDel="00062229">
        <w:rPr>
          <w:rFonts w:ascii="Arial" w:hAnsi="Arial" w:cs="Arial"/>
          <w:color w:val="000000" w:themeColor="text1"/>
          <w:kern w:val="24"/>
        </w:rPr>
        <w:t xml:space="preserve"> </w:t>
      </w:r>
      <w:r>
        <w:rPr>
          <w:rFonts w:ascii="Arial" w:hAnsi="Arial" w:cs="Arial"/>
          <w:color w:val="000000" w:themeColor="text1"/>
          <w:kern w:val="24"/>
        </w:rPr>
        <w:t>+ random intercept(culture chamber, the estimate for the intercept refers to the effect of ambient salinity, whereas the salinity term refers to the effect of low salinity.</w:t>
      </w:r>
    </w:p>
    <w:tbl>
      <w:tblPr>
        <w:tblW w:w="9961" w:type="dxa"/>
        <w:tblInd w:w="-275" w:type="dxa"/>
        <w:tblLook w:val="04A0" w:firstRow="1" w:lastRow="0" w:firstColumn="1" w:lastColumn="0" w:noHBand="0" w:noVBand="1"/>
      </w:tblPr>
      <w:tblGrid>
        <w:gridCol w:w="2700"/>
        <w:gridCol w:w="1530"/>
        <w:gridCol w:w="1411"/>
        <w:gridCol w:w="1080"/>
        <w:gridCol w:w="810"/>
        <w:gridCol w:w="1231"/>
        <w:gridCol w:w="1199"/>
      </w:tblGrid>
      <w:tr w:rsidR="0082458A" w:rsidRPr="005D300B" w14:paraId="33199534" w14:textId="77777777" w:rsidTr="00995F3E">
        <w:trPr>
          <w:trHeight w:val="851"/>
        </w:trPr>
        <w:tc>
          <w:tcPr>
            <w:tcW w:w="2700" w:type="dxa"/>
            <w:tcBorders>
              <w:top w:val="single" w:sz="4" w:space="0" w:color="auto"/>
              <w:left w:val="single" w:sz="4" w:space="0" w:color="auto"/>
              <w:bottom w:val="double" w:sz="6" w:space="0" w:color="auto"/>
              <w:right w:val="nil"/>
            </w:tcBorders>
            <w:shd w:val="clear" w:color="auto" w:fill="auto"/>
            <w:vAlign w:val="center"/>
            <w:hideMark/>
          </w:tcPr>
          <w:p w14:paraId="6281BDB5" w14:textId="77777777" w:rsidR="0082458A" w:rsidRPr="003A626C" w:rsidRDefault="0082458A" w:rsidP="00995F3E">
            <w:pPr>
              <w:ind w:right="-44"/>
              <w:rPr>
                <w:rFonts w:ascii="Arial" w:eastAsia="Times New Roman" w:hAnsi="Arial" w:cs="Arial"/>
                <w:b/>
                <w:bCs/>
                <w:color w:val="000000" w:themeColor="text1"/>
                <w:sz w:val="8"/>
                <w:szCs w:val="8"/>
              </w:rPr>
            </w:pPr>
          </w:p>
          <w:p w14:paraId="2657B241" w14:textId="77777777" w:rsidR="0082458A" w:rsidRPr="00C4494E" w:rsidRDefault="0082458A" w:rsidP="00995F3E">
            <w:pPr>
              <w:ind w:right="-44"/>
              <w:rPr>
                <w:rFonts w:ascii="Arial" w:eastAsia="Times New Roman" w:hAnsi="Arial" w:cs="Arial"/>
                <w:color w:val="000000" w:themeColor="text1"/>
                <w:sz w:val="18"/>
                <w:szCs w:val="18"/>
              </w:rPr>
            </w:pPr>
            <w:r w:rsidRPr="005F0947">
              <w:rPr>
                <w:rFonts w:ascii="Arial" w:eastAsia="Times New Roman" w:hAnsi="Arial" w:cs="Arial"/>
                <w:b/>
                <w:bCs/>
                <w:color w:val="000000" w:themeColor="text1"/>
              </w:rPr>
              <w:t>Fixed Effects</w:t>
            </w:r>
            <w:r w:rsidRPr="00C4494E">
              <w:rPr>
                <w:rFonts w:ascii="Arial" w:eastAsia="Times New Roman" w:hAnsi="Arial" w:cs="Arial"/>
                <w:color w:val="000000" w:themeColor="text1"/>
                <w:sz w:val="18"/>
                <w:szCs w:val="18"/>
              </w:rPr>
              <w:t xml:space="preserve">     </w:t>
            </w:r>
          </w:p>
          <w:p w14:paraId="0D5E37DD" w14:textId="77777777" w:rsidR="0082458A" w:rsidRPr="00C4494E" w:rsidRDefault="0082458A" w:rsidP="00995F3E">
            <w:pPr>
              <w:spacing w:line="240" w:lineRule="auto"/>
              <w:ind w:right="-43"/>
              <w:rPr>
                <w:rFonts w:ascii="Arial" w:eastAsia="Times New Roman" w:hAnsi="Arial" w:cs="Arial"/>
                <w:color w:val="000000" w:themeColor="text1"/>
                <w:sz w:val="18"/>
                <w:szCs w:val="18"/>
              </w:rPr>
            </w:pPr>
            <w:r w:rsidRPr="00C4494E">
              <w:rPr>
                <w:rFonts w:ascii="Arial" w:eastAsia="Times New Roman" w:hAnsi="Arial" w:cs="Arial"/>
                <w:color w:val="000000" w:themeColor="text1"/>
                <w:sz w:val="18"/>
                <w:szCs w:val="18"/>
              </w:rPr>
              <w:t xml:space="preserve">  marg.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16</w:t>
            </w:r>
            <w:r w:rsidRPr="00C4494E">
              <w:rPr>
                <w:rFonts w:ascii="Arial" w:eastAsia="Times New Roman" w:hAnsi="Arial" w:cs="Arial"/>
                <w:color w:val="000000" w:themeColor="text1"/>
                <w:sz w:val="18"/>
                <w:szCs w:val="18"/>
              </w:rPr>
              <w:t xml:space="preserve">                                                                            </w:t>
            </w:r>
          </w:p>
          <w:p w14:paraId="7291E15D" w14:textId="77777777" w:rsidR="0082458A" w:rsidRPr="005F0947" w:rsidRDefault="0082458A" w:rsidP="00995F3E">
            <w:pPr>
              <w:spacing w:line="240" w:lineRule="auto"/>
              <w:ind w:right="-43"/>
              <w:rPr>
                <w:rFonts w:ascii="Arial" w:eastAsia="Times New Roman" w:hAnsi="Arial" w:cs="Arial"/>
                <w:b/>
                <w:bCs/>
                <w:color w:val="000000" w:themeColor="text1"/>
                <w:sz w:val="20"/>
                <w:szCs w:val="20"/>
              </w:rPr>
            </w:pPr>
            <w:r w:rsidRPr="00C4494E">
              <w:rPr>
                <w:rFonts w:ascii="Arial" w:eastAsia="Times New Roman" w:hAnsi="Arial" w:cs="Arial"/>
                <w:color w:val="000000" w:themeColor="text1"/>
                <w:sz w:val="18"/>
                <w:szCs w:val="18"/>
              </w:rPr>
              <w:t xml:space="preserve">  cond. r</w:t>
            </w:r>
            <w:r w:rsidRPr="00C4494E">
              <w:rPr>
                <w:rFonts w:ascii="Arial" w:eastAsia="Times New Roman" w:hAnsi="Arial" w:cs="Arial"/>
                <w:color w:val="000000" w:themeColor="text1"/>
                <w:sz w:val="18"/>
                <w:szCs w:val="18"/>
                <w:vertAlign w:val="superscript"/>
              </w:rPr>
              <w:t>2</w:t>
            </w:r>
            <w:r w:rsidRPr="00C4494E">
              <w:rPr>
                <w:rFonts w:ascii="Arial" w:eastAsia="Times New Roman" w:hAnsi="Arial" w:cs="Arial"/>
                <w:color w:val="000000" w:themeColor="text1"/>
                <w:sz w:val="18"/>
                <w:szCs w:val="18"/>
              </w:rPr>
              <w:t xml:space="preserve"> = </w:t>
            </w:r>
            <w:r>
              <w:rPr>
                <w:rFonts w:ascii="Arial" w:eastAsia="Times New Roman" w:hAnsi="Arial" w:cs="Arial"/>
                <w:color w:val="000000" w:themeColor="text1"/>
                <w:sz w:val="18"/>
                <w:szCs w:val="18"/>
              </w:rPr>
              <w:t>0.32</w:t>
            </w:r>
          </w:p>
        </w:tc>
        <w:tc>
          <w:tcPr>
            <w:tcW w:w="1530" w:type="dxa"/>
            <w:tcBorders>
              <w:top w:val="single" w:sz="4" w:space="0" w:color="auto"/>
              <w:left w:val="nil"/>
              <w:bottom w:val="double" w:sz="6" w:space="0" w:color="auto"/>
              <w:right w:val="nil"/>
            </w:tcBorders>
            <w:shd w:val="clear" w:color="auto" w:fill="auto"/>
            <w:noWrap/>
            <w:vAlign w:val="center"/>
            <w:hideMark/>
          </w:tcPr>
          <w:p w14:paraId="617FA2F2"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Estimate</w:t>
            </w:r>
          </w:p>
        </w:tc>
        <w:tc>
          <w:tcPr>
            <w:tcW w:w="1411" w:type="dxa"/>
            <w:tcBorders>
              <w:top w:val="single" w:sz="4" w:space="0" w:color="auto"/>
              <w:left w:val="nil"/>
              <w:bottom w:val="double" w:sz="6" w:space="0" w:color="auto"/>
              <w:right w:val="nil"/>
            </w:tcBorders>
            <w:shd w:val="clear" w:color="auto" w:fill="auto"/>
            <w:noWrap/>
            <w:vAlign w:val="center"/>
            <w:hideMark/>
          </w:tcPr>
          <w:p w14:paraId="789B08FC"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Std. Error</w:t>
            </w:r>
          </w:p>
        </w:tc>
        <w:tc>
          <w:tcPr>
            <w:tcW w:w="1080" w:type="dxa"/>
            <w:tcBorders>
              <w:top w:val="single" w:sz="4" w:space="0" w:color="auto"/>
              <w:left w:val="nil"/>
              <w:bottom w:val="double" w:sz="6" w:space="0" w:color="auto"/>
              <w:right w:val="nil"/>
            </w:tcBorders>
            <w:shd w:val="clear" w:color="auto" w:fill="auto"/>
            <w:vAlign w:val="center"/>
            <w:hideMark/>
          </w:tcPr>
          <w:p w14:paraId="6EB49B0A" w14:textId="77777777" w:rsidR="0082458A" w:rsidRPr="005F0947" w:rsidRDefault="0082458A" w:rsidP="00995F3E">
            <w:pPr>
              <w:ind w:right="-91"/>
              <w:rPr>
                <w:rFonts w:ascii="Arial" w:eastAsia="Times New Roman" w:hAnsi="Arial" w:cs="Arial"/>
                <w:b/>
                <w:bCs/>
                <w:color w:val="000000" w:themeColor="text1"/>
              </w:rPr>
            </w:pPr>
            <w:r w:rsidRPr="005F0947">
              <w:rPr>
                <w:rFonts w:ascii="Arial" w:eastAsia="Times New Roman" w:hAnsi="Arial" w:cs="Arial"/>
                <w:b/>
                <w:bCs/>
                <w:color w:val="000000" w:themeColor="text1"/>
              </w:rPr>
              <w:t>t-value</w:t>
            </w:r>
          </w:p>
        </w:tc>
        <w:tc>
          <w:tcPr>
            <w:tcW w:w="810" w:type="dxa"/>
            <w:tcBorders>
              <w:top w:val="single" w:sz="4" w:space="0" w:color="auto"/>
              <w:left w:val="nil"/>
              <w:bottom w:val="double" w:sz="6" w:space="0" w:color="auto"/>
              <w:right w:val="nil"/>
            </w:tcBorders>
            <w:shd w:val="clear" w:color="auto" w:fill="auto"/>
            <w:vAlign w:val="center"/>
            <w:hideMark/>
          </w:tcPr>
          <w:p w14:paraId="21ACB344" w14:textId="77777777" w:rsidR="0082458A" w:rsidRPr="005F0947" w:rsidRDefault="0082458A" w:rsidP="00995F3E">
            <w:pPr>
              <w:rPr>
                <w:rFonts w:ascii="Arial" w:eastAsia="Times New Roman" w:hAnsi="Arial" w:cs="Arial"/>
                <w:b/>
                <w:bCs/>
                <w:color w:val="000000" w:themeColor="text1"/>
              </w:rPr>
            </w:pPr>
            <w:r w:rsidRPr="005F0947">
              <w:rPr>
                <w:rFonts w:ascii="Arial" w:eastAsia="Times New Roman" w:hAnsi="Arial" w:cs="Arial"/>
                <w:b/>
                <w:bCs/>
                <w:color w:val="000000" w:themeColor="text1"/>
              </w:rPr>
              <w:t>df</w:t>
            </w:r>
          </w:p>
        </w:tc>
        <w:tc>
          <w:tcPr>
            <w:tcW w:w="1231" w:type="dxa"/>
            <w:tcBorders>
              <w:top w:val="single" w:sz="4" w:space="0" w:color="auto"/>
              <w:left w:val="nil"/>
              <w:bottom w:val="double" w:sz="6" w:space="0" w:color="auto"/>
              <w:right w:val="nil"/>
            </w:tcBorders>
            <w:shd w:val="clear" w:color="auto" w:fill="auto"/>
            <w:vAlign w:val="center"/>
            <w:hideMark/>
          </w:tcPr>
          <w:p w14:paraId="7965E914" w14:textId="77777777" w:rsidR="0082458A" w:rsidRPr="005F0947" w:rsidRDefault="0082458A" w:rsidP="00995F3E">
            <w:pPr>
              <w:rPr>
                <w:rFonts w:ascii="Arial" w:eastAsia="Times New Roman" w:hAnsi="Arial" w:cs="Arial"/>
                <w:b/>
                <w:bCs/>
                <w:color w:val="000000" w:themeColor="text1"/>
              </w:rPr>
            </w:pPr>
            <w:r>
              <w:rPr>
                <w:rFonts w:ascii="Arial" w:eastAsia="Times New Roman" w:hAnsi="Arial" w:cs="Arial"/>
                <w:b/>
                <w:bCs/>
                <w:color w:val="000000" w:themeColor="text1"/>
              </w:rPr>
              <w:t>L. Ratio</w:t>
            </w:r>
          </w:p>
        </w:tc>
        <w:tc>
          <w:tcPr>
            <w:tcW w:w="1199" w:type="dxa"/>
            <w:tcBorders>
              <w:top w:val="single" w:sz="4" w:space="0" w:color="auto"/>
              <w:left w:val="nil"/>
              <w:bottom w:val="double" w:sz="6" w:space="0" w:color="auto"/>
              <w:right w:val="single" w:sz="4" w:space="0" w:color="auto"/>
            </w:tcBorders>
            <w:shd w:val="clear" w:color="auto" w:fill="auto"/>
            <w:vAlign w:val="center"/>
            <w:hideMark/>
          </w:tcPr>
          <w:p w14:paraId="55AB9901" w14:textId="77777777" w:rsidR="0082458A" w:rsidRPr="005F0947" w:rsidRDefault="0082458A" w:rsidP="00995F3E">
            <w:pPr>
              <w:ind w:right="-330"/>
              <w:rPr>
                <w:rFonts w:ascii="Arial" w:eastAsia="Times New Roman" w:hAnsi="Arial" w:cs="Arial"/>
                <w:b/>
                <w:bCs/>
                <w:color w:val="000000" w:themeColor="text1"/>
              </w:rPr>
            </w:pPr>
            <w:r w:rsidRPr="005F0947">
              <w:rPr>
                <w:rFonts w:ascii="Arial" w:eastAsia="Times New Roman" w:hAnsi="Arial" w:cs="Arial"/>
                <w:b/>
                <w:bCs/>
                <w:color w:val="000000" w:themeColor="text1"/>
              </w:rPr>
              <w:t>p-value</w:t>
            </w:r>
          </w:p>
        </w:tc>
      </w:tr>
      <w:tr w:rsidR="0082458A" w:rsidRPr="005D300B" w14:paraId="1A7FC880" w14:textId="77777777" w:rsidTr="00995F3E">
        <w:trPr>
          <w:trHeight w:val="378"/>
        </w:trPr>
        <w:tc>
          <w:tcPr>
            <w:tcW w:w="2700" w:type="dxa"/>
            <w:tcBorders>
              <w:top w:val="nil"/>
              <w:left w:val="single" w:sz="4" w:space="0" w:color="auto"/>
              <w:bottom w:val="nil"/>
              <w:right w:val="nil"/>
            </w:tcBorders>
            <w:shd w:val="clear" w:color="auto" w:fill="auto"/>
            <w:vAlign w:val="center"/>
          </w:tcPr>
          <w:p w14:paraId="777DBD8F"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tercept</w:t>
            </w:r>
          </w:p>
        </w:tc>
        <w:tc>
          <w:tcPr>
            <w:tcW w:w="1530" w:type="dxa"/>
            <w:tcBorders>
              <w:top w:val="nil"/>
              <w:left w:val="nil"/>
              <w:bottom w:val="nil"/>
              <w:right w:val="nil"/>
            </w:tcBorders>
            <w:shd w:val="clear" w:color="auto" w:fill="auto"/>
            <w:noWrap/>
            <w:vAlign w:val="center"/>
          </w:tcPr>
          <w:p w14:paraId="2DDE16B4"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0116</w:t>
            </w:r>
          </w:p>
        </w:tc>
        <w:tc>
          <w:tcPr>
            <w:tcW w:w="1411" w:type="dxa"/>
            <w:tcBorders>
              <w:top w:val="nil"/>
              <w:left w:val="nil"/>
              <w:bottom w:val="nil"/>
              <w:right w:val="nil"/>
            </w:tcBorders>
            <w:shd w:val="clear" w:color="auto" w:fill="auto"/>
            <w:noWrap/>
            <w:vAlign w:val="center"/>
          </w:tcPr>
          <w:p w14:paraId="3C19C5B1"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016</w:t>
            </w:r>
          </w:p>
        </w:tc>
        <w:tc>
          <w:tcPr>
            <w:tcW w:w="1080" w:type="dxa"/>
            <w:tcBorders>
              <w:top w:val="nil"/>
              <w:left w:val="nil"/>
              <w:bottom w:val="nil"/>
              <w:right w:val="nil"/>
            </w:tcBorders>
            <w:shd w:val="clear" w:color="auto" w:fill="auto"/>
            <w:noWrap/>
            <w:vAlign w:val="center"/>
          </w:tcPr>
          <w:p w14:paraId="43C1EA06"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7.0949</w:t>
            </w:r>
          </w:p>
        </w:tc>
        <w:tc>
          <w:tcPr>
            <w:tcW w:w="810" w:type="dxa"/>
            <w:tcBorders>
              <w:top w:val="nil"/>
              <w:left w:val="nil"/>
              <w:bottom w:val="nil"/>
              <w:right w:val="nil"/>
            </w:tcBorders>
            <w:shd w:val="clear" w:color="auto" w:fill="auto"/>
            <w:noWrap/>
            <w:vAlign w:val="center"/>
          </w:tcPr>
          <w:p w14:paraId="013BB00A"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450</w:t>
            </w:r>
          </w:p>
        </w:tc>
        <w:tc>
          <w:tcPr>
            <w:tcW w:w="1231" w:type="dxa"/>
            <w:tcBorders>
              <w:top w:val="nil"/>
              <w:left w:val="nil"/>
              <w:bottom w:val="nil"/>
              <w:right w:val="nil"/>
            </w:tcBorders>
            <w:shd w:val="clear" w:color="auto" w:fill="auto"/>
            <w:noWrap/>
            <w:vAlign w:val="center"/>
          </w:tcPr>
          <w:p w14:paraId="69DD2A86" w14:textId="77777777" w:rsidR="0082458A" w:rsidRPr="005F0947" w:rsidRDefault="0082458A" w:rsidP="00995F3E">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64B54E0A" w14:textId="77777777" w:rsidR="0082458A" w:rsidRPr="00660977" w:rsidRDefault="0082458A" w:rsidP="00995F3E">
            <w:pPr>
              <w:ind w:right="75"/>
              <w:rPr>
                <w:rFonts w:ascii="Arial" w:hAnsi="Arial" w:cs="Arial"/>
                <w:b/>
                <w:bCs/>
                <w:color w:val="000000" w:themeColor="text1"/>
              </w:rPr>
            </w:pPr>
            <w:r>
              <w:rPr>
                <w:rFonts w:ascii="Arial" w:hAnsi="Arial" w:cs="Arial"/>
                <w:b/>
                <w:bCs/>
                <w:color w:val="000000" w:themeColor="text1"/>
              </w:rPr>
              <w:t>&lt; 0.0001</w:t>
            </w:r>
          </w:p>
        </w:tc>
      </w:tr>
      <w:tr w:rsidR="0082458A" w:rsidRPr="005D300B" w14:paraId="45AB07FF" w14:textId="77777777" w:rsidTr="00995F3E">
        <w:trPr>
          <w:trHeight w:val="214"/>
        </w:trPr>
        <w:tc>
          <w:tcPr>
            <w:tcW w:w="2700" w:type="dxa"/>
            <w:tcBorders>
              <w:top w:val="nil"/>
              <w:left w:val="single" w:sz="4" w:space="0" w:color="auto"/>
              <w:bottom w:val="nil"/>
              <w:right w:val="nil"/>
            </w:tcBorders>
            <w:shd w:val="clear" w:color="auto" w:fill="auto"/>
            <w:vAlign w:val="center"/>
          </w:tcPr>
          <w:p w14:paraId="333B9B6F" w14:textId="77777777" w:rsidR="0082458A" w:rsidRPr="008775CE"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Salinity</w:t>
            </w:r>
          </w:p>
        </w:tc>
        <w:tc>
          <w:tcPr>
            <w:tcW w:w="1530" w:type="dxa"/>
            <w:tcBorders>
              <w:top w:val="nil"/>
              <w:left w:val="nil"/>
              <w:bottom w:val="nil"/>
              <w:right w:val="nil"/>
            </w:tcBorders>
            <w:shd w:val="clear" w:color="auto" w:fill="auto"/>
            <w:noWrap/>
            <w:vAlign w:val="center"/>
          </w:tcPr>
          <w:p w14:paraId="10C6CF5D"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018</w:t>
            </w:r>
          </w:p>
        </w:tc>
        <w:tc>
          <w:tcPr>
            <w:tcW w:w="1411" w:type="dxa"/>
            <w:tcBorders>
              <w:top w:val="nil"/>
              <w:left w:val="nil"/>
              <w:bottom w:val="nil"/>
              <w:right w:val="nil"/>
            </w:tcBorders>
            <w:shd w:val="clear" w:color="auto" w:fill="auto"/>
            <w:noWrap/>
            <w:vAlign w:val="center"/>
          </w:tcPr>
          <w:p w14:paraId="360DD4B0"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0.0011</w:t>
            </w:r>
          </w:p>
        </w:tc>
        <w:tc>
          <w:tcPr>
            <w:tcW w:w="1080" w:type="dxa"/>
            <w:tcBorders>
              <w:top w:val="nil"/>
              <w:left w:val="nil"/>
              <w:bottom w:val="nil"/>
              <w:right w:val="nil"/>
            </w:tcBorders>
            <w:shd w:val="clear" w:color="auto" w:fill="auto"/>
            <w:noWrap/>
            <w:vAlign w:val="center"/>
          </w:tcPr>
          <w:p w14:paraId="4BA53CBA"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1.7086</w:t>
            </w:r>
          </w:p>
        </w:tc>
        <w:tc>
          <w:tcPr>
            <w:tcW w:w="810" w:type="dxa"/>
            <w:tcBorders>
              <w:top w:val="nil"/>
              <w:left w:val="nil"/>
              <w:bottom w:val="nil"/>
              <w:right w:val="nil"/>
            </w:tcBorders>
            <w:shd w:val="clear" w:color="auto" w:fill="auto"/>
            <w:noWrap/>
            <w:vAlign w:val="center"/>
          </w:tcPr>
          <w:p w14:paraId="1D178EC7"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2BCD2EA7" w14:textId="77777777" w:rsidR="0082458A" w:rsidRPr="005F0947" w:rsidRDefault="0082458A" w:rsidP="00995F3E">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798385A5" w14:textId="77777777" w:rsidR="0082458A" w:rsidRPr="00945377"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0.2205</w:t>
            </w:r>
          </w:p>
        </w:tc>
      </w:tr>
      <w:tr w:rsidR="0082458A" w:rsidRPr="005D300B" w14:paraId="36B2F81C" w14:textId="77777777" w:rsidTr="00995F3E">
        <w:trPr>
          <w:trHeight w:val="355"/>
        </w:trPr>
        <w:tc>
          <w:tcPr>
            <w:tcW w:w="2700" w:type="dxa"/>
            <w:tcBorders>
              <w:top w:val="nil"/>
              <w:left w:val="single" w:sz="4" w:space="0" w:color="auto"/>
              <w:bottom w:val="nil"/>
              <w:right w:val="nil"/>
            </w:tcBorders>
            <w:shd w:val="clear" w:color="auto" w:fill="auto"/>
            <w:vAlign w:val="center"/>
          </w:tcPr>
          <w:p w14:paraId="4D5EA19F"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Initial size</w:t>
            </w:r>
          </w:p>
        </w:tc>
        <w:tc>
          <w:tcPr>
            <w:tcW w:w="1530" w:type="dxa"/>
            <w:tcBorders>
              <w:top w:val="nil"/>
              <w:left w:val="nil"/>
              <w:bottom w:val="nil"/>
              <w:right w:val="nil"/>
            </w:tcBorders>
            <w:shd w:val="clear" w:color="auto" w:fill="auto"/>
            <w:noWrap/>
            <w:vAlign w:val="center"/>
          </w:tcPr>
          <w:p w14:paraId="426B1E63"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3.3018e-05</w:t>
            </w:r>
          </w:p>
        </w:tc>
        <w:tc>
          <w:tcPr>
            <w:tcW w:w="1411" w:type="dxa"/>
            <w:tcBorders>
              <w:top w:val="nil"/>
              <w:left w:val="nil"/>
              <w:bottom w:val="nil"/>
              <w:right w:val="nil"/>
            </w:tcBorders>
            <w:shd w:val="clear" w:color="auto" w:fill="auto"/>
            <w:noWrap/>
            <w:vAlign w:val="center"/>
          </w:tcPr>
          <w:p w14:paraId="22799CB3"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3.7727e-06</w:t>
            </w:r>
          </w:p>
        </w:tc>
        <w:tc>
          <w:tcPr>
            <w:tcW w:w="1080" w:type="dxa"/>
            <w:tcBorders>
              <w:top w:val="nil"/>
              <w:left w:val="nil"/>
              <w:bottom w:val="nil"/>
              <w:right w:val="nil"/>
            </w:tcBorders>
            <w:shd w:val="clear" w:color="auto" w:fill="auto"/>
            <w:noWrap/>
            <w:vAlign w:val="center"/>
          </w:tcPr>
          <w:p w14:paraId="2E7D459C"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8.7517</w:t>
            </w:r>
          </w:p>
        </w:tc>
        <w:tc>
          <w:tcPr>
            <w:tcW w:w="810" w:type="dxa"/>
            <w:tcBorders>
              <w:top w:val="nil"/>
              <w:left w:val="nil"/>
              <w:bottom w:val="nil"/>
              <w:right w:val="nil"/>
            </w:tcBorders>
            <w:shd w:val="clear" w:color="auto" w:fill="auto"/>
            <w:noWrap/>
            <w:vAlign w:val="center"/>
          </w:tcPr>
          <w:p w14:paraId="16E44F8F"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450</w:t>
            </w:r>
          </w:p>
        </w:tc>
        <w:tc>
          <w:tcPr>
            <w:tcW w:w="1231" w:type="dxa"/>
            <w:tcBorders>
              <w:top w:val="nil"/>
              <w:left w:val="nil"/>
              <w:bottom w:val="nil"/>
              <w:right w:val="nil"/>
            </w:tcBorders>
            <w:shd w:val="clear" w:color="auto" w:fill="auto"/>
            <w:noWrap/>
            <w:vAlign w:val="center"/>
          </w:tcPr>
          <w:p w14:paraId="4FCCEB47" w14:textId="77777777" w:rsidR="0082458A" w:rsidRPr="005F0947" w:rsidRDefault="0082458A" w:rsidP="00995F3E">
            <w:pPr>
              <w:rPr>
                <w:rFonts w:ascii="Arial" w:eastAsia="Times New Roman" w:hAnsi="Arial" w:cs="Arial"/>
                <w:color w:val="000000" w:themeColor="text1"/>
              </w:rPr>
            </w:pPr>
            <w:r w:rsidRPr="008A1318">
              <w:rPr>
                <w:rFonts w:ascii="Arial" w:eastAsia="Times New Roman" w:hAnsi="Arial" w:cs="Arial"/>
                <w:color w:val="000000" w:themeColor="text1"/>
              </w:rPr>
              <w:t>6</w:t>
            </w:r>
            <w:r>
              <w:rPr>
                <w:rFonts w:ascii="Arial" w:eastAsia="Times New Roman" w:hAnsi="Arial" w:cs="Arial"/>
                <w:color w:val="000000" w:themeColor="text1"/>
              </w:rPr>
              <w:t>5</w:t>
            </w:r>
            <w:r w:rsidRPr="008A1318">
              <w:rPr>
                <w:rFonts w:ascii="Arial" w:eastAsia="Times New Roman" w:hAnsi="Arial" w:cs="Arial"/>
                <w:color w:val="000000" w:themeColor="text1"/>
              </w:rPr>
              <w:t>.</w:t>
            </w:r>
            <w:r>
              <w:rPr>
                <w:rFonts w:ascii="Arial" w:eastAsia="Times New Roman" w:hAnsi="Arial" w:cs="Arial"/>
                <w:color w:val="000000" w:themeColor="text1"/>
              </w:rPr>
              <w:t>1080</w:t>
            </w:r>
          </w:p>
        </w:tc>
        <w:tc>
          <w:tcPr>
            <w:tcW w:w="1199" w:type="dxa"/>
            <w:tcBorders>
              <w:top w:val="nil"/>
              <w:left w:val="nil"/>
              <w:bottom w:val="nil"/>
              <w:right w:val="single" w:sz="4" w:space="0" w:color="auto"/>
            </w:tcBorders>
            <w:shd w:val="clear" w:color="auto" w:fill="auto"/>
            <w:noWrap/>
            <w:vAlign w:val="center"/>
          </w:tcPr>
          <w:p w14:paraId="036AE3D4" w14:textId="77777777" w:rsidR="0082458A" w:rsidRPr="009D2D32" w:rsidRDefault="0082458A" w:rsidP="00995F3E">
            <w:pPr>
              <w:ind w:right="75"/>
              <w:rPr>
                <w:rFonts w:ascii="Arial" w:eastAsia="Times New Roman" w:hAnsi="Arial" w:cs="Arial"/>
                <w:b/>
                <w:bCs/>
                <w:color w:val="000000" w:themeColor="text1"/>
              </w:rPr>
            </w:pPr>
            <w:r>
              <w:rPr>
                <w:rFonts w:ascii="Arial" w:eastAsia="Times New Roman" w:hAnsi="Arial" w:cs="Arial"/>
                <w:b/>
                <w:bCs/>
                <w:color w:val="000000" w:themeColor="text1"/>
              </w:rPr>
              <w:t>&lt; 0.0001</w:t>
            </w:r>
          </w:p>
        </w:tc>
      </w:tr>
      <w:tr w:rsidR="0082458A" w:rsidRPr="005D300B" w14:paraId="4BC78DD2" w14:textId="77777777" w:rsidTr="00995F3E">
        <w:trPr>
          <w:trHeight w:val="355"/>
        </w:trPr>
        <w:tc>
          <w:tcPr>
            <w:tcW w:w="2700" w:type="dxa"/>
            <w:tcBorders>
              <w:top w:val="nil"/>
              <w:left w:val="single" w:sz="4" w:space="0" w:color="auto"/>
              <w:bottom w:val="nil"/>
              <w:right w:val="nil"/>
            </w:tcBorders>
            <w:shd w:val="clear" w:color="auto" w:fill="auto"/>
            <w:vAlign w:val="center"/>
          </w:tcPr>
          <w:p w14:paraId="0AE51794" w14:textId="77777777" w:rsidR="0082458A" w:rsidRPr="005F0947"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Total alkalinity</w:t>
            </w:r>
          </w:p>
        </w:tc>
        <w:tc>
          <w:tcPr>
            <w:tcW w:w="1530" w:type="dxa"/>
            <w:tcBorders>
              <w:top w:val="nil"/>
              <w:left w:val="nil"/>
              <w:bottom w:val="nil"/>
              <w:right w:val="nil"/>
            </w:tcBorders>
            <w:shd w:val="clear" w:color="auto" w:fill="auto"/>
            <w:noWrap/>
            <w:vAlign w:val="center"/>
          </w:tcPr>
          <w:p w14:paraId="11C62E3C"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2.080e-07</w:t>
            </w:r>
          </w:p>
        </w:tc>
        <w:tc>
          <w:tcPr>
            <w:tcW w:w="1411" w:type="dxa"/>
            <w:tcBorders>
              <w:top w:val="nil"/>
              <w:left w:val="nil"/>
              <w:bottom w:val="nil"/>
              <w:right w:val="nil"/>
            </w:tcBorders>
            <w:shd w:val="clear" w:color="auto" w:fill="auto"/>
            <w:noWrap/>
            <w:vAlign w:val="center"/>
          </w:tcPr>
          <w:p w14:paraId="7AE86060"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7.2360e-07</w:t>
            </w:r>
          </w:p>
        </w:tc>
        <w:tc>
          <w:tcPr>
            <w:tcW w:w="1080" w:type="dxa"/>
            <w:tcBorders>
              <w:top w:val="nil"/>
              <w:left w:val="nil"/>
              <w:bottom w:val="nil"/>
              <w:right w:val="nil"/>
            </w:tcBorders>
            <w:shd w:val="clear" w:color="auto" w:fill="auto"/>
            <w:noWrap/>
            <w:vAlign w:val="center"/>
          </w:tcPr>
          <w:p w14:paraId="3FC64600" w14:textId="77777777" w:rsidR="0082458A" w:rsidRPr="005F0947" w:rsidRDefault="0082458A" w:rsidP="00995F3E">
            <w:pPr>
              <w:ind w:right="-91"/>
              <w:rPr>
                <w:rFonts w:ascii="Arial" w:eastAsia="Times New Roman" w:hAnsi="Arial" w:cs="Arial"/>
                <w:color w:val="000000" w:themeColor="text1"/>
              </w:rPr>
            </w:pPr>
            <w:r>
              <w:rPr>
                <w:rFonts w:ascii="Arial" w:eastAsia="Times New Roman" w:hAnsi="Arial" w:cs="Arial"/>
                <w:color w:val="000000" w:themeColor="text1"/>
              </w:rPr>
              <w:t xml:space="preserve"> 0.2877</w:t>
            </w:r>
          </w:p>
        </w:tc>
        <w:tc>
          <w:tcPr>
            <w:tcW w:w="810" w:type="dxa"/>
            <w:tcBorders>
              <w:top w:val="nil"/>
              <w:left w:val="nil"/>
              <w:bottom w:val="nil"/>
              <w:right w:val="nil"/>
            </w:tcBorders>
            <w:shd w:val="clear" w:color="auto" w:fill="auto"/>
            <w:noWrap/>
            <w:vAlign w:val="center"/>
          </w:tcPr>
          <w:p w14:paraId="3478430B"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9</w:t>
            </w:r>
          </w:p>
        </w:tc>
        <w:tc>
          <w:tcPr>
            <w:tcW w:w="1231" w:type="dxa"/>
            <w:tcBorders>
              <w:top w:val="nil"/>
              <w:left w:val="nil"/>
              <w:bottom w:val="nil"/>
              <w:right w:val="nil"/>
            </w:tcBorders>
            <w:shd w:val="clear" w:color="auto" w:fill="auto"/>
            <w:noWrap/>
            <w:vAlign w:val="center"/>
          </w:tcPr>
          <w:p w14:paraId="04B0DD0F" w14:textId="77777777" w:rsidR="0082458A" w:rsidRPr="005F0947" w:rsidRDefault="0082458A" w:rsidP="00995F3E">
            <w:pPr>
              <w:rPr>
                <w:rFonts w:ascii="Arial" w:eastAsia="Times New Roman" w:hAnsi="Arial" w:cs="Arial"/>
                <w:color w:val="000000" w:themeColor="text1"/>
              </w:rPr>
            </w:pPr>
          </w:p>
        </w:tc>
        <w:tc>
          <w:tcPr>
            <w:tcW w:w="1199" w:type="dxa"/>
            <w:tcBorders>
              <w:top w:val="nil"/>
              <w:left w:val="nil"/>
              <w:bottom w:val="nil"/>
              <w:right w:val="single" w:sz="4" w:space="0" w:color="auto"/>
            </w:tcBorders>
            <w:shd w:val="clear" w:color="auto" w:fill="auto"/>
            <w:noWrap/>
            <w:vAlign w:val="center"/>
          </w:tcPr>
          <w:p w14:paraId="101D36AF" w14:textId="77777777" w:rsidR="0082458A" w:rsidRPr="00843E02" w:rsidRDefault="0082458A" w:rsidP="00995F3E">
            <w:pPr>
              <w:ind w:right="75"/>
              <w:rPr>
                <w:rFonts w:ascii="Arial" w:eastAsia="Times New Roman" w:hAnsi="Arial" w:cs="Arial"/>
                <w:color w:val="000000" w:themeColor="text1"/>
              </w:rPr>
            </w:pPr>
            <w:r>
              <w:rPr>
                <w:rFonts w:ascii="Arial" w:eastAsia="Times New Roman" w:hAnsi="Arial" w:cs="Arial"/>
                <w:color w:val="000000" w:themeColor="text1"/>
              </w:rPr>
              <w:t xml:space="preserve">   0.4677</w:t>
            </w:r>
          </w:p>
        </w:tc>
      </w:tr>
      <w:tr w:rsidR="0082458A" w:rsidRPr="005D300B" w14:paraId="63CE661E" w14:textId="77777777" w:rsidTr="00995F3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41989E9C" w14:textId="77777777" w:rsidR="0082458A" w:rsidRDefault="0082458A" w:rsidP="00995F3E">
            <w:pPr>
              <w:ind w:right="-44"/>
              <w:rPr>
                <w:rFonts w:ascii="Arial" w:eastAsia="Times New Roman" w:hAnsi="Arial" w:cs="Arial"/>
                <w:color w:val="000000" w:themeColor="text1"/>
              </w:rPr>
            </w:pPr>
            <w:r w:rsidRPr="005F0947">
              <w:rPr>
                <w:rFonts w:ascii="Arial" w:eastAsia="Times New Roman" w:hAnsi="Arial" w:cs="Arial"/>
                <w:b/>
                <w:bCs/>
                <w:color w:val="000000" w:themeColor="text1"/>
              </w:rPr>
              <w:t>Random Effects</w:t>
            </w:r>
          </w:p>
        </w:tc>
        <w:tc>
          <w:tcPr>
            <w:tcW w:w="1530" w:type="dxa"/>
            <w:tcBorders>
              <w:top w:val="single" w:sz="4" w:space="0" w:color="auto"/>
              <w:left w:val="nil"/>
              <w:bottom w:val="single" w:sz="4" w:space="0" w:color="auto"/>
              <w:right w:val="nil"/>
            </w:tcBorders>
            <w:shd w:val="clear" w:color="auto" w:fill="auto"/>
            <w:noWrap/>
            <w:vAlign w:val="center"/>
          </w:tcPr>
          <w:p w14:paraId="1709A10A" w14:textId="77777777" w:rsidR="0082458A"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Intercept</w:t>
            </w:r>
          </w:p>
        </w:tc>
        <w:tc>
          <w:tcPr>
            <w:tcW w:w="1411" w:type="dxa"/>
            <w:tcBorders>
              <w:top w:val="single" w:sz="4" w:space="0" w:color="auto"/>
              <w:left w:val="nil"/>
              <w:bottom w:val="single" w:sz="4" w:space="0" w:color="auto"/>
              <w:right w:val="nil"/>
            </w:tcBorders>
            <w:shd w:val="clear" w:color="auto" w:fill="auto"/>
            <w:noWrap/>
            <w:vAlign w:val="center"/>
          </w:tcPr>
          <w:p w14:paraId="6773B25B" w14:textId="77777777" w:rsidR="0082458A"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Residual</w:t>
            </w:r>
          </w:p>
        </w:tc>
        <w:tc>
          <w:tcPr>
            <w:tcW w:w="1080" w:type="dxa"/>
            <w:tcBorders>
              <w:top w:val="single" w:sz="4" w:space="0" w:color="auto"/>
              <w:left w:val="nil"/>
              <w:bottom w:val="single" w:sz="4" w:space="0" w:color="auto"/>
              <w:right w:val="nil"/>
            </w:tcBorders>
            <w:shd w:val="clear" w:color="auto" w:fill="auto"/>
            <w:noWrap/>
            <w:vAlign w:val="center"/>
          </w:tcPr>
          <w:p w14:paraId="5C8E2FF6" w14:textId="77777777" w:rsidR="0082458A" w:rsidRDefault="0082458A" w:rsidP="00995F3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55D2E794" w14:textId="77777777" w:rsidR="0082458A" w:rsidRDefault="0082458A" w:rsidP="00995F3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170AF23C" w14:textId="77777777" w:rsidR="0082458A" w:rsidRPr="005F0947" w:rsidRDefault="0082458A" w:rsidP="00995F3E">
            <w:pPr>
              <w:rPr>
                <w:rFonts w:ascii="Arial" w:eastAsia="Times New Roman" w:hAnsi="Arial" w:cs="Arial"/>
                <w:color w:val="000000" w:themeColor="text1"/>
              </w:rPr>
            </w:pPr>
            <w:r w:rsidRPr="005F0947">
              <w:rPr>
                <w:rFonts w:ascii="Arial" w:eastAsia="Times New Roman" w:hAnsi="Arial" w:cs="Arial"/>
                <w:b/>
                <w:bCs/>
                <w:color w:val="000000" w:themeColor="text1"/>
              </w:rPr>
              <w:t>L. Ratio</w:t>
            </w:r>
          </w:p>
        </w:tc>
        <w:tc>
          <w:tcPr>
            <w:tcW w:w="1199" w:type="dxa"/>
            <w:tcBorders>
              <w:top w:val="single" w:sz="4" w:space="0" w:color="auto"/>
              <w:left w:val="nil"/>
              <w:bottom w:val="single" w:sz="4" w:space="0" w:color="auto"/>
              <w:right w:val="single" w:sz="4" w:space="0" w:color="auto"/>
            </w:tcBorders>
            <w:shd w:val="clear" w:color="auto" w:fill="auto"/>
            <w:noWrap/>
            <w:vAlign w:val="center"/>
          </w:tcPr>
          <w:p w14:paraId="19FB96A1" w14:textId="77777777" w:rsidR="0082458A" w:rsidRPr="00660977" w:rsidRDefault="0082458A" w:rsidP="00995F3E">
            <w:pPr>
              <w:ind w:right="75"/>
              <w:rPr>
                <w:rFonts w:ascii="Arial" w:eastAsia="Times New Roman" w:hAnsi="Arial" w:cs="Arial"/>
                <w:b/>
                <w:bCs/>
                <w:color w:val="000000" w:themeColor="text1"/>
              </w:rPr>
            </w:pPr>
            <w:r w:rsidRPr="005F0947">
              <w:rPr>
                <w:rFonts w:ascii="Arial" w:eastAsia="Times New Roman" w:hAnsi="Arial" w:cs="Arial"/>
                <w:b/>
                <w:bCs/>
                <w:color w:val="000000" w:themeColor="text1"/>
              </w:rPr>
              <w:t xml:space="preserve">  p-value</w:t>
            </w:r>
          </w:p>
        </w:tc>
      </w:tr>
      <w:tr w:rsidR="0082458A" w:rsidRPr="005D300B" w14:paraId="3059211F" w14:textId="77777777" w:rsidTr="00995F3E">
        <w:trPr>
          <w:trHeight w:val="355"/>
        </w:trPr>
        <w:tc>
          <w:tcPr>
            <w:tcW w:w="2700" w:type="dxa"/>
            <w:tcBorders>
              <w:top w:val="single" w:sz="4" w:space="0" w:color="auto"/>
              <w:left w:val="single" w:sz="4" w:space="0" w:color="auto"/>
              <w:bottom w:val="single" w:sz="4" w:space="0" w:color="auto"/>
              <w:right w:val="nil"/>
            </w:tcBorders>
            <w:shd w:val="clear" w:color="auto" w:fill="auto"/>
            <w:vAlign w:val="center"/>
          </w:tcPr>
          <w:p w14:paraId="00307F9E" w14:textId="77777777" w:rsidR="0082458A" w:rsidRDefault="0082458A" w:rsidP="00995F3E">
            <w:pPr>
              <w:ind w:right="-44"/>
              <w:rPr>
                <w:rFonts w:ascii="Arial" w:eastAsia="Times New Roman" w:hAnsi="Arial" w:cs="Arial"/>
                <w:color w:val="000000" w:themeColor="text1"/>
              </w:rPr>
            </w:pPr>
            <w:r>
              <w:rPr>
                <w:rFonts w:ascii="Arial" w:eastAsia="Times New Roman" w:hAnsi="Arial" w:cs="Arial"/>
                <w:color w:val="000000" w:themeColor="text1"/>
              </w:rPr>
              <w:t>Culture chamber</w:t>
            </w:r>
          </w:p>
        </w:tc>
        <w:tc>
          <w:tcPr>
            <w:tcW w:w="1530" w:type="dxa"/>
            <w:tcBorders>
              <w:top w:val="single" w:sz="4" w:space="0" w:color="auto"/>
              <w:left w:val="nil"/>
              <w:bottom w:val="single" w:sz="4" w:space="0" w:color="auto"/>
              <w:right w:val="nil"/>
            </w:tcBorders>
            <w:shd w:val="clear" w:color="auto" w:fill="auto"/>
            <w:noWrap/>
            <w:vAlign w:val="center"/>
          </w:tcPr>
          <w:p w14:paraId="5F9C8765"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 xml:space="preserve"> 0.0016</w:t>
            </w:r>
          </w:p>
        </w:tc>
        <w:tc>
          <w:tcPr>
            <w:tcW w:w="1411" w:type="dxa"/>
            <w:tcBorders>
              <w:top w:val="single" w:sz="4" w:space="0" w:color="auto"/>
              <w:left w:val="nil"/>
              <w:bottom w:val="single" w:sz="4" w:space="0" w:color="auto"/>
              <w:right w:val="nil"/>
            </w:tcBorders>
            <w:shd w:val="clear" w:color="auto" w:fill="auto"/>
            <w:noWrap/>
            <w:vAlign w:val="center"/>
          </w:tcPr>
          <w:p w14:paraId="130313F9" w14:textId="77777777" w:rsidR="0082458A" w:rsidRDefault="0082458A" w:rsidP="00995F3E">
            <w:pPr>
              <w:rPr>
                <w:rFonts w:ascii="Arial" w:eastAsia="Times New Roman" w:hAnsi="Arial" w:cs="Arial"/>
                <w:color w:val="000000" w:themeColor="text1"/>
              </w:rPr>
            </w:pPr>
            <w:r>
              <w:rPr>
                <w:rFonts w:ascii="Arial" w:eastAsia="Times New Roman" w:hAnsi="Arial" w:cs="Arial"/>
                <w:color w:val="000000" w:themeColor="text1"/>
              </w:rPr>
              <w:t>0.0033</w:t>
            </w:r>
          </w:p>
        </w:tc>
        <w:tc>
          <w:tcPr>
            <w:tcW w:w="1080" w:type="dxa"/>
            <w:tcBorders>
              <w:top w:val="single" w:sz="4" w:space="0" w:color="auto"/>
              <w:left w:val="nil"/>
              <w:bottom w:val="single" w:sz="4" w:space="0" w:color="auto"/>
              <w:right w:val="nil"/>
            </w:tcBorders>
            <w:shd w:val="clear" w:color="auto" w:fill="auto"/>
            <w:noWrap/>
            <w:vAlign w:val="center"/>
          </w:tcPr>
          <w:p w14:paraId="7821F6FE" w14:textId="77777777" w:rsidR="0082458A" w:rsidRDefault="0082458A" w:rsidP="00995F3E">
            <w:pPr>
              <w:ind w:right="-91"/>
              <w:rPr>
                <w:rFonts w:ascii="Arial" w:eastAsia="Times New Roman" w:hAnsi="Arial" w:cs="Arial"/>
                <w:color w:val="000000" w:themeColor="text1"/>
              </w:rPr>
            </w:pPr>
          </w:p>
        </w:tc>
        <w:tc>
          <w:tcPr>
            <w:tcW w:w="810" w:type="dxa"/>
            <w:tcBorders>
              <w:top w:val="single" w:sz="4" w:space="0" w:color="auto"/>
              <w:left w:val="nil"/>
              <w:bottom w:val="single" w:sz="4" w:space="0" w:color="auto"/>
              <w:right w:val="nil"/>
            </w:tcBorders>
            <w:shd w:val="clear" w:color="auto" w:fill="auto"/>
            <w:noWrap/>
            <w:vAlign w:val="center"/>
          </w:tcPr>
          <w:p w14:paraId="4A0D6FAD" w14:textId="77777777" w:rsidR="0082458A" w:rsidRDefault="0082458A" w:rsidP="00995F3E">
            <w:pPr>
              <w:rPr>
                <w:rFonts w:ascii="Arial" w:eastAsia="Times New Roman" w:hAnsi="Arial" w:cs="Arial"/>
                <w:color w:val="000000" w:themeColor="text1"/>
              </w:rPr>
            </w:pPr>
          </w:p>
        </w:tc>
        <w:tc>
          <w:tcPr>
            <w:tcW w:w="1231" w:type="dxa"/>
            <w:tcBorders>
              <w:top w:val="single" w:sz="4" w:space="0" w:color="auto"/>
              <w:left w:val="nil"/>
              <w:bottom w:val="single" w:sz="4" w:space="0" w:color="auto"/>
              <w:right w:val="nil"/>
            </w:tcBorders>
            <w:shd w:val="clear" w:color="auto" w:fill="auto"/>
            <w:noWrap/>
            <w:vAlign w:val="center"/>
          </w:tcPr>
          <w:p w14:paraId="00820E01" w14:textId="77777777" w:rsidR="0082458A" w:rsidRPr="005F0947" w:rsidRDefault="0082458A" w:rsidP="00995F3E">
            <w:pPr>
              <w:rPr>
                <w:rFonts w:ascii="Arial" w:eastAsia="Times New Roman" w:hAnsi="Arial" w:cs="Arial"/>
                <w:color w:val="000000" w:themeColor="text1"/>
              </w:rPr>
            </w:pPr>
            <w:r>
              <w:rPr>
                <w:rFonts w:ascii="Arial" w:eastAsia="Times New Roman" w:hAnsi="Arial" w:cs="Arial"/>
                <w:color w:val="000000" w:themeColor="text1"/>
              </w:rPr>
              <w:t>49.1364</w:t>
            </w:r>
          </w:p>
        </w:tc>
        <w:tc>
          <w:tcPr>
            <w:tcW w:w="1199" w:type="dxa"/>
            <w:tcBorders>
              <w:top w:val="single" w:sz="4" w:space="0" w:color="auto"/>
              <w:left w:val="nil"/>
              <w:bottom w:val="single" w:sz="4" w:space="0" w:color="auto"/>
              <w:right w:val="single" w:sz="4" w:space="0" w:color="auto"/>
            </w:tcBorders>
            <w:shd w:val="clear" w:color="auto" w:fill="auto"/>
            <w:noWrap/>
            <w:vAlign w:val="center"/>
          </w:tcPr>
          <w:p w14:paraId="185FDAC9" w14:textId="77777777" w:rsidR="0082458A" w:rsidRPr="00660977" w:rsidRDefault="0082458A" w:rsidP="00995F3E">
            <w:pPr>
              <w:ind w:right="75"/>
              <w:rPr>
                <w:rFonts w:ascii="Arial" w:eastAsia="Times New Roman" w:hAnsi="Arial" w:cs="Arial"/>
                <w:b/>
                <w:bCs/>
                <w:color w:val="000000" w:themeColor="text1"/>
              </w:rPr>
            </w:pPr>
            <w:r>
              <w:rPr>
                <w:rFonts w:ascii="Arial" w:eastAsia="Times New Roman" w:hAnsi="Arial" w:cs="Arial"/>
                <w:b/>
                <w:bCs/>
                <w:color w:val="000000" w:themeColor="text1"/>
              </w:rPr>
              <w:t>&lt; 0.0001</w:t>
            </w:r>
          </w:p>
        </w:tc>
      </w:tr>
    </w:tbl>
    <w:p w14:paraId="665867E8" w14:textId="77777777" w:rsidR="0082458A" w:rsidRDefault="0082458A" w:rsidP="0082458A">
      <w:pPr>
        <w:pStyle w:val="NoSpacing"/>
        <w:rPr>
          <w:rFonts w:ascii="Arial" w:hAnsi="Arial" w:cs="Arial"/>
          <w:b/>
          <w:bCs/>
          <w:i/>
          <w:iCs/>
          <w:sz w:val="28"/>
          <w:szCs w:val="28"/>
        </w:rPr>
      </w:pPr>
    </w:p>
    <w:p w14:paraId="6CD5033B" w14:textId="77777777" w:rsidR="009F3A47" w:rsidRDefault="009F3A47" w:rsidP="00AE039B">
      <w:pPr>
        <w:rPr>
          <w:rFonts w:ascii="Arial" w:hAnsi="Arial" w:cs="Arial"/>
          <w:color w:val="000000" w:themeColor="text1"/>
        </w:rPr>
      </w:pPr>
    </w:p>
    <w:p w14:paraId="2318B91A" w14:textId="77777777" w:rsidR="009F3A47" w:rsidRDefault="009F3A47" w:rsidP="00AE039B">
      <w:pPr>
        <w:rPr>
          <w:rFonts w:ascii="Arial" w:hAnsi="Arial" w:cs="Arial"/>
          <w:color w:val="000000" w:themeColor="text1"/>
        </w:rPr>
      </w:pPr>
    </w:p>
    <w:p w14:paraId="4043A030" w14:textId="77777777" w:rsidR="009F3A47" w:rsidRDefault="009F3A47" w:rsidP="00AE039B">
      <w:pPr>
        <w:rPr>
          <w:rFonts w:ascii="Arial" w:hAnsi="Arial" w:cs="Arial"/>
          <w:color w:val="000000" w:themeColor="text1"/>
        </w:rPr>
      </w:pPr>
    </w:p>
    <w:p w14:paraId="2AD01046" w14:textId="77777777" w:rsidR="009F3A47" w:rsidRDefault="009F3A47" w:rsidP="00AE039B">
      <w:pPr>
        <w:rPr>
          <w:rFonts w:ascii="Arial" w:hAnsi="Arial" w:cs="Arial"/>
          <w:color w:val="000000" w:themeColor="text1"/>
        </w:rPr>
      </w:pPr>
    </w:p>
    <w:p w14:paraId="0D671044" w14:textId="77777777" w:rsidR="009F3A47" w:rsidRDefault="009F3A47" w:rsidP="00AE039B">
      <w:pPr>
        <w:rPr>
          <w:rFonts w:ascii="Arial" w:hAnsi="Arial" w:cs="Arial"/>
          <w:color w:val="000000" w:themeColor="text1"/>
        </w:rPr>
      </w:pPr>
    </w:p>
    <w:p w14:paraId="6679490D" w14:textId="77777777" w:rsidR="009F3A47" w:rsidRDefault="009F3A47" w:rsidP="00AE039B">
      <w:pPr>
        <w:rPr>
          <w:rFonts w:ascii="Arial" w:hAnsi="Arial" w:cs="Arial"/>
          <w:color w:val="000000" w:themeColor="text1"/>
        </w:rPr>
      </w:pPr>
    </w:p>
    <w:p w14:paraId="1C53ABAC" w14:textId="77777777" w:rsidR="009F3A47" w:rsidRDefault="009F3A47" w:rsidP="00AE039B">
      <w:pPr>
        <w:rPr>
          <w:rFonts w:ascii="Arial" w:hAnsi="Arial" w:cs="Arial"/>
          <w:color w:val="000000" w:themeColor="text1"/>
        </w:rPr>
      </w:pPr>
    </w:p>
    <w:p w14:paraId="5387751D" w14:textId="77777777" w:rsidR="009F3A47" w:rsidRDefault="009F3A47" w:rsidP="00AE039B">
      <w:pPr>
        <w:rPr>
          <w:rFonts w:ascii="Arial" w:hAnsi="Arial" w:cs="Arial"/>
          <w:color w:val="000000" w:themeColor="text1"/>
        </w:rPr>
      </w:pPr>
    </w:p>
    <w:p w14:paraId="6159A656" w14:textId="77777777" w:rsidR="009F3A47" w:rsidRDefault="009F3A47" w:rsidP="00AE039B">
      <w:pPr>
        <w:rPr>
          <w:rFonts w:ascii="Arial" w:hAnsi="Arial" w:cs="Arial"/>
          <w:color w:val="000000" w:themeColor="text1"/>
        </w:rPr>
      </w:pPr>
    </w:p>
    <w:p w14:paraId="3D6FF639" w14:textId="77777777" w:rsidR="009F3A47" w:rsidRDefault="009F3A47" w:rsidP="00AE039B">
      <w:pPr>
        <w:rPr>
          <w:rFonts w:ascii="Arial" w:hAnsi="Arial" w:cs="Arial"/>
          <w:color w:val="000000" w:themeColor="text1"/>
        </w:rPr>
      </w:pPr>
    </w:p>
    <w:p w14:paraId="0DAA0D85" w14:textId="77777777" w:rsidR="009F3A47" w:rsidRDefault="009F3A47" w:rsidP="00AE039B">
      <w:pPr>
        <w:rPr>
          <w:rFonts w:ascii="Arial" w:hAnsi="Arial" w:cs="Arial"/>
          <w:color w:val="000000" w:themeColor="text1"/>
        </w:rPr>
      </w:pPr>
    </w:p>
    <w:p w14:paraId="45D27D63" w14:textId="77777777" w:rsidR="009F3A47" w:rsidRDefault="009F3A47" w:rsidP="00AE039B">
      <w:pPr>
        <w:rPr>
          <w:rFonts w:ascii="Arial" w:hAnsi="Arial" w:cs="Arial"/>
          <w:color w:val="000000" w:themeColor="text1"/>
        </w:rPr>
      </w:pPr>
    </w:p>
    <w:p w14:paraId="5E61E91B" w14:textId="347598A3" w:rsidR="009F3A47" w:rsidRDefault="009F3A47" w:rsidP="00AE039B">
      <w:pPr>
        <w:rPr>
          <w:rFonts w:ascii="Arial" w:hAnsi="Arial" w:cs="Arial"/>
        </w:rPr>
      </w:pPr>
      <w:r w:rsidRPr="009F3A47">
        <w:rPr>
          <w:rFonts w:ascii="Arial" w:hAnsi="Arial" w:cs="Arial"/>
          <w:noProof/>
          <w:color w:val="000000" w:themeColor="text1"/>
        </w:rPr>
        <w:lastRenderedPageBreak/>
        <mc:AlternateContent>
          <mc:Choice Requires="wps">
            <w:drawing>
              <wp:anchor distT="45720" distB="45720" distL="114300" distR="114300" simplePos="0" relativeHeight="251747335" behindDoc="0" locked="0" layoutInCell="1" allowOverlap="1" wp14:anchorId="3C3D90A5" wp14:editId="023EB14B">
                <wp:simplePos x="0" y="0"/>
                <wp:positionH relativeFrom="column">
                  <wp:posOffset>-3384512</wp:posOffset>
                </wp:positionH>
                <wp:positionV relativeFrom="paragraph">
                  <wp:posOffset>3264379</wp:posOffset>
                </wp:positionV>
                <wp:extent cx="7792099" cy="1589861"/>
                <wp:effectExtent l="0" t="3810" r="0" b="0"/>
                <wp:wrapNone/>
                <wp:docPr id="6"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792099" cy="1589861"/>
                        </a:xfrm>
                        <a:prstGeom prst="rect">
                          <a:avLst/>
                        </a:prstGeom>
                        <a:solidFill>
                          <a:srgbClr val="FFFFFF"/>
                        </a:solidFill>
                        <a:ln w="9525">
                          <a:noFill/>
                          <a:miter lim="800000"/>
                          <a:headEnd/>
                          <a:tailEnd/>
                        </a:ln>
                      </wps:spPr>
                      <wps:txbx>
                        <w:txbxContent>
                          <w:p w14:paraId="314DA224" w14:textId="7039E015" w:rsidR="009F3A47" w:rsidRDefault="009F3A47" w:rsidP="009F3A47">
                            <w:pPr>
                              <w:rPr>
                                <w:rFonts w:ascii="Arial" w:hAnsi="Arial" w:cs="Arial"/>
                              </w:rPr>
                            </w:pPr>
                            <w:r w:rsidRPr="00E942E2">
                              <w:rPr>
                                <w:rFonts w:ascii="Arial" w:hAnsi="Arial" w:cs="Arial"/>
                                <w:color w:val="000000" w:themeColor="text1"/>
                              </w:rPr>
                              <w:t xml:space="preserve">Table </w:t>
                            </w:r>
                            <w:r>
                              <w:rPr>
                                <w:rFonts w:ascii="Arial" w:hAnsi="Arial" w:cs="Arial"/>
                                <w:color w:val="000000" w:themeColor="text1"/>
                              </w:rPr>
                              <w:t>S5</w:t>
                            </w:r>
                            <w:r w:rsidRPr="00E942E2">
                              <w:rPr>
                                <w:rFonts w:ascii="Arial" w:hAnsi="Arial" w:cs="Arial"/>
                                <w:color w:val="000000" w:themeColor="text1"/>
                              </w:rPr>
                              <w:t xml:space="preserve">. Full characterization of </w:t>
                            </w:r>
                            <w:r>
                              <w:rPr>
                                <w:rFonts w:ascii="Arial" w:hAnsi="Arial" w:cs="Arial"/>
                                <w:color w:val="000000" w:themeColor="text1"/>
                              </w:rPr>
                              <w:t>average</w:t>
                            </w:r>
                            <w:r w:rsidRPr="00E942E2">
                              <w:rPr>
                                <w:rFonts w:ascii="Arial" w:hAnsi="Arial" w:cs="Arial"/>
                                <w:color w:val="000000" w:themeColor="text1"/>
                              </w:rPr>
                              <w:t xml:space="preserve"> seawater conditions </w:t>
                            </w:r>
                            <w:r>
                              <w:rPr>
                                <w:rFonts w:ascii="Arial" w:hAnsi="Arial" w:cs="Arial"/>
                                <w:color w:val="000000" w:themeColor="text1"/>
                              </w:rPr>
                              <w:t>of each experimental culture chamber</w:t>
                            </w:r>
                            <w:r w:rsidRPr="00E942E2">
                              <w:rPr>
                                <w:rFonts w:ascii="Arial" w:hAnsi="Arial" w:cs="Arial"/>
                                <w:color w:val="000000" w:themeColor="text1"/>
                              </w:rPr>
                              <w:t xml:space="preserve">. </w:t>
                            </w:r>
                            <w:r w:rsidRPr="00E942E2">
                              <w:rPr>
                                <w:rFonts w:ascii="Arial" w:hAnsi="Arial" w:cs="Arial"/>
                                <w:color w:val="000000" w:themeColor="text1"/>
                                <w:kern w:val="24"/>
                              </w:rPr>
                              <w:t>We used pH (total scale) and total alkalinity (</w:t>
                            </w:r>
                            <w:r>
                              <w:rPr>
                                <w:rFonts w:ascii="Arial" w:hAnsi="Arial" w:cs="Arial"/>
                                <w:color w:val="000000" w:themeColor="text1"/>
                                <w:kern w:val="24"/>
                              </w:rPr>
                              <w:t xml:space="preserve">TA; </w:t>
                            </w:r>
                            <w:r w:rsidRPr="00E942E2">
                              <w:rPr>
                                <w:rFonts w:ascii="Arial" w:hAnsi="Arial" w:cs="Arial"/>
                                <w:color w:val="000000" w:themeColor="text1"/>
                                <w:kern w:val="24"/>
                              </w:rPr>
                              <w:t>µmol kg</w:t>
                            </w:r>
                            <w:r w:rsidRPr="00781B88">
                              <w:rPr>
                                <w:rFonts w:ascii="Arial" w:hAnsi="Arial" w:cs="Arial"/>
                                <w:color w:val="000000" w:themeColor="text1"/>
                                <w:kern w:val="24"/>
                                <w:vertAlign w:val="superscript"/>
                              </w:rPr>
                              <w:t>-1</w:t>
                            </w:r>
                            <w:r w:rsidRPr="00E942E2">
                              <w:rPr>
                                <w:rFonts w:ascii="Arial" w:hAnsi="Arial" w:cs="Arial"/>
                                <w:color w:val="000000" w:themeColor="text1"/>
                                <w:kern w:val="24"/>
                              </w:rPr>
                              <w:t xml:space="preserve">) measurements </w:t>
                            </w:r>
                            <w:r>
                              <w:rPr>
                                <w:rFonts w:ascii="Arial" w:hAnsi="Arial" w:cs="Arial"/>
                                <w:color w:val="000000" w:themeColor="text1"/>
                                <w:kern w:val="24"/>
                              </w:rPr>
                              <w:t xml:space="preserve">together with </w:t>
                            </w:r>
                            <w:r w:rsidRPr="00E942E2">
                              <w:rPr>
                                <w:rFonts w:ascii="Arial" w:hAnsi="Arial" w:cs="Arial"/>
                                <w:color w:val="000000" w:themeColor="text1"/>
                                <w:kern w:val="24"/>
                              </w:rPr>
                              <w:t>salinity (S), temperature (</w:t>
                            </w:r>
                            <w:r>
                              <w:rPr>
                                <w:rFonts w:ascii="Arial" w:hAnsi="Arial" w:cs="Arial"/>
                                <w:color w:val="000000" w:themeColor="text1"/>
                                <w:kern w:val="24"/>
                              </w:rPr>
                              <w:t xml:space="preserve">T; </w:t>
                            </w:r>
                            <w:r w:rsidRPr="00781B88">
                              <w:rPr>
                                <w:rFonts w:ascii="Arial" w:hAnsi="Arial" w:cs="Arial"/>
                                <w:color w:val="000000" w:themeColor="text1"/>
                                <w:kern w:val="24"/>
                              </w:rPr>
                              <w:t>°</w:t>
                            </w:r>
                            <w:r w:rsidRPr="00E942E2">
                              <w:rPr>
                                <w:rFonts w:ascii="Arial" w:hAnsi="Arial" w:cs="Arial"/>
                                <w:color w:val="000000" w:themeColor="text1"/>
                                <w:kern w:val="24"/>
                              </w:rPr>
                              <w:t>C), to estimate the remaining parameters of the carbonate system</w:t>
                            </w:r>
                            <w:r>
                              <w:rPr>
                                <w:rFonts w:ascii="Arial" w:hAnsi="Arial" w:cs="Arial"/>
                                <w:color w:val="000000" w:themeColor="text1"/>
                                <w:kern w:val="24"/>
                              </w:rPr>
                              <w:t>, employing the</w:t>
                            </w:r>
                            <w:r w:rsidRPr="00E942E2">
                              <w:rPr>
                                <w:rFonts w:ascii="Arial" w:hAnsi="Arial" w:cs="Arial"/>
                                <w:color w:val="000000" w:themeColor="text1"/>
                                <w:kern w:val="24"/>
                              </w:rPr>
                              <w:t xml:space="preserve"> </w:t>
                            </w:r>
                            <w:r w:rsidRPr="00781B88">
                              <w:rPr>
                                <w:rFonts w:ascii="Arial" w:hAnsi="Arial" w:cs="Arial"/>
                                <w:i/>
                                <w:iCs/>
                              </w:rPr>
                              <w:t>seacarb</w:t>
                            </w:r>
                            <w:r w:rsidRPr="00781B88">
                              <w:rPr>
                                <w:rFonts w:ascii="Arial" w:hAnsi="Arial" w:cs="Arial"/>
                              </w:rPr>
                              <w:t xml:space="preserve"> package in R (version 3.3.1)</w:t>
                            </w:r>
                            <w:r>
                              <w:rPr>
                                <w:rFonts w:ascii="Arial" w:hAnsi="Arial" w:cs="Arial"/>
                                <w:color w:val="000000" w:themeColor="text1"/>
                                <w:kern w:val="24"/>
                              </w:rPr>
                              <w:t>. Column labels are as follows:</w:t>
                            </w:r>
                            <w:r w:rsidRPr="00E942E2">
                              <w:rPr>
                                <w:rFonts w:ascii="Arial" w:hAnsi="Arial" w:cs="Arial"/>
                                <w:color w:val="000000" w:themeColor="text1"/>
                                <w:kern w:val="24"/>
                              </w:rPr>
                              <w:t xml:space="preserve"> </w:t>
                            </w:r>
                            <w:r>
                              <w:rPr>
                                <w:rFonts w:ascii="Arial" w:hAnsi="Arial" w:cs="Arial"/>
                                <w:color w:val="000000" w:themeColor="text1"/>
                                <w:kern w:val="24"/>
                              </w:rPr>
                              <w:t xml:space="preserve">Culture chamber (#), </w:t>
                            </w:r>
                            <w:r w:rsidRPr="00E942E2">
                              <w:rPr>
                                <w:rFonts w:ascii="Arial" w:hAnsi="Arial" w:cs="Arial"/>
                                <w:color w:val="000000" w:themeColor="text1"/>
                                <w:kern w:val="24"/>
                              </w:rPr>
                              <w:t>partial pressure of carbon dioxide (pCO</w:t>
                            </w:r>
                            <w:r w:rsidRPr="00E942E2">
                              <w:rPr>
                                <w:rFonts w:ascii="Arial" w:hAnsi="Arial" w:cs="Arial"/>
                                <w:color w:val="000000" w:themeColor="text1"/>
                                <w:kern w:val="24"/>
                                <w:vertAlign w:val="subscript"/>
                              </w:rPr>
                              <w:t>2</w:t>
                            </w:r>
                            <w:r w:rsidRPr="00E942E2">
                              <w:rPr>
                                <w:rFonts w:ascii="Arial" w:hAnsi="Arial" w:cs="Arial"/>
                                <w:color w:val="000000" w:themeColor="text1"/>
                                <w:kern w:val="24"/>
                              </w:rPr>
                              <w:t xml:space="preserve">, </w:t>
                            </w:r>
                            <w:r>
                              <w:rPr>
                                <w:rFonts w:ascii="Arial" w:hAnsi="Arial" w:cs="Arial"/>
                                <w:color w:val="000000" w:themeColor="text1"/>
                                <w:kern w:val="24"/>
                              </w:rPr>
                              <w:t>µatm</w:t>
                            </w:r>
                            <w:r w:rsidRPr="00E942E2">
                              <w:rPr>
                                <w:rFonts w:ascii="Arial" w:hAnsi="Arial" w:cs="Arial"/>
                                <w:color w:val="000000" w:themeColor="text1"/>
                                <w:kern w:val="24"/>
                              </w:rPr>
                              <w:t>), bicarbonate ion concentration (HCO</w:t>
                            </w:r>
                            <w:r w:rsidRPr="00E942E2">
                              <w:rPr>
                                <w:rFonts w:ascii="Arial" w:hAnsi="Arial" w:cs="Arial"/>
                                <w:color w:val="000000" w:themeColor="text1"/>
                                <w:kern w:val="24"/>
                                <w:vertAlign w:val="subscript"/>
                              </w:rPr>
                              <w:t>3</w:t>
                            </w:r>
                            <w:r w:rsidRPr="00E942E2">
                              <w:rPr>
                                <w:rFonts w:ascii="Arial" w:hAnsi="Arial" w:cs="Arial"/>
                                <w:color w:val="000000" w:themeColor="text1"/>
                                <w:kern w:val="24"/>
                                <w:vertAlign w:val="superscript"/>
                              </w:rPr>
                              <w:t>-</w:t>
                            </w:r>
                            <w:r w:rsidRPr="00E942E2">
                              <w:rPr>
                                <w:rFonts w:ascii="Arial" w:hAnsi="Arial" w:cs="Arial"/>
                                <w:color w:val="000000" w:themeColor="text1"/>
                                <w:kern w:val="24"/>
                              </w:rPr>
                              <w:t>, µmol kg</w:t>
                            </w:r>
                            <w:r w:rsidRPr="00E942E2">
                              <w:rPr>
                                <w:rFonts w:ascii="Arial" w:hAnsi="Arial" w:cs="Arial"/>
                                <w:color w:val="000000" w:themeColor="text1"/>
                                <w:kern w:val="24"/>
                                <w:vertAlign w:val="superscript"/>
                              </w:rPr>
                              <w:t>-1</w:t>
                            </w:r>
                            <w:r w:rsidRPr="00781B88">
                              <w:rPr>
                                <w:rFonts w:ascii="Arial" w:hAnsi="Arial" w:cs="Arial"/>
                                <w:color w:val="000000" w:themeColor="text1"/>
                              </w:rPr>
                              <w:t>), carbonate ion concentration (CO</w:t>
                            </w:r>
                            <w:r w:rsidRPr="00781B88">
                              <w:rPr>
                                <w:rFonts w:ascii="Arial" w:hAnsi="Arial" w:cs="Arial"/>
                                <w:color w:val="000000" w:themeColor="text1"/>
                                <w:vertAlign w:val="subscript"/>
                              </w:rPr>
                              <w:t>3</w:t>
                            </w:r>
                            <w:r w:rsidRPr="00781B88">
                              <w:rPr>
                                <w:rFonts w:ascii="Arial" w:hAnsi="Arial" w:cs="Arial"/>
                                <w:color w:val="000000" w:themeColor="text1"/>
                                <w:vertAlign w:val="superscript"/>
                              </w:rPr>
                              <w:t>2-</w:t>
                            </w:r>
                            <w:r w:rsidRPr="00781B88">
                              <w:rPr>
                                <w:rFonts w:ascii="Arial" w:hAnsi="Arial" w:cs="Arial"/>
                                <w:color w:val="000000" w:themeColor="text1"/>
                              </w:rPr>
                              <w:t>,</w:t>
                            </w:r>
                            <w:r w:rsidRPr="00E942E2">
                              <w:rPr>
                                <w:rFonts w:ascii="Arial" w:hAnsi="Arial" w:cs="Arial"/>
                                <w:color w:val="000000" w:themeColor="text1"/>
                                <w:kern w:val="24"/>
                              </w:rPr>
                              <w:t xml:space="preserve"> µmol kg</w:t>
                            </w:r>
                            <w:r w:rsidRPr="00E942E2">
                              <w:rPr>
                                <w:rFonts w:ascii="Arial" w:hAnsi="Arial" w:cs="Arial"/>
                                <w:color w:val="000000" w:themeColor="text1"/>
                                <w:kern w:val="24"/>
                                <w:vertAlign w:val="superscript"/>
                              </w:rPr>
                              <w:t>-1</w:t>
                            </w:r>
                            <w:r w:rsidRPr="00781B88">
                              <w:rPr>
                                <w:rFonts w:ascii="Arial" w:hAnsi="Arial" w:cs="Arial"/>
                                <w:color w:val="000000" w:themeColor="text1"/>
                              </w:rPr>
                              <w:t xml:space="preserve">), </w:t>
                            </w:r>
                            <w:r>
                              <w:rPr>
                                <w:rFonts w:ascii="Arial" w:hAnsi="Arial" w:cs="Arial"/>
                                <w:color w:val="000000" w:themeColor="text1"/>
                              </w:rPr>
                              <w:t>dissolved</w:t>
                            </w:r>
                            <w:r w:rsidRPr="00781B88">
                              <w:rPr>
                                <w:rFonts w:ascii="Arial" w:hAnsi="Arial" w:cs="Arial"/>
                                <w:color w:val="000000" w:themeColor="text1"/>
                              </w:rPr>
                              <w:t xml:space="preserve"> inorganic carbon (DIC, </w:t>
                            </w:r>
                            <w:r w:rsidRPr="00E942E2">
                              <w:rPr>
                                <w:rFonts w:ascii="Arial" w:hAnsi="Arial" w:cs="Arial"/>
                                <w:color w:val="000000" w:themeColor="text1"/>
                                <w:kern w:val="24"/>
                              </w:rPr>
                              <w:t>µmol kg</w:t>
                            </w:r>
                            <w:r w:rsidRPr="00E942E2">
                              <w:rPr>
                                <w:rFonts w:ascii="Arial" w:hAnsi="Arial" w:cs="Arial"/>
                                <w:color w:val="000000" w:themeColor="text1"/>
                                <w:kern w:val="24"/>
                                <w:vertAlign w:val="superscript"/>
                              </w:rPr>
                              <w:t>-1</w:t>
                            </w:r>
                            <w:r w:rsidRPr="00781B88">
                              <w:rPr>
                                <w:rFonts w:ascii="Arial" w:hAnsi="Arial" w:cs="Arial"/>
                                <w:color w:val="000000" w:themeColor="text1"/>
                              </w:rPr>
                              <w:t>)</w:t>
                            </w:r>
                            <w:r>
                              <w:rPr>
                                <w:rFonts w:ascii="Arial" w:hAnsi="Arial" w:cs="Arial"/>
                                <w:color w:val="000000" w:themeColor="text1"/>
                              </w:rPr>
                              <w:t>, and</w:t>
                            </w:r>
                            <w:r w:rsidRPr="00781B88">
                              <w:rPr>
                                <w:rFonts w:ascii="Arial" w:hAnsi="Arial" w:cs="Arial"/>
                                <w:color w:val="000000" w:themeColor="text1"/>
                              </w:rPr>
                              <w:t xml:space="preserve"> saturation state </w:t>
                            </w:r>
                            <w:r>
                              <w:rPr>
                                <w:rFonts w:ascii="Arial" w:hAnsi="Arial" w:cs="Arial"/>
                                <w:color w:val="000000" w:themeColor="text1"/>
                              </w:rPr>
                              <w:t>of the calcite</w:t>
                            </w:r>
                            <w:r w:rsidRPr="00781B88">
                              <w:rPr>
                                <w:rFonts w:ascii="Arial" w:hAnsi="Arial" w:cs="Arial"/>
                                <w:color w:val="000000" w:themeColor="text1"/>
                              </w:rPr>
                              <w:t xml:space="preserve"> mineral form </w:t>
                            </w:r>
                            <w:r>
                              <w:rPr>
                                <w:rFonts w:ascii="Arial" w:hAnsi="Arial" w:cs="Arial"/>
                                <w:color w:val="000000" w:themeColor="text1"/>
                              </w:rPr>
                              <w:t>of calcium carbonate</w:t>
                            </w:r>
                            <w:r w:rsidRPr="00781B88">
                              <w:rPr>
                                <w:rFonts w:ascii="Arial" w:hAnsi="Arial" w:cs="Arial"/>
                                <w:color w:val="000000" w:themeColor="text1"/>
                              </w:rPr>
                              <w:t xml:space="preserve"> (</w:t>
                            </w:r>
                            <w:r w:rsidRPr="00781B88">
                              <w:rPr>
                                <w:rFonts w:ascii="Arial" w:hAnsi="Arial" w:cs="Arial"/>
                              </w:rPr>
                              <w:t>Ω</w:t>
                            </w:r>
                            <w:r w:rsidRPr="00781B88">
                              <w:rPr>
                                <w:rFonts w:ascii="Arial" w:hAnsi="Arial" w:cs="Arial"/>
                                <w:vertAlign w:val="subscript"/>
                              </w:rPr>
                              <w:t>calcite</w:t>
                            </w:r>
                            <w:r w:rsidRPr="00781B88">
                              <w:rPr>
                                <w:rFonts w:ascii="Arial" w:hAnsi="Arial" w:cs="Arial"/>
                                <w:color w:val="000000" w:themeColor="text1"/>
                              </w:rPr>
                              <w:t>).</w:t>
                            </w:r>
                            <w:r>
                              <w:rPr>
                                <w:rFonts w:ascii="Arial" w:hAnsi="Arial" w:cs="Arial"/>
                                <w:color w:val="000000" w:themeColor="text1"/>
                              </w:rPr>
                              <w:t xml:space="preserve"> A standard error term for each estimate is included within the table (± SE). </w:t>
                            </w:r>
                            <w:r>
                              <w:rPr>
                                <w:rFonts w:ascii="Arial" w:hAnsi="Arial" w:cs="Arial"/>
                              </w:rPr>
                              <w:t>E</w:t>
                            </w:r>
                            <w:r w:rsidRPr="00781B88">
                              <w:rPr>
                                <w:rFonts w:ascii="Arial" w:hAnsi="Arial" w:cs="Arial"/>
                              </w:rPr>
                              <w:t xml:space="preserve">quilibrium constants </w:t>
                            </w:r>
                            <w:r>
                              <w:rPr>
                                <w:rFonts w:ascii="Arial" w:hAnsi="Arial" w:cs="Arial"/>
                              </w:rPr>
                              <w:t xml:space="preserve">used in </w:t>
                            </w:r>
                            <w:r w:rsidRPr="001F3C22">
                              <w:rPr>
                                <w:rFonts w:ascii="Arial" w:hAnsi="Arial" w:cs="Arial"/>
                                <w:i/>
                              </w:rPr>
                              <w:t>seacarb</w:t>
                            </w:r>
                            <w:r>
                              <w:rPr>
                                <w:rFonts w:ascii="Arial" w:hAnsi="Arial" w:cs="Arial"/>
                              </w:rPr>
                              <w:t xml:space="preserve"> were selected to match</w:t>
                            </w:r>
                            <w:r w:rsidRPr="00781B88">
                              <w:rPr>
                                <w:rFonts w:ascii="Arial" w:hAnsi="Arial" w:cs="Arial"/>
                              </w:rPr>
                              <w:t xml:space="preserve"> similar temperature and salinity </w:t>
                            </w:r>
                            <w:r>
                              <w:rPr>
                                <w:rFonts w:ascii="Arial" w:hAnsi="Arial" w:cs="Arial"/>
                              </w:rPr>
                              <w:t xml:space="preserve">ranges </w:t>
                            </w:r>
                            <w:r w:rsidRPr="00781B88">
                              <w:rPr>
                                <w:rFonts w:ascii="Arial" w:hAnsi="Arial" w:cs="Arial"/>
                              </w:rPr>
                              <w:t>(K1 and K2</w:t>
                            </w:r>
                            <w:r>
                              <w:rPr>
                                <w:rFonts w:ascii="Arial" w:hAnsi="Arial" w:cs="Arial"/>
                              </w:rPr>
                              <w:t xml:space="preserve"> from</w:t>
                            </w:r>
                            <w:r w:rsidRPr="00781B88">
                              <w:rPr>
                                <w:rFonts w:ascii="Arial" w:hAnsi="Arial" w:cs="Arial"/>
                              </w:rPr>
                              <w:t xml:space="preserve"> </w:t>
                            </w:r>
                            <w:r w:rsidRPr="00781B88">
                              <w:rPr>
                                <w:rFonts w:ascii="Arial" w:hAnsi="Arial" w:cs="Arial"/>
                              </w:rPr>
                              <w:fldChar w:fldCharType="begin"/>
                            </w:r>
                            <w:r>
                              <w:rPr>
                                <w:rFonts w:ascii="Arial" w:hAnsi="Arial" w:cs="Arial"/>
                              </w:rPr>
                              <w:instrText xml:space="preserve"> ADDIN ZOTERO_ITEM CSL_CITATION {"citationID":"tbcBm1Uq","properties":{"formattedCitation":"\\uldash{(Perez and Fraga 1987, Dickson 1990, Lueker et al. 2000)}","plainCitation":"(Perez and Fraga 1987, Dickson 1990, Lueker et al. 2000)","dontUpdate":true,"noteIndex":0},"citationItems":[{"id":883,"uris":["http://zotero.org/users/4496705/items/CNPKXPB6"],"itemData":{"id":883,"type":"article-journal","container-title":"Marine Chemistry","DOI":"10.1016/0304-4203(87)90036-3","ISSN":"03044203","issue":"2","journalAbbreviation":"Marine Chemistry","language":"en","page":"161-168","source":"DOI.org (Crossref)","title":"Association constant of fluoride and hydrogen ions in seawater","volume":"21","author":[{"family":"Perez","given":"Fiz F"},{"family":"Fraga","given":"F"}],"issued":{"date-parts":[["1987",7]]}}},{"id":882,"uris":["http://zotero.org/users/4496705/items/9X55AJ8M"],"itemData":{"id":882,"type":"article-journal","container-title":"The Journal of Chemical Thermodynamics","DOI":"10.1016/0021-9614(90)90074-Z","ISSN":"00219614","issue":"2","journalAbbreviation":"The Journal of Chemical Thermodynamics","language":"en","page":"113-127","source":"DOI.org (Crossref)","title":"Standard potential of the reaction: , and and the standard acidity constant of the ion HSO4− in synthetic sea water from 273.15 to 318.15 K","title-short":"Standard potential of the reaction","volume":"22","author":[{"family":"Dickson","given":"Andrew G"}],"issued":{"date-parts":[["1990",2]]}}},{"id":868,"uris":["http://zotero.org/users/4496705/items/XF4Z3B3T"],"itemData":{"id":868,"type":"article-journal","container-title":"Marine Chemistry","DOI":"10.1016/S0304-4203(00)00022-0","ISSN":"03044203","issue":"1-3","journalAbbreviation":"Marine Chemistry","language":"en","page":"105-119","source":"DOI.org (Crossref)","title":"Ocean pCO2 calculated from dissolved inorganic carbon, alkalinity, and equations for K1 and K2: validation based on laboratory measurements of CO2 in gas and seawater at equilibrium","title-short":"Ocean pCO2 calculated from dissolved inorganic carbon, alkalinity, and equations for K1 and K2","volume":"70","author":[{"family":"Lueker","given":"Timothy J"},{"family":"Dickson","given":"Andrew G"},{"family":"Keeling","given":"Charles D"}],"issued":{"date-parts":[["2000",5]]}}}],"schema":"https://github.com/citation-style-language/schema/raw/master/csl-citation.json"} </w:instrText>
                            </w:r>
                            <w:r w:rsidRPr="00781B88">
                              <w:rPr>
                                <w:rFonts w:ascii="Arial" w:hAnsi="Arial" w:cs="Arial"/>
                              </w:rPr>
                              <w:fldChar w:fldCharType="separate"/>
                            </w:r>
                            <w:r w:rsidRPr="0090248B">
                              <w:rPr>
                                <w:rFonts w:ascii="Arial" w:hAnsi="Arial" w:cs="Arial"/>
                                <w:u w:val="dash"/>
                              </w:rPr>
                              <w:t>Perez and Fraga 1987, Dickson 1990, Lueker et al. 2000)</w:t>
                            </w:r>
                            <w:r w:rsidRPr="00781B88">
                              <w:rPr>
                                <w:rFonts w:ascii="Arial" w:hAnsi="Arial" w:cs="Arial"/>
                              </w:rPr>
                              <w:fldChar w:fldCharType="end"/>
                            </w:r>
                            <w:r w:rsidRPr="0090248B">
                              <w:rPr>
                                <w:rFonts w:ascii="Arial" w:hAnsi="Arial" w:cs="Arial"/>
                              </w:rPr>
                              <w:t>.</w:t>
                            </w:r>
                          </w:p>
                          <w:p w14:paraId="4021BA9E" w14:textId="322FD638" w:rsidR="009F3A47" w:rsidRDefault="009F3A4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3D90A5" id="Text Box 12" o:spid="_x0000_s1101" type="#_x0000_t202" style="position:absolute;margin-left:-266.5pt;margin-top:257.05pt;width:613.55pt;height:125.2pt;rotation:-90;z-index:251747335;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" stroked="f">
                <v:textbox>
                  <w:txbxContent>
                    <w:p w14:paraId="314DA224" w14:textId="7039E015" w:rsidR="009F3A47" w:rsidRDefault="009F3A47" w:rsidP="009F3A47">
                      <w:pPr>
                        <w:rPr>
                          <w:rFonts w:ascii="Arial" w:hAnsi="Arial" w:cs="Arial"/>
                        </w:rPr>
                      </w:pPr>
                      <w:r w:rsidRPr="00E942E2">
                        <w:rPr>
                          <w:rFonts w:ascii="Arial" w:hAnsi="Arial" w:cs="Arial"/>
                          <w:color w:val="000000" w:themeColor="text1"/>
                        </w:rPr>
                        <w:t xml:space="preserve">Table </w:t>
                      </w:r>
                      <w:r>
                        <w:rPr>
                          <w:rFonts w:ascii="Arial" w:hAnsi="Arial" w:cs="Arial"/>
                          <w:color w:val="000000" w:themeColor="text1"/>
                        </w:rPr>
                        <w:t>S5</w:t>
                      </w:r>
                      <w:r w:rsidRPr="00E942E2">
                        <w:rPr>
                          <w:rFonts w:ascii="Arial" w:hAnsi="Arial" w:cs="Arial"/>
                          <w:color w:val="000000" w:themeColor="text1"/>
                        </w:rPr>
                        <w:t xml:space="preserve">. Full characterization of </w:t>
                      </w:r>
                      <w:r>
                        <w:rPr>
                          <w:rFonts w:ascii="Arial" w:hAnsi="Arial" w:cs="Arial"/>
                          <w:color w:val="000000" w:themeColor="text1"/>
                        </w:rPr>
                        <w:t>average</w:t>
                      </w:r>
                      <w:r w:rsidRPr="00E942E2">
                        <w:rPr>
                          <w:rFonts w:ascii="Arial" w:hAnsi="Arial" w:cs="Arial"/>
                          <w:color w:val="000000" w:themeColor="text1"/>
                        </w:rPr>
                        <w:t xml:space="preserve"> seawater conditions </w:t>
                      </w:r>
                      <w:r>
                        <w:rPr>
                          <w:rFonts w:ascii="Arial" w:hAnsi="Arial" w:cs="Arial"/>
                          <w:color w:val="000000" w:themeColor="text1"/>
                        </w:rPr>
                        <w:t>of each experimental culture chamber</w:t>
                      </w:r>
                      <w:r w:rsidRPr="00E942E2">
                        <w:rPr>
                          <w:rFonts w:ascii="Arial" w:hAnsi="Arial" w:cs="Arial"/>
                          <w:color w:val="000000" w:themeColor="text1"/>
                        </w:rPr>
                        <w:t xml:space="preserve">. </w:t>
                      </w:r>
                      <w:r w:rsidRPr="00E942E2">
                        <w:rPr>
                          <w:rFonts w:ascii="Arial" w:hAnsi="Arial" w:cs="Arial"/>
                          <w:color w:val="000000" w:themeColor="text1"/>
                          <w:kern w:val="24"/>
                        </w:rPr>
                        <w:t>We used pH (total scale) and total alkalinity (</w:t>
                      </w:r>
                      <w:r>
                        <w:rPr>
                          <w:rFonts w:ascii="Arial" w:hAnsi="Arial" w:cs="Arial"/>
                          <w:color w:val="000000" w:themeColor="text1"/>
                          <w:kern w:val="24"/>
                        </w:rPr>
                        <w:t xml:space="preserve">TA; </w:t>
                      </w:r>
                      <w:r w:rsidRPr="00E942E2">
                        <w:rPr>
                          <w:rFonts w:ascii="Arial" w:hAnsi="Arial" w:cs="Arial"/>
                          <w:color w:val="000000" w:themeColor="text1"/>
                          <w:kern w:val="24"/>
                        </w:rPr>
                        <w:t>µmol kg</w:t>
                      </w:r>
                      <w:r w:rsidRPr="00781B88">
                        <w:rPr>
                          <w:rFonts w:ascii="Arial" w:hAnsi="Arial" w:cs="Arial"/>
                          <w:color w:val="000000" w:themeColor="text1"/>
                          <w:kern w:val="24"/>
                          <w:vertAlign w:val="superscript"/>
                        </w:rPr>
                        <w:t>-1</w:t>
                      </w:r>
                      <w:r w:rsidRPr="00E942E2">
                        <w:rPr>
                          <w:rFonts w:ascii="Arial" w:hAnsi="Arial" w:cs="Arial"/>
                          <w:color w:val="000000" w:themeColor="text1"/>
                          <w:kern w:val="24"/>
                        </w:rPr>
                        <w:t xml:space="preserve">) measurements </w:t>
                      </w:r>
                      <w:r>
                        <w:rPr>
                          <w:rFonts w:ascii="Arial" w:hAnsi="Arial" w:cs="Arial"/>
                          <w:color w:val="000000" w:themeColor="text1"/>
                          <w:kern w:val="24"/>
                        </w:rPr>
                        <w:t xml:space="preserve">together with </w:t>
                      </w:r>
                      <w:r w:rsidRPr="00E942E2">
                        <w:rPr>
                          <w:rFonts w:ascii="Arial" w:hAnsi="Arial" w:cs="Arial"/>
                          <w:color w:val="000000" w:themeColor="text1"/>
                          <w:kern w:val="24"/>
                        </w:rPr>
                        <w:t>salinity (S), temperature (</w:t>
                      </w:r>
                      <w:r>
                        <w:rPr>
                          <w:rFonts w:ascii="Arial" w:hAnsi="Arial" w:cs="Arial"/>
                          <w:color w:val="000000" w:themeColor="text1"/>
                          <w:kern w:val="24"/>
                        </w:rPr>
                        <w:t xml:space="preserve">T; </w:t>
                      </w:r>
                      <w:r w:rsidRPr="00781B88">
                        <w:rPr>
                          <w:rFonts w:ascii="Arial" w:hAnsi="Arial" w:cs="Arial"/>
                          <w:color w:val="000000" w:themeColor="text1"/>
                          <w:kern w:val="24"/>
                        </w:rPr>
                        <w:t>°</w:t>
                      </w:r>
                      <w:r w:rsidRPr="00E942E2">
                        <w:rPr>
                          <w:rFonts w:ascii="Arial" w:hAnsi="Arial" w:cs="Arial"/>
                          <w:color w:val="000000" w:themeColor="text1"/>
                          <w:kern w:val="24"/>
                        </w:rPr>
                        <w:t>C), to estimate the remaining parameters of the carbonate system</w:t>
                      </w:r>
                      <w:r>
                        <w:rPr>
                          <w:rFonts w:ascii="Arial" w:hAnsi="Arial" w:cs="Arial"/>
                          <w:color w:val="000000" w:themeColor="text1"/>
                          <w:kern w:val="24"/>
                        </w:rPr>
                        <w:t>, employing the</w:t>
                      </w:r>
                      <w:r w:rsidRPr="00E942E2">
                        <w:rPr>
                          <w:rFonts w:ascii="Arial" w:hAnsi="Arial" w:cs="Arial"/>
                          <w:color w:val="000000" w:themeColor="text1"/>
                          <w:kern w:val="24"/>
                        </w:rPr>
                        <w:t xml:space="preserve"> </w:t>
                      </w:r>
                      <w:r w:rsidRPr="00781B88">
                        <w:rPr>
                          <w:rFonts w:ascii="Arial" w:hAnsi="Arial" w:cs="Arial"/>
                          <w:i/>
                          <w:iCs/>
                        </w:rPr>
                        <w:t>seacarb</w:t>
                      </w:r>
                      <w:r w:rsidRPr="00781B88">
                        <w:rPr>
                          <w:rFonts w:ascii="Arial" w:hAnsi="Arial" w:cs="Arial"/>
                        </w:rPr>
                        <w:t xml:space="preserve"> package in R (version 3.3.1)</w:t>
                      </w:r>
                      <w:r>
                        <w:rPr>
                          <w:rFonts w:ascii="Arial" w:hAnsi="Arial" w:cs="Arial"/>
                          <w:color w:val="000000" w:themeColor="text1"/>
                          <w:kern w:val="24"/>
                        </w:rPr>
                        <w:t>. Column labels are as follows:</w:t>
                      </w:r>
                      <w:r w:rsidRPr="00E942E2">
                        <w:rPr>
                          <w:rFonts w:ascii="Arial" w:hAnsi="Arial" w:cs="Arial"/>
                          <w:color w:val="000000" w:themeColor="text1"/>
                          <w:kern w:val="24"/>
                        </w:rPr>
                        <w:t xml:space="preserve"> </w:t>
                      </w:r>
                      <w:r>
                        <w:rPr>
                          <w:rFonts w:ascii="Arial" w:hAnsi="Arial" w:cs="Arial"/>
                          <w:color w:val="000000" w:themeColor="text1"/>
                          <w:kern w:val="24"/>
                        </w:rPr>
                        <w:t xml:space="preserve">Culture chamber (#), </w:t>
                      </w:r>
                      <w:r w:rsidRPr="00E942E2">
                        <w:rPr>
                          <w:rFonts w:ascii="Arial" w:hAnsi="Arial" w:cs="Arial"/>
                          <w:color w:val="000000" w:themeColor="text1"/>
                          <w:kern w:val="24"/>
                        </w:rPr>
                        <w:t>partial pressure of carbon dioxide (pCO</w:t>
                      </w:r>
                      <w:r w:rsidRPr="00E942E2">
                        <w:rPr>
                          <w:rFonts w:ascii="Arial" w:hAnsi="Arial" w:cs="Arial"/>
                          <w:color w:val="000000" w:themeColor="text1"/>
                          <w:kern w:val="24"/>
                          <w:vertAlign w:val="subscript"/>
                        </w:rPr>
                        <w:t>2</w:t>
                      </w:r>
                      <w:r w:rsidRPr="00E942E2">
                        <w:rPr>
                          <w:rFonts w:ascii="Arial" w:hAnsi="Arial" w:cs="Arial"/>
                          <w:color w:val="000000" w:themeColor="text1"/>
                          <w:kern w:val="24"/>
                        </w:rPr>
                        <w:t xml:space="preserve">, </w:t>
                      </w:r>
                      <w:r>
                        <w:rPr>
                          <w:rFonts w:ascii="Arial" w:hAnsi="Arial" w:cs="Arial"/>
                          <w:color w:val="000000" w:themeColor="text1"/>
                          <w:kern w:val="24"/>
                        </w:rPr>
                        <w:t>µatm</w:t>
                      </w:r>
                      <w:r w:rsidRPr="00E942E2">
                        <w:rPr>
                          <w:rFonts w:ascii="Arial" w:hAnsi="Arial" w:cs="Arial"/>
                          <w:color w:val="000000" w:themeColor="text1"/>
                          <w:kern w:val="24"/>
                        </w:rPr>
                        <w:t>), bicarbonate ion concentration (HCO</w:t>
                      </w:r>
                      <w:r w:rsidRPr="00E942E2">
                        <w:rPr>
                          <w:rFonts w:ascii="Arial" w:hAnsi="Arial" w:cs="Arial"/>
                          <w:color w:val="000000" w:themeColor="text1"/>
                          <w:kern w:val="24"/>
                          <w:vertAlign w:val="subscript"/>
                        </w:rPr>
                        <w:t>3</w:t>
                      </w:r>
                      <w:r w:rsidRPr="00E942E2">
                        <w:rPr>
                          <w:rFonts w:ascii="Arial" w:hAnsi="Arial" w:cs="Arial"/>
                          <w:color w:val="000000" w:themeColor="text1"/>
                          <w:kern w:val="24"/>
                          <w:vertAlign w:val="superscript"/>
                        </w:rPr>
                        <w:t>-</w:t>
                      </w:r>
                      <w:r w:rsidRPr="00E942E2">
                        <w:rPr>
                          <w:rFonts w:ascii="Arial" w:hAnsi="Arial" w:cs="Arial"/>
                          <w:color w:val="000000" w:themeColor="text1"/>
                          <w:kern w:val="24"/>
                        </w:rPr>
                        <w:t>, µmol kg</w:t>
                      </w:r>
                      <w:r w:rsidRPr="00E942E2">
                        <w:rPr>
                          <w:rFonts w:ascii="Arial" w:hAnsi="Arial" w:cs="Arial"/>
                          <w:color w:val="000000" w:themeColor="text1"/>
                          <w:kern w:val="24"/>
                          <w:vertAlign w:val="superscript"/>
                        </w:rPr>
                        <w:t>-1</w:t>
                      </w:r>
                      <w:r w:rsidRPr="00781B88">
                        <w:rPr>
                          <w:rFonts w:ascii="Arial" w:hAnsi="Arial" w:cs="Arial"/>
                          <w:color w:val="000000" w:themeColor="text1"/>
                        </w:rPr>
                        <w:t>), carbonate ion concentration (CO</w:t>
                      </w:r>
                      <w:r w:rsidRPr="00781B88">
                        <w:rPr>
                          <w:rFonts w:ascii="Arial" w:hAnsi="Arial" w:cs="Arial"/>
                          <w:color w:val="000000" w:themeColor="text1"/>
                          <w:vertAlign w:val="subscript"/>
                        </w:rPr>
                        <w:t>3</w:t>
                      </w:r>
                      <w:r w:rsidRPr="00781B88">
                        <w:rPr>
                          <w:rFonts w:ascii="Arial" w:hAnsi="Arial" w:cs="Arial"/>
                          <w:color w:val="000000" w:themeColor="text1"/>
                          <w:vertAlign w:val="superscript"/>
                        </w:rPr>
                        <w:t>2-</w:t>
                      </w:r>
                      <w:r w:rsidRPr="00781B88">
                        <w:rPr>
                          <w:rFonts w:ascii="Arial" w:hAnsi="Arial" w:cs="Arial"/>
                          <w:color w:val="000000" w:themeColor="text1"/>
                        </w:rPr>
                        <w:t>,</w:t>
                      </w:r>
                      <w:r w:rsidRPr="00E942E2">
                        <w:rPr>
                          <w:rFonts w:ascii="Arial" w:hAnsi="Arial" w:cs="Arial"/>
                          <w:color w:val="000000" w:themeColor="text1"/>
                          <w:kern w:val="24"/>
                        </w:rPr>
                        <w:t xml:space="preserve"> µmol kg</w:t>
                      </w:r>
                      <w:r w:rsidRPr="00E942E2">
                        <w:rPr>
                          <w:rFonts w:ascii="Arial" w:hAnsi="Arial" w:cs="Arial"/>
                          <w:color w:val="000000" w:themeColor="text1"/>
                          <w:kern w:val="24"/>
                          <w:vertAlign w:val="superscript"/>
                        </w:rPr>
                        <w:t>-1</w:t>
                      </w:r>
                      <w:r w:rsidRPr="00781B88">
                        <w:rPr>
                          <w:rFonts w:ascii="Arial" w:hAnsi="Arial" w:cs="Arial"/>
                          <w:color w:val="000000" w:themeColor="text1"/>
                        </w:rPr>
                        <w:t xml:space="preserve">), </w:t>
                      </w:r>
                      <w:r>
                        <w:rPr>
                          <w:rFonts w:ascii="Arial" w:hAnsi="Arial" w:cs="Arial"/>
                          <w:color w:val="000000" w:themeColor="text1"/>
                        </w:rPr>
                        <w:t>dissolved</w:t>
                      </w:r>
                      <w:r w:rsidRPr="00781B88">
                        <w:rPr>
                          <w:rFonts w:ascii="Arial" w:hAnsi="Arial" w:cs="Arial"/>
                          <w:color w:val="000000" w:themeColor="text1"/>
                        </w:rPr>
                        <w:t xml:space="preserve"> inorganic carbon (DIC, </w:t>
                      </w:r>
                      <w:r w:rsidRPr="00E942E2">
                        <w:rPr>
                          <w:rFonts w:ascii="Arial" w:hAnsi="Arial" w:cs="Arial"/>
                          <w:color w:val="000000" w:themeColor="text1"/>
                          <w:kern w:val="24"/>
                        </w:rPr>
                        <w:t>µmol kg</w:t>
                      </w:r>
                      <w:r w:rsidRPr="00E942E2">
                        <w:rPr>
                          <w:rFonts w:ascii="Arial" w:hAnsi="Arial" w:cs="Arial"/>
                          <w:color w:val="000000" w:themeColor="text1"/>
                          <w:kern w:val="24"/>
                          <w:vertAlign w:val="superscript"/>
                        </w:rPr>
                        <w:t>-1</w:t>
                      </w:r>
                      <w:r w:rsidRPr="00781B88">
                        <w:rPr>
                          <w:rFonts w:ascii="Arial" w:hAnsi="Arial" w:cs="Arial"/>
                          <w:color w:val="000000" w:themeColor="text1"/>
                        </w:rPr>
                        <w:t>)</w:t>
                      </w:r>
                      <w:r>
                        <w:rPr>
                          <w:rFonts w:ascii="Arial" w:hAnsi="Arial" w:cs="Arial"/>
                          <w:color w:val="000000" w:themeColor="text1"/>
                        </w:rPr>
                        <w:t>, and</w:t>
                      </w:r>
                      <w:r w:rsidRPr="00781B88">
                        <w:rPr>
                          <w:rFonts w:ascii="Arial" w:hAnsi="Arial" w:cs="Arial"/>
                          <w:color w:val="000000" w:themeColor="text1"/>
                        </w:rPr>
                        <w:t xml:space="preserve"> saturation state </w:t>
                      </w:r>
                      <w:r>
                        <w:rPr>
                          <w:rFonts w:ascii="Arial" w:hAnsi="Arial" w:cs="Arial"/>
                          <w:color w:val="000000" w:themeColor="text1"/>
                        </w:rPr>
                        <w:t>of the calcite</w:t>
                      </w:r>
                      <w:r w:rsidRPr="00781B88">
                        <w:rPr>
                          <w:rFonts w:ascii="Arial" w:hAnsi="Arial" w:cs="Arial"/>
                          <w:color w:val="000000" w:themeColor="text1"/>
                        </w:rPr>
                        <w:t xml:space="preserve"> mineral form </w:t>
                      </w:r>
                      <w:r>
                        <w:rPr>
                          <w:rFonts w:ascii="Arial" w:hAnsi="Arial" w:cs="Arial"/>
                          <w:color w:val="000000" w:themeColor="text1"/>
                        </w:rPr>
                        <w:t>of calcium carbonate</w:t>
                      </w:r>
                      <w:r w:rsidRPr="00781B88">
                        <w:rPr>
                          <w:rFonts w:ascii="Arial" w:hAnsi="Arial" w:cs="Arial"/>
                          <w:color w:val="000000" w:themeColor="text1"/>
                        </w:rPr>
                        <w:t xml:space="preserve"> (</w:t>
                      </w:r>
                      <w:r w:rsidRPr="00781B88">
                        <w:rPr>
                          <w:rFonts w:ascii="Arial" w:hAnsi="Arial" w:cs="Arial"/>
                        </w:rPr>
                        <w:t>Ω</w:t>
                      </w:r>
                      <w:r w:rsidRPr="00781B88">
                        <w:rPr>
                          <w:rFonts w:ascii="Arial" w:hAnsi="Arial" w:cs="Arial"/>
                          <w:vertAlign w:val="subscript"/>
                        </w:rPr>
                        <w:t>calcite</w:t>
                      </w:r>
                      <w:r w:rsidRPr="00781B88">
                        <w:rPr>
                          <w:rFonts w:ascii="Arial" w:hAnsi="Arial" w:cs="Arial"/>
                          <w:color w:val="000000" w:themeColor="text1"/>
                        </w:rPr>
                        <w:t>).</w:t>
                      </w:r>
                      <w:r>
                        <w:rPr>
                          <w:rFonts w:ascii="Arial" w:hAnsi="Arial" w:cs="Arial"/>
                          <w:color w:val="000000" w:themeColor="text1"/>
                        </w:rPr>
                        <w:t xml:space="preserve"> A standard error term for each estimate is included within the table (± SE). </w:t>
                      </w:r>
                      <w:r>
                        <w:rPr>
                          <w:rFonts w:ascii="Arial" w:hAnsi="Arial" w:cs="Arial"/>
                        </w:rPr>
                        <w:t>E</w:t>
                      </w:r>
                      <w:r w:rsidRPr="00781B88">
                        <w:rPr>
                          <w:rFonts w:ascii="Arial" w:hAnsi="Arial" w:cs="Arial"/>
                        </w:rPr>
                        <w:t xml:space="preserve">quilibrium constants </w:t>
                      </w:r>
                      <w:r>
                        <w:rPr>
                          <w:rFonts w:ascii="Arial" w:hAnsi="Arial" w:cs="Arial"/>
                        </w:rPr>
                        <w:t xml:space="preserve">used in </w:t>
                      </w:r>
                      <w:r w:rsidRPr="001F3C22">
                        <w:rPr>
                          <w:rFonts w:ascii="Arial" w:hAnsi="Arial" w:cs="Arial"/>
                          <w:i/>
                        </w:rPr>
                        <w:t>seacarb</w:t>
                      </w:r>
                      <w:r>
                        <w:rPr>
                          <w:rFonts w:ascii="Arial" w:hAnsi="Arial" w:cs="Arial"/>
                        </w:rPr>
                        <w:t xml:space="preserve"> were selected to match</w:t>
                      </w:r>
                      <w:r w:rsidRPr="00781B88">
                        <w:rPr>
                          <w:rFonts w:ascii="Arial" w:hAnsi="Arial" w:cs="Arial"/>
                        </w:rPr>
                        <w:t xml:space="preserve"> similar temperature and salinity </w:t>
                      </w:r>
                      <w:r>
                        <w:rPr>
                          <w:rFonts w:ascii="Arial" w:hAnsi="Arial" w:cs="Arial"/>
                        </w:rPr>
                        <w:t xml:space="preserve">ranges </w:t>
                      </w:r>
                      <w:r w:rsidRPr="00781B88">
                        <w:rPr>
                          <w:rFonts w:ascii="Arial" w:hAnsi="Arial" w:cs="Arial"/>
                        </w:rPr>
                        <w:t>(K1 and K2</w:t>
                      </w:r>
                      <w:r>
                        <w:rPr>
                          <w:rFonts w:ascii="Arial" w:hAnsi="Arial" w:cs="Arial"/>
                        </w:rPr>
                        <w:t xml:space="preserve"> from</w:t>
                      </w:r>
                      <w:r w:rsidRPr="00781B88">
                        <w:rPr>
                          <w:rFonts w:ascii="Arial" w:hAnsi="Arial" w:cs="Arial"/>
                        </w:rPr>
                        <w:t xml:space="preserve"> </w:t>
                      </w:r>
                      <w:r w:rsidRPr="00781B88">
                        <w:rPr>
                          <w:rFonts w:ascii="Arial" w:hAnsi="Arial" w:cs="Arial"/>
                        </w:rPr>
                        <w:fldChar w:fldCharType="begin"/>
                      </w:r>
                      <w:r>
                        <w:rPr>
                          <w:rFonts w:ascii="Arial" w:hAnsi="Arial" w:cs="Arial"/>
                        </w:rPr>
                        <w:instrText xml:space="preserve"> ADDIN ZOTERO_ITEM CSL_CITATION {"citationID":"tbcBm1Uq","properties":{"formattedCitation":"\\uldash{(Perez and Fraga 1987, Dickson 1990, Lueker et al. 2000)}","plainCitation":"(Perez and Fraga 1987, Dickson 1990, Lueker et al. 2000)","dontUpdate":true,"noteIndex":0},"citationItems":[{"id":883,"uris":["http://zotero.org/users/4496705/items/CNPKXPB6"],"itemData":{"id":883,"type":"article-journal","container-title":"Marine Chemistry","DOI":"10.1016/0304-4203(87)90036-3","ISSN":"03044203","issue":"2","journalAbbreviation":"Marine Chemistry","language":"en","page":"161-168","source":"DOI.org (Crossref)","title":"Association constant of fluoride and hydrogen ions in seawater","volume":"21","author":[{"family":"Perez","given":"Fiz F"},{"family":"Fraga","given":"F"}],"issued":{"date-parts":[["1987",7]]}}},{"id":882,"uris":["http://zotero.org/users/4496705/items/9X55AJ8M"],"itemData":{"id":882,"type":"article-journal","container-title":"The Journal of Chemical Thermodynamics","DOI":"10.1016/0021-9614(90)90074-Z","ISSN":"00219614","issue":"2","journalAbbreviation":"The Journal of Chemical Thermodynamics","language":"en","page":"113-127","source":"DOI.org (Crossref)","title":"Standard potential of the reaction: , and and the standard acidity constant of the ion HSO4− in synthetic sea water from 273.15 to 318.15 K","title-short":"Standard potential of the reaction","volume":"22","author":[{"family":"Dickson","given":"Andrew G"}],"issued":{"date-parts":[["1990",2]]}}},{"id":868,"uris":["http://zotero.org/users/4496705/items/XF4Z3B3T"],"itemData":{"id":868,"type":"article-journal","container-title":"Marine Chemistry","DOI":"10.1016/S0304-4203(00)00022-0","ISSN":"03044203","issue":"1-3","journalAbbreviation":"Marine Chemistry","language":"en","page":"105-119","source":"DOI.org (Crossref)","title":"Ocean pCO2 calculated from dissolved inorganic carbon, alkalinity, and equations for K1 and K2: validation based on laboratory measurements of CO2 in gas and seawater at equilibrium","title-short":"Ocean pCO2 calculated from dissolved inorganic carbon, alkalinity, and equations for K1 and K2","volume":"70","author":[{"family":"Lueker","given":"Timothy J"},{"family":"Dickson","given":"Andrew G"},{"family":"Keeling","given":"Charles D"}],"issued":{"date-parts":[["2000",5]]}}}],"schema":"https://github.com/citation-style-language/schema/raw/master/csl-citation.json"} </w:instrText>
                      </w:r>
                      <w:r w:rsidRPr="00781B88">
                        <w:rPr>
                          <w:rFonts w:ascii="Arial" w:hAnsi="Arial" w:cs="Arial"/>
                        </w:rPr>
                        <w:fldChar w:fldCharType="separate"/>
                      </w:r>
                      <w:r w:rsidRPr="0090248B">
                        <w:rPr>
                          <w:rFonts w:ascii="Arial" w:hAnsi="Arial" w:cs="Arial"/>
                          <w:u w:val="dash"/>
                        </w:rPr>
                        <w:t>Perez and Fraga 1987, Dickson 1990, Lueker et al. 2000)</w:t>
                      </w:r>
                      <w:r w:rsidRPr="00781B88">
                        <w:rPr>
                          <w:rFonts w:ascii="Arial" w:hAnsi="Arial" w:cs="Arial"/>
                        </w:rPr>
                        <w:fldChar w:fldCharType="end"/>
                      </w:r>
                      <w:r w:rsidRPr="0090248B">
                        <w:rPr>
                          <w:rFonts w:ascii="Arial" w:hAnsi="Arial" w:cs="Arial"/>
                        </w:rPr>
                        <w:t>.</w:t>
                      </w:r>
                    </w:p>
                    <w:p w14:paraId="4021BA9E" w14:textId="322FD638" w:rsidR="009F3A47" w:rsidRDefault="009F3A47"/>
                  </w:txbxContent>
                </v:textbox>
              </v:shape>
            </w:pict>
          </mc:Fallback>
        </mc:AlternateContent>
      </w:r>
    </w:p>
    <w:tbl>
      <w:tblPr>
        <w:tblStyle w:val="TableGrid"/>
        <w:tblW w:w="6791" w:type="dxa"/>
        <w:tblInd w:w="2155" w:type="dxa"/>
        <w:tblLook w:val="04A0" w:firstRow="1" w:lastRow="0" w:firstColumn="1" w:lastColumn="0" w:noHBand="0" w:noVBand="1"/>
      </w:tblPr>
      <w:tblGrid>
        <w:gridCol w:w="743"/>
        <w:gridCol w:w="504"/>
        <w:gridCol w:w="504"/>
        <w:gridCol w:w="504"/>
        <w:gridCol w:w="504"/>
        <w:gridCol w:w="504"/>
        <w:gridCol w:w="504"/>
        <w:gridCol w:w="504"/>
        <w:gridCol w:w="504"/>
        <w:gridCol w:w="504"/>
        <w:gridCol w:w="504"/>
        <w:gridCol w:w="504"/>
        <w:gridCol w:w="504"/>
      </w:tblGrid>
      <w:tr w:rsidR="006E3A53" w:rsidRPr="006E3A53" w14:paraId="07629AE6" w14:textId="77777777" w:rsidTr="006D06E5">
        <w:trPr>
          <w:cantSplit/>
          <w:trHeight w:val="1088"/>
        </w:trPr>
        <w:tc>
          <w:tcPr>
            <w:tcW w:w="719" w:type="dxa"/>
            <w:tcBorders>
              <w:top w:val="nil"/>
              <w:left w:val="single" w:sz="18" w:space="0" w:color="auto"/>
              <w:bottom w:val="nil"/>
              <w:right w:val="double" w:sz="6" w:space="0" w:color="auto"/>
            </w:tcBorders>
            <w:textDirection w:val="btLr"/>
            <w:vAlign w:val="center"/>
          </w:tcPr>
          <w:p w14:paraId="6F2750D0" w14:textId="36832D8C" w:rsidR="006C6222" w:rsidRPr="006E3A53" w:rsidRDefault="006C6222" w:rsidP="006E3A53">
            <w:pPr>
              <w:ind w:left="113" w:right="113"/>
              <w:jc w:val="center"/>
              <w:rPr>
                <w:rFonts w:ascii="Arial" w:hAnsi="Arial" w:cs="Arial"/>
                <w:b/>
                <w:bCs/>
                <w:sz w:val="22"/>
                <w:szCs w:val="22"/>
              </w:rPr>
            </w:pPr>
            <w:r w:rsidRPr="006E3A53">
              <w:rPr>
                <w:rFonts w:ascii="Arial" w:hAnsi="Arial" w:cs="Arial"/>
                <w:b/>
                <w:bCs/>
                <w:sz w:val="22"/>
                <w:szCs w:val="22"/>
              </w:rPr>
              <w:t>Ω</w:t>
            </w:r>
            <w:r w:rsidRPr="006E3A53">
              <w:rPr>
                <w:rFonts w:ascii="Arial" w:hAnsi="Arial" w:cs="Arial"/>
                <w:b/>
                <w:bCs/>
                <w:sz w:val="22"/>
                <w:szCs w:val="22"/>
                <w:vertAlign w:val="subscript"/>
              </w:rPr>
              <w:t>aragonite</w:t>
            </w:r>
          </w:p>
        </w:tc>
        <w:tc>
          <w:tcPr>
            <w:tcW w:w="506" w:type="dxa"/>
            <w:tcBorders>
              <w:top w:val="nil"/>
              <w:left w:val="double" w:sz="6" w:space="0" w:color="auto"/>
              <w:bottom w:val="nil"/>
              <w:right w:val="nil"/>
            </w:tcBorders>
            <w:textDirection w:val="btLr"/>
            <w:vAlign w:val="center"/>
          </w:tcPr>
          <w:p w14:paraId="52543C23" w14:textId="31047BDD" w:rsidR="006C6222" w:rsidRPr="006E3A53" w:rsidRDefault="004D06C5" w:rsidP="006D06E5">
            <w:pPr>
              <w:ind w:left="113" w:right="113"/>
              <w:jc w:val="center"/>
              <w:rPr>
                <w:rFonts w:ascii="Arial" w:hAnsi="Arial" w:cs="Arial"/>
                <w:sz w:val="22"/>
                <w:szCs w:val="22"/>
              </w:rPr>
            </w:pPr>
            <w:r w:rsidRPr="002A6435">
              <w:rPr>
                <w:rFonts w:ascii="Arial" w:hAnsi="Arial" w:cs="Arial"/>
                <w:sz w:val="22"/>
                <w:szCs w:val="22"/>
              </w:rPr>
              <w:t>0.5</w:t>
            </w:r>
            <w:r w:rsidRPr="006E3A53">
              <w:rPr>
                <w:rFonts w:ascii="Arial" w:hAnsi="Arial" w:cs="Arial"/>
                <w:sz w:val="22"/>
                <w:szCs w:val="22"/>
              </w:rPr>
              <w:t xml:space="preserve"> </w:t>
            </w:r>
            <w:r w:rsidRPr="006E3A53">
              <w:rPr>
                <w:rFonts w:ascii="Arial" w:hAnsi="Arial" w:cs="Arial"/>
                <w:color w:val="000000" w:themeColor="text1"/>
                <w:sz w:val="22"/>
                <w:szCs w:val="22"/>
              </w:rPr>
              <w:t>±</w:t>
            </w:r>
            <w:r w:rsidR="00470BFE" w:rsidRPr="006E3A53">
              <w:rPr>
                <w:rFonts w:ascii="Arial" w:hAnsi="Arial" w:cs="Arial"/>
                <w:color w:val="000000" w:themeColor="text1"/>
                <w:sz w:val="22"/>
                <w:szCs w:val="22"/>
              </w:rPr>
              <w:t xml:space="preserve"> 0.1</w:t>
            </w:r>
          </w:p>
        </w:tc>
        <w:tc>
          <w:tcPr>
            <w:tcW w:w="506" w:type="dxa"/>
            <w:tcBorders>
              <w:top w:val="nil"/>
              <w:left w:val="nil"/>
              <w:bottom w:val="nil"/>
              <w:right w:val="nil"/>
            </w:tcBorders>
            <w:textDirection w:val="btLr"/>
            <w:vAlign w:val="center"/>
          </w:tcPr>
          <w:p w14:paraId="0493FF3B" w14:textId="029A9BCD" w:rsidR="006C6222" w:rsidRPr="006E3A53" w:rsidRDefault="00B77C10" w:rsidP="006D06E5">
            <w:pPr>
              <w:ind w:left="113" w:right="113"/>
              <w:jc w:val="center"/>
              <w:rPr>
                <w:rFonts w:ascii="Arial" w:hAnsi="Arial" w:cs="Arial"/>
                <w:sz w:val="22"/>
                <w:szCs w:val="22"/>
              </w:rPr>
            </w:pPr>
            <w:r w:rsidRPr="006E3A53">
              <w:rPr>
                <w:rFonts w:ascii="Arial" w:hAnsi="Arial" w:cs="Arial"/>
                <w:sz w:val="22"/>
                <w:szCs w:val="22"/>
              </w:rPr>
              <w:t>2.6</w:t>
            </w:r>
            <w:r w:rsidR="00470BFE" w:rsidRPr="006E3A53">
              <w:rPr>
                <w:rFonts w:ascii="Arial" w:hAnsi="Arial" w:cs="Arial"/>
                <w:sz w:val="22"/>
                <w:szCs w:val="22"/>
              </w:rPr>
              <w:t xml:space="preserve"> </w:t>
            </w:r>
            <w:r w:rsidR="00470BFE" w:rsidRPr="006E3A53">
              <w:rPr>
                <w:rFonts w:ascii="Arial" w:hAnsi="Arial" w:cs="Arial"/>
                <w:color w:val="000000" w:themeColor="text1"/>
                <w:sz w:val="22"/>
                <w:szCs w:val="22"/>
              </w:rPr>
              <w:t>± 0.1</w:t>
            </w:r>
          </w:p>
        </w:tc>
        <w:tc>
          <w:tcPr>
            <w:tcW w:w="506" w:type="dxa"/>
            <w:tcBorders>
              <w:top w:val="nil"/>
              <w:left w:val="nil"/>
              <w:bottom w:val="nil"/>
              <w:right w:val="nil"/>
            </w:tcBorders>
            <w:textDirection w:val="btLr"/>
            <w:vAlign w:val="center"/>
          </w:tcPr>
          <w:p w14:paraId="3CB33F38" w14:textId="58AE5CB9" w:rsidR="006C6222" w:rsidRPr="006E3A53" w:rsidRDefault="00470BFE" w:rsidP="006D06E5">
            <w:pPr>
              <w:ind w:left="113" w:right="113"/>
              <w:jc w:val="center"/>
              <w:rPr>
                <w:rFonts w:ascii="Arial" w:hAnsi="Arial" w:cs="Arial"/>
                <w:sz w:val="22"/>
                <w:szCs w:val="22"/>
              </w:rPr>
            </w:pPr>
            <w:r w:rsidRPr="006E3A53">
              <w:rPr>
                <w:rFonts w:ascii="Arial" w:hAnsi="Arial" w:cs="Arial"/>
                <w:sz w:val="22"/>
                <w:szCs w:val="22"/>
              </w:rPr>
              <w:t>0.</w:t>
            </w:r>
            <w:r w:rsidR="00B77C10" w:rsidRPr="006E3A53">
              <w:rPr>
                <w:rFonts w:ascii="Arial" w:hAnsi="Arial" w:cs="Arial"/>
                <w:sz w:val="22"/>
                <w:szCs w:val="22"/>
              </w:rPr>
              <w:t>8</w:t>
            </w:r>
            <w:r w:rsidRPr="006E3A53">
              <w:rPr>
                <w:rFonts w:ascii="Arial" w:hAnsi="Arial" w:cs="Arial"/>
                <w:sz w:val="22"/>
                <w:szCs w:val="22"/>
              </w:rPr>
              <w:t xml:space="preserve"> </w:t>
            </w:r>
            <w:r w:rsidRPr="006E3A53">
              <w:rPr>
                <w:rFonts w:ascii="Arial" w:hAnsi="Arial" w:cs="Arial"/>
                <w:color w:val="000000" w:themeColor="text1"/>
                <w:sz w:val="22"/>
                <w:szCs w:val="22"/>
              </w:rPr>
              <w:t>± 0.1</w:t>
            </w:r>
          </w:p>
        </w:tc>
        <w:tc>
          <w:tcPr>
            <w:tcW w:w="506" w:type="dxa"/>
            <w:tcBorders>
              <w:top w:val="nil"/>
              <w:left w:val="nil"/>
              <w:bottom w:val="nil"/>
              <w:right w:val="nil"/>
            </w:tcBorders>
            <w:textDirection w:val="btLr"/>
            <w:vAlign w:val="center"/>
          </w:tcPr>
          <w:p w14:paraId="438D1771" w14:textId="0A9AF4B3" w:rsidR="006C6222" w:rsidRPr="006E3A53" w:rsidRDefault="00B77C10" w:rsidP="006D06E5">
            <w:pPr>
              <w:ind w:left="113" w:right="113"/>
              <w:jc w:val="center"/>
              <w:rPr>
                <w:rFonts w:ascii="Arial" w:hAnsi="Arial" w:cs="Arial"/>
                <w:sz w:val="22"/>
                <w:szCs w:val="22"/>
              </w:rPr>
            </w:pPr>
            <w:r w:rsidRPr="006E3A53">
              <w:rPr>
                <w:rFonts w:ascii="Arial" w:hAnsi="Arial" w:cs="Arial"/>
                <w:sz w:val="22"/>
                <w:szCs w:val="22"/>
              </w:rPr>
              <w:t>2.8</w:t>
            </w:r>
            <w:r w:rsidR="00470BFE" w:rsidRPr="006E3A53">
              <w:rPr>
                <w:rFonts w:ascii="Arial" w:hAnsi="Arial" w:cs="Arial"/>
                <w:sz w:val="22"/>
                <w:szCs w:val="22"/>
              </w:rPr>
              <w:t xml:space="preserve"> </w:t>
            </w:r>
            <w:r w:rsidR="00470BFE" w:rsidRPr="006E3A53">
              <w:rPr>
                <w:rFonts w:ascii="Arial" w:hAnsi="Arial" w:cs="Arial"/>
                <w:color w:val="000000" w:themeColor="text1"/>
                <w:sz w:val="22"/>
                <w:szCs w:val="22"/>
              </w:rPr>
              <w:t>± 0.1</w:t>
            </w:r>
          </w:p>
        </w:tc>
        <w:tc>
          <w:tcPr>
            <w:tcW w:w="506" w:type="dxa"/>
            <w:tcBorders>
              <w:top w:val="nil"/>
              <w:left w:val="nil"/>
              <w:bottom w:val="nil"/>
              <w:right w:val="nil"/>
            </w:tcBorders>
            <w:textDirection w:val="btLr"/>
            <w:vAlign w:val="center"/>
          </w:tcPr>
          <w:p w14:paraId="16C92A90" w14:textId="28DF3F4F" w:rsidR="006C6222" w:rsidRPr="006E3A53" w:rsidRDefault="00B77C10" w:rsidP="006D06E5">
            <w:pPr>
              <w:ind w:left="113" w:right="113"/>
              <w:jc w:val="center"/>
              <w:rPr>
                <w:rFonts w:ascii="Arial" w:hAnsi="Arial" w:cs="Arial"/>
                <w:sz w:val="22"/>
                <w:szCs w:val="22"/>
              </w:rPr>
            </w:pPr>
            <w:r w:rsidRPr="006E3A53">
              <w:rPr>
                <w:rFonts w:ascii="Arial" w:hAnsi="Arial" w:cs="Arial"/>
                <w:sz w:val="22"/>
                <w:szCs w:val="22"/>
              </w:rPr>
              <w:t>4.6</w:t>
            </w:r>
            <w:r w:rsidR="00470BFE" w:rsidRPr="006E3A53">
              <w:rPr>
                <w:rFonts w:ascii="Arial" w:hAnsi="Arial" w:cs="Arial"/>
                <w:sz w:val="22"/>
                <w:szCs w:val="22"/>
              </w:rPr>
              <w:t xml:space="preserve"> </w:t>
            </w:r>
            <w:r w:rsidR="00470BFE" w:rsidRPr="006E3A53">
              <w:rPr>
                <w:rFonts w:ascii="Arial" w:hAnsi="Arial" w:cs="Arial"/>
                <w:color w:val="000000" w:themeColor="text1"/>
                <w:sz w:val="22"/>
                <w:szCs w:val="22"/>
              </w:rPr>
              <w:t>± 0.2</w:t>
            </w:r>
          </w:p>
        </w:tc>
        <w:tc>
          <w:tcPr>
            <w:tcW w:w="506" w:type="dxa"/>
            <w:tcBorders>
              <w:top w:val="nil"/>
              <w:left w:val="nil"/>
              <w:bottom w:val="nil"/>
              <w:right w:val="nil"/>
            </w:tcBorders>
            <w:textDirection w:val="btLr"/>
            <w:vAlign w:val="center"/>
          </w:tcPr>
          <w:p w14:paraId="3E7287FE" w14:textId="31980E8C" w:rsidR="006C6222" w:rsidRPr="006E3A53" w:rsidRDefault="00B77C10" w:rsidP="006D06E5">
            <w:pPr>
              <w:ind w:left="113" w:right="113"/>
              <w:jc w:val="center"/>
              <w:rPr>
                <w:rFonts w:ascii="Arial" w:hAnsi="Arial" w:cs="Arial"/>
                <w:sz w:val="22"/>
                <w:szCs w:val="22"/>
              </w:rPr>
            </w:pPr>
            <w:r w:rsidRPr="006E3A53">
              <w:rPr>
                <w:rFonts w:ascii="Arial" w:hAnsi="Arial" w:cs="Arial"/>
                <w:sz w:val="22"/>
                <w:szCs w:val="22"/>
              </w:rPr>
              <w:t>2.6</w:t>
            </w:r>
            <w:r w:rsidR="00470BFE" w:rsidRPr="006E3A53">
              <w:rPr>
                <w:rFonts w:ascii="Arial" w:hAnsi="Arial" w:cs="Arial"/>
                <w:sz w:val="22"/>
                <w:szCs w:val="22"/>
              </w:rPr>
              <w:t xml:space="preserve"> </w:t>
            </w:r>
            <w:r w:rsidR="00470BFE" w:rsidRPr="006E3A53">
              <w:rPr>
                <w:rFonts w:ascii="Arial" w:hAnsi="Arial" w:cs="Arial"/>
                <w:color w:val="000000" w:themeColor="text1"/>
                <w:sz w:val="22"/>
                <w:szCs w:val="22"/>
              </w:rPr>
              <w:t>± 0.1</w:t>
            </w:r>
          </w:p>
        </w:tc>
        <w:tc>
          <w:tcPr>
            <w:tcW w:w="506" w:type="dxa"/>
            <w:tcBorders>
              <w:top w:val="nil"/>
              <w:left w:val="nil"/>
              <w:bottom w:val="nil"/>
              <w:right w:val="nil"/>
            </w:tcBorders>
            <w:textDirection w:val="btLr"/>
            <w:vAlign w:val="center"/>
          </w:tcPr>
          <w:p w14:paraId="4AD7DF28" w14:textId="0DD8B29D" w:rsidR="006C6222" w:rsidRPr="006E3A53" w:rsidRDefault="00B77C10" w:rsidP="006D06E5">
            <w:pPr>
              <w:ind w:left="113" w:right="113"/>
              <w:jc w:val="center"/>
              <w:rPr>
                <w:rFonts w:ascii="Arial" w:hAnsi="Arial" w:cs="Arial"/>
                <w:sz w:val="22"/>
                <w:szCs w:val="22"/>
              </w:rPr>
            </w:pPr>
            <w:r w:rsidRPr="006E3A53">
              <w:rPr>
                <w:rFonts w:ascii="Arial" w:hAnsi="Arial" w:cs="Arial"/>
                <w:sz w:val="22"/>
                <w:szCs w:val="22"/>
              </w:rPr>
              <w:t>0.9</w:t>
            </w:r>
            <w:r w:rsidR="00470BFE" w:rsidRPr="006E3A53">
              <w:rPr>
                <w:rFonts w:ascii="Arial" w:hAnsi="Arial" w:cs="Arial"/>
                <w:sz w:val="22"/>
                <w:szCs w:val="22"/>
              </w:rPr>
              <w:t xml:space="preserve"> </w:t>
            </w:r>
            <w:r w:rsidR="00470BFE" w:rsidRPr="006E3A53">
              <w:rPr>
                <w:rFonts w:ascii="Arial" w:hAnsi="Arial" w:cs="Arial"/>
                <w:color w:val="000000" w:themeColor="text1"/>
                <w:sz w:val="22"/>
                <w:szCs w:val="22"/>
              </w:rPr>
              <w:t>± 0.1</w:t>
            </w:r>
          </w:p>
        </w:tc>
        <w:tc>
          <w:tcPr>
            <w:tcW w:w="506" w:type="dxa"/>
            <w:tcBorders>
              <w:top w:val="nil"/>
              <w:left w:val="nil"/>
              <w:bottom w:val="nil"/>
              <w:right w:val="nil"/>
            </w:tcBorders>
            <w:textDirection w:val="btLr"/>
            <w:vAlign w:val="center"/>
          </w:tcPr>
          <w:p w14:paraId="5698F119" w14:textId="74633ED1" w:rsidR="006C6222" w:rsidRPr="006E3A53" w:rsidRDefault="00B77C10" w:rsidP="006D06E5">
            <w:pPr>
              <w:ind w:left="113" w:right="113"/>
              <w:jc w:val="center"/>
              <w:rPr>
                <w:rFonts w:ascii="Arial" w:hAnsi="Arial" w:cs="Arial"/>
                <w:sz w:val="22"/>
                <w:szCs w:val="22"/>
              </w:rPr>
            </w:pPr>
            <w:r w:rsidRPr="006E3A53">
              <w:rPr>
                <w:rFonts w:ascii="Arial" w:hAnsi="Arial" w:cs="Arial"/>
                <w:sz w:val="22"/>
                <w:szCs w:val="22"/>
              </w:rPr>
              <w:t>2.7</w:t>
            </w:r>
            <w:r w:rsidR="00470BFE" w:rsidRPr="006E3A53">
              <w:rPr>
                <w:rFonts w:ascii="Arial" w:hAnsi="Arial" w:cs="Arial"/>
                <w:sz w:val="22"/>
                <w:szCs w:val="22"/>
              </w:rPr>
              <w:t xml:space="preserve"> </w:t>
            </w:r>
            <w:r w:rsidR="00470BFE" w:rsidRPr="006E3A53">
              <w:rPr>
                <w:rFonts w:ascii="Arial" w:hAnsi="Arial" w:cs="Arial"/>
                <w:color w:val="000000" w:themeColor="text1"/>
                <w:sz w:val="22"/>
                <w:szCs w:val="22"/>
              </w:rPr>
              <w:t>± 0.1</w:t>
            </w:r>
          </w:p>
        </w:tc>
        <w:tc>
          <w:tcPr>
            <w:tcW w:w="506" w:type="dxa"/>
            <w:tcBorders>
              <w:top w:val="nil"/>
              <w:left w:val="nil"/>
              <w:bottom w:val="nil"/>
              <w:right w:val="nil"/>
            </w:tcBorders>
            <w:textDirection w:val="btLr"/>
            <w:vAlign w:val="center"/>
          </w:tcPr>
          <w:p w14:paraId="446637AE" w14:textId="7899BE8F" w:rsidR="006C6222" w:rsidRPr="006E3A53" w:rsidRDefault="00B77C10" w:rsidP="006D06E5">
            <w:pPr>
              <w:ind w:left="113" w:right="113"/>
              <w:jc w:val="center"/>
              <w:rPr>
                <w:rFonts w:ascii="Arial" w:hAnsi="Arial" w:cs="Arial"/>
                <w:sz w:val="22"/>
                <w:szCs w:val="22"/>
              </w:rPr>
            </w:pPr>
            <w:r w:rsidRPr="006E3A53">
              <w:rPr>
                <w:rFonts w:ascii="Arial" w:hAnsi="Arial" w:cs="Arial"/>
                <w:sz w:val="22"/>
                <w:szCs w:val="22"/>
              </w:rPr>
              <w:t>4.6</w:t>
            </w:r>
            <w:r w:rsidR="00470BFE" w:rsidRPr="006E3A53">
              <w:rPr>
                <w:rFonts w:ascii="Arial" w:hAnsi="Arial" w:cs="Arial"/>
                <w:sz w:val="22"/>
                <w:szCs w:val="22"/>
              </w:rPr>
              <w:t xml:space="preserve"> </w:t>
            </w:r>
            <w:r w:rsidR="00470BFE" w:rsidRPr="006E3A53">
              <w:rPr>
                <w:rFonts w:ascii="Arial" w:hAnsi="Arial" w:cs="Arial"/>
                <w:color w:val="000000" w:themeColor="text1"/>
                <w:sz w:val="22"/>
                <w:szCs w:val="22"/>
              </w:rPr>
              <w:t>± 0.1</w:t>
            </w:r>
          </w:p>
        </w:tc>
        <w:tc>
          <w:tcPr>
            <w:tcW w:w="506" w:type="dxa"/>
            <w:tcBorders>
              <w:top w:val="nil"/>
              <w:left w:val="nil"/>
              <w:bottom w:val="nil"/>
              <w:right w:val="nil"/>
            </w:tcBorders>
            <w:textDirection w:val="btLr"/>
            <w:vAlign w:val="center"/>
          </w:tcPr>
          <w:p w14:paraId="2072E1C2" w14:textId="39A404FA" w:rsidR="006C6222" w:rsidRPr="006E3A53" w:rsidRDefault="00B77C10" w:rsidP="006D06E5">
            <w:pPr>
              <w:ind w:left="113" w:right="113"/>
              <w:jc w:val="center"/>
              <w:rPr>
                <w:rFonts w:ascii="Arial" w:hAnsi="Arial" w:cs="Arial"/>
                <w:sz w:val="22"/>
                <w:szCs w:val="22"/>
              </w:rPr>
            </w:pPr>
            <w:r w:rsidRPr="006E3A53">
              <w:rPr>
                <w:rFonts w:ascii="Arial" w:hAnsi="Arial" w:cs="Arial"/>
                <w:sz w:val="22"/>
                <w:szCs w:val="22"/>
              </w:rPr>
              <w:t>1.6</w:t>
            </w:r>
            <w:r w:rsidR="00470BFE" w:rsidRPr="006E3A53">
              <w:rPr>
                <w:rFonts w:ascii="Arial" w:hAnsi="Arial" w:cs="Arial"/>
                <w:sz w:val="22"/>
                <w:szCs w:val="22"/>
              </w:rPr>
              <w:t xml:space="preserve"> </w:t>
            </w:r>
            <w:r w:rsidR="00470BFE" w:rsidRPr="006E3A53">
              <w:rPr>
                <w:rFonts w:ascii="Arial" w:hAnsi="Arial" w:cs="Arial"/>
                <w:color w:val="000000" w:themeColor="text1"/>
                <w:sz w:val="22"/>
                <w:szCs w:val="22"/>
              </w:rPr>
              <w:t>± 0.2</w:t>
            </w:r>
          </w:p>
        </w:tc>
        <w:tc>
          <w:tcPr>
            <w:tcW w:w="506" w:type="dxa"/>
            <w:tcBorders>
              <w:top w:val="nil"/>
              <w:left w:val="nil"/>
              <w:bottom w:val="nil"/>
              <w:right w:val="nil"/>
            </w:tcBorders>
            <w:textDirection w:val="btLr"/>
            <w:vAlign w:val="center"/>
          </w:tcPr>
          <w:p w14:paraId="724B9741" w14:textId="1532670B" w:rsidR="006C6222" w:rsidRPr="006E3A53" w:rsidRDefault="00470BFE" w:rsidP="006D06E5">
            <w:pPr>
              <w:ind w:left="113" w:right="113"/>
              <w:jc w:val="center"/>
              <w:rPr>
                <w:rFonts w:ascii="Arial" w:hAnsi="Arial" w:cs="Arial"/>
                <w:sz w:val="22"/>
                <w:szCs w:val="22"/>
              </w:rPr>
            </w:pPr>
            <w:r w:rsidRPr="006E3A53">
              <w:rPr>
                <w:rFonts w:ascii="Arial" w:hAnsi="Arial" w:cs="Arial"/>
                <w:sz w:val="22"/>
                <w:szCs w:val="22"/>
              </w:rPr>
              <w:t xml:space="preserve">0.5 </w:t>
            </w:r>
            <w:r w:rsidRPr="006E3A53">
              <w:rPr>
                <w:rFonts w:ascii="Arial" w:hAnsi="Arial" w:cs="Arial"/>
                <w:color w:val="000000" w:themeColor="text1"/>
                <w:sz w:val="22"/>
                <w:szCs w:val="22"/>
              </w:rPr>
              <w:t>± 0.0</w:t>
            </w:r>
          </w:p>
        </w:tc>
        <w:tc>
          <w:tcPr>
            <w:tcW w:w="506" w:type="dxa"/>
            <w:tcBorders>
              <w:top w:val="nil"/>
              <w:left w:val="nil"/>
              <w:bottom w:val="nil"/>
              <w:right w:val="single" w:sz="18" w:space="0" w:color="auto"/>
            </w:tcBorders>
            <w:textDirection w:val="btLr"/>
            <w:vAlign w:val="center"/>
          </w:tcPr>
          <w:p w14:paraId="58F69944" w14:textId="32CE322A" w:rsidR="006C6222" w:rsidRPr="006E3A53" w:rsidRDefault="00B77C10" w:rsidP="006D06E5">
            <w:pPr>
              <w:ind w:left="113" w:right="113"/>
              <w:jc w:val="center"/>
              <w:rPr>
                <w:rFonts w:ascii="Arial" w:hAnsi="Arial" w:cs="Arial"/>
                <w:sz w:val="22"/>
                <w:szCs w:val="22"/>
              </w:rPr>
            </w:pPr>
            <w:r w:rsidRPr="006E3A53">
              <w:rPr>
                <w:rFonts w:ascii="Arial" w:hAnsi="Arial" w:cs="Arial"/>
                <w:sz w:val="22"/>
                <w:szCs w:val="22"/>
              </w:rPr>
              <w:t>1.3</w:t>
            </w:r>
            <w:r w:rsidR="00470BFE" w:rsidRPr="006E3A53">
              <w:rPr>
                <w:rFonts w:ascii="Arial" w:hAnsi="Arial" w:cs="Arial"/>
                <w:sz w:val="22"/>
                <w:szCs w:val="22"/>
              </w:rPr>
              <w:t xml:space="preserve"> </w:t>
            </w:r>
            <w:r w:rsidR="00470BFE" w:rsidRPr="006E3A53">
              <w:rPr>
                <w:rFonts w:ascii="Arial" w:hAnsi="Arial" w:cs="Arial"/>
                <w:color w:val="000000" w:themeColor="text1"/>
                <w:sz w:val="22"/>
                <w:szCs w:val="22"/>
              </w:rPr>
              <w:t>± 0.1</w:t>
            </w:r>
          </w:p>
        </w:tc>
      </w:tr>
      <w:tr w:rsidR="006E3A53" w:rsidRPr="006E3A53" w14:paraId="3F5F4326" w14:textId="77777777" w:rsidTr="006D06E5">
        <w:trPr>
          <w:cantSplit/>
          <w:trHeight w:val="1241"/>
        </w:trPr>
        <w:tc>
          <w:tcPr>
            <w:tcW w:w="719" w:type="dxa"/>
            <w:tcBorders>
              <w:top w:val="nil"/>
              <w:left w:val="single" w:sz="18" w:space="0" w:color="auto"/>
              <w:bottom w:val="nil"/>
              <w:right w:val="double" w:sz="6" w:space="0" w:color="auto"/>
            </w:tcBorders>
            <w:textDirection w:val="btLr"/>
            <w:vAlign w:val="center"/>
          </w:tcPr>
          <w:p w14:paraId="6CDD312F" w14:textId="718EFB12" w:rsidR="006C6222" w:rsidRPr="006E3A53" w:rsidRDefault="006C6222" w:rsidP="006E3A53">
            <w:pPr>
              <w:ind w:left="113" w:right="113"/>
              <w:jc w:val="center"/>
              <w:rPr>
                <w:rFonts w:ascii="Arial" w:hAnsi="Arial" w:cs="Arial"/>
                <w:b/>
                <w:bCs/>
                <w:sz w:val="22"/>
                <w:szCs w:val="22"/>
              </w:rPr>
            </w:pPr>
            <w:r w:rsidRPr="006E3A53">
              <w:rPr>
                <w:rFonts w:ascii="Arial" w:hAnsi="Arial" w:cs="Arial"/>
                <w:b/>
                <w:bCs/>
                <w:sz w:val="22"/>
                <w:szCs w:val="22"/>
              </w:rPr>
              <w:t>DIC</w:t>
            </w:r>
          </w:p>
        </w:tc>
        <w:tc>
          <w:tcPr>
            <w:tcW w:w="506" w:type="dxa"/>
            <w:tcBorders>
              <w:top w:val="nil"/>
              <w:left w:val="double" w:sz="6" w:space="0" w:color="auto"/>
              <w:bottom w:val="nil"/>
              <w:right w:val="nil"/>
            </w:tcBorders>
            <w:textDirection w:val="btLr"/>
            <w:vAlign w:val="center"/>
          </w:tcPr>
          <w:p w14:paraId="7CB4CAC9" w14:textId="762F6209"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766 </w:t>
            </w:r>
            <w:r w:rsidRPr="006E3A53">
              <w:rPr>
                <w:rFonts w:ascii="Arial" w:hAnsi="Arial" w:cs="Arial"/>
                <w:color w:val="000000" w:themeColor="text1"/>
                <w:sz w:val="22"/>
                <w:szCs w:val="22"/>
              </w:rPr>
              <w:t>± 17</w:t>
            </w:r>
          </w:p>
        </w:tc>
        <w:tc>
          <w:tcPr>
            <w:tcW w:w="506" w:type="dxa"/>
            <w:tcBorders>
              <w:top w:val="nil"/>
              <w:left w:val="nil"/>
              <w:bottom w:val="nil"/>
              <w:right w:val="nil"/>
            </w:tcBorders>
            <w:textDirection w:val="btLr"/>
            <w:vAlign w:val="center"/>
          </w:tcPr>
          <w:p w14:paraId="3ED484D2" w14:textId="255FD407"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1808 </w:t>
            </w:r>
            <w:r w:rsidRPr="006E3A53">
              <w:rPr>
                <w:rFonts w:ascii="Arial" w:hAnsi="Arial" w:cs="Arial"/>
                <w:color w:val="000000" w:themeColor="text1"/>
                <w:sz w:val="22"/>
                <w:szCs w:val="22"/>
              </w:rPr>
              <w:t>± 14</w:t>
            </w:r>
          </w:p>
        </w:tc>
        <w:tc>
          <w:tcPr>
            <w:tcW w:w="506" w:type="dxa"/>
            <w:tcBorders>
              <w:top w:val="nil"/>
              <w:left w:val="nil"/>
              <w:bottom w:val="nil"/>
              <w:right w:val="nil"/>
            </w:tcBorders>
            <w:textDirection w:val="btLr"/>
            <w:vAlign w:val="center"/>
          </w:tcPr>
          <w:p w14:paraId="79F8333E" w14:textId="6E1A56B4"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923 </w:t>
            </w:r>
            <w:r w:rsidRPr="006E3A53">
              <w:rPr>
                <w:rFonts w:ascii="Arial" w:hAnsi="Arial" w:cs="Arial"/>
                <w:color w:val="000000" w:themeColor="text1"/>
                <w:sz w:val="22"/>
                <w:szCs w:val="22"/>
              </w:rPr>
              <w:t>± 15</w:t>
            </w:r>
          </w:p>
        </w:tc>
        <w:tc>
          <w:tcPr>
            <w:tcW w:w="506" w:type="dxa"/>
            <w:tcBorders>
              <w:top w:val="nil"/>
              <w:left w:val="nil"/>
              <w:bottom w:val="nil"/>
              <w:right w:val="nil"/>
            </w:tcBorders>
            <w:textDirection w:val="btLr"/>
            <w:vAlign w:val="center"/>
          </w:tcPr>
          <w:p w14:paraId="41D2D240" w14:textId="0B180F75"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2094 </w:t>
            </w:r>
            <w:r w:rsidRPr="006E3A53">
              <w:rPr>
                <w:rFonts w:ascii="Arial" w:hAnsi="Arial" w:cs="Arial"/>
                <w:color w:val="000000" w:themeColor="text1"/>
                <w:sz w:val="22"/>
                <w:szCs w:val="22"/>
              </w:rPr>
              <w:t>± 17</w:t>
            </w:r>
          </w:p>
        </w:tc>
        <w:tc>
          <w:tcPr>
            <w:tcW w:w="506" w:type="dxa"/>
            <w:tcBorders>
              <w:top w:val="nil"/>
              <w:left w:val="nil"/>
              <w:bottom w:val="nil"/>
              <w:right w:val="nil"/>
            </w:tcBorders>
            <w:textDirection w:val="btLr"/>
            <w:vAlign w:val="center"/>
          </w:tcPr>
          <w:p w14:paraId="4FD8BD7C" w14:textId="3C1165A9"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2688 </w:t>
            </w:r>
            <w:r w:rsidRPr="006E3A53">
              <w:rPr>
                <w:rFonts w:ascii="Arial" w:hAnsi="Arial" w:cs="Arial"/>
                <w:color w:val="000000" w:themeColor="text1"/>
                <w:sz w:val="22"/>
                <w:szCs w:val="22"/>
              </w:rPr>
              <w:t>± 26</w:t>
            </w:r>
          </w:p>
        </w:tc>
        <w:tc>
          <w:tcPr>
            <w:tcW w:w="506" w:type="dxa"/>
            <w:tcBorders>
              <w:top w:val="nil"/>
              <w:left w:val="nil"/>
              <w:bottom w:val="nil"/>
              <w:right w:val="nil"/>
            </w:tcBorders>
            <w:textDirection w:val="btLr"/>
            <w:vAlign w:val="center"/>
          </w:tcPr>
          <w:p w14:paraId="48EA2EE3" w14:textId="2A0B1A25"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1798 </w:t>
            </w:r>
            <w:r w:rsidRPr="006E3A53">
              <w:rPr>
                <w:rFonts w:ascii="Arial" w:hAnsi="Arial" w:cs="Arial"/>
                <w:color w:val="000000" w:themeColor="text1"/>
                <w:sz w:val="22"/>
                <w:szCs w:val="22"/>
              </w:rPr>
              <w:t>± 16</w:t>
            </w:r>
          </w:p>
        </w:tc>
        <w:tc>
          <w:tcPr>
            <w:tcW w:w="506" w:type="dxa"/>
            <w:tcBorders>
              <w:top w:val="nil"/>
              <w:left w:val="nil"/>
              <w:bottom w:val="nil"/>
              <w:right w:val="nil"/>
            </w:tcBorders>
            <w:textDirection w:val="btLr"/>
            <w:vAlign w:val="center"/>
          </w:tcPr>
          <w:p w14:paraId="5B15A96F" w14:textId="7C472792"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888 </w:t>
            </w:r>
            <w:r w:rsidRPr="006E3A53">
              <w:rPr>
                <w:rFonts w:ascii="Arial" w:hAnsi="Arial" w:cs="Arial"/>
                <w:color w:val="000000" w:themeColor="text1"/>
                <w:sz w:val="22"/>
                <w:szCs w:val="22"/>
              </w:rPr>
              <w:t>± 15</w:t>
            </w:r>
          </w:p>
        </w:tc>
        <w:tc>
          <w:tcPr>
            <w:tcW w:w="506" w:type="dxa"/>
            <w:tcBorders>
              <w:top w:val="nil"/>
              <w:left w:val="nil"/>
              <w:bottom w:val="nil"/>
              <w:right w:val="nil"/>
            </w:tcBorders>
            <w:textDirection w:val="btLr"/>
            <w:vAlign w:val="center"/>
          </w:tcPr>
          <w:p w14:paraId="6911E189" w14:textId="45A95EBC"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2061 </w:t>
            </w:r>
            <w:r w:rsidRPr="006E3A53">
              <w:rPr>
                <w:rFonts w:ascii="Arial" w:hAnsi="Arial" w:cs="Arial"/>
                <w:color w:val="000000" w:themeColor="text1"/>
                <w:sz w:val="22"/>
                <w:szCs w:val="22"/>
              </w:rPr>
              <w:t>± 26</w:t>
            </w:r>
          </w:p>
        </w:tc>
        <w:tc>
          <w:tcPr>
            <w:tcW w:w="506" w:type="dxa"/>
            <w:tcBorders>
              <w:top w:val="nil"/>
              <w:left w:val="nil"/>
              <w:bottom w:val="nil"/>
              <w:right w:val="nil"/>
            </w:tcBorders>
            <w:textDirection w:val="btLr"/>
            <w:vAlign w:val="center"/>
          </w:tcPr>
          <w:p w14:paraId="6E063948" w14:textId="4EC9C1FA"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2679 </w:t>
            </w:r>
            <w:r w:rsidRPr="006E3A53">
              <w:rPr>
                <w:rFonts w:ascii="Arial" w:hAnsi="Arial" w:cs="Arial"/>
                <w:color w:val="000000" w:themeColor="text1"/>
                <w:sz w:val="22"/>
                <w:szCs w:val="22"/>
              </w:rPr>
              <w:t>± 21</w:t>
            </w:r>
          </w:p>
        </w:tc>
        <w:tc>
          <w:tcPr>
            <w:tcW w:w="506" w:type="dxa"/>
            <w:tcBorders>
              <w:top w:val="nil"/>
              <w:left w:val="nil"/>
              <w:bottom w:val="nil"/>
              <w:right w:val="nil"/>
            </w:tcBorders>
            <w:textDirection w:val="btLr"/>
            <w:vAlign w:val="center"/>
          </w:tcPr>
          <w:p w14:paraId="7FD06A4D" w14:textId="6AB25E07"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1407 </w:t>
            </w:r>
            <w:r w:rsidRPr="006E3A53">
              <w:rPr>
                <w:rFonts w:ascii="Arial" w:hAnsi="Arial" w:cs="Arial"/>
                <w:color w:val="000000" w:themeColor="text1"/>
                <w:sz w:val="22"/>
                <w:szCs w:val="22"/>
              </w:rPr>
              <w:t>± 15</w:t>
            </w:r>
          </w:p>
        </w:tc>
        <w:tc>
          <w:tcPr>
            <w:tcW w:w="506" w:type="dxa"/>
            <w:tcBorders>
              <w:top w:val="nil"/>
              <w:left w:val="nil"/>
              <w:bottom w:val="nil"/>
              <w:right w:val="nil"/>
            </w:tcBorders>
            <w:textDirection w:val="btLr"/>
            <w:vAlign w:val="center"/>
          </w:tcPr>
          <w:p w14:paraId="798B0295" w14:textId="3D6F4EB4"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782 </w:t>
            </w:r>
            <w:r w:rsidRPr="006E3A53">
              <w:rPr>
                <w:rFonts w:ascii="Arial" w:hAnsi="Arial" w:cs="Arial"/>
                <w:color w:val="000000" w:themeColor="text1"/>
                <w:sz w:val="22"/>
                <w:szCs w:val="22"/>
              </w:rPr>
              <w:t>± 18</w:t>
            </w:r>
          </w:p>
        </w:tc>
        <w:tc>
          <w:tcPr>
            <w:tcW w:w="506" w:type="dxa"/>
            <w:tcBorders>
              <w:top w:val="nil"/>
              <w:left w:val="nil"/>
              <w:bottom w:val="nil"/>
              <w:right w:val="single" w:sz="18" w:space="0" w:color="auto"/>
            </w:tcBorders>
            <w:textDirection w:val="btLr"/>
            <w:vAlign w:val="center"/>
          </w:tcPr>
          <w:p w14:paraId="64EEFCA5" w14:textId="6E7BD3A9"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1417 </w:t>
            </w:r>
            <w:r w:rsidRPr="006E3A53">
              <w:rPr>
                <w:rFonts w:ascii="Arial" w:hAnsi="Arial" w:cs="Arial"/>
                <w:color w:val="000000" w:themeColor="text1"/>
                <w:sz w:val="22"/>
                <w:szCs w:val="22"/>
              </w:rPr>
              <w:t>± 20</w:t>
            </w:r>
          </w:p>
        </w:tc>
      </w:tr>
      <w:tr w:rsidR="006E3A53" w:rsidRPr="006E3A53" w14:paraId="77785DE3" w14:textId="77777777" w:rsidTr="006D06E5">
        <w:trPr>
          <w:cantSplit/>
          <w:trHeight w:val="989"/>
        </w:trPr>
        <w:tc>
          <w:tcPr>
            <w:tcW w:w="719" w:type="dxa"/>
            <w:tcBorders>
              <w:top w:val="nil"/>
              <w:left w:val="single" w:sz="18" w:space="0" w:color="auto"/>
              <w:bottom w:val="nil"/>
              <w:right w:val="double" w:sz="6" w:space="0" w:color="auto"/>
            </w:tcBorders>
            <w:textDirection w:val="btLr"/>
            <w:vAlign w:val="center"/>
          </w:tcPr>
          <w:p w14:paraId="449FD049" w14:textId="5B78068E" w:rsidR="006C6222" w:rsidRPr="006E3A53" w:rsidRDefault="006C6222" w:rsidP="006E3A53">
            <w:pPr>
              <w:ind w:left="113" w:right="113"/>
              <w:jc w:val="center"/>
              <w:rPr>
                <w:rFonts w:ascii="Arial" w:hAnsi="Arial" w:cs="Arial"/>
                <w:b/>
                <w:bCs/>
                <w:sz w:val="22"/>
                <w:szCs w:val="22"/>
              </w:rPr>
            </w:pPr>
            <w:r w:rsidRPr="006E3A53">
              <w:rPr>
                <w:rFonts w:ascii="Arial" w:hAnsi="Arial" w:cs="Arial"/>
                <w:b/>
                <w:bCs/>
                <w:sz w:val="22"/>
                <w:szCs w:val="22"/>
              </w:rPr>
              <w:t>CO</w:t>
            </w:r>
            <w:r w:rsidRPr="006E3A53">
              <w:rPr>
                <w:rFonts w:ascii="Arial" w:hAnsi="Arial" w:cs="Arial"/>
                <w:b/>
                <w:bCs/>
                <w:sz w:val="22"/>
                <w:szCs w:val="22"/>
                <w:vertAlign w:val="subscript"/>
              </w:rPr>
              <w:t>3</w:t>
            </w:r>
            <w:r w:rsidRPr="006E3A53">
              <w:rPr>
                <w:rFonts w:ascii="Arial" w:hAnsi="Arial" w:cs="Arial"/>
                <w:b/>
                <w:bCs/>
                <w:sz w:val="22"/>
                <w:szCs w:val="22"/>
                <w:vertAlign w:val="superscript"/>
              </w:rPr>
              <w:t>2</w:t>
            </w:r>
            <w:r w:rsidR="006D06E5">
              <w:rPr>
                <w:rFonts w:ascii="Arial" w:hAnsi="Arial" w:cs="Arial"/>
                <w:b/>
                <w:bCs/>
                <w:sz w:val="22"/>
                <w:szCs w:val="22"/>
                <w:vertAlign w:val="superscript"/>
              </w:rPr>
              <w:t>-</w:t>
            </w:r>
          </w:p>
        </w:tc>
        <w:tc>
          <w:tcPr>
            <w:tcW w:w="506" w:type="dxa"/>
            <w:tcBorders>
              <w:top w:val="nil"/>
              <w:left w:val="double" w:sz="6" w:space="0" w:color="auto"/>
              <w:bottom w:val="nil"/>
              <w:right w:val="nil"/>
            </w:tcBorders>
            <w:textDirection w:val="btLr"/>
            <w:vAlign w:val="center"/>
          </w:tcPr>
          <w:p w14:paraId="4206654C" w14:textId="32EF6750"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20 </w:t>
            </w:r>
            <w:r w:rsidRPr="006E3A53">
              <w:rPr>
                <w:rFonts w:ascii="Arial" w:hAnsi="Arial" w:cs="Arial"/>
                <w:color w:val="000000" w:themeColor="text1"/>
                <w:sz w:val="22"/>
                <w:szCs w:val="22"/>
              </w:rPr>
              <w:t>± 2</w:t>
            </w:r>
          </w:p>
        </w:tc>
        <w:tc>
          <w:tcPr>
            <w:tcW w:w="506" w:type="dxa"/>
            <w:tcBorders>
              <w:top w:val="nil"/>
              <w:left w:val="nil"/>
              <w:bottom w:val="nil"/>
              <w:right w:val="nil"/>
            </w:tcBorders>
            <w:textDirection w:val="btLr"/>
            <w:vAlign w:val="center"/>
          </w:tcPr>
          <w:p w14:paraId="0A68FA37" w14:textId="6953C7B4"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109 </w:t>
            </w:r>
            <w:r w:rsidRPr="006E3A53">
              <w:rPr>
                <w:rFonts w:ascii="Arial" w:hAnsi="Arial" w:cs="Arial"/>
                <w:color w:val="000000" w:themeColor="text1"/>
                <w:sz w:val="22"/>
                <w:szCs w:val="22"/>
              </w:rPr>
              <w:t>± 5</w:t>
            </w:r>
          </w:p>
        </w:tc>
        <w:tc>
          <w:tcPr>
            <w:tcW w:w="506" w:type="dxa"/>
            <w:tcBorders>
              <w:top w:val="nil"/>
              <w:left w:val="nil"/>
              <w:bottom w:val="nil"/>
              <w:right w:val="nil"/>
            </w:tcBorders>
            <w:textDirection w:val="btLr"/>
            <w:vAlign w:val="center"/>
          </w:tcPr>
          <w:p w14:paraId="7853CF24" w14:textId="650DA36C"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35 </w:t>
            </w:r>
            <w:r w:rsidRPr="006E3A53">
              <w:rPr>
                <w:rFonts w:ascii="Arial" w:hAnsi="Arial" w:cs="Arial"/>
                <w:color w:val="000000" w:themeColor="text1"/>
                <w:sz w:val="22"/>
                <w:szCs w:val="22"/>
              </w:rPr>
              <w:t>± 3</w:t>
            </w:r>
          </w:p>
        </w:tc>
        <w:tc>
          <w:tcPr>
            <w:tcW w:w="506" w:type="dxa"/>
            <w:tcBorders>
              <w:top w:val="nil"/>
              <w:left w:val="nil"/>
              <w:bottom w:val="nil"/>
              <w:right w:val="nil"/>
            </w:tcBorders>
            <w:textDirection w:val="btLr"/>
            <w:vAlign w:val="center"/>
          </w:tcPr>
          <w:p w14:paraId="423E9D00" w14:textId="0C2CC2C3"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112 </w:t>
            </w:r>
            <w:r w:rsidRPr="006E3A53">
              <w:rPr>
                <w:rFonts w:ascii="Arial" w:hAnsi="Arial" w:cs="Arial"/>
                <w:color w:val="000000" w:themeColor="text1"/>
                <w:sz w:val="22"/>
                <w:szCs w:val="22"/>
              </w:rPr>
              <w:t>± 6</w:t>
            </w:r>
          </w:p>
        </w:tc>
        <w:tc>
          <w:tcPr>
            <w:tcW w:w="506" w:type="dxa"/>
            <w:tcBorders>
              <w:top w:val="nil"/>
              <w:left w:val="nil"/>
              <w:bottom w:val="nil"/>
              <w:right w:val="nil"/>
            </w:tcBorders>
            <w:textDirection w:val="btLr"/>
            <w:vAlign w:val="center"/>
          </w:tcPr>
          <w:p w14:paraId="7719EBD4" w14:textId="568C30A2"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192 </w:t>
            </w:r>
            <w:r w:rsidRPr="006E3A53">
              <w:rPr>
                <w:rFonts w:ascii="Arial" w:hAnsi="Arial" w:cs="Arial"/>
                <w:color w:val="000000" w:themeColor="text1"/>
                <w:sz w:val="22"/>
                <w:szCs w:val="22"/>
              </w:rPr>
              <w:t>± 8</w:t>
            </w:r>
          </w:p>
        </w:tc>
        <w:tc>
          <w:tcPr>
            <w:tcW w:w="506" w:type="dxa"/>
            <w:tcBorders>
              <w:top w:val="nil"/>
              <w:left w:val="nil"/>
              <w:bottom w:val="nil"/>
              <w:right w:val="nil"/>
            </w:tcBorders>
            <w:textDirection w:val="btLr"/>
            <w:vAlign w:val="center"/>
          </w:tcPr>
          <w:p w14:paraId="38791442" w14:textId="571C8474"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107 </w:t>
            </w:r>
            <w:r w:rsidRPr="006E3A53">
              <w:rPr>
                <w:rFonts w:ascii="Arial" w:hAnsi="Arial" w:cs="Arial"/>
                <w:color w:val="000000" w:themeColor="text1"/>
                <w:sz w:val="22"/>
                <w:szCs w:val="22"/>
              </w:rPr>
              <w:t>± 4</w:t>
            </w:r>
          </w:p>
        </w:tc>
        <w:tc>
          <w:tcPr>
            <w:tcW w:w="506" w:type="dxa"/>
            <w:tcBorders>
              <w:top w:val="nil"/>
              <w:left w:val="nil"/>
              <w:bottom w:val="nil"/>
              <w:right w:val="nil"/>
            </w:tcBorders>
            <w:textDirection w:val="btLr"/>
            <w:vAlign w:val="center"/>
          </w:tcPr>
          <w:p w14:paraId="180B05B7" w14:textId="6FF8E65F"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38 </w:t>
            </w:r>
            <w:r w:rsidRPr="006E3A53">
              <w:rPr>
                <w:rFonts w:ascii="Arial" w:hAnsi="Arial" w:cs="Arial"/>
                <w:color w:val="000000" w:themeColor="text1"/>
                <w:sz w:val="22"/>
                <w:szCs w:val="22"/>
              </w:rPr>
              <w:t>± 2</w:t>
            </w:r>
          </w:p>
        </w:tc>
        <w:tc>
          <w:tcPr>
            <w:tcW w:w="506" w:type="dxa"/>
            <w:tcBorders>
              <w:top w:val="nil"/>
              <w:left w:val="nil"/>
              <w:bottom w:val="nil"/>
              <w:right w:val="nil"/>
            </w:tcBorders>
            <w:textDirection w:val="btLr"/>
            <w:vAlign w:val="center"/>
          </w:tcPr>
          <w:p w14:paraId="79E6F9DF" w14:textId="2398DCF0"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109 </w:t>
            </w:r>
            <w:r w:rsidRPr="006E3A53">
              <w:rPr>
                <w:rFonts w:ascii="Arial" w:hAnsi="Arial" w:cs="Arial"/>
                <w:color w:val="000000" w:themeColor="text1"/>
                <w:sz w:val="22"/>
                <w:szCs w:val="22"/>
              </w:rPr>
              <w:t>± 4</w:t>
            </w:r>
          </w:p>
        </w:tc>
        <w:tc>
          <w:tcPr>
            <w:tcW w:w="506" w:type="dxa"/>
            <w:tcBorders>
              <w:top w:val="nil"/>
              <w:left w:val="nil"/>
              <w:bottom w:val="nil"/>
              <w:right w:val="nil"/>
            </w:tcBorders>
            <w:textDirection w:val="btLr"/>
            <w:vAlign w:val="center"/>
          </w:tcPr>
          <w:p w14:paraId="2D0CC94A" w14:textId="2441AFB8"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189 </w:t>
            </w:r>
            <w:r w:rsidRPr="006E3A53">
              <w:rPr>
                <w:rFonts w:ascii="Arial" w:hAnsi="Arial" w:cs="Arial"/>
                <w:color w:val="000000" w:themeColor="text1"/>
                <w:sz w:val="22"/>
                <w:szCs w:val="22"/>
              </w:rPr>
              <w:t>± 6</w:t>
            </w:r>
          </w:p>
        </w:tc>
        <w:tc>
          <w:tcPr>
            <w:tcW w:w="506" w:type="dxa"/>
            <w:tcBorders>
              <w:top w:val="nil"/>
              <w:left w:val="nil"/>
              <w:bottom w:val="nil"/>
              <w:right w:val="nil"/>
            </w:tcBorders>
            <w:textDirection w:val="btLr"/>
            <w:vAlign w:val="center"/>
          </w:tcPr>
          <w:p w14:paraId="5E92D74D" w14:textId="1E5E3094"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64 </w:t>
            </w:r>
            <w:r w:rsidRPr="006E3A53">
              <w:rPr>
                <w:rFonts w:ascii="Arial" w:hAnsi="Arial" w:cs="Arial"/>
                <w:color w:val="000000" w:themeColor="text1"/>
                <w:sz w:val="22"/>
                <w:szCs w:val="22"/>
              </w:rPr>
              <w:t>± 10</w:t>
            </w:r>
          </w:p>
        </w:tc>
        <w:tc>
          <w:tcPr>
            <w:tcW w:w="506" w:type="dxa"/>
            <w:tcBorders>
              <w:top w:val="nil"/>
              <w:left w:val="nil"/>
              <w:bottom w:val="nil"/>
              <w:right w:val="nil"/>
            </w:tcBorders>
            <w:textDirection w:val="btLr"/>
            <w:vAlign w:val="center"/>
          </w:tcPr>
          <w:p w14:paraId="425A8063" w14:textId="3CF36096"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20 </w:t>
            </w:r>
            <w:r w:rsidRPr="006E3A53">
              <w:rPr>
                <w:rFonts w:ascii="Arial" w:hAnsi="Arial" w:cs="Arial"/>
                <w:color w:val="000000" w:themeColor="text1"/>
                <w:sz w:val="22"/>
                <w:szCs w:val="22"/>
              </w:rPr>
              <w:t>± 1</w:t>
            </w:r>
          </w:p>
        </w:tc>
        <w:tc>
          <w:tcPr>
            <w:tcW w:w="506" w:type="dxa"/>
            <w:tcBorders>
              <w:top w:val="nil"/>
              <w:left w:val="nil"/>
              <w:bottom w:val="nil"/>
              <w:right w:val="single" w:sz="18" w:space="0" w:color="auto"/>
            </w:tcBorders>
            <w:textDirection w:val="btLr"/>
            <w:vAlign w:val="center"/>
          </w:tcPr>
          <w:p w14:paraId="24FC2085" w14:textId="3C54006E" w:rsidR="006C6222" w:rsidRPr="006E3A53" w:rsidRDefault="004E3B5F" w:rsidP="006D06E5">
            <w:pPr>
              <w:ind w:left="113" w:right="113"/>
              <w:jc w:val="center"/>
              <w:rPr>
                <w:rFonts w:ascii="Arial" w:hAnsi="Arial" w:cs="Arial"/>
                <w:sz w:val="22"/>
                <w:szCs w:val="22"/>
              </w:rPr>
            </w:pPr>
            <w:r w:rsidRPr="006E3A53">
              <w:rPr>
                <w:rFonts w:ascii="Arial" w:hAnsi="Arial" w:cs="Arial"/>
                <w:sz w:val="22"/>
                <w:szCs w:val="22"/>
              </w:rPr>
              <w:t xml:space="preserve">52 </w:t>
            </w:r>
            <w:r w:rsidRPr="006E3A53">
              <w:rPr>
                <w:rFonts w:ascii="Arial" w:hAnsi="Arial" w:cs="Arial"/>
                <w:color w:val="000000" w:themeColor="text1"/>
                <w:sz w:val="22"/>
                <w:szCs w:val="22"/>
              </w:rPr>
              <w:t>± 2</w:t>
            </w:r>
          </w:p>
        </w:tc>
      </w:tr>
      <w:tr w:rsidR="006E3A53" w:rsidRPr="006E3A53" w14:paraId="7C6AD7C7" w14:textId="77777777" w:rsidTr="006D06E5">
        <w:trPr>
          <w:cantSplit/>
          <w:trHeight w:val="1250"/>
        </w:trPr>
        <w:tc>
          <w:tcPr>
            <w:tcW w:w="719" w:type="dxa"/>
            <w:tcBorders>
              <w:top w:val="nil"/>
              <w:left w:val="single" w:sz="18" w:space="0" w:color="auto"/>
              <w:bottom w:val="nil"/>
              <w:right w:val="double" w:sz="6" w:space="0" w:color="auto"/>
            </w:tcBorders>
            <w:textDirection w:val="btLr"/>
            <w:vAlign w:val="center"/>
          </w:tcPr>
          <w:p w14:paraId="37ADE340" w14:textId="3E9EBD1F" w:rsidR="006C6222" w:rsidRPr="006E3A53" w:rsidRDefault="006C6222" w:rsidP="006E3A53">
            <w:pPr>
              <w:spacing w:before="120"/>
              <w:jc w:val="center"/>
              <w:rPr>
                <w:rFonts w:ascii="Arial" w:hAnsi="Arial" w:cs="Arial"/>
                <w:b/>
                <w:bCs/>
                <w:sz w:val="22"/>
                <w:szCs w:val="22"/>
                <w:vertAlign w:val="superscript"/>
              </w:rPr>
            </w:pPr>
            <w:r w:rsidRPr="006E3A53">
              <w:rPr>
                <w:rFonts w:ascii="Arial" w:hAnsi="Arial" w:cs="Arial"/>
                <w:b/>
                <w:bCs/>
                <w:sz w:val="22"/>
                <w:szCs w:val="22"/>
              </w:rPr>
              <w:t>HCO</w:t>
            </w:r>
            <w:r w:rsidRPr="006E3A53">
              <w:rPr>
                <w:rFonts w:ascii="Arial" w:hAnsi="Arial" w:cs="Arial"/>
                <w:b/>
                <w:bCs/>
                <w:sz w:val="22"/>
                <w:szCs w:val="22"/>
                <w:vertAlign w:val="subscript"/>
              </w:rPr>
              <w:t>3</w:t>
            </w:r>
            <w:r w:rsidRPr="006E3A53">
              <w:rPr>
                <w:rFonts w:ascii="Arial" w:hAnsi="Arial" w:cs="Arial"/>
                <w:b/>
                <w:bCs/>
                <w:sz w:val="22"/>
                <w:szCs w:val="22"/>
                <w:vertAlign w:val="superscript"/>
              </w:rPr>
              <w:t>-</w:t>
            </w:r>
          </w:p>
          <w:p w14:paraId="5FB6C9EB" w14:textId="77777777" w:rsidR="006C6222" w:rsidRPr="006E3A53" w:rsidRDefault="006C6222" w:rsidP="006E3A53">
            <w:pPr>
              <w:ind w:left="113" w:right="113"/>
              <w:jc w:val="center"/>
              <w:rPr>
                <w:rFonts w:ascii="Arial" w:hAnsi="Arial" w:cs="Arial"/>
                <w:b/>
                <w:bCs/>
                <w:sz w:val="22"/>
                <w:szCs w:val="22"/>
              </w:rPr>
            </w:pPr>
          </w:p>
        </w:tc>
        <w:tc>
          <w:tcPr>
            <w:tcW w:w="506" w:type="dxa"/>
            <w:tcBorders>
              <w:top w:val="nil"/>
              <w:left w:val="double" w:sz="6" w:space="0" w:color="auto"/>
              <w:bottom w:val="nil"/>
              <w:right w:val="nil"/>
            </w:tcBorders>
            <w:textDirection w:val="btLr"/>
            <w:vAlign w:val="center"/>
          </w:tcPr>
          <w:p w14:paraId="026D3157" w14:textId="48B09AF3" w:rsidR="006C6222" w:rsidRPr="006E3A53" w:rsidRDefault="00E53763" w:rsidP="006D06E5">
            <w:pPr>
              <w:ind w:left="113" w:right="113"/>
              <w:jc w:val="center"/>
              <w:rPr>
                <w:rFonts w:ascii="Arial" w:hAnsi="Arial" w:cs="Arial"/>
                <w:sz w:val="22"/>
                <w:szCs w:val="22"/>
              </w:rPr>
            </w:pPr>
            <w:r w:rsidRPr="002A6435">
              <w:rPr>
                <w:rFonts w:ascii="Arial" w:hAnsi="Arial" w:cs="Arial"/>
                <w:sz w:val="22"/>
                <w:szCs w:val="22"/>
              </w:rPr>
              <w:t xml:space="preserve">729 </w:t>
            </w:r>
            <w:r w:rsidRPr="006E3A53">
              <w:rPr>
                <w:rFonts w:ascii="Arial" w:hAnsi="Arial" w:cs="Arial"/>
                <w:color w:val="000000" w:themeColor="text1"/>
                <w:sz w:val="22"/>
                <w:szCs w:val="22"/>
              </w:rPr>
              <w:t>± 17</w:t>
            </w:r>
          </w:p>
        </w:tc>
        <w:tc>
          <w:tcPr>
            <w:tcW w:w="506" w:type="dxa"/>
            <w:tcBorders>
              <w:top w:val="nil"/>
              <w:left w:val="nil"/>
              <w:bottom w:val="nil"/>
              <w:right w:val="nil"/>
            </w:tcBorders>
            <w:textDirection w:val="btLr"/>
            <w:vAlign w:val="center"/>
          </w:tcPr>
          <w:p w14:paraId="320A7879" w14:textId="5F79F0DA" w:rsidR="006C6222" w:rsidRPr="006E3A53" w:rsidRDefault="00E53763" w:rsidP="006D06E5">
            <w:pPr>
              <w:ind w:left="113" w:right="113"/>
              <w:jc w:val="center"/>
              <w:rPr>
                <w:rFonts w:ascii="Arial" w:hAnsi="Arial" w:cs="Arial"/>
                <w:sz w:val="22"/>
                <w:szCs w:val="22"/>
              </w:rPr>
            </w:pPr>
            <w:r w:rsidRPr="006E3A53">
              <w:rPr>
                <w:rFonts w:ascii="Arial" w:hAnsi="Arial" w:cs="Arial"/>
                <w:sz w:val="22"/>
                <w:szCs w:val="22"/>
              </w:rPr>
              <w:t xml:space="preserve">1682 </w:t>
            </w:r>
            <w:r w:rsidRPr="006E3A53">
              <w:rPr>
                <w:rFonts w:ascii="Arial" w:hAnsi="Arial" w:cs="Arial"/>
                <w:color w:val="000000" w:themeColor="text1"/>
                <w:sz w:val="22"/>
                <w:szCs w:val="22"/>
              </w:rPr>
              <w:t>± 15</w:t>
            </w:r>
          </w:p>
        </w:tc>
        <w:tc>
          <w:tcPr>
            <w:tcW w:w="506" w:type="dxa"/>
            <w:tcBorders>
              <w:top w:val="nil"/>
              <w:left w:val="nil"/>
              <w:bottom w:val="nil"/>
              <w:right w:val="nil"/>
            </w:tcBorders>
            <w:textDirection w:val="btLr"/>
            <w:vAlign w:val="center"/>
          </w:tcPr>
          <w:p w14:paraId="56BC97B2" w14:textId="0694EA94" w:rsidR="006C6222" w:rsidRPr="006E3A53" w:rsidRDefault="00E53763" w:rsidP="006D06E5">
            <w:pPr>
              <w:ind w:left="113" w:right="113"/>
              <w:jc w:val="center"/>
              <w:rPr>
                <w:rFonts w:ascii="Arial" w:hAnsi="Arial" w:cs="Arial"/>
                <w:sz w:val="22"/>
                <w:szCs w:val="22"/>
              </w:rPr>
            </w:pPr>
            <w:r w:rsidRPr="006E3A53">
              <w:rPr>
                <w:rFonts w:ascii="Arial" w:hAnsi="Arial" w:cs="Arial"/>
                <w:sz w:val="22"/>
                <w:szCs w:val="22"/>
              </w:rPr>
              <w:t xml:space="preserve">871 </w:t>
            </w:r>
            <w:r w:rsidRPr="006E3A53">
              <w:rPr>
                <w:rFonts w:ascii="Arial" w:hAnsi="Arial" w:cs="Arial"/>
                <w:color w:val="000000" w:themeColor="text1"/>
                <w:sz w:val="22"/>
                <w:szCs w:val="22"/>
              </w:rPr>
              <w:t>± 15</w:t>
            </w:r>
          </w:p>
        </w:tc>
        <w:tc>
          <w:tcPr>
            <w:tcW w:w="506" w:type="dxa"/>
            <w:tcBorders>
              <w:top w:val="nil"/>
              <w:left w:val="nil"/>
              <w:bottom w:val="nil"/>
              <w:right w:val="nil"/>
            </w:tcBorders>
            <w:textDirection w:val="btLr"/>
            <w:vAlign w:val="center"/>
          </w:tcPr>
          <w:p w14:paraId="1C145B10" w14:textId="17FF64F6" w:rsidR="006C6222" w:rsidRPr="006E3A53" w:rsidRDefault="00E53763" w:rsidP="006D06E5">
            <w:pPr>
              <w:ind w:left="113" w:right="113"/>
              <w:jc w:val="center"/>
              <w:rPr>
                <w:rFonts w:ascii="Arial" w:hAnsi="Arial" w:cs="Arial"/>
                <w:sz w:val="22"/>
                <w:szCs w:val="22"/>
              </w:rPr>
            </w:pPr>
            <w:r w:rsidRPr="006E3A53">
              <w:rPr>
                <w:rFonts w:ascii="Arial" w:hAnsi="Arial" w:cs="Arial"/>
                <w:sz w:val="22"/>
                <w:szCs w:val="22"/>
              </w:rPr>
              <w:t xml:space="preserve">1961 </w:t>
            </w:r>
            <w:r w:rsidRPr="006E3A53">
              <w:rPr>
                <w:rFonts w:ascii="Arial" w:hAnsi="Arial" w:cs="Arial"/>
                <w:color w:val="000000" w:themeColor="text1"/>
                <w:sz w:val="22"/>
                <w:szCs w:val="22"/>
              </w:rPr>
              <w:t>± 18</w:t>
            </w:r>
          </w:p>
        </w:tc>
        <w:tc>
          <w:tcPr>
            <w:tcW w:w="506" w:type="dxa"/>
            <w:tcBorders>
              <w:top w:val="nil"/>
              <w:left w:val="nil"/>
              <w:bottom w:val="nil"/>
              <w:right w:val="nil"/>
            </w:tcBorders>
            <w:textDirection w:val="btLr"/>
            <w:vAlign w:val="center"/>
          </w:tcPr>
          <w:p w14:paraId="53F62EA8" w14:textId="36667C8F" w:rsidR="006C6222" w:rsidRPr="006E3A53" w:rsidRDefault="00E53763" w:rsidP="006D06E5">
            <w:pPr>
              <w:ind w:left="113" w:right="113"/>
              <w:jc w:val="center"/>
              <w:rPr>
                <w:rFonts w:ascii="Arial" w:hAnsi="Arial" w:cs="Arial"/>
                <w:sz w:val="22"/>
                <w:szCs w:val="22"/>
              </w:rPr>
            </w:pPr>
            <w:r w:rsidRPr="006E3A53">
              <w:rPr>
                <w:rFonts w:ascii="Arial" w:hAnsi="Arial" w:cs="Arial"/>
                <w:sz w:val="22"/>
                <w:szCs w:val="22"/>
              </w:rPr>
              <w:t xml:space="preserve">2475 </w:t>
            </w:r>
            <w:r w:rsidRPr="006E3A53">
              <w:rPr>
                <w:rFonts w:ascii="Arial" w:hAnsi="Arial" w:cs="Arial"/>
                <w:color w:val="000000" w:themeColor="text1"/>
                <w:sz w:val="22"/>
                <w:szCs w:val="22"/>
              </w:rPr>
              <w:t>± 22</w:t>
            </w:r>
          </w:p>
        </w:tc>
        <w:tc>
          <w:tcPr>
            <w:tcW w:w="506" w:type="dxa"/>
            <w:tcBorders>
              <w:top w:val="nil"/>
              <w:left w:val="nil"/>
              <w:bottom w:val="nil"/>
              <w:right w:val="nil"/>
            </w:tcBorders>
            <w:textDirection w:val="btLr"/>
            <w:vAlign w:val="center"/>
          </w:tcPr>
          <w:p w14:paraId="2668C590" w14:textId="5016CD69" w:rsidR="006C6222" w:rsidRPr="006E3A53" w:rsidRDefault="00E53763" w:rsidP="006D06E5">
            <w:pPr>
              <w:ind w:left="113" w:right="113"/>
              <w:jc w:val="center"/>
              <w:rPr>
                <w:rFonts w:ascii="Arial" w:hAnsi="Arial" w:cs="Arial"/>
                <w:sz w:val="22"/>
                <w:szCs w:val="22"/>
              </w:rPr>
            </w:pPr>
            <w:r w:rsidRPr="006E3A53">
              <w:rPr>
                <w:rFonts w:ascii="Arial" w:hAnsi="Arial" w:cs="Arial"/>
                <w:sz w:val="22"/>
                <w:szCs w:val="22"/>
              </w:rPr>
              <w:t xml:space="preserve">1674 </w:t>
            </w:r>
            <w:r w:rsidRPr="006E3A53">
              <w:rPr>
                <w:rFonts w:ascii="Arial" w:hAnsi="Arial" w:cs="Arial"/>
                <w:color w:val="000000" w:themeColor="text1"/>
                <w:sz w:val="22"/>
                <w:szCs w:val="22"/>
              </w:rPr>
              <w:t>± 15</w:t>
            </w:r>
          </w:p>
        </w:tc>
        <w:tc>
          <w:tcPr>
            <w:tcW w:w="506" w:type="dxa"/>
            <w:tcBorders>
              <w:top w:val="nil"/>
              <w:left w:val="nil"/>
              <w:bottom w:val="nil"/>
              <w:right w:val="nil"/>
            </w:tcBorders>
            <w:textDirection w:val="btLr"/>
            <w:vAlign w:val="center"/>
          </w:tcPr>
          <w:p w14:paraId="1C6FF9AF" w14:textId="7DB1DA82" w:rsidR="006C6222" w:rsidRPr="006E3A53" w:rsidRDefault="00E53763" w:rsidP="006D06E5">
            <w:pPr>
              <w:ind w:left="113" w:right="113"/>
              <w:jc w:val="center"/>
              <w:rPr>
                <w:rFonts w:ascii="Arial" w:hAnsi="Arial" w:cs="Arial"/>
                <w:sz w:val="22"/>
                <w:szCs w:val="22"/>
              </w:rPr>
            </w:pPr>
            <w:r w:rsidRPr="006E3A53">
              <w:rPr>
                <w:rFonts w:ascii="Arial" w:hAnsi="Arial" w:cs="Arial"/>
                <w:sz w:val="22"/>
                <w:szCs w:val="22"/>
              </w:rPr>
              <w:t xml:space="preserve">837 </w:t>
            </w:r>
            <w:r w:rsidRPr="006E3A53">
              <w:rPr>
                <w:rFonts w:ascii="Arial" w:hAnsi="Arial" w:cs="Arial"/>
                <w:color w:val="000000" w:themeColor="text1"/>
                <w:sz w:val="22"/>
                <w:szCs w:val="22"/>
              </w:rPr>
              <w:t>± 15</w:t>
            </w:r>
          </w:p>
        </w:tc>
        <w:tc>
          <w:tcPr>
            <w:tcW w:w="506" w:type="dxa"/>
            <w:tcBorders>
              <w:top w:val="nil"/>
              <w:left w:val="nil"/>
              <w:bottom w:val="nil"/>
              <w:right w:val="nil"/>
            </w:tcBorders>
            <w:textDirection w:val="btLr"/>
            <w:vAlign w:val="center"/>
          </w:tcPr>
          <w:p w14:paraId="0ECA7649" w14:textId="770B2AA8" w:rsidR="006C6222" w:rsidRPr="006E3A53" w:rsidRDefault="00E53763" w:rsidP="006D06E5">
            <w:pPr>
              <w:ind w:left="113" w:right="113"/>
              <w:jc w:val="center"/>
              <w:rPr>
                <w:rFonts w:ascii="Arial" w:hAnsi="Arial" w:cs="Arial"/>
                <w:sz w:val="22"/>
                <w:szCs w:val="22"/>
              </w:rPr>
            </w:pPr>
            <w:r w:rsidRPr="006E3A53">
              <w:rPr>
                <w:rFonts w:ascii="Arial" w:hAnsi="Arial" w:cs="Arial"/>
                <w:sz w:val="22"/>
                <w:szCs w:val="22"/>
              </w:rPr>
              <w:t xml:space="preserve">1931 </w:t>
            </w:r>
            <w:r w:rsidRPr="006E3A53">
              <w:rPr>
                <w:rFonts w:ascii="Arial" w:hAnsi="Arial" w:cs="Arial"/>
                <w:color w:val="000000" w:themeColor="text1"/>
                <w:sz w:val="22"/>
                <w:szCs w:val="22"/>
              </w:rPr>
              <w:t>± 28</w:t>
            </w:r>
          </w:p>
        </w:tc>
        <w:tc>
          <w:tcPr>
            <w:tcW w:w="506" w:type="dxa"/>
            <w:tcBorders>
              <w:top w:val="nil"/>
              <w:left w:val="nil"/>
              <w:bottom w:val="nil"/>
              <w:right w:val="nil"/>
            </w:tcBorders>
            <w:textDirection w:val="btLr"/>
            <w:vAlign w:val="center"/>
          </w:tcPr>
          <w:p w14:paraId="08287B7B" w14:textId="2C941813" w:rsidR="006C6222" w:rsidRPr="006E3A53" w:rsidRDefault="00E53763" w:rsidP="006D06E5">
            <w:pPr>
              <w:ind w:left="113" w:right="113"/>
              <w:jc w:val="center"/>
              <w:rPr>
                <w:rFonts w:ascii="Arial" w:hAnsi="Arial" w:cs="Arial"/>
                <w:sz w:val="22"/>
                <w:szCs w:val="22"/>
              </w:rPr>
            </w:pPr>
            <w:r w:rsidRPr="006E3A53">
              <w:rPr>
                <w:rFonts w:ascii="Arial" w:hAnsi="Arial" w:cs="Arial"/>
                <w:sz w:val="22"/>
                <w:szCs w:val="22"/>
              </w:rPr>
              <w:t xml:space="preserve">S469 </w:t>
            </w:r>
            <w:r w:rsidRPr="006E3A53">
              <w:rPr>
                <w:rFonts w:ascii="Arial" w:hAnsi="Arial" w:cs="Arial"/>
                <w:color w:val="000000" w:themeColor="text1"/>
                <w:sz w:val="22"/>
                <w:szCs w:val="22"/>
              </w:rPr>
              <w:t>± 21</w:t>
            </w:r>
          </w:p>
        </w:tc>
        <w:tc>
          <w:tcPr>
            <w:tcW w:w="506" w:type="dxa"/>
            <w:tcBorders>
              <w:top w:val="nil"/>
              <w:left w:val="nil"/>
              <w:bottom w:val="nil"/>
              <w:right w:val="nil"/>
            </w:tcBorders>
            <w:textDirection w:val="btLr"/>
            <w:vAlign w:val="center"/>
          </w:tcPr>
          <w:p w14:paraId="1415D090" w14:textId="2991B51E" w:rsidR="006C6222" w:rsidRPr="006E3A53" w:rsidRDefault="00E53763" w:rsidP="006D06E5">
            <w:pPr>
              <w:ind w:left="113" w:right="113"/>
              <w:jc w:val="center"/>
              <w:rPr>
                <w:rFonts w:ascii="Arial" w:hAnsi="Arial" w:cs="Arial"/>
                <w:sz w:val="22"/>
                <w:szCs w:val="22"/>
              </w:rPr>
            </w:pPr>
            <w:r w:rsidRPr="006E3A53">
              <w:rPr>
                <w:rFonts w:ascii="Arial" w:hAnsi="Arial" w:cs="Arial"/>
                <w:sz w:val="22"/>
                <w:szCs w:val="22"/>
              </w:rPr>
              <w:t xml:space="preserve">1324 </w:t>
            </w:r>
            <w:r w:rsidRPr="006E3A53">
              <w:rPr>
                <w:rFonts w:ascii="Arial" w:hAnsi="Arial" w:cs="Arial"/>
                <w:color w:val="000000" w:themeColor="text1"/>
                <w:sz w:val="22"/>
                <w:szCs w:val="22"/>
              </w:rPr>
              <w:t>± 20</w:t>
            </w:r>
          </w:p>
        </w:tc>
        <w:tc>
          <w:tcPr>
            <w:tcW w:w="506" w:type="dxa"/>
            <w:tcBorders>
              <w:top w:val="nil"/>
              <w:left w:val="nil"/>
              <w:bottom w:val="nil"/>
              <w:right w:val="nil"/>
            </w:tcBorders>
            <w:textDirection w:val="btLr"/>
            <w:vAlign w:val="center"/>
          </w:tcPr>
          <w:p w14:paraId="23EEE49A" w14:textId="3ECEF2F7" w:rsidR="006C6222" w:rsidRPr="006E3A53" w:rsidRDefault="00E53763" w:rsidP="006D06E5">
            <w:pPr>
              <w:ind w:left="113" w:right="113"/>
              <w:jc w:val="center"/>
              <w:rPr>
                <w:rFonts w:ascii="Arial" w:hAnsi="Arial" w:cs="Arial"/>
                <w:sz w:val="22"/>
                <w:szCs w:val="22"/>
              </w:rPr>
            </w:pPr>
            <w:r w:rsidRPr="006E3A53">
              <w:rPr>
                <w:rFonts w:ascii="Arial" w:hAnsi="Arial" w:cs="Arial"/>
                <w:sz w:val="22"/>
                <w:szCs w:val="22"/>
              </w:rPr>
              <w:t xml:space="preserve">744 </w:t>
            </w:r>
            <w:r w:rsidRPr="006E3A53">
              <w:rPr>
                <w:rFonts w:ascii="Arial" w:hAnsi="Arial" w:cs="Arial"/>
                <w:color w:val="000000" w:themeColor="text1"/>
                <w:sz w:val="22"/>
                <w:szCs w:val="22"/>
              </w:rPr>
              <w:t>± 17</w:t>
            </w:r>
          </w:p>
        </w:tc>
        <w:tc>
          <w:tcPr>
            <w:tcW w:w="506" w:type="dxa"/>
            <w:tcBorders>
              <w:top w:val="nil"/>
              <w:left w:val="nil"/>
              <w:bottom w:val="nil"/>
              <w:right w:val="single" w:sz="18" w:space="0" w:color="auto"/>
            </w:tcBorders>
            <w:textDirection w:val="btLr"/>
            <w:vAlign w:val="center"/>
          </w:tcPr>
          <w:p w14:paraId="1EC4BBF1" w14:textId="7135E86E" w:rsidR="006C6222" w:rsidRPr="006E3A53" w:rsidRDefault="00E53763" w:rsidP="006D06E5">
            <w:pPr>
              <w:ind w:left="113" w:right="113"/>
              <w:jc w:val="center"/>
              <w:rPr>
                <w:rFonts w:ascii="Arial" w:hAnsi="Arial" w:cs="Arial"/>
                <w:sz w:val="22"/>
                <w:szCs w:val="22"/>
              </w:rPr>
            </w:pPr>
            <w:r w:rsidRPr="006E3A53">
              <w:rPr>
                <w:rFonts w:ascii="Arial" w:hAnsi="Arial" w:cs="Arial"/>
                <w:sz w:val="22"/>
                <w:szCs w:val="22"/>
              </w:rPr>
              <w:t xml:space="preserve">1345 </w:t>
            </w:r>
            <w:r w:rsidRPr="006E3A53">
              <w:rPr>
                <w:rFonts w:ascii="Arial" w:hAnsi="Arial" w:cs="Arial"/>
                <w:color w:val="000000" w:themeColor="text1"/>
                <w:sz w:val="22"/>
                <w:szCs w:val="22"/>
              </w:rPr>
              <w:t>± 19</w:t>
            </w:r>
          </w:p>
        </w:tc>
      </w:tr>
      <w:tr w:rsidR="008C6D02" w:rsidRPr="006E3A53" w14:paraId="2A7FC90C" w14:textId="77777777" w:rsidTr="006D06E5">
        <w:trPr>
          <w:cantSplit/>
          <w:trHeight w:val="1134"/>
        </w:trPr>
        <w:tc>
          <w:tcPr>
            <w:tcW w:w="719" w:type="dxa"/>
            <w:tcBorders>
              <w:top w:val="nil"/>
              <w:left w:val="single" w:sz="18" w:space="0" w:color="auto"/>
              <w:bottom w:val="nil"/>
              <w:right w:val="double" w:sz="6" w:space="0" w:color="auto"/>
            </w:tcBorders>
            <w:textDirection w:val="btLr"/>
            <w:vAlign w:val="center"/>
          </w:tcPr>
          <w:p w14:paraId="29E4D538" w14:textId="7171C3E8" w:rsidR="006C6222" w:rsidRPr="006E3A53" w:rsidRDefault="006C6222" w:rsidP="006E3A53">
            <w:pPr>
              <w:ind w:left="113" w:right="113"/>
              <w:jc w:val="center"/>
              <w:rPr>
                <w:rFonts w:ascii="Arial" w:hAnsi="Arial" w:cs="Arial"/>
                <w:b/>
                <w:bCs/>
                <w:sz w:val="22"/>
                <w:szCs w:val="22"/>
              </w:rPr>
            </w:pPr>
            <w:r w:rsidRPr="006E3A53">
              <w:rPr>
                <w:rFonts w:ascii="Arial" w:hAnsi="Arial" w:cs="Arial"/>
                <w:b/>
                <w:bCs/>
                <w:sz w:val="22"/>
                <w:szCs w:val="22"/>
              </w:rPr>
              <w:t>pCO</w:t>
            </w:r>
            <w:r w:rsidRPr="006E3A53">
              <w:rPr>
                <w:rFonts w:ascii="Arial" w:hAnsi="Arial" w:cs="Arial"/>
                <w:b/>
                <w:bCs/>
                <w:sz w:val="22"/>
                <w:szCs w:val="22"/>
                <w:vertAlign w:val="subscript"/>
              </w:rPr>
              <w:t>2</w:t>
            </w:r>
          </w:p>
        </w:tc>
        <w:tc>
          <w:tcPr>
            <w:tcW w:w="506" w:type="dxa"/>
            <w:tcBorders>
              <w:top w:val="nil"/>
              <w:left w:val="double" w:sz="6" w:space="0" w:color="auto"/>
              <w:bottom w:val="nil"/>
              <w:right w:val="nil"/>
            </w:tcBorders>
            <w:textDirection w:val="btLr"/>
            <w:vAlign w:val="center"/>
          </w:tcPr>
          <w:p w14:paraId="4AD49CC9" w14:textId="654AAD4D" w:rsidR="006C6222" w:rsidRPr="006E3A53" w:rsidRDefault="00B6490B" w:rsidP="006D06E5">
            <w:pPr>
              <w:ind w:left="113" w:right="113"/>
              <w:jc w:val="center"/>
              <w:rPr>
                <w:rFonts w:ascii="Arial" w:hAnsi="Arial" w:cs="Arial"/>
                <w:sz w:val="22"/>
                <w:szCs w:val="22"/>
              </w:rPr>
            </w:pPr>
            <w:r w:rsidRPr="002A6435">
              <w:rPr>
                <w:rFonts w:ascii="Arial" w:hAnsi="Arial" w:cs="Arial"/>
                <w:sz w:val="22"/>
                <w:szCs w:val="22"/>
              </w:rPr>
              <w:t xml:space="preserve">478 </w:t>
            </w:r>
            <w:r w:rsidRPr="006E3A53">
              <w:rPr>
                <w:rFonts w:ascii="Arial" w:hAnsi="Arial" w:cs="Arial"/>
                <w:color w:val="000000" w:themeColor="text1"/>
                <w:sz w:val="22"/>
                <w:szCs w:val="22"/>
              </w:rPr>
              <w:t>± 44</w:t>
            </w:r>
          </w:p>
        </w:tc>
        <w:tc>
          <w:tcPr>
            <w:tcW w:w="506" w:type="dxa"/>
            <w:tcBorders>
              <w:top w:val="nil"/>
              <w:left w:val="nil"/>
              <w:bottom w:val="nil"/>
              <w:right w:val="nil"/>
            </w:tcBorders>
            <w:textDirection w:val="btLr"/>
            <w:vAlign w:val="center"/>
          </w:tcPr>
          <w:p w14:paraId="598FA3E2" w14:textId="4C444039" w:rsidR="006C6222" w:rsidRPr="006E3A53" w:rsidRDefault="00B6490B" w:rsidP="006D06E5">
            <w:pPr>
              <w:ind w:left="113" w:right="113"/>
              <w:jc w:val="center"/>
              <w:rPr>
                <w:rFonts w:ascii="Arial" w:hAnsi="Arial" w:cs="Arial"/>
                <w:sz w:val="22"/>
                <w:szCs w:val="22"/>
              </w:rPr>
            </w:pPr>
            <w:r w:rsidRPr="006E3A53">
              <w:rPr>
                <w:rFonts w:ascii="Arial" w:hAnsi="Arial" w:cs="Arial"/>
                <w:sz w:val="22"/>
                <w:szCs w:val="22"/>
              </w:rPr>
              <w:t xml:space="preserve">476 </w:t>
            </w:r>
            <w:r w:rsidRPr="006E3A53">
              <w:rPr>
                <w:rFonts w:ascii="Arial" w:hAnsi="Arial" w:cs="Arial"/>
                <w:color w:val="000000" w:themeColor="text1"/>
                <w:sz w:val="22"/>
                <w:szCs w:val="22"/>
              </w:rPr>
              <w:t>± 29</w:t>
            </w:r>
          </w:p>
        </w:tc>
        <w:tc>
          <w:tcPr>
            <w:tcW w:w="506" w:type="dxa"/>
            <w:tcBorders>
              <w:top w:val="nil"/>
              <w:left w:val="nil"/>
              <w:bottom w:val="nil"/>
              <w:right w:val="nil"/>
            </w:tcBorders>
            <w:textDirection w:val="btLr"/>
            <w:vAlign w:val="center"/>
          </w:tcPr>
          <w:p w14:paraId="768EFF46" w14:textId="3CCB4CFA" w:rsidR="006C6222" w:rsidRPr="006E3A53" w:rsidRDefault="00B6490B" w:rsidP="006D06E5">
            <w:pPr>
              <w:ind w:left="113" w:right="113"/>
              <w:jc w:val="center"/>
              <w:rPr>
                <w:rFonts w:ascii="Arial" w:hAnsi="Arial" w:cs="Arial"/>
                <w:sz w:val="22"/>
                <w:szCs w:val="22"/>
              </w:rPr>
            </w:pPr>
            <w:r w:rsidRPr="006E3A53">
              <w:rPr>
                <w:rFonts w:ascii="Arial" w:hAnsi="Arial" w:cs="Arial"/>
                <w:sz w:val="22"/>
                <w:szCs w:val="22"/>
              </w:rPr>
              <w:t xml:space="preserve">451 </w:t>
            </w:r>
            <w:r w:rsidRPr="006E3A53">
              <w:rPr>
                <w:rFonts w:ascii="Arial" w:hAnsi="Arial" w:cs="Arial"/>
                <w:color w:val="000000" w:themeColor="text1"/>
                <w:sz w:val="22"/>
                <w:szCs w:val="22"/>
              </w:rPr>
              <w:t>± 73</w:t>
            </w:r>
          </w:p>
        </w:tc>
        <w:tc>
          <w:tcPr>
            <w:tcW w:w="506" w:type="dxa"/>
            <w:tcBorders>
              <w:top w:val="nil"/>
              <w:left w:val="nil"/>
              <w:bottom w:val="nil"/>
              <w:right w:val="nil"/>
            </w:tcBorders>
            <w:textDirection w:val="btLr"/>
            <w:vAlign w:val="center"/>
          </w:tcPr>
          <w:p w14:paraId="66E40907" w14:textId="28A06676" w:rsidR="006C6222" w:rsidRPr="006E3A53" w:rsidRDefault="00B6490B" w:rsidP="006D06E5">
            <w:pPr>
              <w:ind w:left="113" w:right="113"/>
              <w:jc w:val="center"/>
              <w:rPr>
                <w:rFonts w:ascii="Arial" w:hAnsi="Arial" w:cs="Arial"/>
                <w:sz w:val="22"/>
                <w:szCs w:val="22"/>
              </w:rPr>
            </w:pPr>
            <w:r w:rsidRPr="006E3A53">
              <w:rPr>
                <w:rFonts w:ascii="Arial" w:hAnsi="Arial" w:cs="Arial"/>
                <w:sz w:val="22"/>
                <w:szCs w:val="22"/>
              </w:rPr>
              <w:t xml:space="preserve">562 </w:t>
            </w:r>
            <w:r w:rsidRPr="006E3A53">
              <w:rPr>
                <w:rFonts w:ascii="Arial" w:hAnsi="Arial" w:cs="Arial"/>
                <w:color w:val="000000" w:themeColor="text1"/>
                <w:sz w:val="22"/>
                <w:szCs w:val="22"/>
              </w:rPr>
              <w:t>± 46</w:t>
            </w:r>
          </w:p>
        </w:tc>
        <w:tc>
          <w:tcPr>
            <w:tcW w:w="506" w:type="dxa"/>
            <w:tcBorders>
              <w:top w:val="nil"/>
              <w:left w:val="nil"/>
              <w:bottom w:val="nil"/>
              <w:right w:val="nil"/>
            </w:tcBorders>
            <w:textDirection w:val="btLr"/>
            <w:vAlign w:val="center"/>
          </w:tcPr>
          <w:p w14:paraId="553B4143" w14:textId="3BD8A678" w:rsidR="006C6222" w:rsidRPr="006E3A53" w:rsidRDefault="00B6490B" w:rsidP="006D06E5">
            <w:pPr>
              <w:ind w:left="113" w:right="113"/>
              <w:jc w:val="center"/>
              <w:rPr>
                <w:rFonts w:ascii="Arial" w:hAnsi="Arial" w:cs="Arial"/>
                <w:sz w:val="22"/>
                <w:szCs w:val="22"/>
              </w:rPr>
            </w:pPr>
            <w:r w:rsidRPr="006E3A53">
              <w:rPr>
                <w:rFonts w:ascii="Arial" w:hAnsi="Arial" w:cs="Arial"/>
                <w:sz w:val="22"/>
                <w:szCs w:val="22"/>
              </w:rPr>
              <w:t xml:space="preserve">582 </w:t>
            </w:r>
            <w:r w:rsidRPr="006E3A53">
              <w:rPr>
                <w:rFonts w:ascii="Arial" w:hAnsi="Arial" w:cs="Arial"/>
                <w:color w:val="000000" w:themeColor="text1"/>
                <w:sz w:val="22"/>
                <w:szCs w:val="22"/>
              </w:rPr>
              <w:t>± 25</w:t>
            </w:r>
          </w:p>
        </w:tc>
        <w:tc>
          <w:tcPr>
            <w:tcW w:w="506" w:type="dxa"/>
            <w:tcBorders>
              <w:top w:val="nil"/>
              <w:left w:val="nil"/>
              <w:bottom w:val="nil"/>
              <w:right w:val="nil"/>
            </w:tcBorders>
            <w:textDirection w:val="btLr"/>
            <w:vAlign w:val="center"/>
          </w:tcPr>
          <w:p w14:paraId="5D437A82" w14:textId="4C61D76C" w:rsidR="006C6222" w:rsidRPr="006E3A53" w:rsidRDefault="00B6490B" w:rsidP="006D06E5">
            <w:pPr>
              <w:ind w:left="113" w:right="113"/>
              <w:jc w:val="center"/>
              <w:rPr>
                <w:rFonts w:ascii="Arial" w:hAnsi="Arial" w:cs="Arial"/>
                <w:sz w:val="22"/>
                <w:szCs w:val="22"/>
              </w:rPr>
            </w:pPr>
            <w:r w:rsidRPr="006E3A53">
              <w:rPr>
                <w:rFonts w:ascii="Arial" w:hAnsi="Arial" w:cs="Arial"/>
                <w:sz w:val="22"/>
                <w:szCs w:val="22"/>
              </w:rPr>
              <w:t xml:space="preserve">476 </w:t>
            </w:r>
            <w:r w:rsidRPr="006E3A53">
              <w:rPr>
                <w:rFonts w:ascii="Arial" w:hAnsi="Arial" w:cs="Arial"/>
                <w:color w:val="000000" w:themeColor="text1"/>
                <w:sz w:val="22"/>
                <w:szCs w:val="22"/>
              </w:rPr>
              <w:t>± 23</w:t>
            </w:r>
          </w:p>
        </w:tc>
        <w:tc>
          <w:tcPr>
            <w:tcW w:w="506" w:type="dxa"/>
            <w:tcBorders>
              <w:top w:val="nil"/>
              <w:left w:val="nil"/>
              <w:bottom w:val="nil"/>
              <w:right w:val="nil"/>
            </w:tcBorders>
            <w:textDirection w:val="btLr"/>
            <w:vAlign w:val="center"/>
          </w:tcPr>
          <w:p w14:paraId="00BFBEE6" w14:textId="01D6880D" w:rsidR="006C6222" w:rsidRPr="006E3A53" w:rsidRDefault="00B6490B" w:rsidP="006D06E5">
            <w:pPr>
              <w:ind w:left="113" w:right="113"/>
              <w:jc w:val="center"/>
              <w:rPr>
                <w:rFonts w:ascii="Arial" w:hAnsi="Arial" w:cs="Arial"/>
                <w:sz w:val="22"/>
                <w:szCs w:val="22"/>
              </w:rPr>
            </w:pPr>
            <w:r w:rsidRPr="006E3A53">
              <w:rPr>
                <w:rFonts w:ascii="Arial" w:hAnsi="Arial" w:cs="Arial"/>
                <w:sz w:val="22"/>
                <w:szCs w:val="22"/>
              </w:rPr>
              <w:t xml:space="preserve">363 </w:t>
            </w:r>
            <w:r w:rsidRPr="006E3A53">
              <w:rPr>
                <w:rFonts w:ascii="Arial" w:hAnsi="Arial" w:cs="Arial"/>
                <w:color w:val="000000" w:themeColor="text1"/>
                <w:sz w:val="22"/>
                <w:szCs w:val="22"/>
              </w:rPr>
              <w:t>± 29</w:t>
            </w:r>
          </w:p>
        </w:tc>
        <w:tc>
          <w:tcPr>
            <w:tcW w:w="506" w:type="dxa"/>
            <w:tcBorders>
              <w:top w:val="nil"/>
              <w:left w:val="nil"/>
              <w:bottom w:val="nil"/>
              <w:right w:val="nil"/>
            </w:tcBorders>
            <w:textDirection w:val="btLr"/>
            <w:vAlign w:val="center"/>
          </w:tcPr>
          <w:p w14:paraId="570B1FB9" w14:textId="0785A59B" w:rsidR="006C6222" w:rsidRPr="006E3A53" w:rsidRDefault="00B6490B" w:rsidP="006D06E5">
            <w:pPr>
              <w:ind w:left="113" w:right="113"/>
              <w:jc w:val="center"/>
              <w:rPr>
                <w:rFonts w:ascii="Arial" w:hAnsi="Arial" w:cs="Arial"/>
                <w:sz w:val="22"/>
                <w:szCs w:val="22"/>
              </w:rPr>
            </w:pPr>
            <w:r w:rsidRPr="006E3A53">
              <w:rPr>
                <w:rFonts w:ascii="Arial" w:hAnsi="Arial" w:cs="Arial"/>
                <w:sz w:val="22"/>
                <w:szCs w:val="22"/>
              </w:rPr>
              <w:t xml:space="preserve">571 </w:t>
            </w:r>
            <w:r w:rsidRPr="006E3A53">
              <w:rPr>
                <w:rFonts w:ascii="Arial" w:hAnsi="Arial" w:cs="Arial"/>
                <w:color w:val="000000" w:themeColor="text1"/>
                <w:sz w:val="22"/>
                <w:szCs w:val="22"/>
              </w:rPr>
              <w:t>± 46</w:t>
            </w:r>
          </w:p>
        </w:tc>
        <w:tc>
          <w:tcPr>
            <w:tcW w:w="506" w:type="dxa"/>
            <w:tcBorders>
              <w:top w:val="nil"/>
              <w:left w:val="nil"/>
              <w:bottom w:val="nil"/>
              <w:right w:val="nil"/>
            </w:tcBorders>
            <w:textDirection w:val="btLr"/>
            <w:vAlign w:val="center"/>
          </w:tcPr>
          <w:p w14:paraId="60CCCF74" w14:textId="037EC90B" w:rsidR="006C6222" w:rsidRPr="006E3A53" w:rsidRDefault="00B6490B" w:rsidP="006D06E5">
            <w:pPr>
              <w:ind w:left="113" w:right="113"/>
              <w:jc w:val="center"/>
              <w:rPr>
                <w:rFonts w:ascii="Arial" w:hAnsi="Arial" w:cs="Arial"/>
                <w:sz w:val="22"/>
                <w:szCs w:val="22"/>
              </w:rPr>
            </w:pPr>
            <w:r w:rsidRPr="006E3A53">
              <w:rPr>
                <w:rFonts w:ascii="Arial" w:hAnsi="Arial" w:cs="Arial"/>
                <w:sz w:val="22"/>
                <w:szCs w:val="22"/>
              </w:rPr>
              <w:t xml:space="preserve">582 </w:t>
            </w:r>
            <w:r w:rsidRPr="006E3A53">
              <w:rPr>
                <w:rFonts w:ascii="Arial" w:hAnsi="Arial" w:cs="Arial"/>
                <w:color w:val="000000" w:themeColor="text1"/>
                <w:sz w:val="22"/>
                <w:szCs w:val="22"/>
              </w:rPr>
              <w:t>± 27</w:t>
            </w:r>
          </w:p>
        </w:tc>
        <w:tc>
          <w:tcPr>
            <w:tcW w:w="506" w:type="dxa"/>
            <w:tcBorders>
              <w:top w:val="nil"/>
              <w:left w:val="nil"/>
              <w:bottom w:val="nil"/>
              <w:right w:val="nil"/>
            </w:tcBorders>
            <w:textDirection w:val="btLr"/>
            <w:vAlign w:val="center"/>
          </w:tcPr>
          <w:p w14:paraId="2C3F72E1" w14:textId="563664A1" w:rsidR="006C6222" w:rsidRPr="006E3A53" w:rsidRDefault="00B6490B" w:rsidP="006D06E5">
            <w:pPr>
              <w:ind w:left="113" w:right="113"/>
              <w:jc w:val="center"/>
              <w:rPr>
                <w:rFonts w:ascii="Arial" w:hAnsi="Arial" w:cs="Arial"/>
                <w:sz w:val="22"/>
                <w:szCs w:val="22"/>
              </w:rPr>
            </w:pPr>
            <w:r w:rsidRPr="006E3A53">
              <w:rPr>
                <w:rFonts w:ascii="Arial" w:hAnsi="Arial" w:cs="Arial"/>
                <w:sz w:val="22"/>
                <w:szCs w:val="22"/>
              </w:rPr>
              <w:t xml:space="preserve">486 </w:t>
            </w:r>
            <w:r w:rsidRPr="006E3A53">
              <w:rPr>
                <w:rFonts w:ascii="Arial" w:hAnsi="Arial" w:cs="Arial"/>
                <w:color w:val="000000" w:themeColor="text1"/>
                <w:sz w:val="22"/>
                <w:szCs w:val="22"/>
              </w:rPr>
              <w:t>± 53</w:t>
            </w:r>
          </w:p>
        </w:tc>
        <w:tc>
          <w:tcPr>
            <w:tcW w:w="506" w:type="dxa"/>
            <w:tcBorders>
              <w:top w:val="nil"/>
              <w:left w:val="nil"/>
              <w:bottom w:val="nil"/>
              <w:right w:val="nil"/>
            </w:tcBorders>
            <w:textDirection w:val="btLr"/>
            <w:vAlign w:val="center"/>
          </w:tcPr>
          <w:p w14:paraId="1926DE22" w14:textId="5DB69D62" w:rsidR="006C6222" w:rsidRPr="006E3A53" w:rsidRDefault="00B6490B" w:rsidP="006D06E5">
            <w:pPr>
              <w:ind w:left="113" w:right="113"/>
              <w:jc w:val="center"/>
              <w:rPr>
                <w:rFonts w:ascii="Arial" w:hAnsi="Arial" w:cs="Arial"/>
                <w:sz w:val="22"/>
                <w:szCs w:val="22"/>
              </w:rPr>
            </w:pPr>
            <w:r w:rsidRPr="006E3A53">
              <w:rPr>
                <w:rFonts w:ascii="Arial" w:hAnsi="Arial" w:cs="Arial"/>
                <w:sz w:val="22"/>
                <w:szCs w:val="22"/>
              </w:rPr>
              <w:t xml:space="preserve">473 </w:t>
            </w:r>
            <w:r w:rsidRPr="006E3A53">
              <w:rPr>
                <w:rFonts w:ascii="Arial" w:hAnsi="Arial" w:cs="Arial"/>
                <w:color w:val="000000" w:themeColor="text1"/>
                <w:sz w:val="22"/>
                <w:szCs w:val="22"/>
              </w:rPr>
              <w:t>± 45</w:t>
            </w:r>
          </w:p>
        </w:tc>
        <w:tc>
          <w:tcPr>
            <w:tcW w:w="506" w:type="dxa"/>
            <w:tcBorders>
              <w:top w:val="nil"/>
              <w:left w:val="nil"/>
              <w:bottom w:val="nil"/>
              <w:right w:val="single" w:sz="18" w:space="0" w:color="auto"/>
            </w:tcBorders>
            <w:textDirection w:val="btLr"/>
            <w:vAlign w:val="center"/>
          </w:tcPr>
          <w:p w14:paraId="03248144" w14:textId="3C25CF1B" w:rsidR="006C6222" w:rsidRPr="006E3A53" w:rsidRDefault="00B6490B" w:rsidP="006D06E5">
            <w:pPr>
              <w:ind w:left="113" w:right="113"/>
              <w:jc w:val="center"/>
              <w:rPr>
                <w:rFonts w:ascii="Arial" w:hAnsi="Arial" w:cs="Arial"/>
                <w:sz w:val="22"/>
                <w:szCs w:val="22"/>
              </w:rPr>
            </w:pPr>
            <w:r w:rsidRPr="006E3A53">
              <w:rPr>
                <w:rFonts w:ascii="Arial" w:hAnsi="Arial" w:cs="Arial"/>
                <w:sz w:val="22"/>
                <w:szCs w:val="22"/>
              </w:rPr>
              <w:t xml:space="preserve">537 </w:t>
            </w:r>
            <w:r w:rsidRPr="006E3A53">
              <w:rPr>
                <w:rFonts w:ascii="Arial" w:hAnsi="Arial" w:cs="Arial"/>
                <w:color w:val="000000" w:themeColor="text1"/>
                <w:sz w:val="22"/>
                <w:szCs w:val="22"/>
              </w:rPr>
              <w:t>± 32</w:t>
            </w:r>
          </w:p>
        </w:tc>
      </w:tr>
      <w:tr w:rsidR="006E3A53" w:rsidRPr="006E3A53" w14:paraId="132FEE23" w14:textId="77777777" w:rsidTr="006D06E5">
        <w:trPr>
          <w:cantSplit/>
          <w:trHeight w:val="1268"/>
        </w:trPr>
        <w:tc>
          <w:tcPr>
            <w:tcW w:w="719" w:type="dxa"/>
            <w:tcBorders>
              <w:top w:val="nil"/>
              <w:left w:val="single" w:sz="18" w:space="0" w:color="auto"/>
              <w:bottom w:val="nil"/>
              <w:right w:val="double" w:sz="6" w:space="0" w:color="auto"/>
            </w:tcBorders>
            <w:textDirection w:val="btLr"/>
            <w:vAlign w:val="center"/>
          </w:tcPr>
          <w:p w14:paraId="0350A5CF" w14:textId="4415B2DF" w:rsidR="006C6222" w:rsidRPr="006E3A53" w:rsidRDefault="006C6222" w:rsidP="006E3A53">
            <w:pPr>
              <w:ind w:left="113" w:right="113"/>
              <w:jc w:val="center"/>
              <w:rPr>
                <w:rFonts w:ascii="Arial" w:hAnsi="Arial" w:cs="Arial"/>
                <w:b/>
                <w:bCs/>
                <w:sz w:val="22"/>
                <w:szCs w:val="22"/>
              </w:rPr>
            </w:pPr>
            <w:r w:rsidRPr="006E3A53">
              <w:rPr>
                <w:rFonts w:ascii="Arial" w:hAnsi="Arial" w:cs="Arial"/>
                <w:b/>
                <w:bCs/>
                <w:sz w:val="22"/>
                <w:szCs w:val="22"/>
              </w:rPr>
              <w:t>TA</w:t>
            </w:r>
          </w:p>
        </w:tc>
        <w:tc>
          <w:tcPr>
            <w:tcW w:w="506" w:type="dxa"/>
            <w:tcBorders>
              <w:top w:val="nil"/>
              <w:left w:val="double" w:sz="6" w:space="0" w:color="auto"/>
              <w:bottom w:val="nil"/>
              <w:right w:val="nil"/>
            </w:tcBorders>
            <w:textDirection w:val="btLr"/>
            <w:vAlign w:val="center"/>
          </w:tcPr>
          <w:p w14:paraId="47F5B583" w14:textId="3DFECEBA" w:rsidR="006C6222" w:rsidRPr="006E3A53" w:rsidRDefault="002C2223" w:rsidP="006D06E5">
            <w:pPr>
              <w:ind w:left="113" w:right="113"/>
              <w:jc w:val="center"/>
              <w:rPr>
                <w:rFonts w:ascii="Arial" w:hAnsi="Arial" w:cs="Arial"/>
                <w:sz w:val="22"/>
                <w:szCs w:val="22"/>
              </w:rPr>
            </w:pPr>
            <w:r w:rsidRPr="002A6435">
              <w:rPr>
                <w:rFonts w:ascii="Arial" w:hAnsi="Arial" w:cs="Arial"/>
                <w:sz w:val="22"/>
                <w:szCs w:val="22"/>
              </w:rPr>
              <w:t xml:space="preserve">792 </w:t>
            </w:r>
            <w:r w:rsidRPr="006E3A53">
              <w:rPr>
                <w:rFonts w:ascii="Arial" w:hAnsi="Arial" w:cs="Arial"/>
                <w:color w:val="000000" w:themeColor="text1"/>
                <w:sz w:val="22"/>
                <w:szCs w:val="22"/>
              </w:rPr>
              <w:t>±</w:t>
            </w:r>
            <w:r w:rsidR="00B6490B" w:rsidRPr="006E3A53">
              <w:rPr>
                <w:rFonts w:ascii="Arial" w:hAnsi="Arial" w:cs="Arial"/>
                <w:color w:val="000000" w:themeColor="text1"/>
                <w:sz w:val="22"/>
                <w:szCs w:val="22"/>
              </w:rPr>
              <w:t xml:space="preserve"> 15</w:t>
            </w:r>
          </w:p>
        </w:tc>
        <w:tc>
          <w:tcPr>
            <w:tcW w:w="506" w:type="dxa"/>
            <w:tcBorders>
              <w:top w:val="nil"/>
              <w:left w:val="nil"/>
              <w:bottom w:val="nil"/>
              <w:right w:val="nil"/>
            </w:tcBorders>
            <w:textDirection w:val="btLr"/>
            <w:vAlign w:val="center"/>
          </w:tcPr>
          <w:p w14:paraId="38414F17" w14:textId="2A39B637" w:rsidR="006C6222" w:rsidRPr="006E3A53" w:rsidRDefault="002C2223" w:rsidP="006D06E5">
            <w:pPr>
              <w:ind w:left="113" w:right="113"/>
              <w:jc w:val="center"/>
              <w:rPr>
                <w:rFonts w:ascii="Arial" w:hAnsi="Arial" w:cs="Arial"/>
                <w:sz w:val="22"/>
                <w:szCs w:val="22"/>
              </w:rPr>
            </w:pPr>
            <w:r w:rsidRPr="006E3A53">
              <w:rPr>
                <w:rFonts w:ascii="Arial" w:hAnsi="Arial" w:cs="Arial"/>
                <w:sz w:val="22"/>
                <w:szCs w:val="22"/>
              </w:rPr>
              <w:t xml:space="preserve">1960 </w:t>
            </w:r>
            <w:r w:rsidRPr="006E3A53">
              <w:rPr>
                <w:rFonts w:ascii="Arial" w:hAnsi="Arial" w:cs="Arial"/>
                <w:color w:val="000000" w:themeColor="text1"/>
                <w:sz w:val="22"/>
                <w:szCs w:val="22"/>
              </w:rPr>
              <w:t>±</w:t>
            </w:r>
            <w:r w:rsidR="00B6490B" w:rsidRPr="006E3A53">
              <w:rPr>
                <w:rFonts w:ascii="Arial" w:hAnsi="Arial" w:cs="Arial"/>
                <w:color w:val="000000" w:themeColor="text1"/>
                <w:sz w:val="22"/>
                <w:szCs w:val="22"/>
              </w:rPr>
              <w:t xml:space="preserve"> </w:t>
            </w:r>
            <w:r w:rsidR="00B6490B" w:rsidRPr="006E3A53">
              <w:rPr>
                <w:rFonts w:ascii="Arial" w:hAnsi="Arial" w:cs="Arial"/>
                <w:sz w:val="22"/>
                <w:szCs w:val="22"/>
              </w:rPr>
              <w:t>14</w:t>
            </w:r>
          </w:p>
        </w:tc>
        <w:tc>
          <w:tcPr>
            <w:tcW w:w="506" w:type="dxa"/>
            <w:tcBorders>
              <w:top w:val="nil"/>
              <w:left w:val="nil"/>
              <w:bottom w:val="nil"/>
              <w:right w:val="nil"/>
            </w:tcBorders>
            <w:textDirection w:val="btLr"/>
            <w:vAlign w:val="center"/>
          </w:tcPr>
          <w:p w14:paraId="3C83F06F" w14:textId="125BCFF2" w:rsidR="006C6222" w:rsidRPr="006E3A53" w:rsidRDefault="002C2223" w:rsidP="006D06E5">
            <w:pPr>
              <w:ind w:left="113" w:right="113"/>
              <w:jc w:val="center"/>
              <w:rPr>
                <w:rFonts w:ascii="Arial" w:hAnsi="Arial" w:cs="Arial"/>
                <w:sz w:val="22"/>
                <w:szCs w:val="22"/>
              </w:rPr>
            </w:pPr>
            <w:r w:rsidRPr="006E3A53">
              <w:rPr>
                <w:rFonts w:ascii="Arial" w:hAnsi="Arial" w:cs="Arial"/>
                <w:sz w:val="22"/>
                <w:szCs w:val="22"/>
              </w:rPr>
              <w:t xml:space="preserve">980 </w:t>
            </w:r>
            <w:r w:rsidRPr="006E3A53">
              <w:rPr>
                <w:rFonts w:ascii="Arial" w:hAnsi="Arial" w:cs="Arial"/>
                <w:color w:val="000000" w:themeColor="text1"/>
                <w:sz w:val="22"/>
                <w:szCs w:val="22"/>
              </w:rPr>
              <w:t>± 15</w:t>
            </w:r>
          </w:p>
        </w:tc>
        <w:tc>
          <w:tcPr>
            <w:tcW w:w="506" w:type="dxa"/>
            <w:tcBorders>
              <w:top w:val="nil"/>
              <w:left w:val="nil"/>
              <w:bottom w:val="nil"/>
              <w:right w:val="nil"/>
            </w:tcBorders>
            <w:textDirection w:val="btLr"/>
            <w:vAlign w:val="center"/>
          </w:tcPr>
          <w:p w14:paraId="2CABAC51" w14:textId="11FF850B" w:rsidR="006C6222" w:rsidRPr="006E3A53" w:rsidRDefault="002C2223" w:rsidP="006D06E5">
            <w:pPr>
              <w:ind w:left="113" w:right="113"/>
              <w:jc w:val="center"/>
              <w:rPr>
                <w:rFonts w:ascii="Arial" w:hAnsi="Arial" w:cs="Arial"/>
                <w:sz w:val="22"/>
                <w:szCs w:val="22"/>
              </w:rPr>
            </w:pPr>
            <w:r w:rsidRPr="006E3A53">
              <w:rPr>
                <w:rFonts w:ascii="Arial" w:hAnsi="Arial" w:cs="Arial"/>
                <w:sz w:val="22"/>
                <w:szCs w:val="22"/>
              </w:rPr>
              <w:t xml:space="preserve">2230 </w:t>
            </w:r>
            <w:r w:rsidRPr="006E3A53">
              <w:rPr>
                <w:rFonts w:ascii="Arial" w:hAnsi="Arial" w:cs="Arial"/>
                <w:color w:val="000000" w:themeColor="text1"/>
                <w:sz w:val="22"/>
                <w:szCs w:val="22"/>
              </w:rPr>
              <w:t>± 18</w:t>
            </w:r>
          </w:p>
        </w:tc>
        <w:tc>
          <w:tcPr>
            <w:tcW w:w="506" w:type="dxa"/>
            <w:tcBorders>
              <w:top w:val="nil"/>
              <w:left w:val="nil"/>
              <w:bottom w:val="nil"/>
              <w:right w:val="nil"/>
            </w:tcBorders>
            <w:textDirection w:val="btLr"/>
            <w:vAlign w:val="center"/>
          </w:tcPr>
          <w:p w14:paraId="50FE58AC" w14:textId="3A8BBD02" w:rsidR="006C6222" w:rsidRPr="006E3A53" w:rsidRDefault="002C2223" w:rsidP="006D06E5">
            <w:pPr>
              <w:ind w:left="113" w:right="113"/>
              <w:jc w:val="center"/>
              <w:rPr>
                <w:rFonts w:ascii="Arial" w:hAnsi="Arial" w:cs="Arial"/>
                <w:sz w:val="22"/>
                <w:szCs w:val="22"/>
              </w:rPr>
            </w:pPr>
            <w:r w:rsidRPr="006E3A53">
              <w:rPr>
                <w:rFonts w:ascii="Arial" w:hAnsi="Arial" w:cs="Arial"/>
                <w:sz w:val="22"/>
                <w:szCs w:val="22"/>
              </w:rPr>
              <w:t xml:space="preserve">2929 </w:t>
            </w:r>
            <w:r w:rsidRPr="006E3A53">
              <w:rPr>
                <w:rFonts w:ascii="Arial" w:hAnsi="Arial" w:cs="Arial"/>
                <w:color w:val="000000" w:themeColor="text1"/>
                <w:sz w:val="22"/>
                <w:szCs w:val="22"/>
              </w:rPr>
              <w:t>± 33</w:t>
            </w:r>
          </w:p>
        </w:tc>
        <w:tc>
          <w:tcPr>
            <w:tcW w:w="506" w:type="dxa"/>
            <w:tcBorders>
              <w:top w:val="nil"/>
              <w:left w:val="nil"/>
              <w:bottom w:val="nil"/>
              <w:right w:val="nil"/>
            </w:tcBorders>
            <w:textDirection w:val="btLr"/>
            <w:vAlign w:val="center"/>
          </w:tcPr>
          <w:p w14:paraId="489C8FA2" w14:textId="5B1E0958" w:rsidR="006C6222" w:rsidRPr="006E3A53" w:rsidRDefault="002C2223" w:rsidP="006D06E5">
            <w:pPr>
              <w:ind w:left="113" w:right="113"/>
              <w:jc w:val="center"/>
              <w:rPr>
                <w:rFonts w:ascii="Arial" w:hAnsi="Arial" w:cs="Arial"/>
                <w:sz w:val="22"/>
                <w:szCs w:val="22"/>
              </w:rPr>
            </w:pPr>
            <w:r w:rsidRPr="006E3A53">
              <w:rPr>
                <w:rFonts w:ascii="Arial" w:hAnsi="Arial" w:cs="Arial"/>
                <w:sz w:val="22"/>
                <w:szCs w:val="22"/>
              </w:rPr>
              <w:t xml:space="preserve">1946 </w:t>
            </w:r>
            <w:r w:rsidRPr="006E3A53">
              <w:rPr>
                <w:rFonts w:ascii="Arial" w:hAnsi="Arial" w:cs="Arial"/>
                <w:color w:val="000000" w:themeColor="text1"/>
                <w:sz w:val="22"/>
                <w:szCs w:val="22"/>
              </w:rPr>
              <w:t>± 19</w:t>
            </w:r>
          </w:p>
        </w:tc>
        <w:tc>
          <w:tcPr>
            <w:tcW w:w="506" w:type="dxa"/>
            <w:tcBorders>
              <w:top w:val="nil"/>
              <w:left w:val="nil"/>
              <w:bottom w:val="nil"/>
              <w:right w:val="nil"/>
            </w:tcBorders>
            <w:textDirection w:val="btLr"/>
            <w:vAlign w:val="center"/>
          </w:tcPr>
          <w:p w14:paraId="393F08D4" w14:textId="09E6D093" w:rsidR="006C6222" w:rsidRPr="006E3A53" w:rsidRDefault="002C2223" w:rsidP="006D06E5">
            <w:pPr>
              <w:ind w:left="113" w:right="113"/>
              <w:jc w:val="center"/>
              <w:rPr>
                <w:rFonts w:ascii="Arial" w:hAnsi="Arial" w:cs="Arial"/>
                <w:sz w:val="22"/>
                <w:szCs w:val="22"/>
              </w:rPr>
            </w:pPr>
            <w:r w:rsidRPr="006E3A53">
              <w:rPr>
                <w:rFonts w:ascii="Arial" w:hAnsi="Arial" w:cs="Arial"/>
                <w:sz w:val="22"/>
                <w:szCs w:val="22"/>
              </w:rPr>
              <w:t xml:space="preserve">956 </w:t>
            </w:r>
            <w:r w:rsidRPr="006E3A53">
              <w:rPr>
                <w:rFonts w:ascii="Arial" w:hAnsi="Arial" w:cs="Arial"/>
                <w:color w:val="000000" w:themeColor="text1"/>
                <w:sz w:val="22"/>
                <w:szCs w:val="22"/>
              </w:rPr>
              <w:t>±</w:t>
            </w:r>
            <w:r w:rsidRPr="006E3A53">
              <w:rPr>
                <w:rFonts w:ascii="Arial" w:hAnsi="Arial" w:cs="Arial"/>
                <w:sz w:val="22"/>
                <w:szCs w:val="22"/>
              </w:rPr>
              <w:t>16</w:t>
            </w:r>
          </w:p>
        </w:tc>
        <w:tc>
          <w:tcPr>
            <w:tcW w:w="506" w:type="dxa"/>
            <w:tcBorders>
              <w:top w:val="nil"/>
              <w:left w:val="nil"/>
              <w:bottom w:val="nil"/>
              <w:right w:val="nil"/>
            </w:tcBorders>
            <w:textDirection w:val="btLr"/>
            <w:vAlign w:val="center"/>
          </w:tcPr>
          <w:p w14:paraId="424271BA" w14:textId="31CEE68F" w:rsidR="006C6222" w:rsidRPr="006E3A53" w:rsidRDefault="002C2223" w:rsidP="006D06E5">
            <w:pPr>
              <w:ind w:left="113" w:right="113"/>
              <w:jc w:val="center"/>
              <w:rPr>
                <w:rFonts w:ascii="Arial" w:hAnsi="Arial" w:cs="Arial"/>
                <w:sz w:val="22"/>
                <w:szCs w:val="22"/>
              </w:rPr>
            </w:pPr>
            <w:r w:rsidRPr="006E3A53">
              <w:rPr>
                <w:rFonts w:ascii="Arial" w:hAnsi="Arial" w:cs="Arial"/>
                <w:sz w:val="22"/>
                <w:szCs w:val="22"/>
              </w:rPr>
              <w:t xml:space="preserve">2194 </w:t>
            </w:r>
            <w:r w:rsidRPr="006E3A53">
              <w:rPr>
                <w:rFonts w:ascii="Arial" w:hAnsi="Arial" w:cs="Arial"/>
                <w:color w:val="000000" w:themeColor="text1"/>
                <w:sz w:val="22"/>
                <w:szCs w:val="22"/>
              </w:rPr>
              <w:t>±</w:t>
            </w:r>
            <w:r w:rsidRPr="006E3A53">
              <w:rPr>
                <w:rFonts w:ascii="Arial" w:hAnsi="Arial" w:cs="Arial"/>
                <w:sz w:val="22"/>
                <w:szCs w:val="22"/>
              </w:rPr>
              <w:t>21</w:t>
            </w:r>
          </w:p>
        </w:tc>
        <w:tc>
          <w:tcPr>
            <w:tcW w:w="506" w:type="dxa"/>
            <w:tcBorders>
              <w:top w:val="nil"/>
              <w:left w:val="nil"/>
              <w:bottom w:val="nil"/>
              <w:right w:val="nil"/>
            </w:tcBorders>
            <w:textDirection w:val="btLr"/>
            <w:vAlign w:val="center"/>
          </w:tcPr>
          <w:p w14:paraId="0A11B5B4" w14:textId="072207CB" w:rsidR="006C6222" w:rsidRPr="006E3A53" w:rsidRDefault="002C2223" w:rsidP="006D06E5">
            <w:pPr>
              <w:ind w:left="113" w:right="113"/>
              <w:jc w:val="center"/>
              <w:rPr>
                <w:rFonts w:ascii="Arial" w:hAnsi="Arial" w:cs="Arial"/>
                <w:sz w:val="22"/>
                <w:szCs w:val="22"/>
              </w:rPr>
            </w:pPr>
            <w:r w:rsidRPr="006E3A53">
              <w:rPr>
                <w:rFonts w:ascii="Arial" w:hAnsi="Arial" w:cs="Arial"/>
                <w:sz w:val="22"/>
                <w:szCs w:val="22"/>
              </w:rPr>
              <w:t xml:space="preserve">2916 </w:t>
            </w:r>
            <w:r w:rsidRPr="006E3A53">
              <w:rPr>
                <w:rFonts w:ascii="Arial" w:hAnsi="Arial" w:cs="Arial"/>
                <w:color w:val="000000" w:themeColor="text1"/>
                <w:sz w:val="22"/>
                <w:szCs w:val="22"/>
              </w:rPr>
              <w:t>±</w:t>
            </w:r>
            <w:r w:rsidRPr="006E3A53">
              <w:rPr>
                <w:rFonts w:ascii="Arial" w:hAnsi="Arial" w:cs="Arial"/>
                <w:sz w:val="22"/>
                <w:szCs w:val="22"/>
              </w:rPr>
              <w:t>21</w:t>
            </w:r>
          </w:p>
        </w:tc>
        <w:tc>
          <w:tcPr>
            <w:tcW w:w="506" w:type="dxa"/>
            <w:tcBorders>
              <w:top w:val="nil"/>
              <w:left w:val="nil"/>
              <w:bottom w:val="nil"/>
              <w:right w:val="nil"/>
            </w:tcBorders>
            <w:textDirection w:val="btLr"/>
            <w:vAlign w:val="center"/>
          </w:tcPr>
          <w:p w14:paraId="647478A7" w14:textId="25DB7086" w:rsidR="006C6222" w:rsidRPr="006E3A53" w:rsidRDefault="002C2223" w:rsidP="006D06E5">
            <w:pPr>
              <w:ind w:left="113" w:right="113"/>
              <w:jc w:val="center"/>
              <w:rPr>
                <w:rFonts w:ascii="Arial" w:hAnsi="Arial" w:cs="Arial"/>
                <w:sz w:val="22"/>
                <w:szCs w:val="22"/>
              </w:rPr>
            </w:pPr>
            <w:r w:rsidRPr="006E3A53">
              <w:rPr>
                <w:rFonts w:ascii="Arial" w:hAnsi="Arial" w:cs="Arial"/>
                <w:sz w:val="22"/>
                <w:szCs w:val="22"/>
              </w:rPr>
              <w:t xml:space="preserve">1492 </w:t>
            </w:r>
            <w:r w:rsidRPr="006E3A53">
              <w:rPr>
                <w:rFonts w:ascii="Arial" w:hAnsi="Arial" w:cs="Arial"/>
                <w:color w:val="000000" w:themeColor="text1"/>
                <w:sz w:val="22"/>
                <w:szCs w:val="22"/>
              </w:rPr>
              <w:t>± 16</w:t>
            </w:r>
          </w:p>
        </w:tc>
        <w:tc>
          <w:tcPr>
            <w:tcW w:w="506" w:type="dxa"/>
            <w:tcBorders>
              <w:top w:val="nil"/>
              <w:left w:val="nil"/>
              <w:bottom w:val="nil"/>
              <w:right w:val="nil"/>
            </w:tcBorders>
            <w:textDirection w:val="btLr"/>
            <w:vAlign w:val="center"/>
          </w:tcPr>
          <w:p w14:paraId="63459CB2" w14:textId="452C763E" w:rsidR="006C6222" w:rsidRPr="006E3A53" w:rsidRDefault="002C2223" w:rsidP="006D06E5">
            <w:pPr>
              <w:ind w:left="113" w:right="113"/>
              <w:jc w:val="center"/>
              <w:rPr>
                <w:rFonts w:ascii="Arial" w:hAnsi="Arial" w:cs="Arial"/>
                <w:sz w:val="22"/>
                <w:szCs w:val="22"/>
              </w:rPr>
            </w:pPr>
            <w:r w:rsidRPr="006E3A53">
              <w:rPr>
                <w:rFonts w:ascii="Arial" w:hAnsi="Arial" w:cs="Arial"/>
                <w:sz w:val="22"/>
                <w:szCs w:val="22"/>
              </w:rPr>
              <w:t xml:space="preserve">806 </w:t>
            </w:r>
            <w:r w:rsidRPr="006E3A53">
              <w:rPr>
                <w:rFonts w:ascii="Arial" w:hAnsi="Arial" w:cs="Arial"/>
                <w:color w:val="000000" w:themeColor="text1"/>
                <w:sz w:val="22"/>
                <w:szCs w:val="22"/>
              </w:rPr>
              <w:t>± 15</w:t>
            </w:r>
          </w:p>
        </w:tc>
        <w:tc>
          <w:tcPr>
            <w:tcW w:w="506" w:type="dxa"/>
            <w:tcBorders>
              <w:top w:val="nil"/>
              <w:left w:val="nil"/>
              <w:bottom w:val="nil"/>
              <w:right w:val="single" w:sz="18" w:space="0" w:color="auto"/>
            </w:tcBorders>
            <w:textDirection w:val="btLr"/>
            <w:vAlign w:val="center"/>
          </w:tcPr>
          <w:p w14:paraId="00994670" w14:textId="29AEFE09" w:rsidR="006C6222" w:rsidRPr="006E3A53" w:rsidRDefault="002C2223" w:rsidP="006D06E5">
            <w:pPr>
              <w:ind w:left="113" w:right="113"/>
              <w:jc w:val="center"/>
              <w:rPr>
                <w:rFonts w:ascii="Arial" w:hAnsi="Arial" w:cs="Arial"/>
                <w:sz w:val="22"/>
                <w:szCs w:val="22"/>
              </w:rPr>
            </w:pPr>
            <w:r w:rsidRPr="006E3A53">
              <w:rPr>
                <w:rFonts w:ascii="Arial" w:hAnsi="Arial" w:cs="Arial"/>
                <w:sz w:val="22"/>
                <w:szCs w:val="22"/>
              </w:rPr>
              <w:t xml:space="preserve">1482 </w:t>
            </w:r>
            <w:r w:rsidRPr="006E3A53">
              <w:rPr>
                <w:rFonts w:ascii="Arial" w:hAnsi="Arial" w:cs="Arial"/>
                <w:color w:val="000000" w:themeColor="text1"/>
                <w:sz w:val="22"/>
                <w:szCs w:val="22"/>
              </w:rPr>
              <w:t>±</w:t>
            </w:r>
            <w:r w:rsidRPr="006E3A53">
              <w:rPr>
                <w:rFonts w:ascii="Arial" w:hAnsi="Arial" w:cs="Arial"/>
                <w:sz w:val="22"/>
                <w:szCs w:val="22"/>
              </w:rPr>
              <w:t>18</w:t>
            </w:r>
          </w:p>
        </w:tc>
      </w:tr>
      <w:tr w:rsidR="006E3A53" w:rsidRPr="006E3A53" w14:paraId="2B81F29E" w14:textId="77777777" w:rsidTr="006D06E5">
        <w:trPr>
          <w:cantSplit/>
          <w:trHeight w:val="1358"/>
        </w:trPr>
        <w:tc>
          <w:tcPr>
            <w:tcW w:w="719" w:type="dxa"/>
            <w:tcBorders>
              <w:top w:val="nil"/>
              <w:left w:val="single" w:sz="18" w:space="0" w:color="auto"/>
              <w:bottom w:val="nil"/>
              <w:right w:val="double" w:sz="6" w:space="0" w:color="auto"/>
            </w:tcBorders>
            <w:textDirection w:val="btLr"/>
            <w:vAlign w:val="center"/>
          </w:tcPr>
          <w:p w14:paraId="30CF7814" w14:textId="0B48B1E3" w:rsidR="006C6222" w:rsidRPr="006E3A53" w:rsidRDefault="006C6222" w:rsidP="006E3A53">
            <w:pPr>
              <w:ind w:left="113" w:right="113"/>
              <w:jc w:val="center"/>
              <w:rPr>
                <w:rFonts w:ascii="Arial" w:hAnsi="Arial" w:cs="Arial"/>
                <w:b/>
                <w:bCs/>
                <w:sz w:val="22"/>
                <w:szCs w:val="22"/>
              </w:rPr>
            </w:pPr>
            <w:r w:rsidRPr="006E3A53">
              <w:rPr>
                <w:rFonts w:ascii="Arial" w:hAnsi="Arial" w:cs="Arial"/>
                <w:b/>
                <w:bCs/>
                <w:sz w:val="22"/>
                <w:szCs w:val="22"/>
              </w:rPr>
              <w:t>pH</w:t>
            </w:r>
          </w:p>
        </w:tc>
        <w:tc>
          <w:tcPr>
            <w:tcW w:w="506" w:type="dxa"/>
            <w:tcBorders>
              <w:top w:val="nil"/>
              <w:left w:val="double" w:sz="6" w:space="0" w:color="auto"/>
              <w:bottom w:val="nil"/>
              <w:right w:val="nil"/>
            </w:tcBorders>
            <w:textDirection w:val="btLr"/>
            <w:vAlign w:val="center"/>
          </w:tcPr>
          <w:p w14:paraId="223E618F" w14:textId="439F5830" w:rsidR="006C6222" w:rsidRPr="006E3A53" w:rsidRDefault="00477802" w:rsidP="006D06E5">
            <w:pPr>
              <w:ind w:left="113" w:right="113"/>
              <w:jc w:val="center"/>
              <w:rPr>
                <w:rFonts w:ascii="Arial" w:hAnsi="Arial" w:cs="Arial"/>
                <w:sz w:val="22"/>
                <w:szCs w:val="22"/>
              </w:rPr>
            </w:pPr>
            <w:r w:rsidRPr="006E3A53">
              <w:rPr>
                <w:rFonts w:ascii="Arial" w:hAnsi="Arial" w:cs="Arial"/>
                <w:color w:val="000000" w:themeColor="text1"/>
                <w:sz w:val="22"/>
                <w:szCs w:val="22"/>
              </w:rPr>
              <w:t>7.60 ± 0.05</w:t>
            </w:r>
          </w:p>
        </w:tc>
        <w:tc>
          <w:tcPr>
            <w:tcW w:w="506" w:type="dxa"/>
            <w:tcBorders>
              <w:top w:val="nil"/>
              <w:left w:val="nil"/>
              <w:bottom w:val="nil"/>
              <w:right w:val="nil"/>
            </w:tcBorders>
            <w:textDirection w:val="btLr"/>
            <w:vAlign w:val="center"/>
          </w:tcPr>
          <w:p w14:paraId="4E317551" w14:textId="20B0D677" w:rsidR="006C6222" w:rsidRPr="006E3A53" w:rsidRDefault="00477802" w:rsidP="006D06E5">
            <w:pPr>
              <w:ind w:left="113" w:right="113"/>
              <w:jc w:val="center"/>
              <w:rPr>
                <w:rFonts w:ascii="Arial" w:hAnsi="Arial" w:cs="Arial"/>
                <w:sz w:val="22"/>
                <w:szCs w:val="22"/>
              </w:rPr>
            </w:pPr>
            <w:r w:rsidRPr="006E3A53">
              <w:rPr>
                <w:rFonts w:ascii="Arial" w:hAnsi="Arial" w:cs="Arial"/>
                <w:color w:val="000000" w:themeColor="text1"/>
                <w:sz w:val="22"/>
                <w:szCs w:val="22"/>
              </w:rPr>
              <w:t>7.93 ± 0.02</w:t>
            </w:r>
          </w:p>
        </w:tc>
        <w:tc>
          <w:tcPr>
            <w:tcW w:w="506" w:type="dxa"/>
            <w:tcBorders>
              <w:top w:val="nil"/>
              <w:left w:val="nil"/>
              <w:bottom w:val="nil"/>
              <w:right w:val="nil"/>
            </w:tcBorders>
            <w:textDirection w:val="btLr"/>
            <w:vAlign w:val="center"/>
          </w:tcPr>
          <w:p w14:paraId="5A6E75C2" w14:textId="742705A8" w:rsidR="006C6222" w:rsidRPr="006E3A53" w:rsidRDefault="00477802" w:rsidP="006D06E5">
            <w:pPr>
              <w:ind w:left="113" w:right="113"/>
              <w:jc w:val="center"/>
              <w:rPr>
                <w:rFonts w:ascii="Arial" w:hAnsi="Arial" w:cs="Arial"/>
                <w:sz w:val="22"/>
                <w:szCs w:val="22"/>
              </w:rPr>
            </w:pPr>
            <w:r w:rsidRPr="006E3A53">
              <w:rPr>
                <w:rFonts w:ascii="Arial" w:hAnsi="Arial" w:cs="Arial"/>
                <w:color w:val="000000" w:themeColor="text1"/>
                <w:sz w:val="22"/>
                <w:szCs w:val="22"/>
              </w:rPr>
              <w:t>7.70 ± 0.05</w:t>
            </w:r>
          </w:p>
        </w:tc>
        <w:tc>
          <w:tcPr>
            <w:tcW w:w="506" w:type="dxa"/>
            <w:tcBorders>
              <w:top w:val="nil"/>
              <w:left w:val="nil"/>
              <w:bottom w:val="nil"/>
              <w:right w:val="nil"/>
            </w:tcBorders>
            <w:textDirection w:val="btLr"/>
            <w:vAlign w:val="center"/>
          </w:tcPr>
          <w:p w14:paraId="5AA88704" w14:textId="40E4625A" w:rsidR="006C6222" w:rsidRPr="006E3A53" w:rsidRDefault="00477802" w:rsidP="006D06E5">
            <w:pPr>
              <w:ind w:left="113" w:right="113"/>
              <w:jc w:val="center"/>
              <w:rPr>
                <w:rFonts w:ascii="Arial" w:hAnsi="Arial" w:cs="Arial"/>
                <w:sz w:val="22"/>
                <w:szCs w:val="22"/>
              </w:rPr>
            </w:pPr>
            <w:r w:rsidRPr="006E3A53">
              <w:rPr>
                <w:rFonts w:ascii="Arial" w:hAnsi="Arial" w:cs="Arial"/>
                <w:color w:val="000000" w:themeColor="text1"/>
                <w:sz w:val="22"/>
                <w:szCs w:val="22"/>
              </w:rPr>
              <w:t>7.94 ± 0.03</w:t>
            </w:r>
          </w:p>
        </w:tc>
        <w:tc>
          <w:tcPr>
            <w:tcW w:w="506" w:type="dxa"/>
            <w:tcBorders>
              <w:top w:val="nil"/>
              <w:left w:val="nil"/>
              <w:bottom w:val="nil"/>
              <w:right w:val="nil"/>
            </w:tcBorders>
            <w:textDirection w:val="btLr"/>
            <w:vAlign w:val="center"/>
          </w:tcPr>
          <w:p w14:paraId="0E5081BE" w14:textId="332BDB05" w:rsidR="006C6222" w:rsidRPr="006E3A53" w:rsidRDefault="00477802" w:rsidP="006D06E5">
            <w:pPr>
              <w:ind w:left="113" w:right="113"/>
              <w:jc w:val="center"/>
              <w:rPr>
                <w:rFonts w:ascii="Arial" w:hAnsi="Arial" w:cs="Arial"/>
                <w:sz w:val="22"/>
                <w:szCs w:val="22"/>
              </w:rPr>
            </w:pPr>
            <w:r w:rsidRPr="006E3A53">
              <w:rPr>
                <w:rFonts w:ascii="Arial" w:hAnsi="Arial" w:cs="Arial"/>
                <w:color w:val="000000" w:themeColor="text1"/>
                <w:sz w:val="22"/>
                <w:szCs w:val="22"/>
              </w:rPr>
              <w:t>8.01 ± 0.02</w:t>
            </w:r>
          </w:p>
        </w:tc>
        <w:tc>
          <w:tcPr>
            <w:tcW w:w="506" w:type="dxa"/>
            <w:tcBorders>
              <w:top w:val="nil"/>
              <w:left w:val="nil"/>
              <w:bottom w:val="nil"/>
              <w:right w:val="nil"/>
            </w:tcBorders>
            <w:textDirection w:val="btLr"/>
            <w:vAlign w:val="center"/>
          </w:tcPr>
          <w:p w14:paraId="418E0EF8" w14:textId="66E71C75" w:rsidR="006C6222" w:rsidRPr="006E3A53" w:rsidRDefault="00477802" w:rsidP="006D06E5">
            <w:pPr>
              <w:ind w:left="113" w:right="113"/>
              <w:jc w:val="center"/>
              <w:rPr>
                <w:rFonts w:ascii="Arial" w:hAnsi="Arial" w:cs="Arial"/>
                <w:sz w:val="22"/>
                <w:szCs w:val="22"/>
              </w:rPr>
            </w:pPr>
            <w:r w:rsidRPr="006E3A53">
              <w:rPr>
                <w:rFonts w:ascii="Arial" w:hAnsi="Arial" w:cs="Arial"/>
                <w:color w:val="000000" w:themeColor="text1"/>
                <w:sz w:val="22"/>
                <w:szCs w:val="22"/>
              </w:rPr>
              <w:t>7.</w:t>
            </w:r>
            <w:r w:rsidR="00BE0424" w:rsidRPr="006E3A53">
              <w:rPr>
                <w:rFonts w:ascii="Arial" w:hAnsi="Arial" w:cs="Arial"/>
                <w:color w:val="000000" w:themeColor="text1"/>
                <w:sz w:val="22"/>
                <w:szCs w:val="22"/>
              </w:rPr>
              <w:t>92</w:t>
            </w:r>
            <w:r w:rsidRPr="006E3A53">
              <w:rPr>
                <w:rFonts w:ascii="Arial" w:hAnsi="Arial" w:cs="Arial"/>
                <w:color w:val="000000" w:themeColor="text1"/>
                <w:sz w:val="22"/>
                <w:szCs w:val="22"/>
              </w:rPr>
              <w:t xml:space="preserve"> ± 0.02</w:t>
            </w:r>
          </w:p>
        </w:tc>
        <w:tc>
          <w:tcPr>
            <w:tcW w:w="506" w:type="dxa"/>
            <w:tcBorders>
              <w:top w:val="nil"/>
              <w:left w:val="nil"/>
              <w:bottom w:val="nil"/>
              <w:right w:val="nil"/>
            </w:tcBorders>
            <w:textDirection w:val="btLr"/>
            <w:vAlign w:val="center"/>
          </w:tcPr>
          <w:p w14:paraId="01E11BBC" w14:textId="5912EF76" w:rsidR="006C6222" w:rsidRPr="006E3A53" w:rsidRDefault="00477802" w:rsidP="006D06E5">
            <w:pPr>
              <w:ind w:left="113" w:right="113"/>
              <w:jc w:val="center"/>
              <w:rPr>
                <w:rFonts w:ascii="Arial" w:hAnsi="Arial" w:cs="Arial"/>
                <w:sz w:val="22"/>
                <w:szCs w:val="22"/>
              </w:rPr>
            </w:pPr>
            <w:r w:rsidRPr="006E3A53">
              <w:rPr>
                <w:rFonts w:ascii="Arial" w:hAnsi="Arial" w:cs="Arial"/>
                <w:color w:val="000000" w:themeColor="text1"/>
                <w:sz w:val="22"/>
                <w:szCs w:val="22"/>
              </w:rPr>
              <w:t>7.</w:t>
            </w:r>
            <w:r w:rsidR="00BE0424" w:rsidRPr="006E3A53">
              <w:rPr>
                <w:rFonts w:ascii="Arial" w:hAnsi="Arial" w:cs="Arial"/>
                <w:color w:val="000000" w:themeColor="text1"/>
                <w:sz w:val="22"/>
                <w:szCs w:val="22"/>
              </w:rPr>
              <w:t>75</w:t>
            </w:r>
            <w:r w:rsidRPr="006E3A53">
              <w:rPr>
                <w:rFonts w:ascii="Arial" w:hAnsi="Arial" w:cs="Arial"/>
                <w:color w:val="000000" w:themeColor="text1"/>
                <w:sz w:val="22"/>
                <w:szCs w:val="22"/>
              </w:rPr>
              <w:t xml:space="preserve"> ± 0.03</w:t>
            </w:r>
          </w:p>
        </w:tc>
        <w:tc>
          <w:tcPr>
            <w:tcW w:w="506" w:type="dxa"/>
            <w:tcBorders>
              <w:top w:val="nil"/>
              <w:left w:val="nil"/>
              <w:bottom w:val="nil"/>
              <w:right w:val="nil"/>
            </w:tcBorders>
            <w:textDirection w:val="btLr"/>
            <w:vAlign w:val="center"/>
          </w:tcPr>
          <w:p w14:paraId="33F1B465" w14:textId="2BBB85B6" w:rsidR="006C6222" w:rsidRPr="006E3A53" w:rsidRDefault="00477802" w:rsidP="006D06E5">
            <w:pPr>
              <w:ind w:left="113" w:right="113"/>
              <w:jc w:val="center"/>
              <w:rPr>
                <w:rFonts w:ascii="Arial" w:hAnsi="Arial" w:cs="Arial"/>
                <w:sz w:val="22"/>
                <w:szCs w:val="22"/>
              </w:rPr>
            </w:pPr>
            <w:r w:rsidRPr="006E3A53">
              <w:rPr>
                <w:rFonts w:ascii="Arial" w:hAnsi="Arial" w:cs="Arial"/>
                <w:color w:val="000000" w:themeColor="text1"/>
                <w:sz w:val="22"/>
                <w:szCs w:val="22"/>
              </w:rPr>
              <w:t>7.</w:t>
            </w:r>
            <w:r w:rsidR="00BE0424" w:rsidRPr="006E3A53">
              <w:rPr>
                <w:rFonts w:ascii="Arial" w:hAnsi="Arial" w:cs="Arial"/>
                <w:color w:val="000000" w:themeColor="text1"/>
                <w:sz w:val="22"/>
                <w:szCs w:val="22"/>
              </w:rPr>
              <w:t>93</w:t>
            </w:r>
            <w:r w:rsidRPr="006E3A53">
              <w:rPr>
                <w:rFonts w:ascii="Arial" w:hAnsi="Arial" w:cs="Arial"/>
                <w:color w:val="000000" w:themeColor="text1"/>
                <w:sz w:val="22"/>
                <w:szCs w:val="22"/>
              </w:rPr>
              <w:t xml:space="preserve"> ± 0.02</w:t>
            </w:r>
          </w:p>
        </w:tc>
        <w:tc>
          <w:tcPr>
            <w:tcW w:w="506" w:type="dxa"/>
            <w:tcBorders>
              <w:top w:val="nil"/>
              <w:left w:val="nil"/>
              <w:bottom w:val="nil"/>
              <w:right w:val="nil"/>
            </w:tcBorders>
            <w:textDirection w:val="btLr"/>
            <w:vAlign w:val="center"/>
          </w:tcPr>
          <w:p w14:paraId="5AA249E7" w14:textId="01A976FE" w:rsidR="006C6222" w:rsidRPr="006E3A53" w:rsidRDefault="00BE0424" w:rsidP="006D06E5">
            <w:pPr>
              <w:ind w:left="113" w:right="113"/>
              <w:jc w:val="center"/>
              <w:rPr>
                <w:rFonts w:ascii="Arial" w:hAnsi="Arial" w:cs="Arial"/>
                <w:sz w:val="22"/>
                <w:szCs w:val="22"/>
              </w:rPr>
            </w:pPr>
            <w:r w:rsidRPr="006E3A53">
              <w:rPr>
                <w:rFonts w:ascii="Arial" w:hAnsi="Arial" w:cs="Arial"/>
                <w:color w:val="000000" w:themeColor="text1"/>
                <w:sz w:val="22"/>
                <w:szCs w:val="22"/>
              </w:rPr>
              <w:t>8</w:t>
            </w:r>
            <w:r w:rsidR="00477802" w:rsidRPr="006E3A53">
              <w:rPr>
                <w:rFonts w:ascii="Arial" w:hAnsi="Arial" w:cs="Arial"/>
                <w:color w:val="000000" w:themeColor="text1"/>
                <w:sz w:val="22"/>
                <w:szCs w:val="22"/>
              </w:rPr>
              <w:t>.</w:t>
            </w:r>
            <w:r w:rsidRPr="006E3A53">
              <w:rPr>
                <w:rFonts w:ascii="Arial" w:hAnsi="Arial" w:cs="Arial"/>
                <w:color w:val="000000" w:themeColor="text1"/>
                <w:sz w:val="22"/>
                <w:szCs w:val="22"/>
              </w:rPr>
              <w:t>00</w:t>
            </w:r>
            <w:r w:rsidR="00477802" w:rsidRPr="006E3A53">
              <w:rPr>
                <w:rFonts w:ascii="Arial" w:hAnsi="Arial" w:cs="Arial"/>
                <w:color w:val="000000" w:themeColor="text1"/>
                <w:sz w:val="22"/>
                <w:szCs w:val="22"/>
              </w:rPr>
              <w:t xml:space="preserve"> ± 0.02</w:t>
            </w:r>
          </w:p>
        </w:tc>
        <w:tc>
          <w:tcPr>
            <w:tcW w:w="506" w:type="dxa"/>
            <w:tcBorders>
              <w:top w:val="nil"/>
              <w:left w:val="nil"/>
              <w:bottom w:val="nil"/>
              <w:right w:val="nil"/>
            </w:tcBorders>
            <w:textDirection w:val="btLr"/>
            <w:vAlign w:val="center"/>
          </w:tcPr>
          <w:p w14:paraId="1EFA1124" w14:textId="6AD99F81" w:rsidR="006C6222" w:rsidRPr="006E3A53" w:rsidRDefault="00477802" w:rsidP="006D06E5">
            <w:pPr>
              <w:ind w:left="113" w:right="113"/>
              <w:jc w:val="center"/>
              <w:rPr>
                <w:rFonts w:ascii="Arial" w:hAnsi="Arial" w:cs="Arial"/>
                <w:sz w:val="22"/>
                <w:szCs w:val="22"/>
              </w:rPr>
            </w:pPr>
            <w:r w:rsidRPr="006E3A53">
              <w:rPr>
                <w:rFonts w:ascii="Arial" w:hAnsi="Arial" w:cs="Arial"/>
                <w:color w:val="000000" w:themeColor="text1"/>
                <w:sz w:val="22"/>
                <w:szCs w:val="22"/>
              </w:rPr>
              <w:t>7.</w:t>
            </w:r>
            <w:r w:rsidR="00BE0424" w:rsidRPr="006E3A53">
              <w:rPr>
                <w:rFonts w:ascii="Arial" w:hAnsi="Arial" w:cs="Arial"/>
                <w:color w:val="000000" w:themeColor="text1"/>
                <w:sz w:val="22"/>
                <w:szCs w:val="22"/>
              </w:rPr>
              <w:t>85</w:t>
            </w:r>
            <w:r w:rsidRPr="006E3A53">
              <w:rPr>
                <w:rFonts w:ascii="Arial" w:hAnsi="Arial" w:cs="Arial"/>
                <w:color w:val="000000" w:themeColor="text1"/>
                <w:sz w:val="22"/>
                <w:szCs w:val="22"/>
              </w:rPr>
              <w:t xml:space="preserve"> ± 0.05</w:t>
            </w:r>
          </w:p>
        </w:tc>
        <w:tc>
          <w:tcPr>
            <w:tcW w:w="506" w:type="dxa"/>
            <w:tcBorders>
              <w:top w:val="nil"/>
              <w:left w:val="nil"/>
              <w:bottom w:val="nil"/>
              <w:right w:val="nil"/>
            </w:tcBorders>
            <w:textDirection w:val="btLr"/>
            <w:vAlign w:val="center"/>
          </w:tcPr>
          <w:p w14:paraId="7A704CF8" w14:textId="1EDD89D4" w:rsidR="006C6222" w:rsidRPr="006E3A53" w:rsidRDefault="00477802" w:rsidP="006D06E5">
            <w:pPr>
              <w:ind w:left="113" w:right="113"/>
              <w:jc w:val="center"/>
              <w:rPr>
                <w:rFonts w:ascii="Arial" w:hAnsi="Arial" w:cs="Arial"/>
                <w:sz w:val="22"/>
                <w:szCs w:val="22"/>
              </w:rPr>
            </w:pPr>
            <w:r w:rsidRPr="006E3A53">
              <w:rPr>
                <w:rFonts w:ascii="Arial" w:hAnsi="Arial" w:cs="Arial"/>
                <w:color w:val="000000" w:themeColor="text1"/>
                <w:sz w:val="22"/>
                <w:szCs w:val="22"/>
              </w:rPr>
              <w:t>7.</w:t>
            </w:r>
            <w:r w:rsidR="00BE0424" w:rsidRPr="006E3A53">
              <w:rPr>
                <w:rFonts w:ascii="Arial" w:hAnsi="Arial" w:cs="Arial"/>
                <w:color w:val="000000" w:themeColor="text1"/>
                <w:sz w:val="22"/>
                <w:szCs w:val="22"/>
              </w:rPr>
              <w:t>61</w:t>
            </w:r>
            <w:r w:rsidRPr="006E3A53">
              <w:rPr>
                <w:rFonts w:ascii="Arial" w:hAnsi="Arial" w:cs="Arial"/>
                <w:color w:val="000000" w:themeColor="text1"/>
                <w:sz w:val="22"/>
                <w:szCs w:val="22"/>
              </w:rPr>
              <w:t xml:space="preserve"> ± 0.04</w:t>
            </w:r>
          </w:p>
        </w:tc>
        <w:tc>
          <w:tcPr>
            <w:tcW w:w="506" w:type="dxa"/>
            <w:tcBorders>
              <w:top w:val="nil"/>
              <w:left w:val="nil"/>
              <w:bottom w:val="nil"/>
              <w:right w:val="single" w:sz="18" w:space="0" w:color="auto"/>
            </w:tcBorders>
            <w:textDirection w:val="btLr"/>
            <w:vAlign w:val="center"/>
          </w:tcPr>
          <w:p w14:paraId="4145BD74" w14:textId="45DD149A" w:rsidR="006C6222" w:rsidRPr="006E3A53" w:rsidRDefault="00477802" w:rsidP="006D06E5">
            <w:pPr>
              <w:ind w:left="113" w:right="113"/>
              <w:jc w:val="center"/>
              <w:rPr>
                <w:rFonts w:ascii="Arial" w:hAnsi="Arial" w:cs="Arial"/>
                <w:sz w:val="22"/>
                <w:szCs w:val="22"/>
              </w:rPr>
            </w:pPr>
            <w:r w:rsidRPr="006E3A53">
              <w:rPr>
                <w:rFonts w:ascii="Arial" w:hAnsi="Arial" w:cs="Arial"/>
                <w:color w:val="000000" w:themeColor="text1"/>
                <w:sz w:val="22"/>
                <w:szCs w:val="22"/>
              </w:rPr>
              <w:t>7.</w:t>
            </w:r>
            <w:r w:rsidR="00BE0424" w:rsidRPr="006E3A53">
              <w:rPr>
                <w:rFonts w:ascii="Arial" w:hAnsi="Arial" w:cs="Arial"/>
                <w:color w:val="000000" w:themeColor="text1"/>
                <w:sz w:val="22"/>
                <w:szCs w:val="22"/>
              </w:rPr>
              <w:t>79</w:t>
            </w:r>
            <w:r w:rsidRPr="006E3A53">
              <w:rPr>
                <w:rFonts w:ascii="Arial" w:hAnsi="Arial" w:cs="Arial"/>
                <w:color w:val="000000" w:themeColor="text1"/>
                <w:sz w:val="22"/>
                <w:szCs w:val="22"/>
              </w:rPr>
              <w:t xml:space="preserve"> ± 0.02</w:t>
            </w:r>
          </w:p>
        </w:tc>
      </w:tr>
      <w:tr w:rsidR="006E3A53" w:rsidRPr="006E3A53" w14:paraId="158FA31D" w14:textId="77777777" w:rsidTr="006D06E5">
        <w:trPr>
          <w:cantSplit/>
          <w:trHeight w:val="1295"/>
        </w:trPr>
        <w:tc>
          <w:tcPr>
            <w:tcW w:w="719" w:type="dxa"/>
            <w:tcBorders>
              <w:top w:val="nil"/>
              <w:left w:val="single" w:sz="18" w:space="0" w:color="auto"/>
              <w:bottom w:val="nil"/>
              <w:right w:val="double" w:sz="6" w:space="0" w:color="auto"/>
            </w:tcBorders>
            <w:textDirection w:val="btLr"/>
            <w:vAlign w:val="center"/>
          </w:tcPr>
          <w:p w14:paraId="33456B52" w14:textId="42A914C5" w:rsidR="006C6222" w:rsidRPr="006E3A53" w:rsidRDefault="006C6222" w:rsidP="006E3A53">
            <w:pPr>
              <w:ind w:left="113" w:right="113"/>
              <w:jc w:val="center"/>
              <w:rPr>
                <w:rFonts w:ascii="Arial" w:hAnsi="Arial" w:cs="Arial"/>
                <w:b/>
                <w:bCs/>
                <w:sz w:val="22"/>
                <w:szCs w:val="22"/>
              </w:rPr>
            </w:pPr>
            <w:r w:rsidRPr="006E3A53">
              <w:rPr>
                <w:rFonts w:ascii="Arial" w:hAnsi="Arial" w:cs="Arial"/>
                <w:b/>
                <w:bCs/>
                <w:sz w:val="22"/>
                <w:szCs w:val="22"/>
              </w:rPr>
              <w:t>T</w:t>
            </w:r>
          </w:p>
        </w:tc>
        <w:tc>
          <w:tcPr>
            <w:tcW w:w="506" w:type="dxa"/>
            <w:tcBorders>
              <w:top w:val="nil"/>
              <w:left w:val="double" w:sz="6" w:space="0" w:color="auto"/>
              <w:bottom w:val="nil"/>
              <w:right w:val="nil"/>
            </w:tcBorders>
            <w:textDirection w:val="btLr"/>
            <w:vAlign w:val="center"/>
          </w:tcPr>
          <w:p w14:paraId="0932ED0D" w14:textId="3020EA1E" w:rsidR="006C6222" w:rsidRPr="006E3A53" w:rsidRDefault="00BE65CF" w:rsidP="006D06E5">
            <w:pPr>
              <w:ind w:left="113" w:right="113"/>
              <w:jc w:val="center"/>
              <w:rPr>
                <w:rFonts w:ascii="Arial" w:hAnsi="Arial" w:cs="Arial"/>
                <w:sz w:val="22"/>
                <w:szCs w:val="22"/>
              </w:rPr>
            </w:pPr>
            <w:r w:rsidRPr="006E3A53">
              <w:rPr>
                <w:rFonts w:ascii="Arial" w:hAnsi="Arial" w:cs="Arial"/>
                <w:sz w:val="22"/>
                <w:szCs w:val="22"/>
              </w:rPr>
              <w:t xml:space="preserve">17.0 </w:t>
            </w:r>
            <w:r w:rsidRPr="006E3A53">
              <w:rPr>
                <w:rFonts w:ascii="Arial" w:hAnsi="Arial" w:cs="Arial"/>
                <w:color w:val="000000" w:themeColor="text1"/>
                <w:sz w:val="22"/>
                <w:szCs w:val="22"/>
              </w:rPr>
              <w:t>±</w:t>
            </w:r>
            <w:r w:rsidR="00FA20AC" w:rsidRPr="006E3A53">
              <w:rPr>
                <w:rFonts w:ascii="Arial" w:hAnsi="Arial" w:cs="Arial"/>
                <w:color w:val="000000" w:themeColor="text1"/>
                <w:sz w:val="22"/>
                <w:szCs w:val="22"/>
              </w:rPr>
              <w:t xml:space="preserve"> 0.5</w:t>
            </w:r>
          </w:p>
        </w:tc>
        <w:tc>
          <w:tcPr>
            <w:tcW w:w="506" w:type="dxa"/>
            <w:tcBorders>
              <w:top w:val="nil"/>
              <w:left w:val="nil"/>
              <w:bottom w:val="nil"/>
              <w:right w:val="nil"/>
            </w:tcBorders>
            <w:textDirection w:val="btLr"/>
            <w:vAlign w:val="center"/>
          </w:tcPr>
          <w:p w14:paraId="01BCD169" w14:textId="1C34D13C" w:rsidR="006C6222" w:rsidRPr="006E3A53" w:rsidRDefault="00BE65CF" w:rsidP="006D06E5">
            <w:pPr>
              <w:ind w:left="113" w:right="113"/>
              <w:jc w:val="center"/>
              <w:rPr>
                <w:rFonts w:ascii="Arial" w:hAnsi="Arial" w:cs="Arial"/>
                <w:sz w:val="22"/>
                <w:szCs w:val="22"/>
              </w:rPr>
            </w:pPr>
            <w:r w:rsidRPr="006E3A53">
              <w:rPr>
                <w:rFonts w:ascii="Arial" w:hAnsi="Arial" w:cs="Arial"/>
                <w:sz w:val="22"/>
                <w:szCs w:val="22"/>
              </w:rPr>
              <w:t xml:space="preserve">16.1 </w:t>
            </w:r>
            <w:r w:rsidRPr="006E3A53">
              <w:rPr>
                <w:rFonts w:ascii="Arial" w:hAnsi="Arial" w:cs="Arial"/>
                <w:color w:val="000000" w:themeColor="text1"/>
                <w:sz w:val="22"/>
                <w:szCs w:val="22"/>
              </w:rPr>
              <w:t>±</w:t>
            </w:r>
            <w:r w:rsidR="00FA20AC" w:rsidRPr="006E3A53">
              <w:rPr>
                <w:rFonts w:ascii="Arial" w:hAnsi="Arial" w:cs="Arial"/>
                <w:color w:val="000000" w:themeColor="text1"/>
                <w:sz w:val="22"/>
                <w:szCs w:val="22"/>
              </w:rPr>
              <w:t xml:space="preserve"> 0.3</w:t>
            </w:r>
          </w:p>
        </w:tc>
        <w:tc>
          <w:tcPr>
            <w:tcW w:w="506" w:type="dxa"/>
            <w:tcBorders>
              <w:top w:val="nil"/>
              <w:left w:val="nil"/>
              <w:bottom w:val="nil"/>
              <w:right w:val="nil"/>
            </w:tcBorders>
            <w:textDirection w:val="btLr"/>
            <w:vAlign w:val="center"/>
          </w:tcPr>
          <w:p w14:paraId="43BA59C6" w14:textId="0EDE7DB6" w:rsidR="006C6222" w:rsidRPr="006E3A53" w:rsidRDefault="00BE65CF" w:rsidP="006D06E5">
            <w:pPr>
              <w:ind w:left="113" w:right="113"/>
              <w:jc w:val="center"/>
              <w:rPr>
                <w:rFonts w:ascii="Arial" w:hAnsi="Arial" w:cs="Arial"/>
                <w:sz w:val="22"/>
                <w:szCs w:val="22"/>
              </w:rPr>
            </w:pPr>
            <w:r w:rsidRPr="006E3A53">
              <w:rPr>
                <w:rFonts w:ascii="Arial" w:hAnsi="Arial" w:cs="Arial"/>
                <w:sz w:val="22"/>
                <w:szCs w:val="22"/>
              </w:rPr>
              <w:t xml:space="preserve">15.9 </w:t>
            </w:r>
            <w:r w:rsidRPr="006E3A53">
              <w:rPr>
                <w:rFonts w:ascii="Arial" w:hAnsi="Arial" w:cs="Arial"/>
                <w:color w:val="000000" w:themeColor="text1"/>
                <w:sz w:val="22"/>
                <w:szCs w:val="22"/>
              </w:rPr>
              <w:t>±</w:t>
            </w:r>
            <w:r w:rsidR="00FA20AC" w:rsidRPr="006E3A53">
              <w:rPr>
                <w:rFonts w:ascii="Arial" w:hAnsi="Arial" w:cs="Arial"/>
                <w:color w:val="000000" w:themeColor="text1"/>
                <w:sz w:val="22"/>
                <w:szCs w:val="22"/>
              </w:rPr>
              <w:t xml:space="preserve"> 0.4</w:t>
            </w:r>
          </w:p>
        </w:tc>
        <w:tc>
          <w:tcPr>
            <w:tcW w:w="506" w:type="dxa"/>
            <w:tcBorders>
              <w:top w:val="nil"/>
              <w:left w:val="nil"/>
              <w:bottom w:val="nil"/>
              <w:right w:val="nil"/>
            </w:tcBorders>
            <w:textDirection w:val="btLr"/>
            <w:vAlign w:val="center"/>
          </w:tcPr>
          <w:p w14:paraId="5F12D659" w14:textId="43163D4D" w:rsidR="006C6222" w:rsidRPr="006E3A53" w:rsidRDefault="00BE65CF" w:rsidP="006D06E5">
            <w:pPr>
              <w:ind w:left="113" w:right="113"/>
              <w:jc w:val="center"/>
              <w:rPr>
                <w:rFonts w:ascii="Arial" w:hAnsi="Arial" w:cs="Arial"/>
                <w:sz w:val="22"/>
                <w:szCs w:val="22"/>
              </w:rPr>
            </w:pPr>
            <w:r w:rsidRPr="006E3A53">
              <w:rPr>
                <w:rFonts w:ascii="Arial" w:hAnsi="Arial" w:cs="Arial"/>
                <w:sz w:val="22"/>
                <w:szCs w:val="22"/>
              </w:rPr>
              <w:t xml:space="preserve">16.6 </w:t>
            </w:r>
            <w:r w:rsidRPr="006E3A53">
              <w:rPr>
                <w:rFonts w:ascii="Arial" w:hAnsi="Arial" w:cs="Arial"/>
                <w:color w:val="000000" w:themeColor="text1"/>
                <w:sz w:val="22"/>
                <w:szCs w:val="22"/>
              </w:rPr>
              <w:t>±</w:t>
            </w:r>
            <w:r w:rsidR="00FA20AC" w:rsidRPr="006E3A53">
              <w:rPr>
                <w:rFonts w:ascii="Arial" w:hAnsi="Arial" w:cs="Arial"/>
                <w:color w:val="000000" w:themeColor="text1"/>
                <w:sz w:val="22"/>
                <w:szCs w:val="22"/>
              </w:rPr>
              <w:t xml:space="preserve"> 0.4</w:t>
            </w:r>
          </w:p>
        </w:tc>
        <w:tc>
          <w:tcPr>
            <w:tcW w:w="506" w:type="dxa"/>
            <w:tcBorders>
              <w:top w:val="nil"/>
              <w:left w:val="nil"/>
              <w:bottom w:val="nil"/>
              <w:right w:val="nil"/>
            </w:tcBorders>
            <w:textDirection w:val="btLr"/>
            <w:vAlign w:val="center"/>
          </w:tcPr>
          <w:p w14:paraId="70B607DE" w14:textId="2AA6BE5F" w:rsidR="006C6222" w:rsidRPr="006E3A53" w:rsidRDefault="00BE65CF" w:rsidP="006D06E5">
            <w:pPr>
              <w:ind w:left="113" w:right="113"/>
              <w:jc w:val="center"/>
              <w:rPr>
                <w:rFonts w:ascii="Arial" w:hAnsi="Arial" w:cs="Arial"/>
                <w:sz w:val="22"/>
                <w:szCs w:val="22"/>
              </w:rPr>
            </w:pPr>
            <w:r w:rsidRPr="006E3A53">
              <w:rPr>
                <w:rFonts w:ascii="Arial" w:hAnsi="Arial" w:cs="Arial"/>
                <w:sz w:val="22"/>
                <w:szCs w:val="22"/>
              </w:rPr>
              <w:t xml:space="preserve">16.3 </w:t>
            </w:r>
            <w:r w:rsidRPr="006E3A53">
              <w:rPr>
                <w:rFonts w:ascii="Arial" w:hAnsi="Arial" w:cs="Arial"/>
                <w:color w:val="000000" w:themeColor="text1"/>
                <w:sz w:val="22"/>
                <w:szCs w:val="22"/>
              </w:rPr>
              <w:t>±</w:t>
            </w:r>
            <w:r w:rsidR="00FA20AC" w:rsidRPr="006E3A53">
              <w:rPr>
                <w:rFonts w:ascii="Arial" w:hAnsi="Arial" w:cs="Arial"/>
                <w:color w:val="000000" w:themeColor="text1"/>
                <w:sz w:val="22"/>
                <w:szCs w:val="22"/>
              </w:rPr>
              <w:t xml:space="preserve"> 0.4</w:t>
            </w:r>
          </w:p>
        </w:tc>
        <w:tc>
          <w:tcPr>
            <w:tcW w:w="506" w:type="dxa"/>
            <w:tcBorders>
              <w:top w:val="nil"/>
              <w:left w:val="nil"/>
              <w:bottom w:val="nil"/>
              <w:right w:val="nil"/>
            </w:tcBorders>
            <w:textDirection w:val="btLr"/>
            <w:vAlign w:val="center"/>
          </w:tcPr>
          <w:p w14:paraId="1258D34D" w14:textId="13A933C2" w:rsidR="006C6222" w:rsidRPr="006E3A53" w:rsidRDefault="00BE65CF" w:rsidP="006D06E5">
            <w:pPr>
              <w:ind w:left="113" w:right="113"/>
              <w:jc w:val="center"/>
              <w:rPr>
                <w:rFonts w:ascii="Arial" w:hAnsi="Arial" w:cs="Arial"/>
                <w:sz w:val="22"/>
                <w:szCs w:val="22"/>
              </w:rPr>
            </w:pPr>
            <w:r w:rsidRPr="006E3A53">
              <w:rPr>
                <w:rFonts w:ascii="Arial" w:hAnsi="Arial" w:cs="Arial"/>
                <w:sz w:val="22"/>
                <w:szCs w:val="22"/>
              </w:rPr>
              <w:t xml:space="preserve">16.0 </w:t>
            </w:r>
            <w:r w:rsidRPr="006E3A53">
              <w:rPr>
                <w:rFonts w:ascii="Arial" w:hAnsi="Arial" w:cs="Arial"/>
                <w:color w:val="000000" w:themeColor="text1"/>
                <w:sz w:val="22"/>
                <w:szCs w:val="22"/>
              </w:rPr>
              <w:t>±</w:t>
            </w:r>
            <w:r w:rsidR="00FA20AC" w:rsidRPr="006E3A53">
              <w:rPr>
                <w:rFonts w:ascii="Arial" w:hAnsi="Arial" w:cs="Arial"/>
                <w:color w:val="000000" w:themeColor="text1"/>
                <w:sz w:val="22"/>
                <w:szCs w:val="22"/>
              </w:rPr>
              <w:t xml:space="preserve"> 0.3</w:t>
            </w:r>
          </w:p>
        </w:tc>
        <w:tc>
          <w:tcPr>
            <w:tcW w:w="506" w:type="dxa"/>
            <w:tcBorders>
              <w:top w:val="nil"/>
              <w:left w:val="nil"/>
              <w:bottom w:val="nil"/>
              <w:right w:val="nil"/>
            </w:tcBorders>
            <w:textDirection w:val="btLr"/>
            <w:vAlign w:val="center"/>
          </w:tcPr>
          <w:p w14:paraId="74AEE9FD" w14:textId="17030BDF" w:rsidR="006C6222" w:rsidRPr="006E3A53" w:rsidRDefault="00BE65CF" w:rsidP="006D06E5">
            <w:pPr>
              <w:ind w:left="113" w:right="113"/>
              <w:jc w:val="center"/>
              <w:rPr>
                <w:rFonts w:ascii="Arial" w:hAnsi="Arial" w:cs="Arial"/>
                <w:sz w:val="22"/>
                <w:szCs w:val="22"/>
              </w:rPr>
            </w:pPr>
            <w:r w:rsidRPr="006E3A53">
              <w:rPr>
                <w:rFonts w:ascii="Arial" w:hAnsi="Arial" w:cs="Arial"/>
                <w:sz w:val="22"/>
                <w:szCs w:val="22"/>
              </w:rPr>
              <w:t xml:space="preserve">17.1 </w:t>
            </w:r>
            <w:r w:rsidRPr="006E3A53">
              <w:rPr>
                <w:rFonts w:ascii="Arial" w:hAnsi="Arial" w:cs="Arial"/>
                <w:color w:val="000000" w:themeColor="text1"/>
                <w:sz w:val="22"/>
                <w:szCs w:val="22"/>
              </w:rPr>
              <w:t>±</w:t>
            </w:r>
            <w:r w:rsidR="00FA20AC" w:rsidRPr="006E3A53">
              <w:rPr>
                <w:rFonts w:ascii="Arial" w:hAnsi="Arial" w:cs="Arial"/>
                <w:color w:val="000000" w:themeColor="text1"/>
                <w:sz w:val="22"/>
                <w:szCs w:val="22"/>
              </w:rPr>
              <w:t xml:space="preserve"> 0.4</w:t>
            </w:r>
          </w:p>
        </w:tc>
        <w:tc>
          <w:tcPr>
            <w:tcW w:w="506" w:type="dxa"/>
            <w:tcBorders>
              <w:top w:val="nil"/>
              <w:left w:val="nil"/>
              <w:bottom w:val="nil"/>
              <w:right w:val="nil"/>
            </w:tcBorders>
            <w:textDirection w:val="btLr"/>
            <w:vAlign w:val="center"/>
          </w:tcPr>
          <w:p w14:paraId="755397E0" w14:textId="7B908BEF" w:rsidR="006C6222" w:rsidRPr="006E3A53" w:rsidRDefault="00BE65CF" w:rsidP="006D06E5">
            <w:pPr>
              <w:ind w:left="113" w:right="113"/>
              <w:jc w:val="center"/>
              <w:rPr>
                <w:rFonts w:ascii="Arial" w:hAnsi="Arial" w:cs="Arial"/>
                <w:sz w:val="22"/>
                <w:szCs w:val="22"/>
              </w:rPr>
            </w:pPr>
            <w:r w:rsidRPr="006E3A53">
              <w:rPr>
                <w:rFonts w:ascii="Arial" w:hAnsi="Arial" w:cs="Arial"/>
                <w:sz w:val="22"/>
                <w:szCs w:val="22"/>
              </w:rPr>
              <w:t xml:space="preserve">17.2 </w:t>
            </w:r>
            <w:r w:rsidRPr="006E3A53">
              <w:rPr>
                <w:rFonts w:ascii="Arial" w:hAnsi="Arial" w:cs="Arial"/>
                <w:color w:val="000000" w:themeColor="text1"/>
                <w:sz w:val="22"/>
                <w:szCs w:val="22"/>
              </w:rPr>
              <w:t>±</w:t>
            </w:r>
            <w:r w:rsidR="00FA20AC" w:rsidRPr="006E3A53">
              <w:rPr>
                <w:rFonts w:ascii="Arial" w:hAnsi="Arial" w:cs="Arial"/>
                <w:color w:val="000000" w:themeColor="text1"/>
                <w:sz w:val="22"/>
                <w:szCs w:val="22"/>
              </w:rPr>
              <w:t xml:space="preserve"> 0.4</w:t>
            </w:r>
          </w:p>
        </w:tc>
        <w:tc>
          <w:tcPr>
            <w:tcW w:w="506" w:type="dxa"/>
            <w:tcBorders>
              <w:top w:val="nil"/>
              <w:left w:val="nil"/>
              <w:bottom w:val="nil"/>
              <w:right w:val="nil"/>
            </w:tcBorders>
            <w:textDirection w:val="btLr"/>
            <w:vAlign w:val="center"/>
          </w:tcPr>
          <w:p w14:paraId="22F66E14" w14:textId="0F4015DE" w:rsidR="006C6222" w:rsidRPr="006E3A53" w:rsidRDefault="00BE65CF" w:rsidP="006D06E5">
            <w:pPr>
              <w:ind w:left="113" w:right="113"/>
              <w:jc w:val="center"/>
              <w:rPr>
                <w:rFonts w:ascii="Arial" w:hAnsi="Arial" w:cs="Arial"/>
                <w:sz w:val="22"/>
                <w:szCs w:val="22"/>
              </w:rPr>
            </w:pPr>
            <w:r w:rsidRPr="006E3A53">
              <w:rPr>
                <w:rFonts w:ascii="Arial" w:hAnsi="Arial" w:cs="Arial"/>
                <w:sz w:val="22"/>
                <w:szCs w:val="22"/>
              </w:rPr>
              <w:t xml:space="preserve">16.1 </w:t>
            </w:r>
            <w:r w:rsidRPr="006E3A53">
              <w:rPr>
                <w:rFonts w:ascii="Arial" w:hAnsi="Arial" w:cs="Arial"/>
                <w:color w:val="000000" w:themeColor="text1"/>
                <w:sz w:val="22"/>
                <w:szCs w:val="22"/>
              </w:rPr>
              <w:t>±</w:t>
            </w:r>
            <w:r w:rsidR="00FA20AC" w:rsidRPr="006E3A53">
              <w:rPr>
                <w:rFonts w:ascii="Arial" w:hAnsi="Arial" w:cs="Arial"/>
                <w:color w:val="000000" w:themeColor="text1"/>
                <w:sz w:val="22"/>
                <w:szCs w:val="22"/>
              </w:rPr>
              <w:t xml:space="preserve"> 0.4</w:t>
            </w:r>
          </w:p>
        </w:tc>
        <w:tc>
          <w:tcPr>
            <w:tcW w:w="506" w:type="dxa"/>
            <w:tcBorders>
              <w:top w:val="nil"/>
              <w:left w:val="nil"/>
              <w:bottom w:val="nil"/>
              <w:right w:val="nil"/>
            </w:tcBorders>
            <w:textDirection w:val="btLr"/>
            <w:vAlign w:val="center"/>
          </w:tcPr>
          <w:p w14:paraId="62E9B8ED" w14:textId="09013E69" w:rsidR="006C6222" w:rsidRPr="006E3A53" w:rsidRDefault="00BE65CF" w:rsidP="006D06E5">
            <w:pPr>
              <w:ind w:left="113" w:right="113"/>
              <w:jc w:val="center"/>
              <w:rPr>
                <w:rFonts w:ascii="Arial" w:hAnsi="Arial" w:cs="Arial"/>
                <w:sz w:val="22"/>
                <w:szCs w:val="22"/>
              </w:rPr>
            </w:pPr>
            <w:r w:rsidRPr="006E3A53">
              <w:rPr>
                <w:rFonts w:ascii="Arial" w:hAnsi="Arial" w:cs="Arial"/>
                <w:sz w:val="22"/>
                <w:szCs w:val="22"/>
              </w:rPr>
              <w:t xml:space="preserve">16.0 </w:t>
            </w:r>
            <w:r w:rsidRPr="006E3A53">
              <w:rPr>
                <w:rFonts w:ascii="Arial" w:hAnsi="Arial" w:cs="Arial"/>
                <w:color w:val="000000" w:themeColor="text1"/>
                <w:sz w:val="22"/>
                <w:szCs w:val="22"/>
              </w:rPr>
              <w:t>±</w:t>
            </w:r>
            <w:r w:rsidR="00FA20AC" w:rsidRPr="006E3A53">
              <w:rPr>
                <w:rFonts w:ascii="Arial" w:hAnsi="Arial" w:cs="Arial"/>
                <w:color w:val="000000" w:themeColor="text1"/>
                <w:sz w:val="22"/>
                <w:szCs w:val="22"/>
              </w:rPr>
              <w:t xml:space="preserve"> 0.3</w:t>
            </w:r>
          </w:p>
        </w:tc>
        <w:tc>
          <w:tcPr>
            <w:tcW w:w="506" w:type="dxa"/>
            <w:tcBorders>
              <w:top w:val="nil"/>
              <w:left w:val="nil"/>
              <w:bottom w:val="nil"/>
              <w:right w:val="nil"/>
            </w:tcBorders>
            <w:textDirection w:val="btLr"/>
            <w:vAlign w:val="center"/>
          </w:tcPr>
          <w:p w14:paraId="3B6836C3" w14:textId="32986840" w:rsidR="006C6222" w:rsidRPr="006E3A53" w:rsidRDefault="00BE65CF" w:rsidP="006D06E5">
            <w:pPr>
              <w:ind w:left="113" w:right="113"/>
              <w:jc w:val="center"/>
              <w:rPr>
                <w:rFonts w:ascii="Arial" w:hAnsi="Arial" w:cs="Arial"/>
                <w:sz w:val="22"/>
                <w:szCs w:val="22"/>
              </w:rPr>
            </w:pPr>
            <w:r w:rsidRPr="006E3A53">
              <w:rPr>
                <w:rFonts w:ascii="Arial" w:hAnsi="Arial" w:cs="Arial"/>
                <w:sz w:val="22"/>
                <w:szCs w:val="22"/>
              </w:rPr>
              <w:t xml:space="preserve">16.4 </w:t>
            </w:r>
            <w:r w:rsidRPr="006E3A53">
              <w:rPr>
                <w:rFonts w:ascii="Arial" w:hAnsi="Arial" w:cs="Arial"/>
                <w:color w:val="000000" w:themeColor="text1"/>
                <w:sz w:val="22"/>
                <w:szCs w:val="22"/>
              </w:rPr>
              <w:t>±</w:t>
            </w:r>
            <w:r w:rsidR="00FA20AC" w:rsidRPr="006E3A53">
              <w:rPr>
                <w:rFonts w:ascii="Arial" w:hAnsi="Arial" w:cs="Arial"/>
                <w:color w:val="000000" w:themeColor="text1"/>
                <w:sz w:val="22"/>
                <w:szCs w:val="22"/>
              </w:rPr>
              <w:t xml:space="preserve"> 0.4</w:t>
            </w:r>
          </w:p>
        </w:tc>
        <w:tc>
          <w:tcPr>
            <w:tcW w:w="506" w:type="dxa"/>
            <w:tcBorders>
              <w:top w:val="nil"/>
              <w:left w:val="nil"/>
              <w:bottom w:val="nil"/>
              <w:right w:val="single" w:sz="18" w:space="0" w:color="auto"/>
            </w:tcBorders>
            <w:textDirection w:val="btLr"/>
            <w:vAlign w:val="center"/>
          </w:tcPr>
          <w:p w14:paraId="2809A870" w14:textId="67A700DD" w:rsidR="006C6222" w:rsidRPr="006E3A53" w:rsidRDefault="00BE65CF" w:rsidP="006D06E5">
            <w:pPr>
              <w:ind w:left="113" w:right="113"/>
              <w:jc w:val="center"/>
              <w:rPr>
                <w:rFonts w:ascii="Arial" w:hAnsi="Arial" w:cs="Arial"/>
                <w:sz w:val="22"/>
                <w:szCs w:val="22"/>
              </w:rPr>
            </w:pPr>
            <w:r w:rsidRPr="006E3A53">
              <w:rPr>
                <w:rFonts w:ascii="Arial" w:hAnsi="Arial" w:cs="Arial"/>
                <w:sz w:val="22"/>
                <w:szCs w:val="22"/>
              </w:rPr>
              <w:t xml:space="preserve">15.8 </w:t>
            </w:r>
            <w:r w:rsidRPr="006E3A53">
              <w:rPr>
                <w:rFonts w:ascii="Arial" w:hAnsi="Arial" w:cs="Arial"/>
                <w:color w:val="000000" w:themeColor="text1"/>
                <w:sz w:val="22"/>
                <w:szCs w:val="22"/>
              </w:rPr>
              <w:t>±</w:t>
            </w:r>
            <w:r w:rsidR="00FA20AC" w:rsidRPr="006E3A53">
              <w:rPr>
                <w:rFonts w:ascii="Arial" w:hAnsi="Arial" w:cs="Arial"/>
                <w:color w:val="000000" w:themeColor="text1"/>
                <w:sz w:val="22"/>
                <w:szCs w:val="22"/>
              </w:rPr>
              <w:t xml:space="preserve"> 0.3</w:t>
            </w:r>
          </w:p>
        </w:tc>
      </w:tr>
      <w:tr w:rsidR="006E3A53" w:rsidRPr="006E3A53" w14:paraId="1B8A40C9" w14:textId="77777777" w:rsidTr="006D06E5">
        <w:trPr>
          <w:cantSplit/>
          <w:trHeight w:val="1286"/>
        </w:trPr>
        <w:tc>
          <w:tcPr>
            <w:tcW w:w="719" w:type="dxa"/>
            <w:tcBorders>
              <w:top w:val="nil"/>
              <w:left w:val="single" w:sz="18" w:space="0" w:color="auto"/>
              <w:bottom w:val="nil"/>
              <w:right w:val="double" w:sz="6" w:space="0" w:color="auto"/>
            </w:tcBorders>
            <w:textDirection w:val="btLr"/>
            <w:vAlign w:val="center"/>
          </w:tcPr>
          <w:p w14:paraId="42713B85" w14:textId="213524DD" w:rsidR="006C6222" w:rsidRPr="006E3A53" w:rsidRDefault="006C6222" w:rsidP="006E3A53">
            <w:pPr>
              <w:ind w:left="113" w:right="113"/>
              <w:jc w:val="center"/>
              <w:rPr>
                <w:rFonts w:ascii="Arial" w:hAnsi="Arial" w:cs="Arial"/>
                <w:b/>
                <w:bCs/>
                <w:sz w:val="22"/>
                <w:szCs w:val="22"/>
              </w:rPr>
            </w:pPr>
            <w:r w:rsidRPr="006E3A53">
              <w:rPr>
                <w:rFonts w:ascii="Arial" w:hAnsi="Arial" w:cs="Arial"/>
                <w:b/>
                <w:bCs/>
                <w:sz w:val="22"/>
                <w:szCs w:val="22"/>
              </w:rPr>
              <w:t>S</w:t>
            </w:r>
          </w:p>
        </w:tc>
        <w:tc>
          <w:tcPr>
            <w:tcW w:w="506" w:type="dxa"/>
            <w:tcBorders>
              <w:top w:val="nil"/>
              <w:left w:val="double" w:sz="6" w:space="0" w:color="auto"/>
              <w:bottom w:val="nil"/>
              <w:right w:val="nil"/>
            </w:tcBorders>
            <w:textDirection w:val="btLr"/>
            <w:vAlign w:val="center"/>
          </w:tcPr>
          <w:p w14:paraId="0D0528B3" w14:textId="3A801589" w:rsidR="006C6222" w:rsidRPr="006E3A53" w:rsidRDefault="006C6222" w:rsidP="006D06E5">
            <w:pPr>
              <w:ind w:left="113" w:right="113"/>
              <w:jc w:val="center"/>
              <w:rPr>
                <w:rFonts w:ascii="Arial" w:hAnsi="Arial" w:cs="Arial"/>
                <w:sz w:val="22"/>
                <w:szCs w:val="22"/>
              </w:rPr>
            </w:pPr>
            <w:r w:rsidRPr="006E3A53">
              <w:rPr>
                <w:rFonts w:ascii="Arial" w:hAnsi="Arial" w:cs="Arial"/>
                <w:color w:val="000000" w:themeColor="text1"/>
                <w:sz w:val="22"/>
                <w:szCs w:val="22"/>
              </w:rPr>
              <w:t>26.5</w:t>
            </w:r>
            <w:r w:rsidR="0039605E" w:rsidRPr="006E3A53">
              <w:rPr>
                <w:rFonts w:ascii="Arial" w:hAnsi="Arial" w:cs="Arial"/>
                <w:color w:val="000000" w:themeColor="text1"/>
                <w:sz w:val="22"/>
                <w:szCs w:val="22"/>
              </w:rPr>
              <w:t xml:space="preserve"> </w:t>
            </w:r>
            <w:r w:rsidRPr="006E3A53">
              <w:rPr>
                <w:rFonts w:ascii="Arial" w:hAnsi="Arial" w:cs="Arial"/>
                <w:color w:val="000000" w:themeColor="text1"/>
                <w:sz w:val="22"/>
                <w:szCs w:val="22"/>
              </w:rPr>
              <w:t>±</w:t>
            </w:r>
            <w:r w:rsidR="0039605E" w:rsidRPr="006E3A53">
              <w:rPr>
                <w:rFonts w:ascii="Arial" w:hAnsi="Arial" w:cs="Arial"/>
                <w:color w:val="000000" w:themeColor="text1"/>
                <w:sz w:val="22"/>
                <w:szCs w:val="22"/>
              </w:rPr>
              <w:t xml:space="preserve"> 0.1</w:t>
            </w:r>
          </w:p>
        </w:tc>
        <w:tc>
          <w:tcPr>
            <w:tcW w:w="506" w:type="dxa"/>
            <w:tcBorders>
              <w:top w:val="nil"/>
              <w:left w:val="nil"/>
              <w:bottom w:val="nil"/>
              <w:right w:val="nil"/>
            </w:tcBorders>
            <w:textDirection w:val="btLr"/>
            <w:vAlign w:val="center"/>
          </w:tcPr>
          <w:p w14:paraId="19F7042A" w14:textId="3893F94D" w:rsidR="006C6222" w:rsidRPr="006E3A53" w:rsidRDefault="0039605E" w:rsidP="006D06E5">
            <w:pPr>
              <w:ind w:left="113" w:right="113"/>
              <w:jc w:val="center"/>
              <w:rPr>
                <w:rFonts w:ascii="Arial" w:hAnsi="Arial" w:cs="Arial"/>
                <w:sz w:val="22"/>
                <w:szCs w:val="22"/>
              </w:rPr>
            </w:pPr>
            <w:r w:rsidRPr="006E3A53">
              <w:rPr>
                <w:rFonts w:ascii="Arial" w:eastAsia="Times New Roman" w:hAnsi="Arial" w:cs="Arial"/>
                <w:color w:val="000000"/>
                <w:sz w:val="22"/>
                <w:szCs w:val="22"/>
              </w:rPr>
              <w:t>34.0</w:t>
            </w:r>
            <w:r w:rsidR="006C6222" w:rsidRPr="006E3A53">
              <w:rPr>
                <w:rFonts w:ascii="Arial" w:hAnsi="Arial" w:cs="Arial"/>
                <w:sz w:val="22"/>
                <w:szCs w:val="22"/>
              </w:rPr>
              <w:t xml:space="preserve"> </w:t>
            </w:r>
            <w:r w:rsidR="006C6222" w:rsidRPr="006E3A53">
              <w:rPr>
                <w:rFonts w:ascii="Arial" w:hAnsi="Arial" w:cs="Arial"/>
                <w:color w:val="000000" w:themeColor="text1"/>
                <w:sz w:val="22"/>
                <w:szCs w:val="22"/>
              </w:rPr>
              <w:t>±</w:t>
            </w:r>
            <w:r w:rsidRPr="006E3A53">
              <w:rPr>
                <w:rFonts w:ascii="Arial" w:hAnsi="Arial" w:cs="Arial"/>
                <w:color w:val="000000" w:themeColor="text1"/>
                <w:sz w:val="22"/>
                <w:szCs w:val="22"/>
              </w:rPr>
              <w:t xml:space="preserve"> 0.0</w:t>
            </w:r>
          </w:p>
        </w:tc>
        <w:tc>
          <w:tcPr>
            <w:tcW w:w="506" w:type="dxa"/>
            <w:tcBorders>
              <w:top w:val="nil"/>
              <w:left w:val="nil"/>
              <w:bottom w:val="nil"/>
              <w:right w:val="nil"/>
            </w:tcBorders>
            <w:textDirection w:val="btLr"/>
            <w:vAlign w:val="center"/>
          </w:tcPr>
          <w:p w14:paraId="34678E62" w14:textId="4C580371" w:rsidR="006C6222" w:rsidRPr="006E3A53" w:rsidRDefault="0039605E" w:rsidP="006D06E5">
            <w:pPr>
              <w:ind w:left="113" w:right="113"/>
              <w:jc w:val="center"/>
              <w:rPr>
                <w:rFonts w:ascii="Arial" w:hAnsi="Arial" w:cs="Arial"/>
                <w:sz w:val="22"/>
                <w:szCs w:val="22"/>
              </w:rPr>
            </w:pPr>
            <w:r w:rsidRPr="006E3A53">
              <w:rPr>
                <w:rFonts w:ascii="Arial" w:eastAsia="Times New Roman" w:hAnsi="Arial" w:cs="Arial"/>
                <w:color w:val="000000"/>
                <w:sz w:val="22"/>
                <w:szCs w:val="22"/>
              </w:rPr>
              <w:t>34.1</w:t>
            </w:r>
            <w:r w:rsidR="006C6222" w:rsidRPr="006E3A53">
              <w:rPr>
                <w:rFonts w:ascii="Arial" w:hAnsi="Arial" w:cs="Arial"/>
                <w:sz w:val="22"/>
                <w:szCs w:val="22"/>
              </w:rPr>
              <w:t xml:space="preserve"> </w:t>
            </w:r>
            <w:r w:rsidR="006C6222" w:rsidRPr="006E3A53">
              <w:rPr>
                <w:rFonts w:ascii="Arial" w:hAnsi="Arial" w:cs="Arial"/>
                <w:color w:val="000000" w:themeColor="text1"/>
                <w:sz w:val="22"/>
                <w:szCs w:val="22"/>
              </w:rPr>
              <w:t>±</w:t>
            </w:r>
            <w:r w:rsidRPr="006E3A53">
              <w:rPr>
                <w:rFonts w:ascii="Arial" w:hAnsi="Arial" w:cs="Arial"/>
                <w:color w:val="000000" w:themeColor="text1"/>
                <w:sz w:val="22"/>
                <w:szCs w:val="22"/>
              </w:rPr>
              <w:t xml:space="preserve"> 0.0</w:t>
            </w:r>
          </w:p>
        </w:tc>
        <w:tc>
          <w:tcPr>
            <w:tcW w:w="506" w:type="dxa"/>
            <w:tcBorders>
              <w:top w:val="nil"/>
              <w:left w:val="nil"/>
              <w:bottom w:val="nil"/>
              <w:right w:val="nil"/>
            </w:tcBorders>
            <w:textDirection w:val="btLr"/>
            <w:vAlign w:val="center"/>
          </w:tcPr>
          <w:p w14:paraId="03CE1840" w14:textId="3A4189D5" w:rsidR="006C6222" w:rsidRPr="006E3A53" w:rsidRDefault="0039605E" w:rsidP="006D06E5">
            <w:pPr>
              <w:ind w:left="113" w:right="113"/>
              <w:jc w:val="center"/>
              <w:rPr>
                <w:rFonts w:ascii="Arial" w:hAnsi="Arial" w:cs="Arial"/>
                <w:sz w:val="22"/>
                <w:szCs w:val="22"/>
              </w:rPr>
            </w:pPr>
            <w:r w:rsidRPr="006E3A53">
              <w:rPr>
                <w:rFonts w:ascii="Arial" w:eastAsia="Times New Roman" w:hAnsi="Arial" w:cs="Arial"/>
                <w:color w:val="000000"/>
                <w:sz w:val="22"/>
                <w:szCs w:val="22"/>
              </w:rPr>
              <w:t>26.7</w:t>
            </w:r>
            <w:r w:rsidR="006C6222" w:rsidRPr="006E3A53">
              <w:rPr>
                <w:rFonts w:ascii="Arial" w:hAnsi="Arial" w:cs="Arial"/>
                <w:sz w:val="22"/>
                <w:szCs w:val="22"/>
              </w:rPr>
              <w:t xml:space="preserve"> </w:t>
            </w:r>
            <w:r w:rsidR="006C6222" w:rsidRPr="006E3A53">
              <w:rPr>
                <w:rFonts w:ascii="Arial" w:hAnsi="Arial" w:cs="Arial"/>
                <w:color w:val="000000" w:themeColor="text1"/>
                <w:sz w:val="22"/>
                <w:szCs w:val="22"/>
              </w:rPr>
              <w:t>±</w:t>
            </w:r>
            <w:r w:rsidRPr="006E3A53">
              <w:rPr>
                <w:rFonts w:ascii="Arial" w:hAnsi="Arial" w:cs="Arial"/>
                <w:color w:val="000000" w:themeColor="text1"/>
                <w:sz w:val="22"/>
                <w:szCs w:val="22"/>
              </w:rPr>
              <w:t xml:space="preserve"> 0.1</w:t>
            </w:r>
          </w:p>
        </w:tc>
        <w:tc>
          <w:tcPr>
            <w:tcW w:w="506" w:type="dxa"/>
            <w:tcBorders>
              <w:top w:val="nil"/>
              <w:left w:val="nil"/>
              <w:bottom w:val="nil"/>
              <w:right w:val="nil"/>
            </w:tcBorders>
            <w:textDirection w:val="btLr"/>
            <w:vAlign w:val="center"/>
          </w:tcPr>
          <w:p w14:paraId="14851024" w14:textId="32E30611" w:rsidR="006C6222" w:rsidRPr="006E3A53" w:rsidRDefault="0039605E" w:rsidP="006D06E5">
            <w:pPr>
              <w:ind w:left="113" w:right="113"/>
              <w:jc w:val="center"/>
              <w:rPr>
                <w:rFonts w:ascii="Arial" w:hAnsi="Arial" w:cs="Arial"/>
                <w:sz w:val="22"/>
                <w:szCs w:val="22"/>
              </w:rPr>
            </w:pPr>
            <w:r w:rsidRPr="006E3A53">
              <w:rPr>
                <w:rFonts w:ascii="Arial" w:hAnsi="Arial" w:cs="Arial"/>
                <w:sz w:val="22"/>
                <w:szCs w:val="22"/>
              </w:rPr>
              <w:t>33.9</w:t>
            </w:r>
            <w:r w:rsidR="006C6222" w:rsidRPr="006E3A53">
              <w:rPr>
                <w:rFonts w:ascii="Arial" w:hAnsi="Arial" w:cs="Arial"/>
                <w:sz w:val="22"/>
                <w:szCs w:val="22"/>
              </w:rPr>
              <w:t xml:space="preserve"> </w:t>
            </w:r>
            <w:r w:rsidR="006C6222" w:rsidRPr="006E3A53">
              <w:rPr>
                <w:rFonts w:ascii="Arial" w:hAnsi="Arial" w:cs="Arial"/>
                <w:color w:val="000000" w:themeColor="text1"/>
                <w:sz w:val="22"/>
                <w:szCs w:val="22"/>
              </w:rPr>
              <w:t>±</w:t>
            </w:r>
            <w:r w:rsidRPr="006E3A53">
              <w:rPr>
                <w:rFonts w:ascii="Arial" w:hAnsi="Arial" w:cs="Arial"/>
                <w:color w:val="000000" w:themeColor="text1"/>
                <w:sz w:val="22"/>
                <w:szCs w:val="22"/>
              </w:rPr>
              <w:t xml:space="preserve"> 0.0</w:t>
            </w:r>
          </w:p>
        </w:tc>
        <w:tc>
          <w:tcPr>
            <w:tcW w:w="506" w:type="dxa"/>
            <w:tcBorders>
              <w:top w:val="nil"/>
              <w:left w:val="nil"/>
              <w:bottom w:val="nil"/>
              <w:right w:val="nil"/>
            </w:tcBorders>
            <w:textDirection w:val="btLr"/>
            <w:vAlign w:val="center"/>
          </w:tcPr>
          <w:p w14:paraId="4FC8F418" w14:textId="6D95F6EB" w:rsidR="006C6222" w:rsidRPr="006E3A53" w:rsidRDefault="0039605E" w:rsidP="006D06E5">
            <w:pPr>
              <w:ind w:left="113" w:right="113"/>
              <w:jc w:val="center"/>
              <w:rPr>
                <w:rFonts w:ascii="Arial" w:hAnsi="Arial" w:cs="Arial"/>
                <w:sz w:val="22"/>
                <w:szCs w:val="22"/>
              </w:rPr>
            </w:pPr>
            <w:r w:rsidRPr="006E3A53">
              <w:rPr>
                <w:rFonts w:ascii="Arial" w:hAnsi="Arial" w:cs="Arial"/>
                <w:sz w:val="22"/>
                <w:szCs w:val="22"/>
              </w:rPr>
              <w:t xml:space="preserve">34.0 </w:t>
            </w:r>
            <w:r w:rsidR="006C6222" w:rsidRPr="006E3A53">
              <w:rPr>
                <w:rFonts w:ascii="Arial" w:hAnsi="Arial" w:cs="Arial"/>
                <w:color w:val="000000" w:themeColor="text1"/>
                <w:sz w:val="22"/>
                <w:szCs w:val="22"/>
              </w:rPr>
              <w:t>±</w:t>
            </w:r>
            <w:r w:rsidRPr="006E3A53">
              <w:rPr>
                <w:rFonts w:ascii="Arial" w:hAnsi="Arial" w:cs="Arial"/>
                <w:color w:val="000000" w:themeColor="text1"/>
                <w:sz w:val="22"/>
                <w:szCs w:val="22"/>
              </w:rPr>
              <w:t xml:space="preserve"> 0.0</w:t>
            </w:r>
          </w:p>
        </w:tc>
        <w:tc>
          <w:tcPr>
            <w:tcW w:w="506" w:type="dxa"/>
            <w:tcBorders>
              <w:top w:val="nil"/>
              <w:left w:val="nil"/>
              <w:bottom w:val="nil"/>
              <w:right w:val="nil"/>
            </w:tcBorders>
            <w:textDirection w:val="btLr"/>
            <w:vAlign w:val="center"/>
          </w:tcPr>
          <w:p w14:paraId="6B490D57" w14:textId="2D2E8F35" w:rsidR="006C6222" w:rsidRPr="006E3A53" w:rsidRDefault="0039605E" w:rsidP="006D06E5">
            <w:pPr>
              <w:ind w:left="113" w:right="113"/>
              <w:jc w:val="center"/>
              <w:rPr>
                <w:rFonts w:ascii="Arial" w:hAnsi="Arial" w:cs="Arial"/>
                <w:sz w:val="22"/>
                <w:szCs w:val="22"/>
              </w:rPr>
            </w:pPr>
            <w:r w:rsidRPr="006E3A53">
              <w:rPr>
                <w:rFonts w:ascii="Arial" w:hAnsi="Arial" w:cs="Arial"/>
                <w:sz w:val="22"/>
                <w:szCs w:val="22"/>
              </w:rPr>
              <w:t xml:space="preserve">34.1 </w:t>
            </w:r>
            <w:r w:rsidR="006C6222" w:rsidRPr="006E3A53">
              <w:rPr>
                <w:rFonts w:ascii="Arial" w:hAnsi="Arial" w:cs="Arial"/>
                <w:color w:val="000000" w:themeColor="text1"/>
                <w:sz w:val="22"/>
                <w:szCs w:val="22"/>
              </w:rPr>
              <w:t>±</w:t>
            </w:r>
            <w:r w:rsidRPr="006E3A53">
              <w:rPr>
                <w:rFonts w:ascii="Arial" w:hAnsi="Arial" w:cs="Arial"/>
                <w:color w:val="000000" w:themeColor="text1"/>
                <w:sz w:val="22"/>
                <w:szCs w:val="22"/>
              </w:rPr>
              <w:t xml:space="preserve"> 0.0</w:t>
            </w:r>
          </w:p>
        </w:tc>
        <w:tc>
          <w:tcPr>
            <w:tcW w:w="506" w:type="dxa"/>
            <w:tcBorders>
              <w:top w:val="nil"/>
              <w:left w:val="nil"/>
              <w:bottom w:val="nil"/>
              <w:right w:val="nil"/>
            </w:tcBorders>
            <w:textDirection w:val="btLr"/>
            <w:vAlign w:val="center"/>
          </w:tcPr>
          <w:p w14:paraId="6C91AD87" w14:textId="6E38A537" w:rsidR="006C6222" w:rsidRPr="006E3A53" w:rsidRDefault="0039605E" w:rsidP="006D06E5">
            <w:pPr>
              <w:ind w:left="113" w:right="113"/>
              <w:jc w:val="center"/>
              <w:rPr>
                <w:rFonts w:ascii="Arial" w:hAnsi="Arial" w:cs="Arial"/>
                <w:sz w:val="22"/>
                <w:szCs w:val="22"/>
              </w:rPr>
            </w:pPr>
            <w:r w:rsidRPr="006E3A53">
              <w:rPr>
                <w:rFonts w:ascii="Arial" w:hAnsi="Arial" w:cs="Arial"/>
                <w:sz w:val="22"/>
                <w:szCs w:val="22"/>
              </w:rPr>
              <w:t xml:space="preserve">26.7 </w:t>
            </w:r>
            <w:r w:rsidR="006C6222" w:rsidRPr="006E3A53">
              <w:rPr>
                <w:rFonts w:ascii="Arial" w:hAnsi="Arial" w:cs="Arial"/>
                <w:color w:val="000000" w:themeColor="text1"/>
                <w:sz w:val="22"/>
                <w:szCs w:val="22"/>
              </w:rPr>
              <w:t>±</w:t>
            </w:r>
            <w:r w:rsidRPr="006E3A53">
              <w:rPr>
                <w:rFonts w:ascii="Arial" w:hAnsi="Arial" w:cs="Arial"/>
                <w:color w:val="000000" w:themeColor="text1"/>
                <w:sz w:val="22"/>
                <w:szCs w:val="22"/>
              </w:rPr>
              <w:t xml:space="preserve"> 0.1</w:t>
            </w:r>
          </w:p>
        </w:tc>
        <w:tc>
          <w:tcPr>
            <w:tcW w:w="506" w:type="dxa"/>
            <w:tcBorders>
              <w:top w:val="nil"/>
              <w:left w:val="nil"/>
              <w:bottom w:val="nil"/>
              <w:right w:val="nil"/>
            </w:tcBorders>
            <w:textDirection w:val="btLr"/>
            <w:vAlign w:val="center"/>
          </w:tcPr>
          <w:p w14:paraId="2BBAF5AD" w14:textId="3ABD559B" w:rsidR="006C6222" w:rsidRPr="006E3A53" w:rsidRDefault="0039605E" w:rsidP="006D06E5">
            <w:pPr>
              <w:ind w:left="113" w:right="113"/>
              <w:jc w:val="center"/>
              <w:rPr>
                <w:rFonts w:ascii="Arial" w:hAnsi="Arial" w:cs="Arial"/>
                <w:sz w:val="22"/>
                <w:szCs w:val="22"/>
              </w:rPr>
            </w:pPr>
            <w:r w:rsidRPr="006E3A53">
              <w:rPr>
                <w:rFonts w:ascii="Arial" w:hAnsi="Arial" w:cs="Arial"/>
                <w:sz w:val="22"/>
                <w:szCs w:val="22"/>
              </w:rPr>
              <w:t>33.8</w:t>
            </w:r>
            <w:r w:rsidR="006C6222" w:rsidRPr="006E3A53">
              <w:rPr>
                <w:rFonts w:ascii="Arial" w:hAnsi="Arial" w:cs="Arial"/>
                <w:sz w:val="22"/>
                <w:szCs w:val="22"/>
              </w:rPr>
              <w:t xml:space="preserve"> </w:t>
            </w:r>
            <w:r w:rsidR="006C6222" w:rsidRPr="006E3A53">
              <w:rPr>
                <w:rFonts w:ascii="Arial" w:hAnsi="Arial" w:cs="Arial"/>
                <w:color w:val="000000" w:themeColor="text1"/>
                <w:sz w:val="22"/>
                <w:szCs w:val="22"/>
              </w:rPr>
              <w:t>±</w:t>
            </w:r>
            <w:r w:rsidRPr="006E3A53">
              <w:rPr>
                <w:rFonts w:ascii="Arial" w:hAnsi="Arial" w:cs="Arial"/>
                <w:color w:val="000000" w:themeColor="text1"/>
                <w:sz w:val="22"/>
                <w:szCs w:val="22"/>
              </w:rPr>
              <w:t xml:space="preserve"> 0.0</w:t>
            </w:r>
          </w:p>
        </w:tc>
        <w:tc>
          <w:tcPr>
            <w:tcW w:w="506" w:type="dxa"/>
            <w:tcBorders>
              <w:top w:val="nil"/>
              <w:left w:val="nil"/>
              <w:bottom w:val="nil"/>
              <w:right w:val="nil"/>
            </w:tcBorders>
            <w:textDirection w:val="btLr"/>
            <w:vAlign w:val="center"/>
          </w:tcPr>
          <w:p w14:paraId="3E6FBB66" w14:textId="18707941" w:rsidR="006C6222" w:rsidRPr="006E3A53" w:rsidRDefault="0039605E" w:rsidP="006D06E5">
            <w:pPr>
              <w:ind w:left="113" w:right="113"/>
              <w:jc w:val="center"/>
              <w:rPr>
                <w:rFonts w:ascii="Arial" w:hAnsi="Arial" w:cs="Arial"/>
                <w:sz w:val="22"/>
                <w:szCs w:val="22"/>
              </w:rPr>
            </w:pPr>
            <w:r w:rsidRPr="006E3A53">
              <w:rPr>
                <w:rFonts w:ascii="Arial" w:hAnsi="Arial" w:cs="Arial"/>
                <w:sz w:val="22"/>
                <w:szCs w:val="22"/>
              </w:rPr>
              <w:t>26.9</w:t>
            </w:r>
            <w:r w:rsidR="006C6222" w:rsidRPr="006E3A53">
              <w:rPr>
                <w:rFonts w:ascii="Arial" w:hAnsi="Arial" w:cs="Arial"/>
                <w:sz w:val="22"/>
                <w:szCs w:val="22"/>
              </w:rPr>
              <w:t xml:space="preserve"> </w:t>
            </w:r>
            <w:r w:rsidR="006C6222" w:rsidRPr="006E3A53">
              <w:rPr>
                <w:rFonts w:ascii="Arial" w:hAnsi="Arial" w:cs="Arial"/>
                <w:color w:val="000000" w:themeColor="text1"/>
                <w:sz w:val="22"/>
                <w:szCs w:val="22"/>
              </w:rPr>
              <w:t>±</w:t>
            </w:r>
            <w:r w:rsidRPr="006E3A53">
              <w:rPr>
                <w:rFonts w:ascii="Arial" w:hAnsi="Arial" w:cs="Arial"/>
                <w:color w:val="000000" w:themeColor="text1"/>
                <w:sz w:val="22"/>
                <w:szCs w:val="22"/>
              </w:rPr>
              <w:t xml:space="preserve"> 0.2</w:t>
            </w:r>
          </w:p>
        </w:tc>
        <w:tc>
          <w:tcPr>
            <w:tcW w:w="506" w:type="dxa"/>
            <w:tcBorders>
              <w:top w:val="nil"/>
              <w:left w:val="nil"/>
              <w:bottom w:val="nil"/>
              <w:right w:val="nil"/>
            </w:tcBorders>
            <w:textDirection w:val="btLr"/>
            <w:vAlign w:val="center"/>
          </w:tcPr>
          <w:p w14:paraId="5F7511D1" w14:textId="29CB9D6C" w:rsidR="006C6222" w:rsidRPr="006E3A53" w:rsidRDefault="0039605E" w:rsidP="006D06E5">
            <w:pPr>
              <w:ind w:left="113" w:right="113"/>
              <w:jc w:val="center"/>
              <w:rPr>
                <w:rFonts w:ascii="Arial" w:hAnsi="Arial" w:cs="Arial"/>
                <w:sz w:val="22"/>
                <w:szCs w:val="22"/>
              </w:rPr>
            </w:pPr>
            <w:r w:rsidRPr="006E3A53">
              <w:rPr>
                <w:rFonts w:ascii="Arial" w:hAnsi="Arial" w:cs="Arial"/>
                <w:sz w:val="22"/>
                <w:szCs w:val="22"/>
              </w:rPr>
              <w:t>27.1</w:t>
            </w:r>
            <w:r w:rsidR="006C6222" w:rsidRPr="006E3A53">
              <w:rPr>
                <w:rFonts w:ascii="Arial" w:hAnsi="Arial" w:cs="Arial"/>
                <w:sz w:val="22"/>
                <w:szCs w:val="22"/>
              </w:rPr>
              <w:t xml:space="preserve"> </w:t>
            </w:r>
            <w:r w:rsidR="006C6222" w:rsidRPr="006E3A53">
              <w:rPr>
                <w:rFonts w:ascii="Arial" w:hAnsi="Arial" w:cs="Arial"/>
                <w:color w:val="000000" w:themeColor="text1"/>
                <w:sz w:val="22"/>
                <w:szCs w:val="22"/>
              </w:rPr>
              <w:t>±</w:t>
            </w:r>
            <w:r w:rsidRPr="006E3A53">
              <w:rPr>
                <w:rFonts w:ascii="Arial" w:hAnsi="Arial" w:cs="Arial"/>
                <w:color w:val="000000" w:themeColor="text1"/>
                <w:sz w:val="22"/>
                <w:szCs w:val="22"/>
              </w:rPr>
              <w:t xml:space="preserve"> 0.2</w:t>
            </w:r>
          </w:p>
        </w:tc>
        <w:tc>
          <w:tcPr>
            <w:tcW w:w="506" w:type="dxa"/>
            <w:tcBorders>
              <w:top w:val="nil"/>
              <w:left w:val="nil"/>
              <w:bottom w:val="nil"/>
              <w:right w:val="single" w:sz="18" w:space="0" w:color="auto"/>
            </w:tcBorders>
            <w:textDirection w:val="btLr"/>
            <w:vAlign w:val="center"/>
          </w:tcPr>
          <w:p w14:paraId="29396FFF" w14:textId="3437E64C" w:rsidR="006C6222" w:rsidRPr="006E3A53" w:rsidRDefault="0039605E" w:rsidP="006D06E5">
            <w:pPr>
              <w:ind w:left="113" w:right="113"/>
              <w:jc w:val="center"/>
              <w:rPr>
                <w:rFonts w:ascii="Arial" w:hAnsi="Arial" w:cs="Arial"/>
                <w:sz w:val="22"/>
                <w:szCs w:val="22"/>
              </w:rPr>
            </w:pPr>
            <w:r w:rsidRPr="006E3A53">
              <w:rPr>
                <w:rFonts w:ascii="Arial" w:hAnsi="Arial" w:cs="Arial"/>
                <w:sz w:val="22"/>
                <w:szCs w:val="22"/>
              </w:rPr>
              <w:t>26.7</w:t>
            </w:r>
            <w:r w:rsidR="006C6222" w:rsidRPr="006E3A53">
              <w:rPr>
                <w:rFonts w:ascii="Arial" w:hAnsi="Arial" w:cs="Arial"/>
                <w:sz w:val="22"/>
                <w:szCs w:val="22"/>
              </w:rPr>
              <w:t xml:space="preserve"> </w:t>
            </w:r>
            <w:r w:rsidR="006C6222" w:rsidRPr="006E3A53">
              <w:rPr>
                <w:rFonts w:ascii="Arial" w:hAnsi="Arial" w:cs="Arial"/>
                <w:color w:val="000000" w:themeColor="text1"/>
                <w:sz w:val="22"/>
                <w:szCs w:val="22"/>
              </w:rPr>
              <w:t>±</w:t>
            </w:r>
            <w:r w:rsidRPr="006E3A53">
              <w:rPr>
                <w:rFonts w:ascii="Arial" w:hAnsi="Arial" w:cs="Arial"/>
                <w:color w:val="000000" w:themeColor="text1"/>
                <w:sz w:val="22"/>
                <w:szCs w:val="22"/>
              </w:rPr>
              <w:t xml:space="preserve"> 0.2</w:t>
            </w:r>
          </w:p>
        </w:tc>
      </w:tr>
      <w:tr w:rsidR="008C6D02" w:rsidRPr="006E3A53" w14:paraId="79037358" w14:textId="77777777" w:rsidTr="006D06E5">
        <w:trPr>
          <w:cantSplit/>
          <w:trHeight w:val="1134"/>
        </w:trPr>
        <w:tc>
          <w:tcPr>
            <w:tcW w:w="719" w:type="dxa"/>
            <w:tcBorders>
              <w:top w:val="nil"/>
              <w:left w:val="single" w:sz="18" w:space="0" w:color="auto"/>
              <w:bottom w:val="nil"/>
              <w:right w:val="double" w:sz="6" w:space="0" w:color="auto"/>
            </w:tcBorders>
            <w:textDirection w:val="btLr"/>
            <w:vAlign w:val="center"/>
          </w:tcPr>
          <w:p w14:paraId="7633D7DC" w14:textId="5CAC418D" w:rsidR="006C6222" w:rsidRPr="006E3A53" w:rsidRDefault="006C6222" w:rsidP="006E3A53">
            <w:pPr>
              <w:ind w:left="113" w:right="113"/>
              <w:jc w:val="center"/>
              <w:rPr>
                <w:rFonts w:ascii="Arial" w:hAnsi="Arial" w:cs="Arial"/>
                <w:b/>
                <w:bCs/>
                <w:color w:val="000000" w:themeColor="text1"/>
                <w:sz w:val="22"/>
                <w:szCs w:val="22"/>
              </w:rPr>
            </w:pPr>
            <w:r w:rsidRPr="006E3A53">
              <w:rPr>
                <w:rFonts w:ascii="Arial" w:hAnsi="Arial" w:cs="Arial"/>
                <w:b/>
                <w:bCs/>
                <w:color w:val="000000" w:themeColor="text1"/>
                <w:sz w:val="22"/>
                <w:szCs w:val="22"/>
              </w:rPr>
              <w:t>Culture chamber</w:t>
            </w:r>
          </w:p>
          <w:p w14:paraId="575B960A" w14:textId="77777777" w:rsidR="00E53763" w:rsidRPr="006E3A53" w:rsidRDefault="00E53763" w:rsidP="006E3A53">
            <w:pPr>
              <w:ind w:left="113" w:right="113"/>
              <w:jc w:val="center"/>
              <w:rPr>
                <w:rFonts w:ascii="Arial" w:hAnsi="Arial" w:cs="Arial"/>
                <w:b/>
                <w:bCs/>
                <w:color w:val="000000" w:themeColor="text1"/>
                <w:sz w:val="22"/>
                <w:szCs w:val="22"/>
              </w:rPr>
            </w:pPr>
          </w:p>
          <w:p w14:paraId="21E42CDF" w14:textId="072D76D1" w:rsidR="00E53763" w:rsidRPr="006E3A53" w:rsidRDefault="00E53763" w:rsidP="006E3A53">
            <w:pPr>
              <w:ind w:left="113" w:right="113"/>
              <w:jc w:val="center"/>
              <w:rPr>
                <w:rFonts w:ascii="Arial" w:hAnsi="Arial" w:cs="Arial"/>
                <w:b/>
                <w:bCs/>
                <w:sz w:val="22"/>
                <w:szCs w:val="22"/>
              </w:rPr>
            </w:pPr>
          </w:p>
        </w:tc>
        <w:tc>
          <w:tcPr>
            <w:tcW w:w="506" w:type="dxa"/>
            <w:tcBorders>
              <w:top w:val="nil"/>
              <w:left w:val="double" w:sz="6" w:space="0" w:color="auto"/>
              <w:bottom w:val="nil"/>
              <w:right w:val="nil"/>
            </w:tcBorders>
            <w:textDirection w:val="btLr"/>
            <w:vAlign w:val="center"/>
          </w:tcPr>
          <w:p w14:paraId="499A3649" w14:textId="6FD2B7E3" w:rsidR="006C6222" w:rsidRPr="006E3A53" w:rsidRDefault="006C6222" w:rsidP="00001DB9">
            <w:pPr>
              <w:ind w:left="113" w:right="113"/>
              <w:jc w:val="center"/>
              <w:rPr>
                <w:rFonts w:ascii="Arial" w:hAnsi="Arial" w:cs="Arial"/>
                <w:sz w:val="22"/>
                <w:szCs w:val="22"/>
              </w:rPr>
            </w:pPr>
            <w:r w:rsidRPr="006E3A53">
              <w:rPr>
                <w:rFonts w:ascii="Arial" w:hAnsi="Arial" w:cs="Arial"/>
                <w:sz w:val="22"/>
                <w:szCs w:val="22"/>
              </w:rPr>
              <w:t>1</w:t>
            </w:r>
          </w:p>
        </w:tc>
        <w:tc>
          <w:tcPr>
            <w:tcW w:w="506" w:type="dxa"/>
            <w:tcBorders>
              <w:top w:val="nil"/>
              <w:left w:val="nil"/>
              <w:bottom w:val="nil"/>
              <w:right w:val="nil"/>
            </w:tcBorders>
            <w:textDirection w:val="btLr"/>
            <w:vAlign w:val="center"/>
          </w:tcPr>
          <w:p w14:paraId="3C216F1A" w14:textId="442422C5" w:rsidR="006C6222" w:rsidRPr="006E3A53" w:rsidRDefault="006C6222" w:rsidP="00001DB9">
            <w:pPr>
              <w:ind w:left="113" w:right="113"/>
              <w:jc w:val="center"/>
              <w:rPr>
                <w:rFonts w:ascii="Arial" w:hAnsi="Arial" w:cs="Arial"/>
                <w:sz w:val="22"/>
                <w:szCs w:val="22"/>
              </w:rPr>
            </w:pPr>
            <w:r w:rsidRPr="006E3A53">
              <w:rPr>
                <w:rFonts w:ascii="Arial" w:hAnsi="Arial" w:cs="Arial"/>
                <w:sz w:val="22"/>
                <w:szCs w:val="22"/>
              </w:rPr>
              <w:t>2</w:t>
            </w:r>
          </w:p>
        </w:tc>
        <w:tc>
          <w:tcPr>
            <w:tcW w:w="506" w:type="dxa"/>
            <w:tcBorders>
              <w:top w:val="nil"/>
              <w:left w:val="nil"/>
              <w:bottom w:val="nil"/>
              <w:right w:val="nil"/>
            </w:tcBorders>
            <w:textDirection w:val="btLr"/>
            <w:vAlign w:val="center"/>
          </w:tcPr>
          <w:p w14:paraId="69B01774" w14:textId="4B7DD359" w:rsidR="006C6222" w:rsidRPr="006E3A53" w:rsidRDefault="006C6222" w:rsidP="00001DB9">
            <w:pPr>
              <w:ind w:left="113" w:right="113"/>
              <w:jc w:val="center"/>
              <w:rPr>
                <w:rFonts w:ascii="Arial" w:hAnsi="Arial" w:cs="Arial"/>
                <w:sz w:val="22"/>
                <w:szCs w:val="22"/>
              </w:rPr>
            </w:pPr>
            <w:r w:rsidRPr="006E3A53">
              <w:rPr>
                <w:rFonts w:ascii="Arial" w:hAnsi="Arial" w:cs="Arial"/>
                <w:sz w:val="22"/>
                <w:szCs w:val="22"/>
              </w:rPr>
              <w:t>3</w:t>
            </w:r>
          </w:p>
        </w:tc>
        <w:tc>
          <w:tcPr>
            <w:tcW w:w="506" w:type="dxa"/>
            <w:tcBorders>
              <w:top w:val="nil"/>
              <w:left w:val="nil"/>
              <w:bottom w:val="nil"/>
              <w:right w:val="nil"/>
            </w:tcBorders>
            <w:textDirection w:val="btLr"/>
            <w:vAlign w:val="center"/>
          </w:tcPr>
          <w:p w14:paraId="2380A345" w14:textId="479A23C3" w:rsidR="006C6222" w:rsidRPr="006E3A53" w:rsidRDefault="006C6222" w:rsidP="00001DB9">
            <w:pPr>
              <w:ind w:left="113" w:right="113"/>
              <w:jc w:val="center"/>
              <w:rPr>
                <w:rFonts w:ascii="Arial" w:hAnsi="Arial" w:cs="Arial"/>
                <w:sz w:val="22"/>
                <w:szCs w:val="22"/>
              </w:rPr>
            </w:pPr>
            <w:r w:rsidRPr="006E3A53">
              <w:rPr>
                <w:rFonts w:ascii="Arial" w:hAnsi="Arial" w:cs="Arial"/>
                <w:sz w:val="22"/>
                <w:szCs w:val="22"/>
              </w:rPr>
              <w:t>4</w:t>
            </w:r>
          </w:p>
        </w:tc>
        <w:tc>
          <w:tcPr>
            <w:tcW w:w="506" w:type="dxa"/>
            <w:tcBorders>
              <w:top w:val="nil"/>
              <w:left w:val="nil"/>
              <w:bottom w:val="nil"/>
              <w:right w:val="nil"/>
            </w:tcBorders>
            <w:textDirection w:val="btLr"/>
            <w:vAlign w:val="center"/>
          </w:tcPr>
          <w:p w14:paraId="190457A6" w14:textId="7EDB8313" w:rsidR="006C6222" w:rsidRPr="006E3A53" w:rsidRDefault="006C6222" w:rsidP="00001DB9">
            <w:pPr>
              <w:ind w:left="113" w:right="113"/>
              <w:jc w:val="center"/>
              <w:rPr>
                <w:rFonts w:ascii="Arial" w:hAnsi="Arial" w:cs="Arial"/>
                <w:sz w:val="22"/>
                <w:szCs w:val="22"/>
              </w:rPr>
            </w:pPr>
            <w:r w:rsidRPr="006E3A53">
              <w:rPr>
                <w:rFonts w:ascii="Arial" w:hAnsi="Arial" w:cs="Arial"/>
                <w:sz w:val="22"/>
                <w:szCs w:val="22"/>
              </w:rPr>
              <w:t>5</w:t>
            </w:r>
          </w:p>
        </w:tc>
        <w:tc>
          <w:tcPr>
            <w:tcW w:w="506" w:type="dxa"/>
            <w:tcBorders>
              <w:top w:val="nil"/>
              <w:left w:val="nil"/>
              <w:bottom w:val="nil"/>
              <w:right w:val="nil"/>
            </w:tcBorders>
            <w:textDirection w:val="btLr"/>
            <w:vAlign w:val="center"/>
          </w:tcPr>
          <w:p w14:paraId="56A33D04" w14:textId="7FB5748D" w:rsidR="006C6222" w:rsidRPr="006E3A53" w:rsidRDefault="006C6222" w:rsidP="00001DB9">
            <w:pPr>
              <w:ind w:left="113" w:right="113"/>
              <w:jc w:val="center"/>
              <w:rPr>
                <w:rFonts w:ascii="Arial" w:hAnsi="Arial" w:cs="Arial"/>
                <w:sz w:val="22"/>
                <w:szCs w:val="22"/>
              </w:rPr>
            </w:pPr>
            <w:r w:rsidRPr="006E3A53">
              <w:rPr>
                <w:rFonts w:ascii="Arial" w:hAnsi="Arial" w:cs="Arial"/>
                <w:sz w:val="22"/>
                <w:szCs w:val="22"/>
              </w:rPr>
              <w:t>6</w:t>
            </w:r>
          </w:p>
        </w:tc>
        <w:tc>
          <w:tcPr>
            <w:tcW w:w="506" w:type="dxa"/>
            <w:tcBorders>
              <w:top w:val="nil"/>
              <w:left w:val="nil"/>
              <w:bottom w:val="nil"/>
              <w:right w:val="nil"/>
            </w:tcBorders>
            <w:textDirection w:val="btLr"/>
            <w:vAlign w:val="center"/>
          </w:tcPr>
          <w:p w14:paraId="4F68A7C1" w14:textId="60C923A0" w:rsidR="006C6222" w:rsidRPr="006E3A53" w:rsidRDefault="006C6222" w:rsidP="00001DB9">
            <w:pPr>
              <w:ind w:left="113" w:right="113"/>
              <w:jc w:val="center"/>
              <w:rPr>
                <w:rFonts w:ascii="Arial" w:hAnsi="Arial" w:cs="Arial"/>
                <w:sz w:val="22"/>
                <w:szCs w:val="22"/>
              </w:rPr>
            </w:pPr>
            <w:r w:rsidRPr="006E3A53">
              <w:rPr>
                <w:rFonts w:ascii="Arial" w:hAnsi="Arial" w:cs="Arial"/>
                <w:sz w:val="22"/>
                <w:szCs w:val="22"/>
              </w:rPr>
              <w:t>7</w:t>
            </w:r>
          </w:p>
        </w:tc>
        <w:tc>
          <w:tcPr>
            <w:tcW w:w="506" w:type="dxa"/>
            <w:tcBorders>
              <w:top w:val="nil"/>
              <w:left w:val="nil"/>
              <w:bottom w:val="nil"/>
              <w:right w:val="nil"/>
            </w:tcBorders>
            <w:textDirection w:val="btLr"/>
            <w:vAlign w:val="center"/>
          </w:tcPr>
          <w:p w14:paraId="7CF88721" w14:textId="23255C29" w:rsidR="006C6222" w:rsidRPr="006E3A53" w:rsidRDefault="006C6222" w:rsidP="00001DB9">
            <w:pPr>
              <w:ind w:left="113" w:right="113"/>
              <w:jc w:val="center"/>
              <w:rPr>
                <w:rFonts w:ascii="Arial" w:hAnsi="Arial" w:cs="Arial"/>
                <w:sz w:val="22"/>
                <w:szCs w:val="22"/>
              </w:rPr>
            </w:pPr>
            <w:r w:rsidRPr="006E3A53">
              <w:rPr>
                <w:rFonts w:ascii="Arial" w:hAnsi="Arial" w:cs="Arial"/>
                <w:sz w:val="22"/>
                <w:szCs w:val="22"/>
              </w:rPr>
              <w:t>8</w:t>
            </w:r>
          </w:p>
        </w:tc>
        <w:tc>
          <w:tcPr>
            <w:tcW w:w="506" w:type="dxa"/>
            <w:tcBorders>
              <w:top w:val="nil"/>
              <w:left w:val="nil"/>
              <w:bottom w:val="nil"/>
              <w:right w:val="nil"/>
            </w:tcBorders>
            <w:textDirection w:val="btLr"/>
            <w:vAlign w:val="center"/>
          </w:tcPr>
          <w:p w14:paraId="6564EC08" w14:textId="6EDAF783" w:rsidR="006C6222" w:rsidRPr="006E3A53" w:rsidRDefault="006C6222" w:rsidP="00001DB9">
            <w:pPr>
              <w:ind w:left="113" w:right="113"/>
              <w:jc w:val="center"/>
              <w:rPr>
                <w:rFonts w:ascii="Arial" w:hAnsi="Arial" w:cs="Arial"/>
                <w:sz w:val="22"/>
                <w:szCs w:val="22"/>
              </w:rPr>
            </w:pPr>
            <w:r w:rsidRPr="006E3A53">
              <w:rPr>
                <w:rFonts w:ascii="Arial" w:hAnsi="Arial" w:cs="Arial"/>
                <w:sz w:val="22"/>
                <w:szCs w:val="22"/>
              </w:rPr>
              <w:t>9</w:t>
            </w:r>
          </w:p>
        </w:tc>
        <w:tc>
          <w:tcPr>
            <w:tcW w:w="506" w:type="dxa"/>
            <w:tcBorders>
              <w:top w:val="nil"/>
              <w:left w:val="nil"/>
              <w:bottom w:val="nil"/>
              <w:right w:val="nil"/>
            </w:tcBorders>
            <w:textDirection w:val="btLr"/>
            <w:vAlign w:val="center"/>
          </w:tcPr>
          <w:p w14:paraId="6BBFD03C" w14:textId="5E1443D7" w:rsidR="006C6222" w:rsidRPr="006E3A53" w:rsidRDefault="006C6222" w:rsidP="00001DB9">
            <w:pPr>
              <w:ind w:left="113" w:right="113"/>
              <w:jc w:val="center"/>
              <w:rPr>
                <w:rFonts w:ascii="Arial" w:hAnsi="Arial" w:cs="Arial"/>
                <w:sz w:val="22"/>
                <w:szCs w:val="22"/>
              </w:rPr>
            </w:pPr>
            <w:r w:rsidRPr="006E3A53">
              <w:rPr>
                <w:rFonts w:ascii="Arial" w:hAnsi="Arial" w:cs="Arial"/>
                <w:sz w:val="22"/>
                <w:szCs w:val="22"/>
              </w:rPr>
              <w:t>10</w:t>
            </w:r>
          </w:p>
        </w:tc>
        <w:tc>
          <w:tcPr>
            <w:tcW w:w="506" w:type="dxa"/>
            <w:tcBorders>
              <w:top w:val="nil"/>
              <w:left w:val="nil"/>
              <w:bottom w:val="nil"/>
              <w:right w:val="nil"/>
            </w:tcBorders>
            <w:textDirection w:val="btLr"/>
            <w:vAlign w:val="center"/>
          </w:tcPr>
          <w:p w14:paraId="38A48C20" w14:textId="2780DD73" w:rsidR="006C6222" w:rsidRPr="006E3A53" w:rsidRDefault="006C6222" w:rsidP="00001DB9">
            <w:pPr>
              <w:ind w:left="113" w:right="113"/>
              <w:jc w:val="center"/>
              <w:rPr>
                <w:rFonts w:ascii="Arial" w:hAnsi="Arial" w:cs="Arial"/>
                <w:sz w:val="22"/>
                <w:szCs w:val="22"/>
              </w:rPr>
            </w:pPr>
            <w:r w:rsidRPr="006E3A53">
              <w:rPr>
                <w:rFonts w:ascii="Arial" w:hAnsi="Arial" w:cs="Arial"/>
                <w:sz w:val="22"/>
                <w:szCs w:val="22"/>
              </w:rPr>
              <w:t>11</w:t>
            </w:r>
          </w:p>
        </w:tc>
        <w:tc>
          <w:tcPr>
            <w:tcW w:w="506" w:type="dxa"/>
            <w:tcBorders>
              <w:top w:val="nil"/>
              <w:left w:val="nil"/>
              <w:bottom w:val="nil"/>
              <w:right w:val="single" w:sz="18" w:space="0" w:color="auto"/>
            </w:tcBorders>
            <w:textDirection w:val="btLr"/>
            <w:vAlign w:val="center"/>
          </w:tcPr>
          <w:p w14:paraId="1BA08B0F" w14:textId="39933CD2" w:rsidR="006C6222" w:rsidRPr="006E3A53" w:rsidRDefault="006C6222" w:rsidP="00001DB9">
            <w:pPr>
              <w:ind w:left="113" w:right="113"/>
              <w:jc w:val="center"/>
              <w:rPr>
                <w:rFonts w:ascii="Arial" w:hAnsi="Arial" w:cs="Arial"/>
                <w:sz w:val="22"/>
                <w:szCs w:val="22"/>
              </w:rPr>
            </w:pPr>
            <w:r w:rsidRPr="006E3A53">
              <w:rPr>
                <w:rFonts w:ascii="Arial" w:hAnsi="Arial" w:cs="Arial"/>
                <w:sz w:val="22"/>
                <w:szCs w:val="22"/>
              </w:rPr>
              <w:t>12</w:t>
            </w:r>
          </w:p>
        </w:tc>
      </w:tr>
    </w:tbl>
    <w:p w14:paraId="4435C9E4" w14:textId="146B94B0" w:rsidR="00DE6763" w:rsidRDefault="00DE6763"/>
    <w:p w14:paraId="170AFAB0" w14:textId="77777777" w:rsidR="00DE6763" w:rsidRPr="009F3A47" w:rsidRDefault="00DE6763" w:rsidP="00DE6763">
      <w:pPr>
        <w:rPr>
          <w:rFonts w:ascii="Arial" w:hAnsi="Arial" w:cs="Arial"/>
          <w:b/>
          <w:bCs/>
          <w:i/>
          <w:iCs/>
          <w:color w:val="000000" w:themeColor="text1"/>
          <w:sz w:val="24"/>
          <w:szCs w:val="24"/>
        </w:rPr>
      </w:pPr>
      <w:r w:rsidRPr="00D4457A">
        <w:rPr>
          <w:rFonts w:ascii="Arial" w:hAnsi="Arial" w:cs="Arial"/>
          <w:b/>
          <w:bCs/>
          <w:i/>
          <w:iCs/>
          <w:color w:val="000000" w:themeColor="text1"/>
          <w:sz w:val="28"/>
          <w:szCs w:val="28"/>
        </w:rPr>
        <w:lastRenderedPageBreak/>
        <w:t>Literature Cited—</w:t>
      </w:r>
    </w:p>
    <w:p w14:paraId="3A8ED500" w14:textId="77777777" w:rsidR="00D92888" w:rsidRDefault="008229E3" w:rsidP="00D92888">
      <w:pPr>
        <w:pStyle w:val="Bibliography"/>
      </w:pPr>
      <w:r w:rsidRPr="00E932A7">
        <w:rPr>
          <w:rFonts w:ascii="Arial" w:hAnsi="Arial" w:cs="Arial"/>
        </w:rPr>
        <w:fldChar w:fldCharType="begin"/>
      </w:r>
      <w:r w:rsidRPr="00E932A7">
        <w:rPr>
          <w:rFonts w:ascii="Arial" w:hAnsi="Arial" w:cs="Arial"/>
        </w:rPr>
        <w:instrText xml:space="preserve"> ADDIN ZOTERO_BIBL {"uncited":[],"omitted":[],"custom":[]} CSL_BIBLIOGRAPHY </w:instrText>
      </w:r>
      <w:r w:rsidRPr="00E932A7">
        <w:rPr>
          <w:rFonts w:ascii="Arial" w:hAnsi="Arial" w:cs="Arial"/>
        </w:rPr>
        <w:fldChar w:fldCharType="separate"/>
      </w:r>
      <w:r w:rsidR="00D92888">
        <w:t>Agrawal, A., and L. J. Jurgens. 2023. Effects of Asynchronous Stressors on the Eastern Oyster (Crassostrea virginica). Estuaries and Coasts 46:697–706.</w:t>
      </w:r>
    </w:p>
    <w:p w14:paraId="148E269D" w14:textId="77777777" w:rsidR="00D92888" w:rsidRDefault="00D92888" w:rsidP="00D92888">
      <w:pPr>
        <w:pStyle w:val="Bibliography"/>
      </w:pPr>
      <w:r>
        <w:t xml:space="preserve">Bamber, S. D. 2023. Valve gaping </w:t>
      </w:r>
      <w:proofErr w:type="spellStart"/>
      <w:r>
        <w:t>behaviour</w:t>
      </w:r>
      <w:proofErr w:type="spellEnd"/>
      <w:r>
        <w:t xml:space="preserve"> in the European oyster (Ostrea edulis) in response to changes in light intensity when combined with variations in salinity and seawater temperature. Journal of Experimental Marine Biology and Ecology 568:151943.</w:t>
      </w:r>
    </w:p>
    <w:p w14:paraId="2C6BFEB2" w14:textId="77777777" w:rsidR="00D92888" w:rsidRDefault="00D92888" w:rsidP="00D92888">
      <w:pPr>
        <w:pStyle w:val="Bibliography"/>
      </w:pPr>
      <w:proofErr w:type="spellStart"/>
      <w:r>
        <w:t>Bartoloni</w:t>
      </w:r>
      <w:proofErr w:type="spellEnd"/>
      <w:r>
        <w:t xml:space="preserve">, S. E., R. K. Walter, S. N. </w:t>
      </w:r>
      <w:proofErr w:type="spellStart"/>
      <w:r>
        <w:t>Wewerka</w:t>
      </w:r>
      <w:proofErr w:type="spellEnd"/>
      <w:r>
        <w:t xml:space="preserve">, J. Higgins, J. K. O’Leary, and E. E. </w:t>
      </w:r>
      <w:proofErr w:type="spellStart"/>
      <w:r>
        <w:t>Bockmon</w:t>
      </w:r>
      <w:proofErr w:type="spellEnd"/>
      <w:r>
        <w:t>. 2023. Spatial distribution of seawater carbonate chemistry and hydrodynamic controls in a low-inflow estuary. Estuarine, Coastal and Shelf Science 281:108195.</w:t>
      </w:r>
    </w:p>
    <w:p w14:paraId="4616CC34" w14:textId="77777777" w:rsidR="00D92888" w:rsidRDefault="00D92888" w:rsidP="00D92888">
      <w:pPr>
        <w:pStyle w:val="Bibliography"/>
      </w:pPr>
      <w:r>
        <w:t>Bayne, B. L., and R. C. Newell. 1983. Physiological Energetics of Marine Molluscs. Pages 407–515 The Mollusca. Elsevier.</w:t>
      </w:r>
    </w:p>
    <w:p w14:paraId="73A4C30D" w14:textId="77777777" w:rsidR="00D92888" w:rsidRDefault="00D92888" w:rsidP="00D92888">
      <w:pPr>
        <w:pStyle w:val="Bibliography"/>
      </w:pPr>
      <w:proofErr w:type="spellStart"/>
      <w:r>
        <w:t>Beniash</w:t>
      </w:r>
      <w:proofErr w:type="spellEnd"/>
      <w:r>
        <w:t xml:space="preserve">, E., A. </w:t>
      </w:r>
      <w:proofErr w:type="spellStart"/>
      <w:r>
        <w:t>Ivanina</w:t>
      </w:r>
      <w:proofErr w:type="spellEnd"/>
      <w:r>
        <w:t xml:space="preserve">, N. </w:t>
      </w:r>
      <w:proofErr w:type="spellStart"/>
      <w:r>
        <w:t>Lieb</w:t>
      </w:r>
      <w:proofErr w:type="spellEnd"/>
      <w:r>
        <w:t xml:space="preserve">, I. </w:t>
      </w:r>
      <w:proofErr w:type="spellStart"/>
      <w:r>
        <w:t>Kurochkin</w:t>
      </w:r>
      <w:proofErr w:type="spellEnd"/>
      <w:r>
        <w:t>, and I. Sokolova. 2010. Elevated level of carbon dioxide affects metabolism and shell formation in oysters Crassostrea virginica (</w:t>
      </w:r>
      <w:proofErr w:type="spellStart"/>
      <w:r>
        <w:t>Gmelin</w:t>
      </w:r>
      <w:proofErr w:type="spellEnd"/>
      <w:r>
        <w:t>). Marine Ecology Progress Series 419:95–108.</w:t>
      </w:r>
    </w:p>
    <w:p w14:paraId="12DBB399" w14:textId="77777777" w:rsidR="00D92888" w:rsidRDefault="00D92888" w:rsidP="00D92888">
      <w:pPr>
        <w:pStyle w:val="Bibliography"/>
      </w:pPr>
      <w:r>
        <w:t xml:space="preserve">Bitter, M. C., L. </w:t>
      </w:r>
      <w:proofErr w:type="spellStart"/>
      <w:r>
        <w:t>Kapsenberg</w:t>
      </w:r>
      <w:proofErr w:type="spellEnd"/>
      <w:r>
        <w:t xml:space="preserve">, K. Silliman, J.-P. </w:t>
      </w:r>
      <w:proofErr w:type="spellStart"/>
      <w:r>
        <w:t>Gattuso</w:t>
      </w:r>
      <w:proofErr w:type="spellEnd"/>
      <w:r>
        <w:t>, and C. A. Pfister. 2021. Magnitude and Predictability of pH Fluctuations Shape Plastic Responses to Ocean Acidification. The American Naturalist 197:486–501.</w:t>
      </w:r>
    </w:p>
    <w:p w14:paraId="1185C163" w14:textId="77777777" w:rsidR="00D92888" w:rsidRDefault="00D92888" w:rsidP="00D92888">
      <w:pPr>
        <w:pStyle w:val="Bibliography"/>
      </w:pPr>
      <w:r w:rsidRPr="00D92888">
        <w:rPr>
          <w:lang w:val="es-ES"/>
          <w:rPrChange w:id="745" w:author="alisha saley" w:date="2023-12-03T10:08:00Z">
            <w:rPr/>
          </w:rPrChange>
        </w:rPr>
        <w:t xml:space="preserve">Bruner De Miranda, L., F. P. </w:t>
      </w:r>
      <w:proofErr w:type="spellStart"/>
      <w:r w:rsidRPr="00D92888">
        <w:rPr>
          <w:lang w:val="es-ES"/>
          <w:rPrChange w:id="746" w:author="alisha saley" w:date="2023-12-03T10:08:00Z">
            <w:rPr/>
          </w:rPrChange>
        </w:rPr>
        <w:t>Andutta</w:t>
      </w:r>
      <w:proofErr w:type="spellEnd"/>
      <w:r w:rsidRPr="00D92888">
        <w:rPr>
          <w:lang w:val="es-ES"/>
          <w:rPrChange w:id="747" w:author="alisha saley" w:date="2023-12-03T10:08:00Z">
            <w:rPr/>
          </w:rPrChange>
        </w:rPr>
        <w:t xml:space="preserve">, B. </w:t>
      </w:r>
      <w:proofErr w:type="spellStart"/>
      <w:r w:rsidRPr="00D92888">
        <w:rPr>
          <w:lang w:val="es-ES"/>
          <w:rPrChange w:id="748" w:author="alisha saley" w:date="2023-12-03T10:08:00Z">
            <w:rPr/>
          </w:rPrChange>
        </w:rPr>
        <w:t>Kjerfve</w:t>
      </w:r>
      <w:proofErr w:type="spellEnd"/>
      <w:r w:rsidRPr="00D92888">
        <w:rPr>
          <w:lang w:val="es-ES"/>
          <w:rPrChange w:id="749" w:author="alisha saley" w:date="2023-12-03T10:08:00Z">
            <w:rPr/>
          </w:rPrChange>
        </w:rPr>
        <w:t xml:space="preserve">, and B. M. De Castro </w:t>
      </w:r>
      <w:proofErr w:type="spellStart"/>
      <w:r w:rsidRPr="00D92888">
        <w:rPr>
          <w:lang w:val="es-ES"/>
          <w:rPrChange w:id="750" w:author="alisha saley" w:date="2023-12-03T10:08:00Z">
            <w:rPr/>
          </w:rPrChange>
        </w:rPr>
        <w:t>Filho</w:t>
      </w:r>
      <w:proofErr w:type="spellEnd"/>
      <w:r w:rsidRPr="00D92888">
        <w:rPr>
          <w:lang w:val="es-ES"/>
          <w:rPrChange w:id="751" w:author="alisha saley" w:date="2023-12-03T10:08:00Z">
            <w:rPr/>
          </w:rPrChange>
        </w:rPr>
        <w:t xml:space="preserve">. </w:t>
      </w:r>
      <w:r>
        <w:t>2017. Circulation and Mixing in Estuaries. Pages 25–72 Fundamentals of Estuarine Physical Oceanography. Springer Singapore, Singapore.</w:t>
      </w:r>
    </w:p>
    <w:p w14:paraId="5358AD68" w14:textId="77777777" w:rsidR="00D92888" w:rsidRDefault="00D92888" w:rsidP="00D92888">
      <w:pPr>
        <w:pStyle w:val="Bibliography"/>
      </w:pPr>
      <w:r>
        <w:t xml:space="preserve">Byrne, M., and S. </w:t>
      </w:r>
      <w:proofErr w:type="spellStart"/>
      <w:r>
        <w:t>Fitzer</w:t>
      </w:r>
      <w:proofErr w:type="spellEnd"/>
      <w:r>
        <w:t>. 2019. The impact of environmental acidification on the microstructure and mechanical integrity of marine invertebrate skeletons. Conservation Physiology 7:coz062.</w:t>
      </w:r>
    </w:p>
    <w:p w14:paraId="0C0162B3" w14:textId="77777777" w:rsidR="00D92888" w:rsidRDefault="00D92888" w:rsidP="00D92888">
      <w:pPr>
        <w:pStyle w:val="Bibliography"/>
      </w:pPr>
      <w:r>
        <w:lastRenderedPageBreak/>
        <w:t xml:space="preserve">Byrne, M., M. Lamare, D. Winter, S. A. </w:t>
      </w:r>
      <w:proofErr w:type="spellStart"/>
      <w:r>
        <w:t>Dworjanyn</w:t>
      </w:r>
      <w:proofErr w:type="spellEnd"/>
      <w:r>
        <w:t xml:space="preserve">, and S. </w:t>
      </w:r>
      <w:proofErr w:type="spellStart"/>
      <w:r>
        <w:t>Uthicke</w:t>
      </w:r>
      <w:proofErr w:type="spellEnd"/>
      <w:r>
        <w:t xml:space="preserve">. 2013. The stunting effect of a high CO </w:t>
      </w:r>
      <w:r>
        <w:rPr>
          <w:vertAlign w:val="subscript"/>
        </w:rPr>
        <w:t>2</w:t>
      </w:r>
      <w:r>
        <w:t xml:space="preserve"> ocean on calcification and development in sea urchin larvae, a synthesis from the tropics to the poles. Philosophical Transactions of the Royal Society B: Biological Sciences 368:20120439.</w:t>
      </w:r>
    </w:p>
    <w:p w14:paraId="2C34206E" w14:textId="77777777" w:rsidR="00D92888" w:rsidRDefault="00D92888" w:rsidP="00D92888">
      <w:pPr>
        <w:pStyle w:val="Bibliography"/>
      </w:pPr>
      <w:proofErr w:type="spellStart"/>
      <w:r>
        <w:t>Caldeira</w:t>
      </w:r>
      <w:proofErr w:type="spellEnd"/>
      <w:r>
        <w:t xml:space="preserve">, K., and M. E. </w:t>
      </w:r>
      <w:proofErr w:type="spellStart"/>
      <w:r>
        <w:t>Wickett</w:t>
      </w:r>
      <w:proofErr w:type="spellEnd"/>
      <w:r>
        <w:t>. 2003. Anthropogenic carbon and ocean pH. Nature; London 425:365.</w:t>
      </w:r>
    </w:p>
    <w:p w14:paraId="66CCE6AA" w14:textId="77777777" w:rsidR="00D92888" w:rsidRDefault="00D92888" w:rsidP="00D92888">
      <w:pPr>
        <w:pStyle w:val="Bibliography"/>
      </w:pPr>
      <w:r>
        <w:t>Calvo, G. W. E. A. 1999. A Comparative Field Study of Crassostrea gigas and Crassostrea virginica in Relation to Salinity in Virginia.</w:t>
      </w:r>
    </w:p>
    <w:p w14:paraId="5DB9E544" w14:textId="77777777" w:rsidR="00D92888" w:rsidRDefault="00D92888" w:rsidP="00D92888">
      <w:pPr>
        <w:pStyle w:val="Bibliography"/>
      </w:pPr>
      <w:r>
        <w:t xml:space="preserve">Carstensen, J., M. </w:t>
      </w:r>
      <w:proofErr w:type="spellStart"/>
      <w:r>
        <w:t>Chierici</w:t>
      </w:r>
      <w:proofErr w:type="spellEnd"/>
      <w:r>
        <w:t>, B. G. Gustafsson, and E. Gustafsson. 2018. Long‐Term and Seasonal Trends in Estuarine and Coastal Carbonate Systems. Global Biogeochemical Cycles 32:497–513.</w:t>
      </w:r>
    </w:p>
    <w:p w14:paraId="3F9D55EB" w14:textId="77777777" w:rsidR="00D92888" w:rsidRDefault="00D92888" w:rsidP="00D92888">
      <w:pPr>
        <w:pStyle w:val="Bibliography"/>
      </w:pPr>
      <w:r>
        <w:t xml:space="preserve">Cheng, B. S., A. L. Chang, A. Deck, and M. C. </w:t>
      </w:r>
      <w:proofErr w:type="spellStart"/>
      <w:r>
        <w:t>Ferner</w:t>
      </w:r>
      <w:proofErr w:type="spellEnd"/>
      <w:r>
        <w:t>. 2016. Atmospheric rivers and the mass mortality of wild oysters: insight into an extreme future? Proceedings of the Royal Society B: Biological Sciences 283:20161462.</w:t>
      </w:r>
    </w:p>
    <w:p w14:paraId="11F5E7A6" w14:textId="77777777" w:rsidR="00D92888" w:rsidRDefault="00D92888" w:rsidP="00D92888">
      <w:pPr>
        <w:pStyle w:val="Bibliography"/>
      </w:pPr>
      <w:r>
        <w:t xml:space="preserve">Clark, M. S., L. S. Peck, J. </w:t>
      </w:r>
      <w:proofErr w:type="spellStart"/>
      <w:r>
        <w:t>Arivalagan</w:t>
      </w:r>
      <w:proofErr w:type="spellEnd"/>
      <w:r>
        <w:t xml:space="preserve">, T. </w:t>
      </w:r>
      <w:proofErr w:type="spellStart"/>
      <w:r>
        <w:t>Backeljau</w:t>
      </w:r>
      <w:proofErr w:type="spellEnd"/>
      <w:r>
        <w:t xml:space="preserve">, S. Berland, J. C. R. Cardoso, C. </w:t>
      </w:r>
      <w:proofErr w:type="spellStart"/>
      <w:r>
        <w:t>Caurcel</w:t>
      </w:r>
      <w:proofErr w:type="spellEnd"/>
      <w:r>
        <w:t xml:space="preserve">, G. Chapelle, M. De </w:t>
      </w:r>
      <w:proofErr w:type="spellStart"/>
      <w:r>
        <w:t>Noia</w:t>
      </w:r>
      <w:proofErr w:type="spellEnd"/>
      <w:r>
        <w:t xml:space="preserve">, S. Dupont, K. </w:t>
      </w:r>
      <w:proofErr w:type="spellStart"/>
      <w:r>
        <w:t>Gharbi</w:t>
      </w:r>
      <w:proofErr w:type="spellEnd"/>
      <w:r>
        <w:t xml:space="preserve">, J. I. Hoffman, K. S. Last, A. Marie, F. Melzner, K. </w:t>
      </w:r>
      <w:proofErr w:type="spellStart"/>
      <w:r>
        <w:t>Michalek</w:t>
      </w:r>
      <w:proofErr w:type="spellEnd"/>
      <w:r>
        <w:t xml:space="preserve">, J. Morris, D. M. Power, K. Ramesh, T. Sanders, K. </w:t>
      </w:r>
      <w:proofErr w:type="spellStart"/>
      <w:r>
        <w:t>Sillanpää</w:t>
      </w:r>
      <w:proofErr w:type="spellEnd"/>
      <w:r>
        <w:t xml:space="preserve">, V. A. Sleight, P. J. Stewart‐Sinclair, K. </w:t>
      </w:r>
      <w:proofErr w:type="spellStart"/>
      <w:r>
        <w:t>Sundell</w:t>
      </w:r>
      <w:proofErr w:type="spellEnd"/>
      <w:r>
        <w:t xml:space="preserve">, L. </w:t>
      </w:r>
      <w:proofErr w:type="spellStart"/>
      <w:r>
        <w:t>Telesca</w:t>
      </w:r>
      <w:proofErr w:type="spellEnd"/>
      <w:r>
        <w:t xml:space="preserve">, D. L. J. </w:t>
      </w:r>
      <w:proofErr w:type="spellStart"/>
      <w:r>
        <w:t>Vendrami</w:t>
      </w:r>
      <w:proofErr w:type="spellEnd"/>
      <w:r>
        <w:t xml:space="preserve">, A. Ventura, T. A. Wilding, T. </w:t>
      </w:r>
      <w:proofErr w:type="spellStart"/>
      <w:r>
        <w:t>Yarra</w:t>
      </w:r>
      <w:proofErr w:type="spellEnd"/>
      <w:r>
        <w:t>, and E. M. Harper. 2020. Deciphering mollusc shell production: the roles of genetic mechanisms through to ecology, aquaculture and biomimetics. Biological Reviews 95:1812–1837.</w:t>
      </w:r>
    </w:p>
    <w:p w14:paraId="21C48587" w14:textId="77777777" w:rsidR="00D92888" w:rsidRDefault="00D92888" w:rsidP="00D92888">
      <w:pPr>
        <w:pStyle w:val="Bibliography"/>
      </w:pPr>
      <w:r>
        <w:t>Clements, J. C., and L. A. Comeau. 2019. Behavioral Defenses of Shellfish Prey under Ocean Acidification. Journal of Shellfish Research 38:725.</w:t>
      </w:r>
    </w:p>
    <w:p w14:paraId="0B4344B1" w14:textId="77777777" w:rsidR="00D92888" w:rsidRDefault="00D92888" w:rsidP="00D92888">
      <w:pPr>
        <w:pStyle w:val="Bibliography"/>
      </w:pPr>
      <w:r>
        <w:t xml:space="preserve">Clements, J. C., and H. L. Hunt. 2017. Effects of CO 2 -driven sediment acidification on </w:t>
      </w:r>
      <w:proofErr w:type="spellStart"/>
      <w:r>
        <w:t>infaunal</w:t>
      </w:r>
      <w:proofErr w:type="spellEnd"/>
      <w:r>
        <w:t xml:space="preserve"> marine bivalves: A synthesis. Marine Pollution Bulletin 117:6–16.</w:t>
      </w:r>
    </w:p>
    <w:p w14:paraId="2EAEFA11" w14:textId="77777777" w:rsidR="00D92888" w:rsidRDefault="00D92888" w:rsidP="00D92888">
      <w:pPr>
        <w:pStyle w:val="Bibliography"/>
      </w:pPr>
      <w:r>
        <w:t xml:space="preserve">Coen, L., R. Brumbaugh, D. </w:t>
      </w:r>
      <w:proofErr w:type="spellStart"/>
      <w:r>
        <w:t>Bushek</w:t>
      </w:r>
      <w:proofErr w:type="spellEnd"/>
      <w:r>
        <w:t>, R. Grizzle, M. Luckenbach, M. Posey, S. Powers, and S. Tolley. 2007. Ecosystem services related to oyster restoration. Marine Ecology Progress Series 341:303–307.</w:t>
      </w:r>
    </w:p>
    <w:p w14:paraId="09BC27C2" w14:textId="77777777" w:rsidR="00D92888" w:rsidRDefault="00D92888" w:rsidP="00D92888">
      <w:pPr>
        <w:pStyle w:val="Bibliography"/>
      </w:pPr>
      <w:r>
        <w:lastRenderedPageBreak/>
        <w:t xml:space="preserve">Das, A., D. </w:t>
      </w:r>
      <w:proofErr w:type="spellStart"/>
      <w:r>
        <w:t>Justic</w:t>
      </w:r>
      <w:proofErr w:type="spellEnd"/>
      <w:r>
        <w:t xml:space="preserve">, M. Inoue, A. </w:t>
      </w:r>
      <w:proofErr w:type="spellStart"/>
      <w:r>
        <w:t>Hoda</w:t>
      </w:r>
      <w:proofErr w:type="spellEnd"/>
      <w:r>
        <w:t>, H. Huang, and D. Park. 2012. Impacts of Mississippi River diversions on salinity gradients in a deltaic Louisiana estuary: Ecological and management implications. Estuarine, Coastal and Shelf Science 111:17–26.</w:t>
      </w:r>
    </w:p>
    <w:p w14:paraId="124DFF31" w14:textId="77777777" w:rsidR="00D92888" w:rsidRDefault="00D92888" w:rsidP="00D92888">
      <w:pPr>
        <w:pStyle w:val="Bibliography"/>
      </w:pPr>
      <w:r>
        <w:t xml:space="preserve">Dickinson, G. H., A. V. </w:t>
      </w:r>
      <w:proofErr w:type="spellStart"/>
      <w:r>
        <w:t>Ivanina</w:t>
      </w:r>
      <w:proofErr w:type="spellEnd"/>
      <w:r>
        <w:t xml:space="preserve">, O. B. </w:t>
      </w:r>
      <w:proofErr w:type="spellStart"/>
      <w:r>
        <w:t>Matoo</w:t>
      </w:r>
      <w:proofErr w:type="spellEnd"/>
      <w:r>
        <w:t xml:space="preserve">, H. O. </w:t>
      </w:r>
      <w:proofErr w:type="spellStart"/>
      <w:r>
        <w:t>Portner</w:t>
      </w:r>
      <w:proofErr w:type="spellEnd"/>
      <w:r>
        <w:t xml:space="preserve">, G. </w:t>
      </w:r>
      <w:proofErr w:type="spellStart"/>
      <w:r>
        <w:t>Lannig</w:t>
      </w:r>
      <w:proofErr w:type="spellEnd"/>
      <w:r>
        <w:t xml:space="preserve">, C. Bock, E. </w:t>
      </w:r>
      <w:proofErr w:type="spellStart"/>
      <w:r>
        <w:t>Beniash</w:t>
      </w:r>
      <w:proofErr w:type="spellEnd"/>
      <w:r>
        <w:t>, and I. M. Sokolova. 2012. Interactive effects of salinity and elevated CO2 levels on juvenile eastern oysters, Crassostrea virginica. Journal of Experimental Biology 215:29–43.</w:t>
      </w:r>
    </w:p>
    <w:p w14:paraId="5543B9BD" w14:textId="77777777" w:rsidR="00D92888" w:rsidRDefault="00D92888" w:rsidP="00D92888">
      <w:pPr>
        <w:pStyle w:val="Bibliography"/>
      </w:pPr>
      <w:r>
        <w:t xml:space="preserve">Dickinson, G. H., O. B. </w:t>
      </w:r>
      <w:proofErr w:type="spellStart"/>
      <w:r>
        <w:t>Matoo</w:t>
      </w:r>
      <w:proofErr w:type="spellEnd"/>
      <w:r>
        <w:t xml:space="preserve">, R. T. </w:t>
      </w:r>
      <w:proofErr w:type="spellStart"/>
      <w:r>
        <w:t>Tourek</w:t>
      </w:r>
      <w:proofErr w:type="spellEnd"/>
      <w:r>
        <w:t xml:space="preserve">, I. M. Sokolova, and E. </w:t>
      </w:r>
      <w:proofErr w:type="spellStart"/>
      <w:r>
        <w:t>Beniash</w:t>
      </w:r>
      <w:proofErr w:type="spellEnd"/>
      <w:r>
        <w:t xml:space="preserve">. 2013. Environmental salinity modulates the effects of elevated CO2 levels on juvenile hard-shell clams, Mercenaria </w:t>
      </w:r>
      <w:proofErr w:type="spellStart"/>
      <w:r>
        <w:t>mercenaria</w:t>
      </w:r>
      <w:proofErr w:type="spellEnd"/>
      <w:r>
        <w:t>. Journal of Experimental Biology 216:2607–2618.</w:t>
      </w:r>
    </w:p>
    <w:p w14:paraId="223977AE" w14:textId="77777777" w:rsidR="00D92888" w:rsidRDefault="00D92888" w:rsidP="00D92888">
      <w:pPr>
        <w:pStyle w:val="Bibliography"/>
      </w:pPr>
      <w:r>
        <w:t xml:space="preserve">Dickson, A. G. 1990. Standard potential of the reaction: , and </w:t>
      </w:r>
      <w:proofErr w:type="spellStart"/>
      <w:r>
        <w:t>and</w:t>
      </w:r>
      <w:proofErr w:type="spellEnd"/>
      <w:r>
        <w:t xml:space="preserve"> the standard acidity constant of the ion HSO4− in synthetic sea water from 273.15 to 318.15 K. The Journal of Chemical Thermodynamics 22:113–127.</w:t>
      </w:r>
    </w:p>
    <w:p w14:paraId="11B116E5" w14:textId="77777777" w:rsidR="00D92888" w:rsidRDefault="00D92888" w:rsidP="00D92888">
      <w:pPr>
        <w:pStyle w:val="Bibliography"/>
      </w:pPr>
      <w:r>
        <w:t xml:space="preserve">Dodd, L. F., J. H. Grabowski, M. F. </w:t>
      </w:r>
      <w:proofErr w:type="spellStart"/>
      <w:r>
        <w:t>Piehler</w:t>
      </w:r>
      <w:proofErr w:type="spellEnd"/>
      <w:r>
        <w:t xml:space="preserve">, I. Westfield, and J. B. </w:t>
      </w:r>
      <w:proofErr w:type="spellStart"/>
      <w:r>
        <w:t>Ries</w:t>
      </w:r>
      <w:proofErr w:type="spellEnd"/>
      <w:r>
        <w:t>. 2021. Juvenile Eastern Oysters More Resilient to Extreme Ocean Acidification than Their Mud Crab Predators. Geochemistry, Geophysics, Geosystems 22.</w:t>
      </w:r>
    </w:p>
    <w:p w14:paraId="51C80A02" w14:textId="77777777" w:rsidR="00D92888" w:rsidRDefault="00D92888" w:rsidP="00D92888">
      <w:pPr>
        <w:pStyle w:val="Bibliography"/>
      </w:pPr>
      <w:proofErr w:type="spellStart"/>
      <w:r>
        <w:t>Donat</w:t>
      </w:r>
      <w:proofErr w:type="spellEnd"/>
      <w:r>
        <w:t>, M. G., A. L. Lowry, L. V. Alexander, P. A. O’Gorman, and N. Maher. 2016. More extreme precipitation in the world’s dry and wet regions. Nature Climate Change 6:508–513.</w:t>
      </w:r>
    </w:p>
    <w:p w14:paraId="0234DF20" w14:textId="77777777" w:rsidR="00D92888" w:rsidRDefault="00D92888" w:rsidP="00D92888">
      <w:pPr>
        <w:pStyle w:val="Bibliography"/>
      </w:pPr>
      <w:r>
        <w:t>Ducker, J., and L. J. Falkenberg. 2020. How the Pacific Oyster Responds to Ocean Acidification: Development and Application of a Meta-Analysis Based Adverse Outcome Pathway. Frontiers in Marine Science 7:597441.</w:t>
      </w:r>
    </w:p>
    <w:p w14:paraId="41606D6C" w14:textId="77777777" w:rsidR="00D92888" w:rsidRDefault="00D92888" w:rsidP="00D92888">
      <w:pPr>
        <w:pStyle w:val="Bibliography"/>
      </w:pPr>
      <w:r>
        <w:t>Dupont, S., O. Ortega-Martínez, and M. Thorndyke. 2010. Impact of near-future ocean acidification on echinoderms. Ecotoxicology 19:449–462.</w:t>
      </w:r>
    </w:p>
    <w:p w14:paraId="2B5294D1" w14:textId="77777777" w:rsidR="00D92888" w:rsidRDefault="00D92888" w:rsidP="00D92888">
      <w:pPr>
        <w:pStyle w:val="Bibliography"/>
      </w:pPr>
      <w:r>
        <w:t>Easley, R. A., and R. H. Byrne. 2015. Correction to Spectrophotometric Calibration of pH Electrodes in Seawater Using Purified m-Cresol Purple. Environmental Science &amp; Technology 49:5841–5841.</w:t>
      </w:r>
    </w:p>
    <w:p w14:paraId="1A23D278" w14:textId="77777777" w:rsidR="00D92888" w:rsidRDefault="00D92888" w:rsidP="00D92888">
      <w:pPr>
        <w:pStyle w:val="Bibliography"/>
      </w:pPr>
      <w:r>
        <w:lastRenderedPageBreak/>
        <w:t xml:space="preserve">Espinoza, V., D. E. </w:t>
      </w:r>
      <w:proofErr w:type="spellStart"/>
      <w:r>
        <w:t>Waliser</w:t>
      </w:r>
      <w:proofErr w:type="spellEnd"/>
      <w:r>
        <w:t>, B. Guan, D. A. Lavers, and F. M. Ralph. 2018. Global Analysis of Climate Change Projection Effects on Atmospheric Rivers. Geophysical Research Letters 45:4299–4308.</w:t>
      </w:r>
    </w:p>
    <w:p w14:paraId="6B4E1670" w14:textId="77777777" w:rsidR="00D92888" w:rsidRDefault="00D92888" w:rsidP="00D92888">
      <w:pPr>
        <w:pStyle w:val="Bibliography"/>
      </w:pPr>
      <w:r>
        <w:t xml:space="preserve">Fassbender, A. J., C. L. Sabine, and K. M. </w:t>
      </w:r>
      <w:proofErr w:type="spellStart"/>
      <w:r>
        <w:t>Feifel</w:t>
      </w:r>
      <w:proofErr w:type="spellEnd"/>
      <w:r>
        <w:t>. 2016. Consideration of coastal carbonate chemistry in understanding biological calcification: COASTAL ZONE CALCIFICATION. Geophysical Research Letters 43:4467–4476.</w:t>
      </w:r>
    </w:p>
    <w:p w14:paraId="2DBFC684" w14:textId="77777777" w:rsidR="00D92888" w:rsidRDefault="00D92888" w:rsidP="00D92888">
      <w:pPr>
        <w:pStyle w:val="Bibliography"/>
      </w:pPr>
      <w:r>
        <w:t xml:space="preserve">Fernández, P. A., P. P. Leal, and L. A. </w:t>
      </w:r>
      <w:proofErr w:type="spellStart"/>
      <w:r>
        <w:t>Henríquez</w:t>
      </w:r>
      <w:proofErr w:type="spellEnd"/>
      <w:r>
        <w:t xml:space="preserve">. 2019. Co-culture in marine farms: macroalgae can act as chemical refuge for shell-forming molluscs under an ocean acidification scenario. </w:t>
      </w:r>
      <w:proofErr w:type="spellStart"/>
      <w:r>
        <w:t>Phycologia</w:t>
      </w:r>
      <w:proofErr w:type="spellEnd"/>
      <w:r>
        <w:t xml:space="preserve"> 58:542–551.</w:t>
      </w:r>
    </w:p>
    <w:p w14:paraId="312F8B4C" w14:textId="77777777" w:rsidR="00D92888" w:rsidRDefault="00D92888" w:rsidP="00D92888">
      <w:pPr>
        <w:pStyle w:val="Bibliography"/>
      </w:pPr>
      <w:r>
        <w:t>Fowler, A. M., and K. J. Hennessy. 1995. Potential impacts of global warming on the frequency and magnitude of heavy precipitation. Natural Hazards 11:283–303.</w:t>
      </w:r>
    </w:p>
    <w:p w14:paraId="07FFB82E" w14:textId="77777777" w:rsidR="00D92888" w:rsidRDefault="00D92888" w:rsidP="00D92888">
      <w:pPr>
        <w:pStyle w:val="Bibliography"/>
      </w:pPr>
      <w:r>
        <w:t xml:space="preserve">Gaylord, B., K. J. Kroeker, J. M. Sunday, K. M. Anderson, J. P. Barry, N. E. Brown, S. D. Connell, S. Dupont, K. E. </w:t>
      </w:r>
      <w:proofErr w:type="spellStart"/>
      <w:r>
        <w:t>Fabricius</w:t>
      </w:r>
      <w:proofErr w:type="spellEnd"/>
      <w:r>
        <w:t xml:space="preserve">, J. M. Hall-Spencer, T. Klinger, M. Milazzo, P. L. Munday, B. D. Russell, E. Sanford, S. J. Schreiber, V. </w:t>
      </w:r>
      <w:proofErr w:type="spellStart"/>
      <w:r>
        <w:t>Thiyagarajan</w:t>
      </w:r>
      <w:proofErr w:type="spellEnd"/>
      <w:r>
        <w:t>, M. L. H. Vaughan, S. Widdicombe, and C. D. G. Harley. 2015. Ocean acidification through the lens of ecological theory. Ecology 96:3–15.</w:t>
      </w:r>
    </w:p>
    <w:p w14:paraId="784980D1" w14:textId="77777777" w:rsidR="00D92888" w:rsidRDefault="00D92888" w:rsidP="00D92888">
      <w:pPr>
        <w:pStyle w:val="Bibliography"/>
      </w:pPr>
      <w:proofErr w:type="spellStart"/>
      <w:r>
        <w:t>Gazeau</w:t>
      </w:r>
      <w:proofErr w:type="spellEnd"/>
      <w:r>
        <w:t xml:space="preserve">, F., L. M. Parker, S. Comeau, J.-P. </w:t>
      </w:r>
      <w:proofErr w:type="spellStart"/>
      <w:r>
        <w:t>Gattuso</w:t>
      </w:r>
      <w:proofErr w:type="spellEnd"/>
      <w:r>
        <w:t xml:space="preserve">, W. A. O’Connor, S. Martin, H.-O. </w:t>
      </w:r>
      <w:proofErr w:type="spellStart"/>
      <w:r>
        <w:t>Pörtner</w:t>
      </w:r>
      <w:proofErr w:type="spellEnd"/>
      <w:r>
        <w:t>, and P. M. Ross. 2013. Impacts of ocean acidification on marine shelled molluscs. Marine Biology 160:2207–2245.</w:t>
      </w:r>
    </w:p>
    <w:p w14:paraId="36DFD666" w14:textId="77777777" w:rsidR="00D92888" w:rsidRDefault="00D92888" w:rsidP="00D92888">
      <w:pPr>
        <w:pStyle w:val="Bibliography"/>
      </w:pPr>
      <w:r>
        <w:t xml:space="preserve">Geiger, E. F., M. D. </w:t>
      </w:r>
      <w:proofErr w:type="spellStart"/>
      <w:r>
        <w:t>Grossi</w:t>
      </w:r>
      <w:proofErr w:type="spellEnd"/>
      <w:r>
        <w:t xml:space="preserve">, A. C. </w:t>
      </w:r>
      <w:proofErr w:type="spellStart"/>
      <w:r>
        <w:t>Trembanis</w:t>
      </w:r>
      <w:proofErr w:type="spellEnd"/>
      <w:r>
        <w:t>, J. T. Kohut, and M. J. Oliver. 2013. Satellite-derived coastal ocean and estuarine salinity in the Mid-Atlantic. Continental Shelf Research 63:S235–S242.</w:t>
      </w:r>
    </w:p>
    <w:p w14:paraId="4430E64A" w14:textId="77777777" w:rsidR="00D92888" w:rsidRDefault="00D92888" w:rsidP="00D92888">
      <w:pPr>
        <w:pStyle w:val="Bibliography"/>
      </w:pPr>
      <w:r>
        <w:t>Giorgi, F., F. Raffaele, and E. Coppola. 2019. The response of precipitation characteristics to global warming from climate projections. Earth System Dynamics 10:73–89.</w:t>
      </w:r>
    </w:p>
    <w:p w14:paraId="22FF798E" w14:textId="77777777" w:rsidR="00D92888" w:rsidRDefault="00D92888" w:rsidP="00D92888">
      <w:pPr>
        <w:pStyle w:val="Bibliography"/>
      </w:pPr>
      <w:r w:rsidRPr="00D92888">
        <w:rPr>
          <w:lang w:val="es-ES"/>
          <w:rPrChange w:id="752" w:author="alisha saley" w:date="2023-12-03T10:08:00Z">
            <w:rPr/>
          </w:rPrChange>
        </w:rPr>
        <w:t xml:space="preserve">González-Trujillo, J. D., R. M. Román-Cuesta, A. I. Muñiz-Castillo, C. H. Amaral, and M. B. Araújo. </w:t>
      </w:r>
      <w:r>
        <w:t>2023. Multiple dimensions of extreme weather events and their impacts on biodiversity. Climatic Change 176:155.</w:t>
      </w:r>
    </w:p>
    <w:p w14:paraId="3DE6F9CE" w14:textId="77777777" w:rsidR="00D92888" w:rsidRDefault="00D92888" w:rsidP="00D92888">
      <w:pPr>
        <w:pStyle w:val="Bibliography"/>
      </w:pPr>
      <w:r>
        <w:lastRenderedPageBreak/>
        <w:t xml:space="preserve">Green, D. S., H. Christie, N. Pratt, B. Boots, J. A. </w:t>
      </w:r>
      <w:proofErr w:type="spellStart"/>
      <w:r>
        <w:t>Godbold</w:t>
      </w:r>
      <w:proofErr w:type="spellEnd"/>
      <w:r>
        <w:t xml:space="preserve">, M. Solan, and C. </w:t>
      </w:r>
      <w:proofErr w:type="spellStart"/>
      <w:r>
        <w:t>Hauton</w:t>
      </w:r>
      <w:proofErr w:type="spellEnd"/>
      <w:r>
        <w:t>. 2017. Competitive interactions moderate the effects of elevated temperature and atmospheric CO2 on the health and functioning of oysters. Marine Ecology Progress Series 582:93–103.</w:t>
      </w:r>
    </w:p>
    <w:p w14:paraId="610A16AC" w14:textId="77777777" w:rsidR="00D92888" w:rsidRDefault="00D92888" w:rsidP="00D92888">
      <w:pPr>
        <w:pStyle w:val="Bibliography"/>
      </w:pPr>
      <w:proofErr w:type="spellStart"/>
      <w:r>
        <w:t>Hajovsky</w:t>
      </w:r>
      <w:proofErr w:type="spellEnd"/>
      <w:r>
        <w:t xml:space="preserve">, P., J. </w:t>
      </w:r>
      <w:proofErr w:type="spellStart"/>
      <w:r>
        <w:t>Beseres</w:t>
      </w:r>
      <w:proofErr w:type="spellEnd"/>
      <w:r>
        <w:t xml:space="preserve"> Pollack, and J. Anderson. 2021. Morphological Assessment of the Eastern Oyster </w:t>
      </w:r>
      <w:r>
        <w:rPr>
          <w:i/>
          <w:iCs/>
        </w:rPr>
        <w:t>Crassostrea virginica</w:t>
      </w:r>
      <w:r>
        <w:t xml:space="preserve"> throughout the Gulf of Mexico. Marine and Coastal Fisheries 13:309–319.</w:t>
      </w:r>
    </w:p>
    <w:p w14:paraId="5B149F39" w14:textId="77777777" w:rsidR="00D92888" w:rsidRDefault="00D92888" w:rsidP="00D92888">
      <w:pPr>
        <w:pStyle w:val="Bibliography"/>
      </w:pPr>
      <w:r>
        <w:t xml:space="preserve">Hettinger, A., E. Sanford, T. M. Hill, A. D. Russell, K. N. S. Sato, J. </w:t>
      </w:r>
      <w:proofErr w:type="spellStart"/>
      <w:r>
        <w:t>Hoey</w:t>
      </w:r>
      <w:proofErr w:type="spellEnd"/>
      <w:r>
        <w:t xml:space="preserve">, M. </w:t>
      </w:r>
      <w:proofErr w:type="spellStart"/>
      <w:r>
        <w:t>Forsch</w:t>
      </w:r>
      <w:proofErr w:type="spellEnd"/>
      <w:r>
        <w:t>, H. N. Page, and B. Gaylord. 2012. Persistent carry-over effects of planktonic exposure to ocean acidification in the Olympia oyster. Ecology 93:2758–2768.</w:t>
      </w:r>
    </w:p>
    <w:p w14:paraId="412D2646" w14:textId="77777777" w:rsidR="00D92888" w:rsidRDefault="00D92888" w:rsidP="00D92888">
      <w:pPr>
        <w:pStyle w:val="Bibliography"/>
      </w:pPr>
      <w:r>
        <w:t xml:space="preserve">Hofmann, G. E., and A. E. </w:t>
      </w:r>
      <w:proofErr w:type="spellStart"/>
      <w:r>
        <w:t>Todgham</w:t>
      </w:r>
      <w:proofErr w:type="spellEnd"/>
      <w:r>
        <w:t>. 2010. Living in the Now: Physiological Mechanisms to Tolerate a Rapidly Changing Environment. Annual Review of Physiology 72:127–145.</w:t>
      </w:r>
    </w:p>
    <w:p w14:paraId="7C2219BA" w14:textId="77777777" w:rsidR="00D92888" w:rsidRDefault="00D92888" w:rsidP="00D92888">
      <w:pPr>
        <w:pStyle w:val="Bibliography"/>
      </w:pPr>
      <w:proofErr w:type="spellStart"/>
      <w:r>
        <w:t>Hollarsmith</w:t>
      </w:r>
      <w:proofErr w:type="spellEnd"/>
      <w:r>
        <w:t xml:space="preserve">, J. A., J. S. Sadowski, M. M. M. Picard, B. Cheng, J. </w:t>
      </w:r>
      <w:proofErr w:type="spellStart"/>
      <w:r>
        <w:t>Farlin</w:t>
      </w:r>
      <w:proofErr w:type="spellEnd"/>
      <w:r>
        <w:t xml:space="preserve">, A. Russell, and E. D. </w:t>
      </w:r>
      <w:proofErr w:type="spellStart"/>
      <w:r>
        <w:t>Grosholz</w:t>
      </w:r>
      <w:proofErr w:type="spellEnd"/>
      <w:r>
        <w:t>. 2020. Effects of seasonal upwelling and runoff on water chemistry and growth and survival of native and commercial oysters. Limnology and Oceanography 65:224–235.</w:t>
      </w:r>
    </w:p>
    <w:p w14:paraId="4341EDA8" w14:textId="77777777" w:rsidR="00D92888" w:rsidRDefault="00D92888" w:rsidP="00D92888">
      <w:pPr>
        <w:pStyle w:val="Bibliography"/>
      </w:pPr>
      <w:r>
        <w:t xml:space="preserve">Horner-Devine, A. R., R. D. </w:t>
      </w:r>
      <w:proofErr w:type="spellStart"/>
      <w:r>
        <w:t>Hetland</w:t>
      </w:r>
      <w:proofErr w:type="spellEnd"/>
      <w:r>
        <w:t>, and D. G. MacDonald. 2015. Mixing and Transport in Coastal River Plumes. Annual Review of Fluid Mechanics 47:569–594.</w:t>
      </w:r>
    </w:p>
    <w:p w14:paraId="53470DE3" w14:textId="77777777" w:rsidR="00D92888" w:rsidRDefault="00D92888" w:rsidP="00D92888">
      <w:pPr>
        <w:pStyle w:val="Bibliography"/>
      </w:pPr>
      <w:r>
        <w:t xml:space="preserve">Hunt, C. W., J. E. Salisbury, and D. </w:t>
      </w:r>
      <w:proofErr w:type="spellStart"/>
      <w:r>
        <w:t>Vandemark</w:t>
      </w:r>
      <w:proofErr w:type="spellEnd"/>
      <w:r>
        <w:t>. 2011. Contribution of non-carbonate anions to total alkalinity and overestimation of &amp;</w:t>
      </w:r>
      <w:proofErr w:type="spellStart"/>
      <w:r>
        <w:t>lt;i&amp;gt;p&amp;lt</w:t>
      </w:r>
      <w:proofErr w:type="spellEnd"/>
      <w:r>
        <w:t>;/i&amp;gt;CO&amp;lt;sub&amp;gt;2&amp;lt;/</w:t>
      </w:r>
      <w:proofErr w:type="spellStart"/>
      <w:r>
        <w:t>sub&amp;gt</w:t>
      </w:r>
      <w:proofErr w:type="spellEnd"/>
      <w:r>
        <w:t xml:space="preserve">; in New England and New Brunswick rivers. </w:t>
      </w:r>
      <w:proofErr w:type="spellStart"/>
      <w:r>
        <w:t>Biogeosciences</w:t>
      </w:r>
      <w:proofErr w:type="spellEnd"/>
      <w:r>
        <w:t xml:space="preserve"> 8:3069–3076.</w:t>
      </w:r>
    </w:p>
    <w:p w14:paraId="67EC9EB8" w14:textId="77777777" w:rsidR="00D92888" w:rsidRDefault="00D92888" w:rsidP="00D92888">
      <w:pPr>
        <w:pStyle w:val="Bibliography"/>
      </w:pPr>
      <w:r>
        <w:t>Knight, D. B., and R. E. Davis. 2009. Contribution of tropical cyclones to extreme rainfall events in the southeastern United States. Journal of Geophysical Research: Atmospheres 114:2009JD012511.</w:t>
      </w:r>
    </w:p>
    <w:p w14:paraId="7B91F034" w14:textId="77777777" w:rsidR="00D92888" w:rsidRDefault="00D92888" w:rsidP="00D92888">
      <w:pPr>
        <w:pStyle w:val="Bibliography"/>
      </w:pPr>
      <w:r>
        <w:t xml:space="preserve">Ko, G. W. K., R. </w:t>
      </w:r>
      <w:proofErr w:type="spellStart"/>
      <w:r>
        <w:t>Dineshram</w:t>
      </w:r>
      <w:proofErr w:type="spellEnd"/>
      <w:r>
        <w:t xml:space="preserve">, C. </w:t>
      </w:r>
      <w:proofErr w:type="spellStart"/>
      <w:r>
        <w:t>Campanati</w:t>
      </w:r>
      <w:proofErr w:type="spellEnd"/>
      <w:r>
        <w:t xml:space="preserve">, V. B. S. Chan, J. </w:t>
      </w:r>
      <w:proofErr w:type="spellStart"/>
      <w:r>
        <w:t>Havenhand</w:t>
      </w:r>
      <w:proofErr w:type="spellEnd"/>
      <w:r>
        <w:t xml:space="preserve">, and V. </w:t>
      </w:r>
      <w:proofErr w:type="spellStart"/>
      <w:r>
        <w:t>Thiyagarajan</w:t>
      </w:r>
      <w:proofErr w:type="spellEnd"/>
      <w:r>
        <w:t>. 2014. Interactive Effects of Ocean Acidification, Elevated Temperature, and Reduced Salinity on Early-Life Stages of the Pacific Oyster. Environmental Science &amp; Technology 48:10079–10088.</w:t>
      </w:r>
    </w:p>
    <w:p w14:paraId="28B8E24B" w14:textId="77777777" w:rsidR="00D92888" w:rsidRDefault="00D92888" w:rsidP="00D92888">
      <w:pPr>
        <w:pStyle w:val="Bibliography"/>
      </w:pPr>
      <w:r>
        <w:lastRenderedPageBreak/>
        <w:t xml:space="preserve">Kroeker, K. J., E. Sanford, B. M. Jellison, and B. Gaylord. 2014. Predicting the effects of ocean acidification on predator-prey interactions: A conceptual framework based on coastal molluscs - </w:t>
      </w:r>
      <w:proofErr w:type="spellStart"/>
      <w:r>
        <w:t>eScholarship</w:t>
      </w:r>
      <w:proofErr w:type="spellEnd"/>
      <w:r>
        <w:t xml:space="preserve"> 226:211–222.</w:t>
      </w:r>
    </w:p>
    <w:p w14:paraId="57CE2432" w14:textId="77777777" w:rsidR="00D92888" w:rsidRDefault="00D92888" w:rsidP="00D92888">
      <w:pPr>
        <w:pStyle w:val="Bibliography"/>
      </w:pPr>
      <w:r>
        <w:t xml:space="preserve">Kroeker, K. J., E. Sanford, J. M. Rose, C. A. Blanchette, F. Chan, F. P. Chavez, B. Gaylord, B. Helmuth, T. M. Hill, G. E. Hofmann, M. A. McManus, B. A. </w:t>
      </w:r>
      <w:proofErr w:type="spellStart"/>
      <w:r>
        <w:t>Menge</w:t>
      </w:r>
      <w:proofErr w:type="spellEnd"/>
      <w:r>
        <w:t>, K. J. Nielsen, P. T. Raimondi, A. D. Russell, and L. Washburn. 2016. Interacting environmental mosaics drive geographic variation in mussel performance and predation vulnerability. Ecology Letters 19:771–779.</w:t>
      </w:r>
    </w:p>
    <w:p w14:paraId="1A4F80E9" w14:textId="77777777" w:rsidR="00D92888" w:rsidRDefault="00D92888" w:rsidP="00D92888">
      <w:pPr>
        <w:pStyle w:val="Bibliography"/>
      </w:pPr>
      <w:r>
        <w:t>Lorrain-</w:t>
      </w:r>
      <w:proofErr w:type="spellStart"/>
      <w:r>
        <w:t>Soligon</w:t>
      </w:r>
      <w:proofErr w:type="spellEnd"/>
      <w:r>
        <w:t xml:space="preserve">, L., F. Robin, X. </w:t>
      </w:r>
      <w:proofErr w:type="spellStart"/>
      <w:r>
        <w:t>Bertin</w:t>
      </w:r>
      <w:proofErr w:type="spellEnd"/>
      <w:r>
        <w:t xml:space="preserve">, M. Jankovic, P. Rousseau, V. </w:t>
      </w:r>
      <w:proofErr w:type="spellStart"/>
      <w:r>
        <w:t>Lelong</w:t>
      </w:r>
      <w:proofErr w:type="spellEnd"/>
      <w:r>
        <w:t xml:space="preserve">, and F. </w:t>
      </w:r>
      <w:proofErr w:type="spellStart"/>
      <w:r>
        <w:t>Brischoux</w:t>
      </w:r>
      <w:proofErr w:type="spellEnd"/>
      <w:r>
        <w:t>. 2023. Long-term trends of salinity in coastal wetlands: Effects of climate, extreme weather events, and sea water level. Environmental Research 237:116937.</w:t>
      </w:r>
    </w:p>
    <w:p w14:paraId="77112FF3" w14:textId="77777777" w:rsidR="00D92888" w:rsidRDefault="00D92888" w:rsidP="00D92888">
      <w:pPr>
        <w:pStyle w:val="Bibliography"/>
      </w:pPr>
      <w:proofErr w:type="spellStart"/>
      <w:r>
        <w:t>Lueker</w:t>
      </w:r>
      <w:proofErr w:type="spellEnd"/>
      <w:r>
        <w:t>, T. J., A. G. Dickson, and C. D. Keeling. 2000. Ocean pCO2 calculated from dissolved inorganic carbon, alkalinity, and equations for K1 and K2: validation based on laboratory measurements of CO2 in gas and seawater at equilibrium. Marine Chemistry 70:105–119.</w:t>
      </w:r>
    </w:p>
    <w:p w14:paraId="69697E27" w14:textId="77777777" w:rsidR="00D92888" w:rsidRDefault="00D92888" w:rsidP="00D92888">
      <w:pPr>
        <w:pStyle w:val="Bibliography"/>
      </w:pPr>
      <w:proofErr w:type="spellStart"/>
      <w:r w:rsidRPr="00D92888">
        <w:rPr>
          <w:lang w:val="fr-FR"/>
          <w:rPrChange w:id="753" w:author="alisha saley" w:date="2023-12-03T10:08:00Z">
            <w:rPr/>
          </w:rPrChange>
        </w:rPr>
        <w:t>Lutier</w:t>
      </w:r>
      <w:proofErr w:type="spellEnd"/>
      <w:r w:rsidRPr="00D92888">
        <w:rPr>
          <w:lang w:val="fr-FR"/>
          <w:rPrChange w:id="754" w:author="alisha saley" w:date="2023-12-03T10:08:00Z">
            <w:rPr/>
          </w:rPrChange>
        </w:rPr>
        <w:t xml:space="preserve">, M., F. Pernet, and C. Di </w:t>
      </w:r>
      <w:proofErr w:type="spellStart"/>
      <w:r w:rsidRPr="00D92888">
        <w:rPr>
          <w:lang w:val="fr-FR"/>
          <w:rPrChange w:id="755" w:author="alisha saley" w:date="2023-12-03T10:08:00Z">
            <w:rPr/>
          </w:rPrChange>
        </w:rPr>
        <w:t>Poi</w:t>
      </w:r>
      <w:proofErr w:type="spellEnd"/>
      <w:r w:rsidRPr="00D92888">
        <w:rPr>
          <w:lang w:val="fr-FR"/>
          <w:rPrChange w:id="756" w:author="alisha saley" w:date="2023-12-03T10:08:00Z">
            <w:rPr/>
          </w:rPrChange>
        </w:rPr>
        <w:t xml:space="preserve">. 2023. </w:t>
      </w:r>
      <w:r>
        <w:t>Pacific oysters do not compensate growth retardation following extreme acidification events. Biology Letters 19:20230185.</w:t>
      </w:r>
    </w:p>
    <w:p w14:paraId="0F198832" w14:textId="77777777" w:rsidR="00D92888" w:rsidRDefault="00D92888" w:rsidP="00D92888">
      <w:pPr>
        <w:pStyle w:val="Bibliography"/>
      </w:pPr>
      <w:r>
        <w:t>Mangan, S., M. A. Urbina, H. S. Findlay, R. W. Wilson, and C. Lewis. 2017. Fluctuating seawater pH/pCO2 regimes are more energetically expensive than static pH/pCO2 levels in the mussel Mytilus edulis. Proc. R. Soc. B 284:20171642.</w:t>
      </w:r>
    </w:p>
    <w:p w14:paraId="618A9A76" w14:textId="77777777" w:rsidR="00D92888" w:rsidRDefault="00D92888" w:rsidP="00D92888">
      <w:pPr>
        <w:pStyle w:val="Bibliography"/>
      </w:pPr>
      <w:r>
        <w:t>Martinelli, J. C., H. M. Lopes, L. Hauser, I. Jimenez-Hidalgo, T. L. King, J. L. Padilla-</w:t>
      </w:r>
      <w:proofErr w:type="spellStart"/>
      <w:r>
        <w:t>Gamiño</w:t>
      </w:r>
      <w:proofErr w:type="spellEnd"/>
      <w:r>
        <w:t xml:space="preserve">, P. Rawson, L. H. Spencer, J. D. Williams, and C. L. Wood. 2020. Confirmation of the shell-boring oyster parasite </w:t>
      </w:r>
      <w:proofErr w:type="spellStart"/>
      <w:r>
        <w:t>Polydora</w:t>
      </w:r>
      <w:proofErr w:type="spellEnd"/>
      <w:r>
        <w:t xml:space="preserve"> </w:t>
      </w:r>
      <w:proofErr w:type="spellStart"/>
      <w:r>
        <w:t>websteri</w:t>
      </w:r>
      <w:proofErr w:type="spellEnd"/>
      <w:r>
        <w:t xml:space="preserve"> (Polychaeta: </w:t>
      </w:r>
      <w:proofErr w:type="spellStart"/>
      <w:r>
        <w:t>Spionidae</w:t>
      </w:r>
      <w:proofErr w:type="spellEnd"/>
      <w:r>
        <w:t>) in Washington State, USA. Scientific Reports 10:3961.</w:t>
      </w:r>
    </w:p>
    <w:p w14:paraId="1D5498D4" w14:textId="77777777" w:rsidR="00D92888" w:rsidRDefault="00D92888" w:rsidP="00D92888">
      <w:pPr>
        <w:pStyle w:val="Bibliography"/>
      </w:pPr>
      <w:r>
        <w:t xml:space="preserve">McFarland, K., S. Baker, P. Baker, M. </w:t>
      </w:r>
      <w:proofErr w:type="spellStart"/>
      <w:r>
        <w:t>Rybovich</w:t>
      </w:r>
      <w:proofErr w:type="spellEnd"/>
      <w:r>
        <w:t xml:space="preserve">, and A. K. </w:t>
      </w:r>
      <w:proofErr w:type="spellStart"/>
      <w:r>
        <w:t>Volety</w:t>
      </w:r>
      <w:proofErr w:type="spellEnd"/>
      <w:r>
        <w:t xml:space="preserve">. 2015. Temperature, Salinity, and Aerial Exposure Tolerance of the Invasive Mussel, </w:t>
      </w:r>
      <w:proofErr w:type="spellStart"/>
      <w:r>
        <w:t>Perna</w:t>
      </w:r>
      <w:proofErr w:type="spellEnd"/>
      <w:r>
        <w:t xml:space="preserve"> </w:t>
      </w:r>
      <w:proofErr w:type="spellStart"/>
      <w:r>
        <w:t>viridis</w:t>
      </w:r>
      <w:proofErr w:type="spellEnd"/>
      <w:r>
        <w:t xml:space="preserve">, in Estuarine Habitats: Implications for </w:t>
      </w:r>
      <w:r>
        <w:lastRenderedPageBreak/>
        <w:t>Spread and Competition with Native Oysters, Crassostrea virginica. Estuaries and Coasts 38:1619–1628.</w:t>
      </w:r>
    </w:p>
    <w:p w14:paraId="5177CF70" w14:textId="77777777" w:rsidR="00D92888" w:rsidRDefault="00D92888" w:rsidP="00D92888">
      <w:pPr>
        <w:pStyle w:val="Bibliography"/>
      </w:pPr>
      <w:proofErr w:type="spellStart"/>
      <w:r>
        <w:t>Méthé</w:t>
      </w:r>
      <w:proofErr w:type="spellEnd"/>
      <w:r>
        <w:t xml:space="preserve">, D., L. A. Comeau, H. </w:t>
      </w:r>
      <w:proofErr w:type="spellStart"/>
      <w:r>
        <w:t>Stryhn</w:t>
      </w:r>
      <w:proofErr w:type="spellEnd"/>
      <w:r>
        <w:t xml:space="preserve">, T. </w:t>
      </w:r>
      <w:proofErr w:type="spellStart"/>
      <w:r>
        <w:t>Guyondet</w:t>
      </w:r>
      <w:proofErr w:type="spellEnd"/>
      <w:r>
        <w:t>, J. F. Burka, T. Landry, and J. Davidson. 2015. Survival and growth performance of Crassostrea virginica along an estuarine gradient. Aquaculture International 23:1089–1103.</w:t>
      </w:r>
    </w:p>
    <w:p w14:paraId="7C5DCE08" w14:textId="77777777" w:rsidR="00D92888" w:rsidRDefault="00D92888" w:rsidP="00D92888">
      <w:pPr>
        <w:pStyle w:val="Bibliography"/>
      </w:pPr>
      <w:r>
        <w:t xml:space="preserve">Miller, A. W., A. C. Reynolds, C. </w:t>
      </w:r>
      <w:proofErr w:type="spellStart"/>
      <w:r>
        <w:t>Sobrino</w:t>
      </w:r>
      <w:proofErr w:type="spellEnd"/>
      <w:r>
        <w:t xml:space="preserve">, and G. F. Riedel. 2009. Shellfish Face Uncertain Future in High CO2 World: Influence of Acidification on Oyster Larvae Calcification and Growth in Estuaries. </w:t>
      </w:r>
      <w:proofErr w:type="spellStart"/>
      <w:r>
        <w:t>PLoS</w:t>
      </w:r>
      <w:proofErr w:type="spellEnd"/>
      <w:r>
        <w:t xml:space="preserve"> ONE 4:e5661.</w:t>
      </w:r>
    </w:p>
    <w:p w14:paraId="35B5FAA6" w14:textId="77777777" w:rsidR="00D92888" w:rsidRDefault="00D92888" w:rsidP="00D92888">
      <w:pPr>
        <w:pStyle w:val="Bibliography"/>
      </w:pPr>
      <w:proofErr w:type="spellStart"/>
      <w:r>
        <w:t>Montagna</w:t>
      </w:r>
      <w:proofErr w:type="spellEnd"/>
      <w:r>
        <w:t xml:space="preserve">, P. A., X. Hu, T. A. Palmer, and M. </w:t>
      </w:r>
      <w:proofErr w:type="spellStart"/>
      <w:r>
        <w:t>Wetz</w:t>
      </w:r>
      <w:proofErr w:type="spellEnd"/>
      <w:r>
        <w:t>. 2018. Effect of hydrological variability on the biogeochemistry of estuaries across a regional climatic gradient. Limnology and Oceanography 63:2465–2478.</w:t>
      </w:r>
    </w:p>
    <w:p w14:paraId="215D81F5" w14:textId="77777777" w:rsidR="00D92888" w:rsidRDefault="00D92888" w:rsidP="00D92888">
      <w:pPr>
        <w:pStyle w:val="Bibliography"/>
      </w:pPr>
      <w:r>
        <w:t xml:space="preserve">Munroe, D., A. </w:t>
      </w:r>
      <w:proofErr w:type="spellStart"/>
      <w:r>
        <w:t>Tabatabai</w:t>
      </w:r>
      <w:proofErr w:type="spellEnd"/>
      <w:r>
        <w:t xml:space="preserve">, I. Burt, D. </w:t>
      </w:r>
      <w:proofErr w:type="spellStart"/>
      <w:r>
        <w:t>Bushek</w:t>
      </w:r>
      <w:proofErr w:type="spellEnd"/>
      <w:r>
        <w:t>, E. N. Powell, and J. Wilkin. 2013. Oyster mortality in Delaware Bay: Impacts and recovery from Hurricane Irene and Tropical Storm Lee. Estuarine, Coastal and Shelf Science 135:209–219.</w:t>
      </w:r>
    </w:p>
    <w:p w14:paraId="1B4F4AB4" w14:textId="77777777" w:rsidR="00D92888" w:rsidRDefault="00D92888" w:rsidP="00D92888">
      <w:pPr>
        <w:pStyle w:val="Bibliography"/>
      </w:pPr>
      <w:r>
        <w:t xml:space="preserve">Najjar, R. G., M. Herrmann, S. M. </w:t>
      </w:r>
      <w:proofErr w:type="spellStart"/>
      <w:r>
        <w:t>Cintrón</w:t>
      </w:r>
      <w:proofErr w:type="spellEnd"/>
      <w:r>
        <w:t xml:space="preserve"> Del Valle, J. R. Friedman, M. A. M. Friedrichs, L. A. Harris, E. H. </w:t>
      </w:r>
      <w:proofErr w:type="spellStart"/>
      <w:r>
        <w:t>Shadwick</w:t>
      </w:r>
      <w:proofErr w:type="spellEnd"/>
      <w:r>
        <w:t>, E. G. Stets, and R. J. Woodland. 2020. Alkalinity in Tidal Tributaries of the Chesapeake Bay. Journal of Geophysical Research: Oceans 125:e2019JC015597.</w:t>
      </w:r>
    </w:p>
    <w:p w14:paraId="4BF1A5CB" w14:textId="77777777" w:rsidR="00D92888" w:rsidRDefault="00D92888" w:rsidP="00D92888">
      <w:pPr>
        <w:pStyle w:val="Bibliography"/>
      </w:pPr>
      <w:proofErr w:type="spellStart"/>
      <w:r>
        <w:t>Nancollas</w:t>
      </w:r>
      <w:proofErr w:type="spellEnd"/>
      <w:r>
        <w:t xml:space="preserve">, S. J., and A. E. </w:t>
      </w:r>
      <w:proofErr w:type="spellStart"/>
      <w:r>
        <w:t>Todgham</w:t>
      </w:r>
      <w:proofErr w:type="spellEnd"/>
      <w:r>
        <w:t xml:space="preserve">. 2022. The influence of stochastic temperature fluctuations in shaping the physiological performance of the California mussel, </w:t>
      </w:r>
      <w:r>
        <w:rPr>
          <w:i/>
          <w:iCs/>
        </w:rPr>
        <w:t>Mytilus californianus</w:t>
      </w:r>
      <w:r>
        <w:t>. Journal of Experimental Biology 225:jeb243729.</w:t>
      </w:r>
    </w:p>
    <w:p w14:paraId="107244C0" w14:textId="77777777" w:rsidR="00D92888" w:rsidRDefault="00D92888" w:rsidP="00D92888">
      <w:pPr>
        <w:pStyle w:val="Bibliography"/>
      </w:pPr>
      <w:r>
        <w:t xml:space="preserve">Ninokawa, A. T., A. M. Saley, R. </w:t>
      </w:r>
      <w:proofErr w:type="spellStart"/>
      <w:r>
        <w:t>Shalchi</w:t>
      </w:r>
      <w:proofErr w:type="spellEnd"/>
      <w:r>
        <w:t>, and B. M. Gaylord. In review. Multiple carbonate system parameters independently govern shell formation in a marine mussel. Communications Earth &amp; Environment.</w:t>
      </w:r>
    </w:p>
    <w:p w14:paraId="0AC431BA" w14:textId="77777777" w:rsidR="00D92888" w:rsidRDefault="00D92888" w:rsidP="00D92888">
      <w:pPr>
        <w:pStyle w:val="Bibliography"/>
      </w:pPr>
      <w:r>
        <w:lastRenderedPageBreak/>
        <w:t xml:space="preserve">Pérez, C. A., M. D. </w:t>
      </w:r>
      <w:proofErr w:type="spellStart"/>
      <w:r>
        <w:t>DeGrandpre</w:t>
      </w:r>
      <w:proofErr w:type="spellEnd"/>
      <w:r>
        <w:t xml:space="preserve">, N. A. Lagos, G. S. </w:t>
      </w:r>
      <w:proofErr w:type="spellStart"/>
      <w:r>
        <w:t>Saldías</w:t>
      </w:r>
      <w:proofErr w:type="spellEnd"/>
      <w:r>
        <w:t xml:space="preserve">, E. </w:t>
      </w:r>
      <w:proofErr w:type="spellStart"/>
      <w:r>
        <w:t>Cascales</w:t>
      </w:r>
      <w:proofErr w:type="spellEnd"/>
      <w:r>
        <w:t xml:space="preserve">, and C. A. Vargas. 2015. Influence of climate and land use in carbon biogeochemistry in lower reaches of rivers in central southern Chile: Implications for the carbonate system in river‐influenced rocky shore environments. Journal of Geophysical Research: </w:t>
      </w:r>
      <w:proofErr w:type="spellStart"/>
      <w:r>
        <w:t>Biogeosciences</w:t>
      </w:r>
      <w:proofErr w:type="spellEnd"/>
      <w:r>
        <w:t xml:space="preserve"> 120:673–692.</w:t>
      </w:r>
    </w:p>
    <w:p w14:paraId="23B453FC" w14:textId="77777777" w:rsidR="00D92888" w:rsidRDefault="00D92888" w:rsidP="00D92888">
      <w:pPr>
        <w:pStyle w:val="Bibliography"/>
      </w:pPr>
      <w:r>
        <w:t>Perez, F. F., and F. Fraga. 1987. Association constant of fluoride and hydrogen ions in seawater. Marine Chemistry 21:161–168.</w:t>
      </w:r>
    </w:p>
    <w:p w14:paraId="5806B2DA" w14:textId="77777777" w:rsidR="00D92888" w:rsidRDefault="00D92888" w:rsidP="00D92888">
      <w:pPr>
        <w:pStyle w:val="Bibliography"/>
      </w:pPr>
      <w:proofErr w:type="spellStart"/>
      <w:r>
        <w:t>Pourmozaffar</w:t>
      </w:r>
      <w:proofErr w:type="spellEnd"/>
      <w:r>
        <w:t xml:space="preserve">, S., S. </w:t>
      </w:r>
      <w:proofErr w:type="spellStart"/>
      <w:r>
        <w:t>Tamadoni</w:t>
      </w:r>
      <w:proofErr w:type="spellEnd"/>
      <w:r>
        <w:t xml:space="preserve"> </w:t>
      </w:r>
      <w:proofErr w:type="spellStart"/>
      <w:r>
        <w:t>Jahromi</w:t>
      </w:r>
      <w:proofErr w:type="spellEnd"/>
      <w:r>
        <w:t xml:space="preserve">, H. </w:t>
      </w:r>
      <w:proofErr w:type="spellStart"/>
      <w:r>
        <w:t>Rameshi</w:t>
      </w:r>
      <w:proofErr w:type="spellEnd"/>
      <w:r>
        <w:t xml:space="preserve">, A. Sadeghi, T. Bagheri, S. </w:t>
      </w:r>
      <w:proofErr w:type="spellStart"/>
      <w:r>
        <w:t>Behzadi</w:t>
      </w:r>
      <w:proofErr w:type="spellEnd"/>
      <w:r>
        <w:t xml:space="preserve">, M. </w:t>
      </w:r>
      <w:proofErr w:type="spellStart"/>
      <w:r>
        <w:t>Gozari</w:t>
      </w:r>
      <w:proofErr w:type="spellEnd"/>
      <w:r>
        <w:t xml:space="preserve">, M. R. Zahedi, and S. </w:t>
      </w:r>
      <w:proofErr w:type="spellStart"/>
      <w:r>
        <w:t>Abrari</w:t>
      </w:r>
      <w:proofErr w:type="spellEnd"/>
      <w:r>
        <w:t xml:space="preserve"> </w:t>
      </w:r>
      <w:proofErr w:type="spellStart"/>
      <w:r>
        <w:t>Lazarjani</w:t>
      </w:r>
      <w:proofErr w:type="spellEnd"/>
      <w:r>
        <w:t>. 2020. The role of salinity in physiological responses of bivalves. Reviews in Aquaculture 12:1548–1566.</w:t>
      </w:r>
    </w:p>
    <w:p w14:paraId="140839E7" w14:textId="77777777" w:rsidR="00D92888" w:rsidRDefault="00D92888" w:rsidP="00D92888">
      <w:pPr>
        <w:pStyle w:val="Bibliography"/>
      </w:pPr>
      <w:proofErr w:type="spellStart"/>
      <w:r>
        <w:t>Pusack</w:t>
      </w:r>
      <w:proofErr w:type="spellEnd"/>
      <w:r>
        <w:t>, T. J., D. L. Kimbro, J. W. White, and C. D. Stallings. 2019. Predation on oysters is inhibited by intense or chronically mild, low salinity events. Limnology and Oceanography 64:81–92.</w:t>
      </w:r>
    </w:p>
    <w:p w14:paraId="1AA20B31" w14:textId="77777777" w:rsidR="00D92888" w:rsidRDefault="00D92888" w:rsidP="00D92888">
      <w:pPr>
        <w:pStyle w:val="Bibliography"/>
      </w:pPr>
      <w:r>
        <w:t xml:space="preserve">Ricart, A. M., B. Gaylord, T. M. Hill, J. D. </w:t>
      </w:r>
      <w:proofErr w:type="spellStart"/>
      <w:r>
        <w:t>Sigwart</w:t>
      </w:r>
      <w:proofErr w:type="spellEnd"/>
      <w:r>
        <w:t xml:space="preserve">, P. Shukla, M. Ward, A. Ninokawa, and E. Sanford. 2021a. Seagrass-driven changes in carbonate chemistry enhance oyster shell growth. </w:t>
      </w:r>
      <w:proofErr w:type="spellStart"/>
      <w:r>
        <w:t>Oecologia</w:t>
      </w:r>
      <w:proofErr w:type="spellEnd"/>
      <w:r>
        <w:t xml:space="preserve"> 196:565–576.</w:t>
      </w:r>
    </w:p>
    <w:p w14:paraId="55941A16" w14:textId="77777777" w:rsidR="00D92888" w:rsidRDefault="00D92888" w:rsidP="00D92888">
      <w:pPr>
        <w:pStyle w:val="Bibliography"/>
      </w:pPr>
      <w:r>
        <w:t xml:space="preserve">Ricart, A. M., M. Ward, T. M. Hill, E. Sanford, K. J. Kroeker, Y. Takeshita, S. </w:t>
      </w:r>
      <w:proofErr w:type="spellStart"/>
      <w:r>
        <w:t>Merolla</w:t>
      </w:r>
      <w:proofErr w:type="spellEnd"/>
      <w:r>
        <w:t>, P. Shukla, A. T. Ninokawa, K. Elsmore, and B. Gaylord. 2021b. Coast‐wide evidence of low pH amelioration by seagrass ecosystems. Global Change Biology 27:2580–2591.</w:t>
      </w:r>
    </w:p>
    <w:p w14:paraId="2DB99C2E" w14:textId="77777777" w:rsidR="00D92888" w:rsidRDefault="00D92888" w:rsidP="00D92888">
      <w:pPr>
        <w:pStyle w:val="Bibliography"/>
      </w:pPr>
      <w:proofErr w:type="spellStart"/>
      <w:r>
        <w:t>Ries</w:t>
      </w:r>
      <w:proofErr w:type="spellEnd"/>
      <w:r>
        <w:t>, J. B., A. L. Cohen, and D. C. McCorkle. 2009. Marine calcifiers exhibit mixed responses to CO2-induced ocean acidification. Geology 37:1131–1134.</w:t>
      </w:r>
    </w:p>
    <w:p w14:paraId="44A9508D" w14:textId="77777777" w:rsidR="00D92888" w:rsidRDefault="00D92888" w:rsidP="00D92888">
      <w:pPr>
        <w:pStyle w:val="Bibliography"/>
      </w:pPr>
      <w:r>
        <w:t xml:space="preserve">Sabine, C. L., R. A. Feely, N. Gruber, R. M. Key, K. Lee, J. L. </w:t>
      </w:r>
      <w:proofErr w:type="spellStart"/>
      <w:r>
        <w:t>Bullister</w:t>
      </w:r>
      <w:proofErr w:type="spellEnd"/>
      <w:r>
        <w:t xml:space="preserve">, R. </w:t>
      </w:r>
      <w:proofErr w:type="spellStart"/>
      <w:r>
        <w:t>Wanninkhof</w:t>
      </w:r>
      <w:proofErr w:type="spellEnd"/>
      <w:r>
        <w:t xml:space="preserve">, C. S. Wong, D. W. R. Wallace, B. Tilbrook, F. J. </w:t>
      </w:r>
      <w:proofErr w:type="spellStart"/>
      <w:r>
        <w:t>Millero</w:t>
      </w:r>
      <w:proofErr w:type="spellEnd"/>
      <w:r>
        <w:t xml:space="preserve">, T.-H. Peng, A. </w:t>
      </w:r>
      <w:proofErr w:type="spellStart"/>
      <w:r>
        <w:t>Kozyr</w:t>
      </w:r>
      <w:proofErr w:type="spellEnd"/>
      <w:r>
        <w:t>, T. Ono, and A. F. Rios. 2004. The Oceanic Sink for Anthropogenic CO2. Science 305:367–371.</w:t>
      </w:r>
    </w:p>
    <w:p w14:paraId="2E8401C6" w14:textId="77777777" w:rsidR="00D92888" w:rsidRDefault="00D92888" w:rsidP="00D92888">
      <w:pPr>
        <w:pStyle w:val="Bibliography"/>
      </w:pPr>
      <w:r>
        <w:t xml:space="preserve">Sanders, T., L. </w:t>
      </w:r>
      <w:proofErr w:type="spellStart"/>
      <w:r>
        <w:t>Schmittmann</w:t>
      </w:r>
      <w:proofErr w:type="spellEnd"/>
      <w:r>
        <w:t>, J. C. Nascimento-Schulze, and F. Melzner. 2018. High Calcification Costs Limit Mussel Growth at Low Salinity. Frontiers in Marine Science 5:352.</w:t>
      </w:r>
    </w:p>
    <w:p w14:paraId="1944C686" w14:textId="77777777" w:rsidR="00D92888" w:rsidRPr="00D92888" w:rsidRDefault="00D92888" w:rsidP="00D92888">
      <w:pPr>
        <w:pStyle w:val="Bibliography"/>
        <w:rPr>
          <w:lang w:val="es-ES"/>
          <w:rPrChange w:id="757" w:author="alisha saley" w:date="2023-12-03T10:08:00Z">
            <w:rPr/>
          </w:rPrChange>
        </w:rPr>
      </w:pPr>
      <w:r>
        <w:lastRenderedPageBreak/>
        <w:t xml:space="preserve">Sanders, T., J. Thomsen, J. D. Müller, G. </w:t>
      </w:r>
      <w:proofErr w:type="spellStart"/>
      <w:r>
        <w:t>Rehder</w:t>
      </w:r>
      <w:proofErr w:type="spellEnd"/>
      <w:r>
        <w:t xml:space="preserve">, and F. Melzner. 2021. Decoupling salinity and carbonate chemistry: low calcium ion concentration rather than salinity limits calcification in Baltic Sea mussels. </w:t>
      </w:r>
      <w:proofErr w:type="spellStart"/>
      <w:r w:rsidRPr="00D92888">
        <w:rPr>
          <w:lang w:val="es-ES"/>
          <w:rPrChange w:id="758" w:author="alisha saley" w:date="2023-12-03T10:08:00Z">
            <w:rPr/>
          </w:rPrChange>
        </w:rPr>
        <w:t>Biogeosciences</w:t>
      </w:r>
      <w:proofErr w:type="spellEnd"/>
      <w:r w:rsidRPr="00D92888">
        <w:rPr>
          <w:lang w:val="es-ES"/>
          <w:rPrChange w:id="759" w:author="alisha saley" w:date="2023-12-03T10:08:00Z">
            <w:rPr/>
          </w:rPrChange>
        </w:rPr>
        <w:t xml:space="preserve"> 18:2573–2590.</w:t>
      </w:r>
    </w:p>
    <w:p w14:paraId="7E80C1FE" w14:textId="77777777" w:rsidR="00D92888" w:rsidRDefault="00D92888" w:rsidP="00D92888">
      <w:pPr>
        <w:pStyle w:val="Bibliography"/>
      </w:pPr>
      <w:proofErr w:type="spellStart"/>
      <w:r w:rsidRPr="00D92888">
        <w:rPr>
          <w:lang w:val="es-ES"/>
          <w:rPrChange w:id="760" w:author="alisha saley" w:date="2023-12-03T10:08:00Z">
            <w:rPr/>
          </w:rPrChange>
        </w:rPr>
        <w:t>Santeramo</w:t>
      </w:r>
      <w:proofErr w:type="spellEnd"/>
      <w:r w:rsidRPr="00D92888">
        <w:rPr>
          <w:lang w:val="es-ES"/>
          <w:rPrChange w:id="761" w:author="alisha saley" w:date="2023-12-03T10:08:00Z">
            <w:rPr/>
          </w:rPrChange>
        </w:rPr>
        <w:t xml:space="preserve">, F. G., D. Carlucci, B. De </w:t>
      </w:r>
      <w:proofErr w:type="spellStart"/>
      <w:r w:rsidRPr="00D92888">
        <w:rPr>
          <w:lang w:val="es-ES"/>
          <w:rPrChange w:id="762" w:author="alisha saley" w:date="2023-12-03T10:08:00Z">
            <w:rPr/>
          </w:rPrChange>
        </w:rPr>
        <w:t>Devitiis</w:t>
      </w:r>
      <w:proofErr w:type="spellEnd"/>
      <w:r w:rsidRPr="00D92888">
        <w:rPr>
          <w:lang w:val="es-ES"/>
          <w:rPrChange w:id="763" w:author="alisha saley" w:date="2023-12-03T10:08:00Z">
            <w:rPr/>
          </w:rPrChange>
        </w:rPr>
        <w:t xml:space="preserve">, G. Nardone, and R. </w:t>
      </w:r>
      <w:proofErr w:type="spellStart"/>
      <w:r w:rsidRPr="00D92888">
        <w:rPr>
          <w:lang w:val="es-ES"/>
          <w:rPrChange w:id="764" w:author="alisha saley" w:date="2023-12-03T10:08:00Z">
            <w:rPr/>
          </w:rPrChange>
        </w:rPr>
        <w:t>Viscecchia</w:t>
      </w:r>
      <w:proofErr w:type="spellEnd"/>
      <w:r w:rsidRPr="00D92888">
        <w:rPr>
          <w:lang w:val="es-ES"/>
          <w:rPrChange w:id="765" w:author="alisha saley" w:date="2023-12-03T10:08:00Z">
            <w:rPr/>
          </w:rPrChange>
        </w:rPr>
        <w:t xml:space="preserve">. </w:t>
      </w:r>
      <w:r>
        <w:t>2017. On consumption patterns in oyster markets: The role of attitudes. Marine Policy 79:54–61.</w:t>
      </w:r>
    </w:p>
    <w:p w14:paraId="2C9F19C5" w14:textId="77777777" w:rsidR="00D92888" w:rsidRDefault="00D92888" w:rsidP="00D92888">
      <w:pPr>
        <w:pStyle w:val="Bibliography"/>
      </w:pPr>
      <w:proofErr w:type="spellStart"/>
      <w:r>
        <w:t>Savoie</w:t>
      </w:r>
      <w:proofErr w:type="spellEnd"/>
      <w:r>
        <w:t xml:space="preserve">, A. M., A. Moody, M. Gilbert, K. S. Dillon, S. D. </w:t>
      </w:r>
      <w:proofErr w:type="spellStart"/>
      <w:r>
        <w:t>Howden</w:t>
      </w:r>
      <w:proofErr w:type="spellEnd"/>
      <w:r>
        <w:t>, A. M. Shiller, and C. T. Hayes. 2022. Impact of local rivers on coastal acidification. Limnology and Oceanography 67:2779–2795.</w:t>
      </w:r>
    </w:p>
    <w:p w14:paraId="6EAC7501" w14:textId="77777777" w:rsidR="00D92888" w:rsidRDefault="00D92888" w:rsidP="00D92888">
      <w:pPr>
        <w:pStyle w:val="Bibliography"/>
      </w:pPr>
      <w:proofErr w:type="spellStart"/>
      <w:r>
        <w:t>Schwaner</w:t>
      </w:r>
      <w:proofErr w:type="spellEnd"/>
      <w:r>
        <w:t xml:space="preserve">, C., M. Barbosa, T. G. </w:t>
      </w:r>
      <w:proofErr w:type="spellStart"/>
      <w:r>
        <w:t>Schwemmer</w:t>
      </w:r>
      <w:proofErr w:type="spellEnd"/>
      <w:r>
        <w:t>, E. Pales Espinosa, and B. Allam. 2023. Increased Food Resources Help Eastern Oyster Mitigate the Negative Impacts of Coastal Acidification. Animals 13:1161.</w:t>
      </w:r>
    </w:p>
    <w:p w14:paraId="69118A6B" w14:textId="77777777" w:rsidR="00D92888" w:rsidRDefault="00D92888" w:rsidP="00D92888">
      <w:pPr>
        <w:pStyle w:val="Bibliography"/>
      </w:pPr>
      <w:r>
        <w:t>Shi, Y., and Y. Li. 2023. Impacts of ocean acidification on physiology and ecology of marine invertebrates: a comprehensive review. Aquatic Ecology.</w:t>
      </w:r>
    </w:p>
    <w:p w14:paraId="60F809CE" w14:textId="77777777" w:rsidR="00D92888" w:rsidRDefault="00D92888" w:rsidP="00D92888">
      <w:pPr>
        <w:pStyle w:val="Bibliography"/>
      </w:pPr>
      <w:r>
        <w:t>Sokolova, I. 2021. Bioenergetics in environmental adaptation and stress tolerance of aquatic ectotherms: linking physiology and ecology in a multi-stressor landscape. Journal of Experimental Biology 224:jeb236802.</w:t>
      </w:r>
    </w:p>
    <w:p w14:paraId="269D02FF" w14:textId="77777777" w:rsidR="00D92888" w:rsidRDefault="00D92888" w:rsidP="00D92888">
      <w:pPr>
        <w:pStyle w:val="Bibliography"/>
      </w:pPr>
      <w:r>
        <w:t xml:space="preserve">Thomsen, J., I. </w:t>
      </w:r>
      <w:proofErr w:type="spellStart"/>
      <w:r>
        <w:t>Casties</w:t>
      </w:r>
      <w:proofErr w:type="spellEnd"/>
      <w:r>
        <w:t xml:space="preserve">, C. </w:t>
      </w:r>
      <w:proofErr w:type="spellStart"/>
      <w:r>
        <w:t>Pansch</w:t>
      </w:r>
      <w:proofErr w:type="spellEnd"/>
      <w:r>
        <w:t xml:space="preserve">, A. </w:t>
      </w:r>
      <w:proofErr w:type="spellStart"/>
      <w:r>
        <w:t>Körtzinger</w:t>
      </w:r>
      <w:proofErr w:type="spellEnd"/>
      <w:r>
        <w:t xml:space="preserve">, and F. Melzner. 2013. Food availability outweighs ocean acidification effects in juvenile </w:t>
      </w:r>
      <w:r>
        <w:rPr>
          <w:i/>
          <w:iCs/>
        </w:rPr>
        <w:t>Mytilus edulis</w:t>
      </w:r>
      <w:r>
        <w:t> : laboratory and field experiments. Global Change Biology 19:1017–1027.</w:t>
      </w:r>
    </w:p>
    <w:p w14:paraId="7088BE56" w14:textId="77777777" w:rsidR="00D92888" w:rsidRDefault="00D92888" w:rsidP="00D92888">
      <w:pPr>
        <w:pStyle w:val="Bibliography"/>
      </w:pPr>
      <w:r>
        <w:t xml:space="preserve">Thomsen, J., K. </w:t>
      </w:r>
      <w:proofErr w:type="spellStart"/>
      <w:r>
        <w:t>Haynert</w:t>
      </w:r>
      <w:proofErr w:type="spellEnd"/>
      <w:r>
        <w:t xml:space="preserve">, K. M. Wegner, and F. Melzner. 2015. Impact of seawater carbonate chemistry on the calcification of marine bivalves. </w:t>
      </w:r>
      <w:proofErr w:type="spellStart"/>
      <w:r>
        <w:t>Biogeosciences</w:t>
      </w:r>
      <w:proofErr w:type="spellEnd"/>
      <w:r>
        <w:t xml:space="preserve"> 12:4209–4220.</w:t>
      </w:r>
    </w:p>
    <w:p w14:paraId="48FAD0F1" w14:textId="77777777" w:rsidR="00D92888" w:rsidRDefault="00D92888" w:rsidP="00D92888">
      <w:pPr>
        <w:pStyle w:val="Bibliography"/>
      </w:pPr>
      <w:r>
        <w:t xml:space="preserve">Van Der </w:t>
      </w:r>
      <w:proofErr w:type="spellStart"/>
      <w:r>
        <w:t>Schatte</w:t>
      </w:r>
      <w:proofErr w:type="spellEnd"/>
      <w:r>
        <w:t xml:space="preserve"> Olivier, A., L. Jones, L. L. </w:t>
      </w:r>
      <w:proofErr w:type="spellStart"/>
      <w:r>
        <w:t>Vay</w:t>
      </w:r>
      <w:proofErr w:type="spellEnd"/>
      <w:r>
        <w:t>, M. Christie, J. Wilson, and S. K. Malham. 2020. A global review of the ecosystem services provided by bivalve aquaculture. Reviews in Aquaculture 12:3–25.</w:t>
      </w:r>
    </w:p>
    <w:p w14:paraId="592E9660" w14:textId="77777777" w:rsidR="00D92888" w:rsidRDefault="00D92888" w:rsidP="00D92888">
      <w:pPr>
        <w:pStyle w:val="Bibliography"/>
      </w:pPr>
      <w:proofErr w:type="spellStart"/>
      <w:r>
        <w:lastRenderedPageBreak/>
        <w:t>Waldbusser</w:t>
      </w:r>
      <w:proofErr w:type="spellEnd"/>
      <w:r>
        <w:t>, G. G., B. Hales, C. J. Langdon, B. A. Haley, P. Schrader, E. L. Brunner, M. W. Gray, C. A. Miller, I. Gimenez, and G. Hutchinson. 2015. Ocean Acidification Has Multiple Modes of Action on Bivalve Larvae. PLOS ONE 10:e0128376.</w:t>
      </w:r>
    </w:p>
    <w:p w14:paraId="6B4BBF22" w14:textId="77777777" w:rsidR="00D92888" w:rsidRDefault="00D92888" w:rsidP="00D92888">
      <w:pPr>
        <w:pStyle w:val="Bibliography"/>
      </w:pPr>
      <w:proofErr w:type="spellStart"/>
      <w:r>
        <w:t>Waldbusser</w:t>
      </w:r>
      <w:proofErr w:type="spellEnd"/>
      <w:r>
        <w:t>, G. G., and J. E. Salisbury. 2014. Ocean Acidification in the Coastal Zone from an Organism’s Perspective: Multiple System Parameters, Frequency Domains, and Habitats. Annual Review of Marine Science 6:221–247.</w:t>
      </w:r>
    </w:p>
    <w:p w14:paraId="53F06885" w14:textId="77777777" w:rsidR="00D92888" w:rsidRDefault="00D92888" w:rsidP="00D92888">
      <w:pPr>
        <w:pStyle w:val="Bibliography"/>
      </w:pPr>
      <w:proofErr w:type="spellStart"/>
      <w:r>
        <w:t>Waldbusser</w:t>
      </w:r>
      <w:proofErr w:type="spellEnd"/>
      <w:r>
        <w:t xml:space="preserve">, G. G., E. P. Voigt, H. </w:t>
      </w:r>
      <w:proofErr w:type="spellStart"/>
      <w:r>
        <w:t>Bergschneider</w:t>
      </w:r>
      <w:proofErr w:type="spellEnd"/>
      <w:r>
        <w:t>, M. A. Green, and R. I. E. Newell. 2011. Biocalcification in the Eastern Oyster (Crassostrea virginica) in Relation to Long-term Trends in Chesapeake Bay pH. Estuaries and Coasts 34:221–231.</w:t>
      </w:r>
    </w:p>
    <w:p w14:paraId="48E6A92E" w14:textId="77777777" w:rsidR="00D92888" w:rsidRDefault="00D92888" w:rsidP="00D92888">
      <w:pPr>
        <w:pStyle w:val="Bibliography"/>
      </w:pPr>
      <w:proofErr w:type="spellStart"/>
      <w:r>
        <w:t>Whiteley</w:t>
      </w:r>
      <w:proofErr w:type="spellEnd"/>
      <w:r>
        <w:t>, N. 2011. Physiological and ecological responses of crustaceans to ocean acidification. Marine Ecology Progress Series 430:257–271.</w:t>
      </w:r>
    </w:p>
    <w:p w14:paraId="53F53502" w14:textId="77777777" w:rsidR="00D92888" w:rsidRDefault="00D92888" w:rsidP="00D92888">
      <w:pPr>
        <w:pStyle w:val="Bibliography"/>
      </w:pPr>
      <w:proofErr w:type="spellStart"/>
      <w:r>
        <w:t>Wiberg</w:t>
      </w:r>
      <w:proofErr w:type="spellEnd"/>
      <w:r>
        <w:t xml:space="preserve">, P. L., S. R. Taube, A. E. Ferguson, M. R. Kremer, and M. A. </w:t>
      </w:r>
      <w:proofErr w:type="spellStart"/>
      <w:r>
        <w:t>Reidenbach</w:t>
      </w:r>
      <w:proofErr w:type="spellEnd"/>
      <w:r>
        <w:t>. 2019. Wave Attenuation by Oyster Reefs in Shallow Coastal Bays. Estuaries and Coasts 42:331–347.</w:t>
      </w:r>
    </w:p>
    <w:p w14:paraId="00FF6BC4" w14:textId="77777777" w:rsidR="00D92888" w:rsidRDefault="00D92888" w:rsidP="00D92888">
      <w:pPr>
        <w:pStyle w:val="Bibliography"/>
      </w:pPr>
      <w:proofErr w:type="spellStart"/>
      <w:r>
        <w:t>Zeebe</w:t>
      </w:r>
      <w:proofErr w:type="spellEnd"/>
      <w:r>
        <w:t>, R. E., and D. A. Wolf-</w:t>
      </w:r>
      <w:proofErr w:type="spellStart"/>
      <w:r>
        <w:t>Gladrow</w:t>
      </w:r>
      <w:proofErr w:type="spellEnd"/>
      <w:r>
        <w:t>. 2001. CO₂ in seawater: equilibrium, kinetics, isotopes. Elsevier, Amsterdam ; New York.</w:t>
      </w:r>
    </w:p>
    <w:p w14:paraId="61D5F01B" w14:textId="77777777" w:rsidR="00D92888" w:rsidRDefault="00D92888" w:rsidP="00D92888">
      <w:pPr>
        <w:pStyle w:val="Bibliography"/>
      </w:pPr>
      <w:proofErr w:type="spellStart"/>
      <w:r w:rsidRPr="00D92888">
        <w:rPr>
          <w:lang w:val="fr-FR"/>
          <w:rPrChange w:id="766" w:author="alisha saley" w:date="2023-12-03T10:08:00Z">
            <w:rPr/>
          </w:rPrChange>
        </w:rPr>
        <w:t>Zuykov</w:t>
      </w:r>
      <w:proofErr w:type="spellEnd"/>
      <w:r w:rsidRPr="00D92888">
        <w:rPr>
          <w:lang w:val="fr-FR"/>
          <w:rPrChange w:id="767" w:author="alisha saley" w:date="2023-12-03T10:08:00Z">
            <w:rPr/>
          </w:rPrChange>
        </w:rPr>
        <w:t xml:space="preserve">, M., E. Pelletier, R. Saint-Louis, A. </w:t>
      </w:r>
      <w:proofErr w:type="spellStart"/>
      <w:r w:rsidRPr="00D92888">
        <w:rPr>
          <w:lang w:val="fr-FR"/>
          <w:rPrChange w:id="768" w:author="alisha saley" w:date="2023-12-03T10:08:00Z">
            <w:rPr/>
          </w:rPrChange>
        </w:rPr>
        <w:t>Checa</w:t>
      </w:r>
      <w:proofErr w:type="spellEnd"/>
      <w:r w:rsidRPr="00D92888">
        <w:rPr>
          <w:lang w:val="fr-FR"/>
          <w:rPrChange w:id="769" w:author="alisha saley" w:date="2023-12-03T10:08:00Z">
            <w:rPr/>
          </w:rPrChange>
        </w:rPr>
        <w:t xml:space="preserve">, and S. Demers. </w:t>
      </w:r>
      <w:r>
        <w:t>2012. Biosorption of thorium on the external shell surface of bivalve mollusks: The role of shell surface microtopography. Chemosphere 86:680–683.</w:t>
      </w:r>
    </w:p>
    <w:p w14:paraId="3A87A8BE" w14:textId="7B0A1BF3" w:rsidR="00CF1F98" w:rsidRPr="008229E3" w:rsidRDefault="008229E3" w:rsidP="008229E3">
      <w:pPr>
        <w:spacing w:line="240" w:lineRule="auto"/>
        <w:rPr>
          <w:rFonts w:ascii="Arial" w:hAnsi="Arial" w:cs="Arial"/>
          <w:sz w:val="24"/>
          <w:szCs w:val="24"/>
        </w:rPr>
      </w:pPr>
      <w:r w:rsidRPr="00E932A7">
        <w:rPr>
          <w:rFonts w:ascii="Arial" w:hAnsi="Arial" w:cs="Arial"/>
          <w:sz w:val="24"/>
          <w:szCs w:val="24"/>
        </w:rPr>
        <w:fldChar w:fldCharType="end"/>
      </w:r>
    </w:p>
    <w:p w14:paraId="53A74031" w14:textId="77777777" w:rsidR="00DE6763" w:rsidRPr="008229E3" w:rsidRDefault="00DE6763" w:rsidP="008229E3">
      <w:pPr>
        <w:spacing w:line="240" w:lineRule="auto"/>
        <w:rPr>
          <w:rFonts w:ascii="Arial" w:hAnsi="Arial" w:cs="Arial"/>
          <w:sz w:val="24"/>
          <w:szCs w:val="24"/>
        </w:rPr>
      </w:pPr>
    </w:p>
    <w:sectPr w:rsidR="00DE6763" w:rsidRPr="008229E3">
      <w:footerReference w:type="default" r:id="rId4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lisha saley" w:date="2023-12-01T18:22:00Z" w:initials="as">
    <w:p w14:paraId="51DDE449" w14:textId="77777777" w:rsidR="00537A1B" w:rsidRDefault="00537A1B" w:rsidP="005B1D48">
      <w:pPr>
        <w:pStyle w:val="CommentText"/>
      </w:pPr>
      <w:r>
        <w:rPr>
          <w:rStyle w:val="CommentReference"/>
        </w:rPr>
        <w:annotationRef/>
      </w:r>
      <w:r>
        <w:t>Tessa has mentioned a salinity unit multiple times. Thoughts on how to respond?</w:t>
      </w:r>
    </w:p>
  </w:comment>
  <w:comment w:id="573" w:author="Tessa Hill" w:date="2023-11-27T21:09:00Z" w:initials="TH">
    <w:p w14:paraId="0965E1A0" w14:textId="1702E873" w:rsidR="00E935A4" w:rsidRDefault="00E935A4" w:rsidP="000F0E2E">
      <w:r>
        <w:rPr>
          <w:rStyle w:val="CommentReference"/>
        </w:rPr>
        <w:annotationRef/>
      </w:r>
      <w:r>
        <w:rPr>
          <w:color w:val="000000"/>
          <w:sz w:val="20"/>
          <w:szCs w:val="20"/>
        </w:rPr>
        <w:t>Can you state somewhere in here how your shell area and shell thickness measurements compare to published, known values for this species?</w:t>
      </w:r>
    </w:p>
  </w:comment>
  <w:comment w:id="574" w:author="alisha saley" w:date="2023-12-02T12:54:00Z" w:initials="as">
    <w:p w14:paraId="57375A89" w14:textId="77777777" w:rsidR="00EE55AF" w:rsidRDefault="00EE55AF" w:rsidP="00F61054">
      <w:pPr>
        <w:pStyle w:val="CommentText"/>
      </w:pPr>
      <w:r>
        <w:rPr>
          <w:rStyle w:val="CommentReference"/>
        </w:rPr>
        <w:annotationRef/>
      </w:r>
      <w:r>
        <w:t xml:space="preserve">6 months of growth overall = 50mm2 average area growth (Me´the ) in oysters grown along a river gradient, though it was likely altered temperatures combined with salinity, rather than increased food availability. Potential that growth occurred because of a decline in predators and parasite infections (low S) they say. </w:t>
      </w:r>
    </w:p>
  </w:comment>
  <w:comment w:id="575" w:author="alisha saley" w:date="2023-12-02T13:16:00Z" w:initials="as">
    <w:p w14:paraId="5CCF9680" w14:textId="77777777" w:rsidR="008E1436" w:rsidRDefault="008E1436" w:rsidP="00A22C78">
      <w:pPr>
        <w:pStyle w:val="CommentText"/>
      </w:pPr>
      <w:r>
        <w:rPr>
          <w:rStyle w:val="CommentReference"/>
        </w:rPr>
        <w:annotationRef/>
      </w:r>
      <w:r>
        <w:rPr>
          <w:color w:val="222222"/>
          <w:highlight w:val="white"/>
        </w:rPr>
        <w:t>Growth rates ranged from 0 to 0.66 mm2 day−1 in juveniles, and 0–0.18 mm day−1 in adults. … which would be ~24 total over 36 days. Lower than our highest, but also we supplemented food. But they had good pH. Also different species C. gigas. Ricart 202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DDE449" w15:done="0"/>
  <w15:commentEx w15:paraId="0965E1A0" w15:done="1"/>
  <w15:commentEx w15:paraId="57375A89" w15:paraIdParent="0965E1A0" w15:done="1"/>
  <w15:commentEx w15:paraId="5CCF9680" w15:paraIdParent="0965E1A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14A2D6" w16cex:dateUtc="2023-12-02T02:22:00Z"/>
  <w16cex:commentExtensible w16cex:durableId="290F840B" w16cex:dateUtc="2023-11-28T05:09:00Z"/>
  <w16cex:commentExtensible w16cex:durableId="2915A77D" w16cex:dateUtc="2023-12-02T20:54:00Z"/>
  <w16cex:commentExtensible w16cex:durableId="2915ACA6" w16cex:dateUtc="2023-12-02T21: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DDE449" w16cid:durableId="2914A2D6"/>
  <w16cid:commentId w16cid:paraId="0965E1A0" w16cid:durableId="290F840B"/>
  <w16cid:commentId w16cid:paraId="57375A89" w16cid:durableId="2915A77D"/>
  <w16cid:commentId w16cid:paraId="5CCF9680" w16cid:durableId="2915AC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0B1DE3" w14:textId="77777777" w:rsidR="00385C99" w:rsidRDefault="00385C99" w:rsidP="00A72FAD">
      <w:pPr>
        <w:spacing w:after="0" w:line="240" w:lineRule="auto"/>
      </w:pPr>
      <w:r>
        <w:separator/>
      </w:r>
    </w:p>
  </w:endnote>
  <w:endnote w:type="continuationSeparator" w:id="0">
    <w:p w14:paraId="7C58146F" w14:textId="77777777" w:rsidR="00385C99" w:rsidRDefault="00385C99" w:rsidP="00A72FAD">
      <w:pPr>
        <w:spacing w:after="0" w:line="240" w:lineRule="auto"/>
      </w:pPr>
      <w:r>
        <w:continuationSeparator/>
      </w:r>
    </w:p>
  </w:endnote>
  <w:endnote w:type="continuationNotice" w:id="1">
    <w:p w14:paraId="6C6FB6B9" w14:textId="77777777" w:rsidR="00385C99" w:rsidRDefault="00385C9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6055744"/>
      <w:docPartObj>
        <w:docPartGallery w:val="Page Numbers (Bottom of Page)"/>
        <w:docPartUnique/>
      </w:docPartObj>
    </w:sdtPr>
    <w:sdtEndPr>
      <w:rPr>
        <w:noProof/>
      </w:rPr>
    </w:sdtEndPr>
    <w:sdtContent>
      <w:p w14:paraId="4A47EF71" w14:textId="3FE60940" w:rsidR="00995F3E" w:rsidRDefault="00995F3E">
        <w:pPr>
          <w:pStyle w:val="Footer"/>
          <w:jc w:val="center"/>
        </w:pPr>
        <w:r>
          <w:fldChar w:fldCharType="begin"/>
        </w:r>
        <w:r>
          <w:instrText xml:space="preserve"> PAGE   \* MERGEFORMAT </w:instrText>
        </w:r>
        <w:r>
          <w:fldChar w:fldCharType="separate"/>
        </w:r>
        <w:r w:rsidR="005F7114">
          <w:rPr>
            <w:noProof/>
          </w:rPr>
          <w:t>1</w:t>
        </w:r>
        <w:r>
          <w:rPr>
            <w:noProof/>
          </w:rPr>
          <w:fldChar w:fldCharType="end"/>
        </w:r>
      </w:p>
    </w:sdtContent>
  </w:sdt>
  <w:p w14:paraId="15608DCB" w14:textId="77777777" w:rsidR="00995F3E" w:rsidRDefault="00995F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523671" w14:textId="77777777" w:rsidR="00385C99" w:rsidRDefault="00385C99" w:rsidP="00A72FAD">
      <w:pPr>
        <w:spacing w:after="0" w:line="240" w:lineRule="auto"/>
      </w:pPr>
      <w:r>
        <w:separator/>
      </w:r>
    </w:p>
  </w:footnote>
  <w:footnote w:type="continuationSeparator" w:id="0">
    <w:p w14:paraId="04D94480" w14:textId="77777777" w:rsidR="00385C99" w:rsidRDefault="00385C99" w:rsidP="00A72FAD">
      <w:pPr>
        <w:spacing w:after="0" w:line="240" w:lineRule="auto"/>
      </w:pPr>
      <w:r>
        <w:continuationSeparator/>
      </w:r>
    </w:p>
  </w:footnote>
  <w:footnote w:type="continuationNotice" w:id="1">
    <w:p w14:paraId="208D654D" w14:textId="77777777" w:rsidR="00385C99" w:rsidRDefault="00385C9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7517F"/>
    <w:multiLevelType w:val="hybridMultilevel"/>
    <w:tmpl w:val="916673EA"/>
    <w:lvl w:ilvl="0" w:tplc="A614CCE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D0665B"/>
    <w:multiLevelType w:val="hybridMultilevel"/>
    <w:tmpl w:val="B9BA9DB6"/>
    <w:lvl w:ilvl="0" w:tplc="BC6E659E">
      <w:start w:val="5"/>
      <w:numFmt w:val="bullet"/>
      <w:lvlText w:val="-"/>
      <w:lvlJc w:val="left"/>
      <w:pPr>
        <w:ind w:left="720" w:hanging="360"/>
      </w:pPr>
      <w:rPr>
        <w:rFonts w:ascii="Arial" w:eastAsiaTheme="minorHAnsi" w:hAnsi="Arial" w:cs="Arial"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F323A9"/>
    <w:multiLevelType w:val="hybridMultilevel"/>
    <w:tmpl w:val="BF1C1E3A"/>
    <w:lvl w:ilvl="0" w:tplc="B4C219EC">
      <w:start w:val="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217A21"/>
    <w:multiLevelType w:val="hybridMultilevel"/>
    <w:tmpl w:val="2DC8BCB2"/>
    <w:lvl w:ilvl="0" w:tplc="BA224AB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E311CD"/>
    <w:multiLevelType w:val="hybridMultilevel"/>
    <w:tmpl w:val="DE3E9DF2"/>
    <w:lvl w:ilvl="0" w:tplc="52FCEEE8">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4C41B9"/>
    <w:multiLevelType w:val="hybridMultilevel"/>
    <w:tmpl w:val="D7E04730"/>
    <w:lvl w:ilvl="0" w:tplc="E28CC9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4CF70E5"/>
    <w:multiLevelType w:val="hybridMultilevel"/>
    <w:tmpl w:val="B510B2AE"/>
    <w:lvl w:ilvl="0" w:tplc="54F6C17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70146CD"/>
    <w:multiLevelType w:val="hybridMultilevel"/>
    <w:tmpl w:val="D72EB510"/>
    <w:lvl w:ilvl="0" w:tplc="40BCF8C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0371A0C"/>
    <w:multiLevelType w:val="hybridMultilevel"/>
    <w:tmpl w:val="0B50388C"/>
    <w:lvl w:ilvl="0" w:tplc="BBF4252C">
      <w:start w:val="1"/>
      <w:numFmt w:val="decimal"/>
      <w:lvlText w:val="%1."/>
      <w:lvlJc w:val="left"/>
      <w:pPr>
        <w:ind w:left="720" w:hanging="360"/>
      </w:pPr>
      <w:rPr>
        <w:rFonts w:ascii="Arial" w:eastAsiaTheme="minorHAnsi" w:hAnsi="Arial" w:cs="Arial"/>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8D12324"/>
    <w:multiLevelType w:val="hybridMultilevel"/>
    <w:tmpl w:val="D0B8A5DC"/>
    <w:lvl w:ilvl="0" w:tplc="F20C6082">
      <w:numFmt w:val="bullet"/>
      <w:lvlText w:val="-"/>
      <w:lvlJc w:val="left"/>
      <w:pPr>
        <w:ind w:left="720" w:hanging="360"/>
      </w:pPr>
      <w:rPr>
        <w:rFonts w:ascii="Calibri" w:eastAsiaTheme="minorHAnsi" w:hAnsi="Calibri" w:cs="Calibri"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F1E0E6A"/>
    <w:multiLevelType w:val="hybridMultilevel"/>
    <w:tmpl w:val="CCF0B24A"/>
    <w:lvl w:ilvl="0" w:tplc="2CF04448">
      <w:start w:val="5"/>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1CF6AA0"/>
    <w:multiLevelType w:val="hybridMultilevel"/>
    <w:tmpl w:val="BE4CDBAE"/>
    <w:lvl w:ilvl="0" w:tplc="6D7EFD1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DA15D1A"/>
    <w:multiLevelType w:val="hybridMultilevel"/>
    <w:tmpl w:val="0B8C3FA8"/>
    <w:lvl w:ilvl="0" w:tplc="3B3E2A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58380089">
    <w:abstractNumId w:val="0"/>
  </w:num>
  <w:num w:numId="2" w16cid:durableId="313528198">
    <w:abstractNumId w:val="5"/>
  </w:num>
  <w:num w:numId="3" w16cid:durableId="1078941823">
    <w:abstractNumId w:val="12"/>
  </w:num>
  <w:num w:numId="4" w16cid:durableId="1691488133">
    <w:abstractNumId w:val="11"/>
  </w:num>
  <w:num w:numId="5" w16cid:durableId="1044452173">
    <w:abstractNumId w:val="10"/>
  </w:num>
  <w:num w:numId="6" w16cid:durableId="1924676914">
    <w:abstractNumId w:val="3"/>
  </w:num>
  <w:num w:numId="7" w16cid:durableId="797575098">
    <w:abstractNumId w:val="1"/>
  </w:num>
  <w:num w:numId="8" w16cid:durableId="528567123">
    <w:abstractNumId w:val="8"/>
  </w:num>
  <w:num w:numId="9" w16cid:durableId="126050010">
    <w:abstractNumId w:val="9"/>
  </w:num>
  <w:num w:numId="10" w16cid:durableId="295647607">
    <w:abstractNumId w:val="4"/>
  </w:num>
  <w:num w:numId="11" w16cid:durableId="2025594453">
    <w:abstractNumId w:val="6"/>
  </w:num>
  <w:num w:numId="12" w16cid:durableId="1790197399">
    <w:abstractNumId w:val="2"/>
  </w:num>
  <w:num w:numId="13" w16cid:durableId="100725225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isha saley">
    <w15:presenceInfo w15:providerId="Windows Live" w15:userId="92261b077c2843b1"/>
  </w15:person>
  <w15:person w15:author="Tessa Hill">
    <w15:presenceInfo w15:providerId="Windows Live" w15:userId="0dcc7a874bd30a25"/>
  </w15:person>
  <w15:person w15:author="Anne Elizabeth Todgham">
    <w15:presenceInfo w15:providerId="AD" w15:userId="S::todgham@ucdavis.edu::e9d60dc5-e23a-459a-8664-769ae3c0fc8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7AD7"/>
    <w:rsid w:val="0000002D"/>
    <w:rsid w:val="00000AD1"/>
    <w:rsid w:val="000010AD"/>
    <w:rsid w:val="00001198"/>
    <w:rsid w:val="000014D7"/>
    <w:rsid w:val="00001A96"/>
    <w:rsid w:val="00001DA9"/>
    <w:rsid w:val="00001DB9"/>
    <w:rsid w:val="00001F7D"/>
    <w:rsid w:val="000024EF"/>
    <w:rsid w:val="00002D7E"/>
    <w:rsid w:val="00003555"/>
    <w:rsid w:val="000035CB"/>
    <w:rsid w:val="00003D05"/>
    <w:rsid w:val="00004F22"/>
    <w:rsid w:val="0000504D"/>
    <w:rsid w:val="00005552"/>
    <w:rsid w:val="00005EAF"/>
    <w:rsid w:val="0000610F"/>
    <w:rsid w:val="00006187"/>
    <w:rsid w:val="0000637D"/>
    <w:rsid w:val="0000645A"/>
    <w:rsid w:val="00006BFC"/>
    <w:rsid w:val="00006D58"/>
    <w:rsid w:val="000073F6"/>
    <w:rsid w:val="000077B2"/>
    <w:rsid w:val="00007B7A"/>
    <w:rsid w:val="0001054A"/>
    <w:rsid w:val="00010968"/>
    <w:rsid w:val="000115C9"/>
    <w:rsid w:val="00011BEE"/>
    <w:rsid w:val="00011F05"/>
    <w:rsid w:val="000124D1"/>
    <w:rsid w:val="00013089"/>
    <w:rsid w:val="000131C5"/>
    <w:rsid w:val="00013A35"/>
    <w:rsid w:val="00014642"/>
    <w:rsid w:val="000150EB"/>
    <w:rsid w:val="0001532D"/>
    <w:rsid w:val="000158C7"/>
    <w:rsid w:val="0001620B"/>
    <w:rsid w:val="00016A6C"/>
    <w:rsid w:val="00016EF5"/>
    <w:rsid w:val="000204E6"/>
    <w:rsid w:val="0002119D"/>
    <w:rsid w:val="000212B4"/>
    <w:rsid w:val="000213B5"/>
    <w:rsid w:val="000213CB"/>
    <w:rsid w:val="00022047"/>
    <w:rsid w:val="0002322C"/>
    <w:rsid w:val="00023DA7"/>
    <w:rsid w:val="00024132"/>
    <w:rsid w:val="000245F6"/>
    <w:rsid w:val="00024911"/>
    <w:rsid w:val="00025063"/>
    <w:rsid w:val="00025319"/>
    <w:rsid w:val="00025881"/>
    <w:rsid w:val="00025963"/>
    <w:rsid w:val="00025CDC"/>
    <w:rsid w:val="00025EA0"/>
    <w:rsid w:val="00026092"/>
    <w:rsid w:val="000262AA"/>
    <w:rsid w:val="0002717B"/>
    <w:rsid w:val="000272D9"/>
    <w:rsid w:val="0002747C"/>
    <w:rsid w:val="00027693"/>
    <w:rsid w:val="00027839"/>
    <w:rsid w:val="000304FA"/>
    <w:rsid w:val="000308BD"/>
    <w:rsid w:val="00030BC9"/>
    <w:rsid w:val="00030C54"/>
    <w:rsid w:val="00032354"/>
    <w:rsid w:val="000326F2"/>
    <w:rsid w:val="0003322A"/>
    <w:rsid w:val="00033398"/>
    <w:rsid w:val="000343E0"/>
    <w:rsid w:val="0003663C"/>
    <w:rsid w:val="00037999"/>
    <w:rsid w:val="000379D4"/>
    <w:rsid w:val="00037B59"/>
    <w:rsid w:val="000401F5"/>
    <w:rsid w:val="0004060C"/>
    <w:rsid w:val="0004167D"/>
    <w:rsid w:val="000424D4"/>
    <w:rsid w:val="00042787"/>
    <w:rsid w:val="00042F08"/>
    <w:rsid w:val="000439D6"/>
    <w:rsid w:val="00043B14"/>
    <w:rsid w:val="00043B92"/>
    <w:rsid w:val="00043E85"/>
    <w:rsid w:val="00043F7A"/>
    <w:rsid w:val="000447B4"/>
    <w:rsid w:val="00044AB8"/>
    <w:rsid w:val="00044CF0"/>
    <w:rsid w:val="00045AB1"/>
    <w:rsid w:val="00046A3D"/>
    <w:rsid w:val="00046A5F"/>
    <w:rsid w:val="00050773"/>
    <w:rsid w:val="00050F94"/>
    <w:rsid w:val="00051075"/>
    <w:rsid w:val="00051FF8"/>
    <w:rsid w:val="0005272B"/>
    <w:rsid w:val="00052956"/>
    <w:rsid w:val="00052F65"/>
    <w:rsid w:val="00053458"/>
    <w:rsid w:val="000536D8"/>
    <w:rsid w:val="000545D3"/>
    <w:rsid w:val="00054A80"/>
    <w:rsid w:val="00054D9B"/>
    <w:rsid w:val="00054ED4"/>
    <w:rsid w:val="000559B5"/>
    <w:rsid w:val="00055D35"/>
    <w:rsid w:val="000561D6"/>
    <w:rsid w:val="00056548"/>
    <w:rsid w:val="000569A3"/>
    <w:rsid w:val="00056CC1"/>
    <w:rsid w:val="00057573"/>
    <w:rsid w:val="00060A63"/>
    <w:rsid w:val="00060B7A"/>
    <w:rsid w:val="000617C8"/>
    <w:rsid w:val="00062229"/>
    <w:rsid w:val="000629DD"/>
    <w:rsid w:val="00063049"/>
    <w:rsid w:val="00063324"/>
    <w:rsid w:val="0006365C"/>
    <w:rsid w:val="00063EF5"/>
    <w:rsid w:val="000642D6"/>
    <w:rsid w:val="00064DEB"/>
    <w:rsid w:val="00065A05"/>
    <w:rsid w:val="00065CB8"/>
    <w:rsid w:val="00065D7E"/>
    <w:rsid w:val="00065E7F"/>
    <w:rsid w:val="000660C8"/>
    <w:rsid w:val="000666B3"/>
    <w:rsid w:val="00066B66"/>
    <w:rsid w:val="00066CC3"/>
    <w:rsid w:val="00067A8C"/>
    <w:rsid w:val="00067DCE"/>
    <w:rsid w:val="0007010E"/>
    <w:rsid w:val="0007051C"/>
    <w:rsid w:val="0007150B"/>
    <w:rsid w:val="00071714"/>
    <w:rsid w:val="00071910"/>
    <w:rsid w:val="0007195F"/>
    <w:rsid w:val="00072750"/>
    <w:rsid w:val="00072A64"/>
    <w:rsid w:val="00072AF1"/>
    <w:rsid w:val="00072B4F"/>
    <w:rsid w:val="000730FD"/>
    <w:rsid w:val="00073562"/>
    <w:rsid w:val="00074253"/>
    <w:rsid w:val="000748AA"/>
    <w:rsid w:val="00075049"/>
    <w:rsid w:val="00075271"/>
    <w:rsid w:val="00076008"/>
    <w:rsid w:val="000762B6"/>
    <w:rsid w:val="000762C8"/>
    <w:rsid w:val="0007657F"/>
    <w:rsid w:val="00077A24"/>
    <w:rsid w:val="00077A7E"/>
    <w:rsid w:val="00080F3F"/>
    <w:rsid w:val="000825F9"/>
    <w:rsid w:val="00082DA0"/>
    <w:rsid w:val="00084BE2"/>
    <w:rsid w:val="00084CAD"/>
    <w:rsid w:val="00084F40"/>
    <w:rsid w:val="00085581"/>
    <w:rsid w:val="00085910"/>
    <w:rsid w:val="00085FEC"/>
    <w:rsid w:val="00085FF7"/>
    <w:rsid w:val="00086D24"/>
    <w:rsid w:val="00087337"/>
    <w:rsid w:val="0008774F"/>
    <w:rsid w:val="00090CF7"/>
    <w:rsid w:val="00091A3C"/>
    <w:rsid w:val="000922DE"/>
    <w:rsid w:val="00092444"/>
    <w:rsid w:val="00092E49"/>
    <w:rsid w:val="00093769"/>
    <w:rsid w:val="00093942"/>
    <w:rsid w:val="00093A36"/>
    <w:rsid w:val="00093B32"/>
    <w:rsid w:val="000940D2"/>
    <w:rsid w:val="00094182"/>
    <w:rsid w:val="00094692"/>
    <w:rsid w:val="000946E1"/>
    <w:rsid w:val="00095A95"/>
    <w:rsid w:val="000963CE"/>
    <w:rsid w:val="000968CC"/>
    <w:rsid w:val="00096C8D"/>
    <w:rsid w:val="00097712"/>
    <w:rsid w:val="000A0174"/>
    <w:rsid w:val="000A0527"/>
    <w:rsid w:val="000A0748"/>
    <w:rsid w:val="000A1488"/>
    <w:rsid w:val="000A1CD3"/>
    <w:rsid w:val="000A24EE"/>
    <w:rsid w:val="000A2F6A"/>
    <w:rsid w:val="000A32A1"/>
    <w:rsid w:val="000A3613"/>
    <w:rsid w:val="000A3AFB"/>
    <w:rsid w:val="000A3EA7"/>
    <w:rsid w:val="000A4A5E"/>
    <w:rsid w:val="000A4B0F"/>
    <w:rsid w:val="000A522F"/>
    <w:rsid w:val="000A52FC"/>
    <w:rsid w:val="000A53A0"/>
    <w:rsid w:val="000A54AA"/>
    <w:rsid w:val="000A558F"/>
    <w:rsid w:val="000A5A1A"/>
    <w:rsid w:val="000A5E56"/>
    <w:rsid w:val="000A5FAD"/>
    <w:rsid w:val="000A6556"/>
    <w:rsid w:val="000A6688"/>
    <w:rsid w:val="000A66A9"/>
    <w:rsid w:val="000A67D5"/>
    <w:rsid w:val="000A6EB4"/>
    <w:rsid w:val="000A73E0"/>
    <w:rsid w:val="000B06F3"/>
    <w:rsid w:val="000B0789"/>
    <w:rsid w:val="000B0935"/>
    <w:rsid w:val="000B0ED3"/>
    <w:rsid w:val="000B0EFB"/>
    <w:rsid w:val="000B103E"/>
    <w:rsid w:val="000B1342"/>
    <w:rsid w:val="000B1937"/>
    <w:rsid w:val="000B1974"/>
    <w:rsid w:val="000B245C"/>
    <w:rsid w:val="000B2B2F"/>
    <w:rsid w:val="000B2E5E"/>
    <w:rsid w:val="000B2EE9"/>
    <w:rsid w:val="000B38E0"/>
    <w:rsid w:val="000B40CB"/>
    <w:rsid w:val="000B42A6"/>
    <w:rsid w:val="000B46B1"/>
    <w:rsid w:val="000B5180"/>
    <w:rsid w:val="000B5301"/>
    <w:rsid w:val="000B58B6"/>
    <w:rsid w:val="000B5F8E"/>
    <w:rsid w:val="000B5FBA"/>
    <w:rsid w:val="000B61B9"/>
    <w:rsid w:val="000B6200"/>
    <w:rsid w:val="000B6DC4"/>
    <w:rsid w:val="000B71DB"/>
    <w:rsid w:val="000C027E"/>
    <w:rsid w:val="000C0664"/>
    <w:rsid w:val="000C07A7"/>
    <w:rsid w:val="000C0975"/>
    <w:rsid w:val="000C0C29"/>
    <w:rsid w:val="000C10C9"/>
    <w:rsid w:val="000C1506"/>
    <w:rsid w:val="000C196C"/>
    <w:rsid w:val="000C2617"/>
    <w:rsid w:val="000C2C01"/>
    <w:rsid w:val="000C2FD4"/>
    <w:rsid w:val="000C3A7D"/>
    <w:rsid w:val="000C4254"/>
    <w:rsid w:val="000C425F"/>
    <w:rsid w:val="000C4438"/>
    <w:rsid w:val="000C4A37"/>
    <w:rsid w:val="000C523A"/>
    <w:rsid w:val="000C53D9"/>
    <w:rsid w:val="000C5955"/>
    <w:rsid w:val="000C5FBF"/>
    <w:rsid w:val="000C6679"/>
    <w:rsid w:val="000C68DC"/>
    <w:rsid w:val="000C76F9"/>
    <w:rsid w:val="000C7A78"/>
    <w:rsid w:val="000C7F08"/>
    <w:rsid w:val="000D0388"/>
    <w:rsid w:val="000D0543"/>
    <w:rsid w:val="000D0AEC"/>
    <w:rsid w:val="000D0FDD"/>
    <w:rsid w:val="000D1313"/>
    <w:rsid w:val="000D21A6"/>
    <w:rsid w:val="000D2531"/>
    <w:rsid w:val="000D2A2C"/>
    <w:rsid w:val="000D2BC7"/>
    <w:rsid w:val="000D310C"/>
    <w:rsid w:val="000D3440"/>
    <w:rsid w:val="000D3457"/>
    <w:rsid w:val="000D36DB"/>
    <w:rsid w:val="000D37E3"/>
    <w:rsid w:val="000D4B05"/>
    <w:rsid w:val="000D4C52"/>
    <w:rsid w:val="000D4CBA"/>
    <w:rsid w:val="000D58CD"/>
    <w:rsid w:val="000D614F"/>
    <w:rsid w:val="000D61AE"/>
    <w:rsid w:val="000D698A"/>
    <w:rsid w:val="000D6A86"/>
    <w:rsid w:val="000D6B7B"/>
    <w:rsid w:val="000D71CE"/>
    <w:rsid w:val="000D72D0"/>
    <w:rsid w:val="000D7492"/>
    <w:rsid w:val="000D75FB"/>
    <w:rsid w:val="000D7982"/>
    <w:rsid w:val="000E03C5"/>
    <w:rsid w:val="000E09C1"/>
    <w:rsid w:val="000E0C12"/>
    <w:rsid w:val="000E0F75"/>
    <w:rsid w:val="000E218B"/>
    <w:rsid w:val="000E234B"/>
    <w:rsid w:val="000E32C1"/>
    <w:rsid w:val="000E4546"/>
    <w:rsid w:val="000E5900"/>
    <w:rsid w:val="000E5D8C"/>
    <w:rsid w:val="000E62FA"/>
    <w:rsid w:val="000E66D7"/>
    <w:rsid w:val="000E6812"/>
    <w:rsid w:val="000E758D"/>
    <w:rsid w:val="000F1420"/>
    <w:rsid w:val="000F1819"/>
    <w:rsid w:val="000F1ACF"/>
    <w:rsid w:val="000F2EA0"/>
    <w:rsid w:val="000F33B1"/>
    <w:rsid w:val="000F39CD"/>
    <w:rsid w:val="000F4995"/>
    <w:rsid w:val="000F4C75"/>
    <w:rsid w:val="000F54D7"/>
    <w:rsid w:val="000F71B4"/>
    <w:rsid w:val="000F7A81"/>
    <w:rsid w:val="000F7AF8"/>
    <w:rsid w:val="000F7C93"/>
    <w:rsid w:val="000F7D14"/>
    <w:rsid w:val="000F7E63"/>
    <w:rsid w:val="000F7E98"/>
    <w:rsid w:val="00100008"/>
    <w:rsid w:val="0010067C"/>
    <w:rsid w:val="00100FE9"/>
    <w:rsid w:val="00101122"/>
    <w:rsid w:val="00101333"/>
    <w:rsid w:val="00101916"/>
    <w:rsid w:val="00101C00"/>
    <w:rsid w:val="00101C9D"/>
    <w:rsid w:val="001020BF"/>
    <w:rsid w:val="00102217"/>
    <w:rsid w:val="00102A30"/>
    <w:rsid w:val="00102A82"/>
    <w:rsid w:val="0010430C"/>
    <w:rsid w:val="00104E4F"/>
    <w:rsid w:val="00104EF2"/>
    <w:rsid w:val="0010502C"/>
    <w:rsid w:val="00105C99"/>
    <w:rsid w:val="001063D4"/>
    <w:rsid w:val="00106998"/>
    <w:rsid w:val="00107139"/>
    <w:rsid w:val="0010786F"/>
    <w:rsid w:val="00107982"/>
    <w:rsid w:val="00110303"/>
    <w:rsid w:val="001109D1"/>
    <w:rsid w:val="001112F7"/>
    <w:rsid w:val="00111A1C"/>
    <w:rsid w:val="001121E6"/>
    <w:rsid w:val="001123D8"/>
    <w:rsid w:val="00113B58"/>
    <w:rsid w:val="00114A2C"/>
    <w:rsid w:val="00114B77"/>
    <w:rsid w:val="001151A4"/>
    <w:rsid w:val="00115BCC"/>
    <w:rsid w:val="00115C92"/>
    <w:rsid w:val="00115EF5"/>
    <w:rsid w:val="00116397"/>
    <w:rsid w:val="00117A27"/>
    <w:rsid w:val="00117BDB"/>
    <w:rsid w:val="00117E48"/>
    <w:rsid w:val="00117FE1"/>
    <w:rsid w:val="001206A0"/>
    <w:rsid w:val="001206E8"/>
    <w:rsid w:val="001207C7"/>
    <w:rsid w:val="001209DD"/>
    <w:rsid w:val="00120C3E"/>
    <w:rsid w:val="0012130F"/>
    <w:rsid w:val="00121B7F"/>
    <w:rsid w:val="00122279"/>
    <w:rsid w:val="00122B81"/>
    <w:rsid w:val="00122BB8"/>
    <w:rsid w:val="00123066"/>
    <w:rsid w:val="0012314E"/>
    <w:rsid w:val="00123EFE"/>
    <w:rsid w:val="00125132"/>
    <w:rsid w:val="00125402"/>
    <w:rsid w:val="00125A07"/>
    <w:rsid w:val="00126342"/>
    <w:rsid w:val="00127CF7"/>
    <w:rsid w:val="0013021E"/>
    <w:rsid w:val="00131D7A"/>
    <w:rsid w:val="001320DF"/>
    <w:rsid w:val="001326FA"/>
    <w:rsid w:val="00133708"/>
    <w:rsid w:val="0013406E"/>
    <w:rsid w:val="0013424A"/>
    <w:rsid w:val="00134F1E"/>
    <w:rsid w:val="00135145"/>
    <w:rsid w:val="00135ABA"/>
    <w:rsid w:val="00135C88"/>
    <w:rsid w:val="00135E68"/>
    <w:rsid w:val="00136103"/>
    <w:rsid w:val="00136554"/>
    <w:rsid w:val="0013677B"/>
    <w:rsid w:val="0013684C"/>
    <w:rsid w:val="001369BD"/>
    <w:rsid w:val="00136DF1"/>
    <w:rsid w:val="00137B12"/>
    <w:rsid w:val="00140066"/>
    <w:rsid w:val="00140CBB"/>
    <w:rsid w:val="00140E60"/>
    <w:rsid w:val="00141188"/>
    <w:rsid w:val="001412BC"/>
    <w:rsid w:val="00141773"/>
    <w:rsid w:val="001435FE"/>
    <w:rsid w:val="001437D3"/>
    <w:rsid w:val="00143D71"/>
    <w:rsid w:val="0014451A"/>
    <w:rsid w:val="0014587B"/>
    <w:rsid w:val="001459BF"/>
    <w:rsid w:val="00146552"/>
    <w:rsid w:val="001467DF"/>
    <w:rsid w:val="00146959"/>
    <w:rsid w:val="00146CF2"/>
    <w:rsid w:val="00147305"/>
    <w:rsid w:val="001474F7"/>
    <w:rsid w:val="00147612"/>
    <w:rsid w:val="00147DE7"/>
    <w:rsid w:val="00147F13"/>
    <w:rsid w:val="0015042B"/>
    <w:rsid w:val="00150512"/>
    <w:rsid w:val="0015065F"/>
    <w:rsid w:val="00151247"/>
    <w:rsid w:val="00151533"/>
    <w:rsid w:val="001519B0"/>
    <w:rsid w:val="00152D25"/>
    <w:rsid w:val="00153169"/>
    <w:rsid w:val="001535EE"/>
    <w:rsid w:val="00153617"/>
    <w:rsid w:val="00153FE6"/>
    <w:rsid w:val="001556A2"/>
    <w:rsid w:val="00155713"/>
    <w:rsid w:val="00155882"/>
    <w:rsid w:val="0015697F"/>
    <w:rsid w:val="00156DBC"/>
    <w:rsid w:val="00156DED"/>
    <w:rsid w:val="0015709F"/>
    <w:rsid w:val="00157228"/>
    <w:rsid w:val="00157674"/>
    <w:rsid w:val="00160C3E"/>
    <w:rsid w:val="00161018"/>
    <w:rsid w:val="00161A30"/>
    <w:rsid w:val="00161BD8"/>
    <w:rsid w:val="0016203D"/>
    <w:rsid w:val="0016243C"/>
    <w:rsid w:val="001627F7"/>
    <w:rsid w:val="001636E0"/>
    <w:rsid w:val="001642F2"/>
    <w:rsid w:val="0016499A"/>
    <w:rsid w:val="00164A16"/>
    <w:rsid w:val="00164C44"/>
    <w:rsid w:val="00164E3F"/>
    <w:rsid w:val="00164E67"/>
    <w:rsid w:val="001653BE"/>
    <w:rsid w:val="00165AA7"/>
    <w:rsid w:val="00166ABE"/>
    <w:rsid w:val="001675E6"/>
    <w:rsid w:val="00167914"/>
    <w:rsid w:val="001679A6"/>
    <w:rsid w:val="00170572"/>
    <w:rsid w:val="0017064B"/>
    <w:rsid w:val="001712A1"/>
    <w:rsid w:val="00171667"/>
    <w:rsid w:val="0017279D"/>
    <w:rsid w:val="00173804"/>
    <w:rsid w:val="00173E23"/>
    <w:rsid w:val="00174438"/>
    <w:rsid w:val="00174566"/>
    <w:rsid w:val="001746CD"/>
    <w:rsid w:val="00174A3A"/>
    <w:rsid w:val="00175684"/>
    <w:rsid w:val="001756DA"/>
    <w:rsid w:val="001757A6"/>
    <w:rsid w:val="001758EA"/>
    <w:rsid w:val="00175973"/>
    <w:rsid w:val="00176BA2"/>
    <w:rsid w:val="0017741F"/>
    <w:rsid w:val="0017749B"/>
    <w:rsid w:val="001778C5"/>
    <w:rsid w:val="0018027A"/>
    <w:rsid w:val="001808E1"/>
    <w:rsid w:val="00180C34"/>
    <w:rsid w:val="00181154"/>
    <w:rsid w:val="0018130D"/>
    <w:rsid w:val="001813E9"/>
    <w:rsid w:val="00181701"/>
    <w:rsid w:val="001818FE"/>
    <w:rsid w:val="001821A0"/>
    <w:rsid w:val="001829A8"/>
    <w:rsid w:val="00182EA1"/>
    <w:rsid w:val="00183032"/>
    <w:rsid w:val="00183587"/>
    <w:rsid w:val="0018389D"/>
    <w:rsid w:val="001838B0"/>
    <w:rsid w:val="0018567B"/>
    <w:rsid w:val="0018607E"/>
    <w:rsid w:val="001863F8"/>
    <w:rsid w:val="001864A7"/>
    <w:rsid w:val="00186576"/>
    <w:rsid w:val="001868B3"/>
    <w:rsid w:val="0018717B"/>
    <w:rsid w:val="001906C9"/>
    <w:rsid w:val="00190D64"/>
    <w:rsid w:val="00191443"/>
    <w:rsid w:val="0019195B"/>
    <w:rsid w:val="00191A4C"/>
    <w:rsid w:val="00192684"/>
    <w:rsid w:val="0019292F"/>
    <w:rsid w:val="0019295D"/>
    <w:rsid w:val="00193063"/>
    <w:rsid w:val="001930F8"/>
    <w:rsid w:val="001930FE"/>
    <w:rsid w:val="001938E9"/>
    <w:rsid w:val="001939E7"/>
    <w:rsid w:val="001951E8"/>
    <w:rsid w:val="001963DA"/>
    <w:rsid w:val="00196770"/>
    <w:rsid w:val="00196BBF"/>
    <w:rsid w:val="00196C97"/>
    <w:rsid w:val="00196DAF"/>
    <w:rsid w:val="00197C66"/>
    <w:rsid w:val="001A073E"/>
    <w:rsid w:val="001A0BAA"/>
    <w:rsid w:val="001A1168"/>
    <w:rsid w:val="001A1633"/>
    <w:rsid w:val="001A1782"/>
    <w:rsid w:val="001A1A94"/>
    <w:rsid w:val="001A22BF"/>
    <w:rsid w:val="001A368B"/>
    <w:rsid w:val="001A3FF7"/>
    <w:rsid w:val="001A419A"/>
    <w:rsid w:val="001A5062"/>
    <w:rsid w:val="001A5A04"/>
    <w:rsid w:val="001A5D7B"/>
    <w:rsid w:val="001A5DEB"/>
    <w:rsid w:val="001A6414"/>
    <w:rsid w:val="001A7371"/>
    <w:rsid w:val="001A7D5B"/>
    <w:rsid w:val="001A7E99"/>
    <w:rsid w:val="001B1089"/>
    <w:rsid w:val="001B15D5"/>
    <w:rsid w:val="001B1D41"/>
    <w:rsid w:val="001B264C"/>
    <w:rsid w:val="001B2CD2"/>
    <w:rsid w:val="001B2E0D"/>
    <w:rsid w:val="001B3230"/>
    <w:rsid w:val="001B3D13"/>
    <w:rsid w:val="001B4AA7"/>
    <w:rsid w:val="001B4E92"/>
    <w:rsid w:val="001B52C9"/>
    <w:rsid w:val="001B56AC"/>
    <w:rsid w:val="001B5881"/>
    <w:rsid w:val="001B5E85"/>
    <w:rsid w:val="001B635D"/>
    <w:rsid w:val="001B7503"/>
    <w:rsid w:val="001C0009"/>
    <w:rsid w:val="001C0343"/>
    <w:rsid w:val="001C0522"/>
    <w:rsid w:val="001C0727"/>
    <w:rsid w:val="001C107F"/>
    <w:rsid w:val="001C1ABB"/>
    <w:rsid w:val="001C1EE1"/>
    <w:rsid w:val="001C1FA5"/>
    <w:rsid w:val="001C20BD"/>
    <w:rsid w:val="001C27A8"/>
    <w:rsid w:val="001C2BBA"/>
    <w:rsid w:val="001C3805"/>
    <w:rsid w:val="001C391F"/>
    <w:rsid w:val="001C39D2"/>
    <w:rsid w:val="001C3F15"/>
    <w:rsid w:val="001C41E2"/>
    <w:rsid w:val="001C4632"/>
    <w:rsid w:val="001C4880"/>
    <w:rsid w:val="001C5CCD"/>
    <w:rsid w:val="001C617F"/>
    <w:rsid w:val="001C65D5"/>
    <w:rsid w:val="001C671B"/>
    <w:rsid w:val="001C6A91"/>
    <w:rsid w:val="001C6CA4"/>
    <w:rsid w:val="001C74A8"/>
    <w:rsid w:val="001C7780"/>
    <w:rsid w:val="001C7BDB"/>
    <w:rsid w:val="001C7EE0"/>
    <w:rsid w:val="001D00CD"/>
    <w:rsid w:val="001D083E"/>
    <w:rsid w:val="001D0AFA"/>
    <w:rsid w:val="001D0F4F"/>
    <w:rsid w:val="001D1027"/>
    <w:rsid w:val="001D1B9F"/>
    <w:rsid w:val="001D2111"/>
    <w:rsid w:val="001D2613"/>
    <w:rsid w:val="001D3071"/>
    <w:rsid w:val="001D32DD"/>
    <w:rsid w:val="001D3729"/>
    <w:rsid w:val="001D3851"/>
    <w:rsid w:val="001D3A78"/>
    <w:rsid w:val="001D521D"/>
    <w:rsid w:val="001D53D6"/>
    <w:rsid w:val="001D55A2"/>
    <w:rsid w:val="001D5E23"/>
    <w:rsid w:val="001D5F4E"/>
    <w:rsid w:val="001D7890"/>
    <w:rsid w:val="001D7B63"/>
    <w:rsid w:val="001E0897"/>
    <w:rsid w:val="001E12B1"/>
    <w:rsid w:val="001E2E05"/>
    <w:rsid w:val="001E3172"/>
    <w:rsid w:val="001E334B"/>
    <w:rsid w:val="001E37AA"/>
    <w:rsid w:val="001E392D"/>
    <w:rsid w:val="001E3A12"/>
    <w:rsid w:val="001E4410"/>
    <w:rsid w:val="001E4434"/>
    <w:rsid w:val="001E4A73"/>
    <w:rsid w:val="001E4E3D"/>
    <w:rsid w:val="001E51C0"/>
    <w:rsid w:val="001E523E"/>
    <w:rsid w:val="001E5368"/>
    <w:rsid w:val="001E56C8"/>
    <w:rsid w:val="001E58C6"/>
    <w:rsid w:val="001E673D"/>
    <w:rsid w:val="001E6E1C"/>
    <w:rsid w:val="001E6F48"/>
    <w:rsid w:val="001E7948"/>
    <w:rsid w:val="001E7DAC"/>
    <w:rsid w:val="001F014D"/>
    <w:rsid w:val="001F041B"/>
    <w:rsid w:val="001F07E6"/>
    <w:rsid w:val="001F0CFD"/>
    <w:rsid w:val="001F1BFD"/>
    <w:rsid w:val="001F1C3C"/>
    <w:rsid w:val="001F219E"/>
    <w:rsid w:val="001F27F3"/>
    <w:rsid w:val="001F382E"/>
    <w:rsid w:val="001F3F27"/>
    <w:rsid w:val="001F4B36"/>
    <w:rsid w:val="001F57EA"/>
    <w:rsid w:val="001F58B1"/>
    <w:rsid w:val="001F71A6"/>
    <w:rsid w:val="001F736A"/>
    <w:rsid w:val="00201AC8"/>
    <w:rsid w:val="0020217D"/>
    <w:rsid w:val="002025CB"/>
    <w:rsid w:val="00202704"/>
    <w:rsid w:val="00203041"/>
    <w:rsid w:val="002031B6"/>
    <w:rsid w:val="00203338"/>
    <w:rsid w:val="0020397D"/>
    <w:rsid w:val="0020432F"/>
    <w:rsid w:val="0020487E"/>
    <w:rsid w:val="00204FAF"/>
    <w:rsid w:val="002053C6"/>
    <w:rsid w:val="00205853"/>
    <w:rsid w:val="00205B80"/>
    <w:rsid w:val="00205E33"/>
    <w:rsid w:val="00205FD6"/>
    <w:rsid w:val="00206975"/>
    <w:rsid w:val="00206B4D"/>
    <w:rsid w:val="002070AD"/>
    <w:rsid w:val="0020760E"/>
    <w:rsid w:val="0020765F"/>
    <w:rsid w:val="00207C54"/>
    <w:rsid w:val="00207CC9"/>
    <w:rsid w:val="002101D3"/>
    <w:rsid w:val="0021038E"/>
    <w:rsid w:val="00210FAC"/>
    <w:rsid w:val="002113D3"/>
    <w:rsid w:val="00211513"/>
    <w:rsid w:val="00211582"/>
    <w:rsid w:val="00211EAA"/>
    <w:rsid w:val="002124AF"/>
    <w:rsid w:val="00212532"/>
    <w:rsid w:val="00212C88"/>
    <w:rsid w:val="002135C4"/>
    <w:rsid w:val="0021372A"/>
    <w:rsid w:val="002142F5"/>
    <w:rsid w:val="00214AB9"/>
    <w:rsid w:val="00215837"/>
    <w:rsid w:val="0021624A"/>
    <w:rsid w:val="00216389"/>
    <w:rsid w:val="00216533"/>
    <w:rsid w:val="0021675C"/>
    <w:rsid w:val="002174E6"/>
    <w:rsid w:val="00217AA3"/>
    <w:rsid w:val="00221499"/>
    <w:rsid w:val="00222BD3"/>
    <w:rsid w:val="002234F1"/>
    <w:rsid w:val="00223D55"/>
    <w:rsid w:val="00223F74"/>
    <w:rsid w:val="00224224"/>
    <w:rsid w:val="00224990"/>
    <w:rsid w:val="00224DFD"/>
    <w:rsid w:val="00225A90"/>
    <w:rsid w:val="00225DE0"/>
    <w:rsid w:val="002263B7"/>
    <w:rsid w:val="002265A1"/>
    <w:rsid w:val="002270F8"/>
    <w:rsid w:val="0022725C"/>
    <w:rsid w:val="002274A9"/>
    <w:rsid w:val="00227C9C"/>
    <w:rsid w:val="00227E36"/>
    <w:rsid w:val="0023060D"/>
    <w:rsid w:val="00230F64"/>
    <w:rsid w:val="00231324"/>
    <w:rsid w:val="002315E8"/>
    <w:rsid w:val="002319F7"/>
    <w:rsid w:val="00232417"/>
    <w:rsid w:val="00232A83"/>
    <w:rsid w:val="00232A93"/>
    <w:rsid w:val="00232BF1"/>
    <w:rsid w:val="002330CE"/>
    <w:rsid w:val="002332C1"/>
    <w:rsid w:val="00233E9D"/>
    <w:rsid w:val="0023411F"/>
    <w:rsid w:val="0023444A"/>
    <w:rsid w:val="00234750"/>
    <w:rsid w:val="002348CC"/>
    <w:rsid w:val="00235A52"/>
    <w:rsid w:val="00235CFC"/>
    <w:rsid w:val="0023697A"/>
    <w:rsid w:val="00236985"/>
    <w:rsid w:val="0023698F"/>
    <w:rsid w:val="00236D7E"/>
    <w:rsid w:val="00237165"/>
    <w:rsid w:val="0023718A"/>
    <w:rsid w:val="00237193"/>
    <w:rsid w:val="00237851"/>
    <w:rsid w:val="0023792E"/>
    <w:rsid w:val="00237C49"/>
    <w:rsid w:val="002401C4"/>
    <w:rsid w:val="00240675"/>
    <w:rsid w:val="00240E66"/>
    <w:rsid w:val="00241108"/>
    <w:rsid w:val="00241386"/>
    <w:rsid w:val="002413E9"/>
    <w:rsid w:val="00241AD4"/>
    <w:rsid w:val="00242A2B"/>
    <w:rsid w:val="00242E9A"/>
    <w:rsid w:val="00243BB8"/>
    <w:rsid w:val="00244477"/>
    <w:rsid w:val="00244908"/>
    <w:rsid w:val="00244BE2"/>
    <w:rsid w:val="00245250"/>
    <w:rsid w:val="00246507"/>
    <w:rsid w:val="00246A8D"/>
    <w:rsid w:val="00246C5C"/>
    <w:rsid w:val="00246D9C"/>
    <w:rsid w:val="002477BF"/>
    <w:rsid w:val="00250631"/>
    <w:rsid w:val="00250734"/>
    <w:rsid w:val="00250B9D"/>
    <w:rsid w:val="00251102"/>
    <w:rsid w:val="00251C55"/>
    <w:rsid w:val="00251E04"/>
    <w:rsid w:val="00252281"/>
    <w:rsid w:val="00252645"/>
    <w:rsid w:val="0025276C"/>
    <w:rsid w:val="002530C6"/>
    <w:rsid w:val="00253173"/>
    <w:rsid w:val="0025390D"/>
    <w:rsid w:val="002543E1"/>
    <w:rsid w:val="002549A8"/>
    <w:rsid w:val="00255300"/>
    <w:rsid w:val="00255853"/>
    <w:rsid w:val="0025643B"/>
    <w:rsid w:val="0025650C"/>
    <w:rsid w:val="00256D60"/>
    <w:rsid w:val="00256E01"/>
    <w:rsid w:val="002570D4"/>
    <w:rsid w:val="00257AF8"/>
    <w:rsid w:val="00260645"/>
    <w:rsid w:val="00260CCD"/>
    <w:rsid w:val="00261049"/>
    <w:rsid w:val="002611AB"/>
    <w:rsid w:val="0026210E"/>
    <w:rsid w:val="0026240C"/>
    <w:rsid w:val="002627B1"/>
    <w:rsid w:val="002628D8"/>
    <w:rsid w:val="002635AB"/>
    <w:rsid w:val="00263984"/>
    <w:rsid w:val="00263D50"/>
    <w:rsid w:val="00263F10"/>
    <w:rsid w:val="00264592"/>
    <w:rsid w:val="00264A08"/>
    <w:rsid w:val="00264E16"/>
    <w:rsid w:val="00264EA5"/>
    <w:rsid w:val="0026578E"/>
    <w:rsid w:val="00266B9C"/>
    <w:rsid w:val="00267A45"/>
    <w:rsid w:val="00267D06"/>
    <w:rsid w:val="00267EA5"/>
    <w:rsid w:val="00270777"/>
    <w:rsid w:val="00270884"/>
    <w:rsid w:val="00270906"/>
    <w:rsid w:val="00270D45"/>
    <w:rsid w:val="002715F2"/>
    <w:rsid w:val="00271853"/>
    <w:rsid w:val="00271CE9"/>
    <w:rsid w:val="0027209C"/>
    <w:rsid w:val="002723B3"/>
    <w:rsid w:val="002726C7"/>
    <w:rsid w:val="00273429"/>
    <w:rsid w:val="00273933"/>
    <w:rsid w:val="00274B1A"/>
    <w:rsid w:val="002753BD"/>
    <w:rsid w:val="00275735"/>
    <w:rsid w:val="00275A5F"/>
    <w:rsid w:val="0027612E"/>
    <w:rsid w:val="002767BA"/>
    <w:rsid w:val="00276C87"/>
    <w:rsid w:val="00276F80"/>
    <w:rsid w:val="002770B0"/>
    <w:rsid w:val="00277570"/>
    <w:rsid w:val="00280048"/>
    <w:rsid w:val="00280190"/>
    <w:rsid w:val="00280737"/>
    <w:rsid w:val="002814E0"/>
    <w:rsid w:val="00281DFA"/>
    <w:rsid w:val="00282022"/>
    <w:rsid w:val="00282188"/>
    <w:rsid w:val="0028218C"/>
    <w:rsid w:val="002825CC"/>
    <w:rsid w:val="00282A53"/>
    <w:rsid w:val="00283812"/>
    <w:rsid w:val="00283A43"/>
    <w:rsid w:val="00284F7D"/>
    <w:rsid w:val="002855B6"/>
    <w:rsid w:val="00285FBA"/>
    <w:rsid w:val="00286420"/>
    <w:rsid w:val="00286487"/>
    <w:rsid w:val="00286A8B"/>
    <w:rsid w:val="00286E0A"/>
    <w:rsid w:val="0028708B"/>
    <w:rsid w:val="0028756E"/>
    <w:rsid w:val="002878FC"/>
    <w:rsid w:val="00287C9E"/>
    <w:rsid w:val="002900A4"/>
    <w:rsid w:val="00290181"/>
    <w:rsid w:val="00290219"/>
    <w:rsid w:val="0029082E"/>
    <w:rsid w:val="00290E4E"/>
    <w:rsid w:val="00290EB0"/>
    <w:rsid w:val="00291249"/>
    <w:rsid w:val="00291440"/>
    <w:rsid w:val="0029195F"/>
    <w:rsid w:val="00292A2D"/>
    <w:rsid w:val="00292B90"/>
    <w:rsid w:val="00292C3D"/>
    <w:rsid w:val="00292DAD"/>
    <w:rsid w:val="00292F2B"/>
    <w:rsid w:val="00292FDB"/>
    <w:rsid w:val="00293083"/>
    <w:rsid w:val="002933AA"/>
    <w:rsid w:val="00293426"/>
    <w:rsid w:val="002934B0"/>
    <w:rsid w:val="00293D13"/>
    <w:rsid w:val="002950BD"/>
    <w:rsid w:val="00295461"/>
    <w:rsid w:val="0029564B"/>
    <w:rsid w:val="002959D6"/>
    <w:rsid w:val="00295B7A"/>
    <w:rsid w:val="00295D57"/>
    <w:rsid w:val="00296BA0"/>
    <w:rsid w:val="0029713B"/>
    <w:rsid w:val="0029714F"/>
    <w:rsid w:val="00297B43"/>
    <w:rsid w:val="002A02E8"/>
    <w:rsid w:val="002A0394"/>
    <w:rsid w:val="002A0DE1"/>
    <w:rsid w:val="002A1196"/>
    <w:rsid w:val="002A196E"/>
    <w:rsid w:val="002A1ACC"/>
    <w:rsid w:val="002A23BB"/>
    <w:rsid w:val="002A24B9"/>
    <w:rsid w:val="002A255A"/>
    <w:rsid w:val="002A2739"/>
    <w:rsid w:val="002A3757"/>
    <w:rsid w:val="002A3CA9"/>
    <w:rsid w:val="002A40D5"/>
    <w:rsid w:val="002A4FBF"/>
    <w:rsid w:val="002A5853"/>
    <w:rsid w:val="002A5C8F"/>
    <w:rsid w:val="002A5EE0"/>
    <w:rsid w:val="002A5FD5"/>
    <w:rsid w:val="002A605F"/>
    <w:rsid w:val="002A64D5"/>
    <w:rsid w:val="002A707F"/>
    <w:rsid w:val="002A709C"/>
    <w:rsid w:val="002A7648"/>
    <w:rsid w:val="002A78C6"/>
    <w:rsid w:val="002A7E46"/>
    <w:rsid w:val="002B0277"/>
    <w:rsid w:val="002B080A"/>
    <w:rsid w:val="002B0990"/>
    <w:rsid w:val="002B16E7"/>
    <w:rsid w:val="002B1797"/>
    <w:rsid w:val="002B182A"/>
    <w:rsid w:val="002B1AA5"/>
    <w:rsid w:val="002B1D4D"/>
    <w:rsid w:val="002B24F3"/>
    <w:rsid w:val="002B2A42"/>
    <w:rsid w:val="002B2A9A"/>
    <w:rsid w:val="002B3380"/>
    <w:rsid w:val="002B368F"/>
    <w:rsid w:val="002B3A7E"/>
    <w:rsid w:val="002B473D"/>
    <w:rsid w:val="002B53DE"/>
    <w:rsid w:val="002B54AB"/>
    <w:rsid w:val="002B61D5"/>
    <w:rsid w:val="002B6C93"/>
    <w:rsid w:val="002B701F"/>
    <w:rsid w:val="002B7524"/>
    <w:rsid w:val="002B7607"/>
    <w:rsid w:val="002B7947"/>
    <w:rsid w:val="002B7C40"/>
    <w:rsid w:val="002C0B0E"/>
    <w:rsid w:val="002C0EEE"/>
    <w:rsid w:val="002C139F"/>
    <w:rsid w:val="002C172E"/>
    <w:rsid w:val="002C2223"/>
    <w:rsid w:val="002C3492"/>
    <w:rsid w:val="002C3516"/>
    <w:rsid w:val="002C3B4A"/>
    <w:rsid w:val="002C3D07"/>
    <w:rsid w:val="002C53BB"/>
    <w:rsid w:val="002C55A3"/>
    <w:rsid w:val="002C5EB9"/>
    <w:rsid w:val="002C6137"/>
    <w:rsid w:val="002C63FD"/>
    <w:rsid w:val="002C6465"/>
    <w:rsid w:val="002C6F40"/>
    <w:rsid w:val="002C7085"/>
    <w:rsid w:val="002C70BC"/>
    <w:rsid w:val="002C715D"/>
    <w:rsid w:val="002C72F7"/>
    <w:rsid w:val="002C7885"/>
    <w:rsid w:val="002C7D67"/>
    <w:rsid w:val="002D0D1F"/>
    <w:rsid w:val="002D1438"/>
    <w:rsid w:val="002D1602"/>
    <w:rsid w:val="002D1CF9"/>
    <w:rsid w:val="002D1F20"/>
    <w:rsid w:val="002D262A"/>
    <w:rsid w:val="002D315E"/>
    <w:rsid w:val="002D3297"/>
    <w:rsid w:val="002D3D68"/>
    <w:rsid w:val="002D402F"/>
    <w:rsid w:val="002D40C2"/>
    <w:rsid w:val="002D41DC"/>
    <w:rsid w:val="002D4F29"/>
    <w:rsid w:val="002D500C"/>
    <w:rsid w:val="002D64FB"/>
    <w:rsid w:val="002D66F2"/>
    <w:rsid w:val="002D6C53"/>
    <w:rsid w:val="002D7F08"/>
    <w:rsid w:val="002D7FDC"/>
    <w:rsid w:val="002E0984"/>
    <w:rsid w:val="002E0E44"/>
    <w:rsid w:val="002E0ED7"/>
    <w:rsid w:val="002E0FC5"/>
    <w:rsid w:val="002E1038"/>
    <w:rsid w:val="002E1139"/>
    <w:rsid w:val="002E1148"/>
    <w:rsid w:val="002E1B37"/>
    <w:rsid w:val="002E293A"/>
    <w:rsid w:val="002E3917"/>
    <w:rsid w:val="002E4020"/>
    <w:rsid w:val="002E45ED"/>
    <w:rsid w:val="002E4E71"/>
    <w:rsid w:val="002E517A"/>
    <w:rsid w:val="002E5414"/>
    <w:rsid w:val="002E56EE"/>
    <w:rsid w:val="002E5C79"/>
    <w:rsid w:val="002E604D"/>
    <w:rsid w:val="002E6230"/>
    <w:rsid w:val="002E67E8"/>
    <w:rsid w:val="002E7099"/>
    <w:rsid w:val="002E72EC"/>
    <w:rsid w:val="002E7555"/>
    <w:rsid w:val="002F04F0"/>
    <w:rsid w:val="002F08C3"/>
    <w:rsid w:val="002F092D"/>
    <w:rsid w:val="002F0B63"/>
    <w:rsid w:val="002F0C10"/>
    <w:rsid w:val="002F122F"/>
    <w:rsid w:val="002F1333"/>
    <w:rsid w:val="002F1474"/>
    <w:rsid w:val="002F17CA"/>
    <w:rsid w:val="002F1945"/>
    <w:rsid w:val="002F26E9"/>
    <w:rsid w:val="002F2D6C"/>
    <w:rsid w:val="002F2F51"/>
    <w:rsid w:val="002F3568"/>
    <w:rsid w:val="002F4467"/>
    <w:rsid w:val="002F4518"/>
    <w:rsid w:val="002F4661"/>
    <w:rsid w:val="002F4DE2"/>
    <w:rsid w:val="002F5356"/>
    <w:rsid w:val="002F57DF"/>
    <w:rsid w:val="002F5B72"/>
    <w:rsid w:val="002F5D8E"/>
    <w:rsid w:val="002F6E1A"/>
    <w:rsid w:val="002F775C"/>
    <w:rsid w:val="002F7908"/>
    <w:rsid w:val="002F7A9C"/>
    <w:rsid w:val="002F7C27"/>
    <w:rsid w:val="003002EE"/>
    <w:rsid w:val="003007F7"/>
    <w:rsid w:val="00300845"/>
    <w:rsid w:val="00300E09"/>
    <w:rsid w:val="00301F40"/>
    <w:rsid w:val="003034C7"/>
    <w:rsid w:val="003037C2"/>
    <w:rsid w:val="00303901"/>
    <w:rsid w:val="00303F03"/>
    <w:rsid w:val="00304377"/>
    <w:rsid w:val="003046B8"/>
    <w:rsid w:val="00304BC2"/>
    <w:rsid w:val="00304BEE"/>
    <w:rsid w:val="0030540B"/>
    <w:rsid w:val="003056EC"/>
    <w:rsid w:val="003059AA"/>
    <w:rsid w:val="003069EA"/>
    <w:rsid w:val="00306C41"/>
    <w:rsid w:val="00307261"/>
    <w:rsid w:val="00307420"/>
    <w:rsid w:val="0030777D"/>
    <w:rsid w:val="00307841"/>
    <w:rsid w:val="003102C3"/>
    <w:rsid w:val="0031078C"/>
    <w:rsid w:val="003122BA"/>
    <w:rsid w:val="0031247E"/>
    <w:rsid w:val="00313B87"/>
    <w:rsid w:val="00314CC5"/>
    <w:rsid w:val="00314FD5"/>
    <w:rsid w:val="00315861"/>
    <w:rsid w:val="00315C71"/>
    <w:rsid w:val="0031644D"/>
    <w:rsid w:val="00316499"/>
    <w:rsid w:val="00316BDE"/>
    <w:rsid w:val="00316E3B"/>
    <w:rsid w:val="00317316"/>
    <w:rsid w:val="003177FB"/>
    <w:rsid w:val="00317916"/>
    <w:rsid w:val="00320185"/>
    <w:rsid w:val="00320304"/>
    <w:rsid w:val="00320564"/>
    <w:rsid w:val="00320883"/>
    <w:rsid w:val="00320BBA"/>
    <w:rsid w:val="00320D74"/>
    <w:rsid w:val="00320E9B"/>
    <w:rsid w:val="00320F7E"/>
    <w:rsid w:val="0032146B"/>
    <w:rsid w:val="00321486"/>
    <w:rsid w:val="00322132"/>
    <w:rsid w:val="00323DC3"/>
    <w:rsid w:val="003242E1"/>
    <w:rsid w:val="00324CE7"/>
    <w:rsid w:val="00325109"/>
    <w:rsid w:val="00325F3A"/>
    <w:rsid w:val="00325F42"/>
    <w:rsid w:val="00325F46"/>
    <w:rsid w:val="00325F8F"/>
    <w:rsid w:val="00325FD6"/>
    <w:rsid w:val="0032626C"/>
    <w:rsid w:val="003263D1"/>
    <w:rsid w:val="003268DB"/>
    <w:rsid w:val="00327377"/>
    <w:rsid w:val="00327E12"/>
    <w:rsid w:val="00327EA1"/>
    <w:rsid w:val="00330418"/>
    <w:rsid w:val="0033066B"/>
    <w:rsid w:val="003307E7"/>
    <w:rsid w:val="00330B28"/>
    <w:rsid w:val="00330F6A"/>
    <w:rsid w:val="003312BF"/>
    <w:rsid w:val="00331822"/>
    <w:rsid w:val="003319FB"/>
    <w:rsid w:val="00331A0F"/>
    <w:rsid w:val="003326A6"/>
    <w:rsid w:val="003328DF"/>
    <w:rsid w:val="00332A11"/>
    <w:rsid w:val="0033325A"/>
    <w:rsid w:val="0033369B"/>
    <w:rsid w:val="0033411C"/>
    <w:rsid w:val="00334330"/>
    <w:rsid w:val="0033448A"/>
    <w:rsid w:val="003346E4"/>
    <w:rsid w:val="0033482E"/>
    <w:rsid w:val="00334F31"/>
    <w:rsid w:val="003356D0"/>
    <w:rsid w:val="003359AE"/>
    <w:rsid w:val="00335BDA"/>
    <w:rsid w:val="00336758"/>
    <w:rsid w:val="003369D6"/>
    <w:rsid w:val="0033703E"/>
    <w:rsid w:val="00337086"/>
    <w:rsid w:val="00337FC1"/>
    <w:rsid w:val="00340E54"/>
    <w:rsid w:val="0034240D"/>
    <w:rsid w:val="00342933"/>
    <w:rsid w:val="00342A40"/>
    <w:rsid w:val="00343102"/>
    <w:rsid w:val="003434F7"/>
    <w:rsid w:val="00343F3A"/>
    <w:rsid w:val="00344358"/>
    <w:rsid w:val="00346377"/>
    <w:rsid w:val="00346475"/>
    <w:rsid w:val="0034692C"/>
    <w:rsid w:val="00346BBA"/>
    <w:rsid w:val="0034719F"/>
    <w:rsid w:val="0034758C"/>
    <w:rsid w:val="0035088A"/>
    <w:rsid w:val="00350B0F"/>
    <w:rsid w:val="00351586"/>
    <w:rsid w:val="00351E3F"/>
    <w:rsid w:val="003524B2"/>
    <w:rsid w:val="00352FF7"/>
    <w:rsid w:val="0035423E"/>
    <w:rsid w:val="003548D2"/>
    <w:rsid w:val="00354E3F"/>
    <w:rsid w:val="00355447"/>
    <w:rsid w:val="00355AE2"/>
    <w:rsid w:val="003563C6"/>
    <w:rsid w:val="003565C7"/>
    <w:rsid w:val="00356C86"/>
    <w:rsid w:val="00356F7C"/>
    <w:rsid w:val="00357513"/>
    <w:rsid w:val="00357962"/>
    <w:rsid w:val="00357D71"/>
    <w:rsid w:val="00357DD2"/>
    <w:rsid w:val="003609AE"/>
    <w:rsid w:val="00361403"/>
    <w:rsid w:val="00361759"/>
    <w:rsid w:val="00361C46"/>
    <w:rsid w:val="003627B4"/>
    <w:rsid w:val="00363485"/>
    <w:rsid w:val="00363CAE"/>
    <w:rsid w:val="00364876"/>
    <w:rsid w:val="00364C83"/>
    <w:rsid w:val="00364DFD"/>
    <w:rsid w:val="003657C6"/>
    <w:rsid w:val="00365DAD"/>
    <w:rsid w:val="0036601C"/>
    <w:rsid w:val="00366411"/>
    <w:rsid w:val="00366641"/>
    <w:rsid w:val="003668A6"/>
    <w:rsid w:val="00366AF6"/>
    <w:rsid w:val="00366F06"/>
    <w:rsid w:val="00370538"/>
    <w:rsid w:val="003710F5"/>
    <w:rsid w:val="0037185F"/>
    <w:rsid w:val="00371FA1"/>
    <w:rsid w:val="00372A71"/>
    <w:rsid w:val="00372A77"/>
    <w:rsid w:val="0037404C"/>
    <w:rsid w:val="003740DC"/>
    <w:rsid w:val="00374398"/>
    <w:rsid w:val="00374734"/>
    <w:rsid w:val="00374BBD"/>
    <w:rsid w:val="00374CBA"/>
    <w:rsid w:val="0037658B"/>
    <w:rsid w:val="00376889"/>
    <w:rsid w:val="00377873"/>
    <w:rsid w:val="00377BB6"/>
    <w:rsid w:val="00377D7E"/>
    <w:rsid w:val="00377DE4"/>
    <w:rsid w:val="00380193"/>
    <w:rsid w:val="003803E3"/>
    <w:rsid w:val="00380CC0"/>
    <w:rsid w:val="00380FE4"/>
    <w:rsid w:val="00381327"/>
    <w:rsid w:val="00381619"/>
    <w:rsid w:val="00381B18"/>
    <w:rsid w:val="00381C2D"/>
    <w:rsid w:val="00381FF0"/>
    <w:rsid w:val="00383060"/>
    <w:rsid w:val="00384077"/>
    <w:rsid w:val="0038455D"/>
    <w:rsid w:val="003846C6"/>
    <w:rsid w:val="00384782"/>
    <w:rsid w:val="003847D1"/>
    <w:rsid w:val="00385985"/>
    <w:rsid w:val="00385C99"/>
    <w:rsid w:val="00385F2F"/>
    <w:rsid w:val="0038618D"/>
    <w:rsid w:val="003864C9"/>
    <w:rsid w:val="00387345"/>
    <w:rsid w:val="003878AC"/>
    <w:rsid w:val="003901AF"/>
    <w:rsid w:val="00390608"/>
    <w:rsid w:val="00391CFF"/>
    <w:rsid w:val="003928FD"/>
    <w:rsid w:val="00392F2C"/>
    <w:rsid w:val="003931AE"/>
    <w:rsid w:val="0039320B"/>
    <w:rsid w:val="003932B3"/>
    <w:rsid w:val="00393813"/>
    <w:rsid w:val="00394048"/>
    <w:rsid w:val="00394906"/>
    <w:rsid w:val="003954F3"/>
    <w:rsid w:val="00395880"/>
    <w:rsid w:val="00395A74"/>
    <w:rsid w:val="00395BA9"/>
    <w:rsid w:val="00396012"/>
    <w:rsid w:val="0039605E"/>
    <w:rsid w:val="0039697D"/>
    <w:rsid w:val="003A0652"/>
    <w:rsid w:val="003A08A3"/>
    <w:rsid w:val="003A0A2A"/>
    <w:rsid w:val="003A14E3"/>
    <w:rsid w:val="003A23A5"/>
    <w:rsid w:val="003A2602"/>
    <w:rsid w:val="003A2F00"/>
    <w:rsid w:val="003A35C5"/>
    <w:rsid w:val="003A36BA"/>
    <w:rsid w:val="003A419C"/>
    <w:rsid w:val="003A45D7"/>
    <w:rsid w:val="003A473F"/>
    <w:rsid w:val="003A4D08"/>
    <w:rsid w:val="003A5026"/>
    <w:rsid w:val="003A5852"/>
    <w:rsid w:val="003A6082"/>
    <w:rsid w:val="003A626C"/>
    <w:rsid w:val="003A691E"/>
    <w:rsid w:val="003A6A02"/>
    <w:rsid w:val="003A6B82"/>
    <w:rsid w:val="003A6FBE"/>
    <w:rsid w:val="003B0141"/>
    <w:rsid w:val="003B02F4"/>
    <w:rsid w:val="003B0A01"/>
    <w:rsid w:val="003B0CE4"/>
    <w:rsid w:val="003B1127"/>
    <w:rsid w:val="003B114B"/>
    <w:rsid w:val="003B15D6"/>
    <w:rsid w:val="003B1C55"/>
    <w:rsid w:val="003B1D4B"/>
    <w:rsid w:val="003B1DEA"/>
    <w:rsid w:val="003B213F"/>
    <w:rsid w:val="003B2702"/>
    <w:rsid w:val="003B281A"/>
    <w:rsid w:val="003B29AA"/>
    <w:rsid w:val="003B2DE0"/>
    <w:rsid w:val="003B38A2"/>
    <w:rsid w:val="003B3A4F"/>
    <w:rsid w:val="003B3B14"/>
    <w:rsid w:val="003B3EBA"/>
    <w:rsid w:val="003B3ED9"/>
    <w:rsid w:val="003B3F34"/>
    <w:rsid w:val="003B4A03"/>
    <w:rsid w:val="003B4D08"/>
    <w:rsid w:val="003B4F90"/>
    <w:rsid w:val="003B5150"/>
    <w:rsid w:val="003B5E79"/>
    <w:rsid w:val="003B613C"/>
    <w:rsid w:val="003B744C"/>
    <w:rsid w:val="003B7583"/>
    <w:rsid w:val="003B7DCE"/>
    <w:rsid w:val="003B7DFC"/>
    <w:rsid w:val="003C0934"/>
    <w:rsid w:val="003C1467"/>
    <w:rsid w:val="003C1804"/>
    <w:rsid w:val="003C1A11"/>
    <w:rsid w:val="003C1D07"/>
    <w:rsid w:val="003C20AC"/>
    <w:rsid w:val="003C237E"/>
    <w:rsid w:val="003C2B65"/>
    <w:rsid w:val="003C2E59"/>
    <w:rsid w:val="003C2F58"/>
    <w:rsid w:val="003C393B"/>
    <w:rsid w:val="003C4365"/>
    <w:rsid w:val="003C4384"/>
    <w:rsid w:val="003C447B"/>
    <w:rsid w:val="003C47F9"/>
    <w:rsid w:val="003C49B1"/>
    <w:rsid w:val="003C4CA6"/>
    <w:rsid w:val="003C4E60"/>
    <w:rsid w:val="003C6142"/>
    <w:rsid w:val="003C6895"/>
    <w:rsid w:val="003C6AB6"/>
    <w:rsid w:val="003C7666"/>
    <w:rsid w:val="003C783A"/>
    <w:rsid w:val="003C7B80"/>
    <w:rsid w:val="003D0091"/>
    <w:rsid w:val="003D0380"/>
    <w:rsid w:val="003D048B"/>
    <w:rsid w:val="003D086B"/>
    <w:rsid w:val="003D165D"/>
    <w:rsid w:val="003D16E0"/>
    <w:rsid w:val="003D1BDD"/>
    <w:rsid w:val="003D2183"/>
    <w:rsid w:val="003D23D4"/>
    <w:rsid w:val="003D250B"/>
    <w:rsid w:val="003D2935"/>
    <w:rsid w:val="003D2F49"/>
    <w:rsid w:val="003D3174"/>
    <w:rsid w:val="003D375C"/>
    <w:rsid w:val="003D387F"/>
    <w:rsid w:val="003D398A"/>
    <w:rsid w:val="003D3AA1"/>
    <w:rsid w:val="003D491A"/>
    <w:rsid w:val="003D4BBF"/>
    <w:rsid w:val="003D50F3"/>
    <w:rsid w:val="003D5ADD"/>
    <w:rsid w:val="003D5B71"/>
    <w:rsid w:val="003D5BEA"/>
    <w:rsid w:val="003D5D3C"/>
    <w:rsid w:val="003D6069"/>
    <w:rsid w:val="003D6F20"/>
    <w:rsid w:val="003D791C"/>
    <w:rsid w:val="003D799B"/>
    <w:rsid w:val="003E0005"/>
    <w:rsid w:val="003E05F5"/>
    <w:rsid w:val="003E0B9C"/>
    <w:rsid w:val="003E14FB"/>
    <w:rsid w:val="003E15AC"/>
    <w:rsid w:val="003E16BA"/>
    <w:rsid w:val="003E17D2"/>
    <w:rsid w:val="003E19A4"/>
    <w:rsid w:val="003E1DA8"/>
    <w:rsid w:val="003E2935"/>
    <w:rsid w:val="003E3693"/>
    <w:rsid w:val="003E3C55"/>
    <w:rsid w:val="003E47B6"/>
    <w:rsid w:val="003E4C90"/>
    <w:rsid w:val="003E4F24"/>
    <w:rsid w:val="003E5087"/>
    <w:rsid w:val="003E5256"/>
    <w:rsid w:val="003E527C"/>
    <w:rsid w:val="003E5322"/>
    <w:rsid w:val="003E5924"/>
    <w:rsid w:val="003E60B3"/>
    <w:rsid w:val="003E6291"/>
    <w:rsid w:val="003E6316"/>
    <w:rsid w:val="003E671C"/>
    <w:rsid w:val="003E6753"/>
    <w:rsid w:val="003E6C67"/>
    <w:rsid w:val="003E6EBD"/>
    <w:rsid w:val="003E7445"/>
    <w:rsid w:val="003F115C"/>
    <w:rsid w:val="003F1D34"/>
    <w:rsid w:val="003F2181"/>
    <w:rsid w:val="003F266C"/>
    <w:rsid w:val="003F26FE"/>
    <w:rsid w:val="003F2707"/>
    <w:rsid w:val="003F2BBB"/>
    <w:rsid w:val="003F332F"/>
    <w:rsid w:val="003F3821"/>
    <w:rsid w:val="003F3F41"/>
    <w:rsid w:val="003F5411"/>
    <w:rsid w:val="003F5746"/>
    <w:rsid w:val="003F5B99"/>
    <w:rsid w:val="003F6B50"/>
    <w:rsid w:val="003F6B77"/>
    <w:rsid w:val="003F6BF8"/>
    <w:rsid w:val="003F7614"/>
    <w:rsid w:val="003F7DE4"/>
    <w:rsid w:val="00400201"/>
    <w:rsid w:val="00400DFF"/>
    <w:rsid w:val="004010D0"/>
    <w:rsid w:val="004012BD"/>
    <w:rsid w:val="00401478"/>
    <w:rsid w:val="004015AB"/>
    <w:rsid w:val="004016FC"/>
    <w:rsid w:val="00401A4F"/>
    <w:rsid w:val="00402BDD"/>
    <w:rsid w:val="0040376B"/>
    <w:rsid w:val="004039D1"/>
    <w:rsid w:val="00403E71"/>
    <w:rsid w:val="00405218"/>
    <w:rsid w:val="00405529"/>
    <w:rsid w:val="00405700"/>
    <w:rsid w:val="00406790"/>
    <w:rsid w:val="004102AC"/>
    <w:rsid w:val="00410887"/>
    <w:rsid w:val="00410948"/>
    <w:rsid w:val="004110FA"/>
    <w:rsid w:val="0041112D"/>
    <w:rsid w:val="00411804"/>
    <w:rsid w:val="00411BAB"/>
    <w:rsid w:val="00411DE4"/>
    <w:rsid w:val="00411EB8"/>
    <w:rsid w:val="004122F4"/>
    <w:rsid w:val="004124A6"/>
    <w:rsid w:val="00412DFB"/>
    <w:rsid w:val="004151AB"/>
    <w:rsid w:val="00415246"/>
    <w:rsid w:val="00415A9A"/>
    <w:rsid w:val="00417520"/>
    <w:rsid w:val="004176B3"/>
    <w:rsid w:val="0041775C"/>
    <w:rsid w:val="004177A0"/>
    <w:rsid w:val="004179A8"/>
    <w:rsid w:val="00420628"/>
    <w:rsid w:val="004209C0"/>
    <w:rsid w:val="00420A89"/>
    <w:rsid w:val="004210F0"/>
    <w:rsid w:val="00421316"/>
    <w:rsid w:val="00421848"/>
    <w:rsid w:val="00421EAE"/>
    <w:rsid w:val="00422533"/>
    <w:rsid w:val="004228E4"/>
    <w:rsid w:val="00423C04"/>
    <w:rsid w:val="00423F01"/>
    <w:rsid w:val="0042434A"/>
    <w:rsid w:val="004243D4"/>
    <w:rsid w:val="004246FA"/>
    <w:rsid w:val="004247D8"/>
    <w:rsid w:val="004256C4"/>
    <w:rsid w:val="00425712"/>
    <w:rsid w:val="004259B3"/>
    <w:rsid w:val="00425C15"/>
    <w:rsid w:val="004264D8"/>
    <w:rsid w:val="00426711"/>
    <w:rsid w:val="004268AB"/>
    <w:rsid w:val="004271AF"/>
    <w:rsid w:val="0043023C"/>
    <w:rsid w:val="004302EE"/>
    <w:rsid w:val="004313C5"/>
    <w:rsid w:val="00431AAA"/>
    <w:rsid w:val="00431BBC"/>
    <w:rsid w:val="00432442"/>
    <w:rsid w:val="00432B0B"/>
    <w:rsid w:val="00434161"/>
    <w:rsid w:val="0043456C"/>
    <w:rsid w:val="0043613B"/>
    <w:rsid w:val="00436992"/>
    <w:rsid w:val="0043739B"/>
    <w:rsid w:val="004379CE"/>
    <w:rsid w:val="00437EAE"/>
    <w:rsid w:val="004401D7"/>
    <w:rsid w:val="00440278"/>
    <w:rsid w:val="00440615"/>
    <w:rsid w:val="00440633"/>
    <w:rsid w:val="00440BB9"/>
    <w:rsid w:val="00441A30"/>
    <w:rsid w:val="0044270B"/>
    <w:rsid w:val="00443214"/>
    <w:rsid w:val="0044366D"/>
    <w:rsid w:val="00444308"/>
    <w:rsid w:val="00444367"/>
    <w:rsid w:val="00445689"/>
    <w:rsid w:val="00445A0B"/>
    <w:rsid w:val="00445C99"/>
    <w:rsid w:val="00446264"/>
    <w:rsid w:val="004463AA"/>
    <w:rsid w:val="004469F5"/>
    <w:rsid w:val="00446A65"/>
    <w:rsid w:val="004472E8"/>
    <w:rsid w:val="004475C8"/>
    <w:rsid w:val="00447610"/>
    <w:rsid w:val="0044787D"/>
    <w:rsid w:val="00447975"/>
    <w:rsid w:val="00447AA7"/>
    <w:rsid w:val="00447E29"/>
    <w:rsid w:val="004511A1"/>
    <w:rsid w:val="004514C7"/>
    <w:rsid w:val="00451878"/>
    <w:rsid w:val="0045192B"/>
    <w:rsid w:val="00453096"/>
    <w:rsid w:val="00453CA6"/>
    <w:rsid w:val="00453D33"/>
    <w:rsid w:val="00453FA0"/>
    <w:rsid w:val="004541AE"/>
    <w:rsid w:val="00454323"/>
    <w:rsid w:val="00454E50"/>
    <w:rsid w:val="004568A8"/>
    <w:rsid w:val="00457286"/>
    <w:rsid w:val="004574CB"/>
    <w:rsid w:val="0046039B"/>
    <w:rsid w:val="004611D9"/>
    <w:rsid w:val="004612F6"/>
    <w:rsid w:val="0046136E"/>
    <w:rsid w:val="00461EE8"/>
    <w:rsid w:val="0046208F"/>
    <w:rsid w:val="00462958"/>
    <w:rsid w:val="00463202"/>
    <w:rsid w:val="00463AFC"/>
    <w:rsid w:val="00463CFE"/>
    <w:rsid w:val="00463F80"/>
    <w:rsid w:val="004645BC"/>
    <w:rsid w:val="00464950"/>
    <w:rsid w:val="00464EE2"/>
    <w:rsid w:val="00465075"/>
    <w:rsid w:val="00465076"/>
    <w:rsid w:val="00465157"/>
    <w:rsid w:val="004653AF"/>
    <w:rsid w:val="00466763"/>
    <w:rsid w:val="00466A05"/>
    <w:rsid w:val="00466EA1"/>
    <w:rsid w:val="00467652"/>
    <w:rsid w:val="00467756"/>
    <w:rsid w:val="00467C1A"/>
    <w:rsid w:val="00467DB9"/>
    <w:rsid w:val="0047040A"/>
    <w:rsid w:val="004706B3"/>
    <w:rsid w:val="00470BFE"/>
    <w:rsid w:val="0047100F"/>
    <w:rsid w:val="00471630"/>
    <w:rsid w:val="00471AFB"/>
    <w:rsid w:val="00471CB5"/>
    <w:rsid w:val="00471CD4"/>
    <w:rsid w:val="00471E9B"/>
    <w:rsid w:val="0047270A"/>
    <w:rsid w:val="004727EE"/>
    <w:rsid w:val="004728E0"/>
    <w:rsid w:val="0047314F"/>
    <w:rsid w:val="00473881"/>
    <w:rsid w:val="00473BBD"/>
    <w:rsid w:val="00473EE4"/>
    <w:rsid w:val="00474997"/>
    <w:rsid w:val="00474E7D"/>
    <w:rsid w:val="004753F6"/>
    <w:rsid w:val="00475539"/>
    <w:rsid w:val="0047567F"/>
    <w:rsid w:val="00476828"/>
    <w:rsid w:val="00476C1D"/>
    <w:rsid w:val="00476F44"/>
    <w:rsid w:val="004773C2"/>
    <w:rsid w:val="00477771"/>
    <w:rsid w:val="00477802"/>
    <w:rsid w:val="00477D27"/>
    <w:rsid w:val="00477F7C"/>
    <w:rsid w:val="00480098"/>
    <w:rsid w:val="0048017E"/>
    <w:rsid w:val="0048044B"/>
    <w:rsid w:val="00480DEE"/>
    <w:rsid w:val="00481504"/>
    <w:rsid w:val="0048154B"/>
    <w:rsid w:val="004820EA"/>
    <w:rsid w:val="004827DA"/>
    <w:rsid w:val="0048283D"/>
    <w:rsid w:val="004849A8"/>
    <w:rsid w:val="0048531B"/>
    <w:rsid w:val="00485343"/>
    <w:rsid w:val="00485833"/>
    <w:rsid w:val="0048586F"/>
    <w:rsid w:val="0048607D"/>
    <w:rsid w:val="004862AD"/>
    <w:rsid w:val="00486FB9"/>
    <w:rsid w:val="004871C1"/>
    <w:rsid w:val="004902A0"/>
    <w:rsid w:val="004907B6"/>
    <w:rsid w:val="004908BD"/>
    <w:rsid w:val="004913DB"/>
    <w:rsid w:val="004917AB"/>
    <w:rsid w:val="00491F6D"/>
    <w:rsid w:val="004923BB"/>
    <w:rsid w:val="00492D58"/>
    <w:rsid w:val="0049345C"/>
    <w:rsid w:val="004934DB"/>
    <w:rsid w:val="00493AE7"/>
    <w:rsid w:val="00493BD8"/>
    <w:rsid w:val="00493CFA"/>
    <w:rsid w:val="004945EF"/>
    <w:rsid w:val="004948F4"/>
    <w:rsid w:val="004950DB"/>
    <w:rsid w:val="004951F3"/>
    <w:rsid w:val="0049529F"/>
    <w:rsid w:val="00495E14"/>
    <w:rsid w:val="004963E8"/>
    <w:rsid w:val="00496C9D"/>
    <w:rsid w:val="00496D13"/>
    <w:rsid w:val="00496FEF"/>
    <w:rsid w:val="004974A4"/>
    <w:rsid w:val="0049767E"/>
    <w:rsid w:val="00497842"/>
    <w:rsid w:val="004A00BA"/>
    <w:rsid w:val="004A0684"/>
    <w:rsid w:val="004A0DE9"/>
    <w:rsid w:val="004A14A1"/>
    <w:rsid w:val="004A16B1"/>
    <w:rsid w:val="004A1A76"/>
    <w:rsid w:val="004A1E29"/>
    <w:rsid w:val="004A21A9"/>
    <w:rsid w:val="004A2347"/>
    <w:rsid w:val="004A2585"/>
    <w:rsid w:val="004A27CB"/>
    <w:rsid w:val="004A294D"/>
    <w:rsid w:val="004A2ACA"/>
    <w:rsid w:val="004A3462"/>
    <w:rsid w:val="004A3B7D"/>
    <w:rsid w:val="004A3C21"/>
    <w:rsid w:val="004A5861"/>
    <w:rsid w:val="004A5A84"/>
    <w:rsid w:val="004A5C19"/>
    <w:rsid w:val="004A5D9D"/>
    <w:rsid w:val="004A63E2"/>
    <w:rsid w:val="004A6534"/>
    <w:rsid w:val="004A6578"/>
    <w:rsid w:val="004A6C53"/>
    <w:rsid w:val="004A74E4"/>
    <w:rsid w:val="004A782F"/>
    <w:rsid w:val="004A7B3A"/>
    <w:rsid w:val="004A7DA7"/>
    <w:rsid w:val="004B117C"/>
    <w:rsid w:val="004B18CD"/>
    <w:rsid w:val="004B1AE3"/>
    <w:rsid w:val="004B1DA4"/>
    <w:rsid w:val="004B2E31"/>
    <w:rsid w:val="004B31B8"/>
    <w:rsid w:val="004B460D"/>
    <w:rsid w:val="004B4C21"/>
    <w:rsid w:val="004B4DB0"/>
    <w:rsid w:val="004B4E05"/>
    <w:rsid w:val="004B5555"/>
    <w:rsid w:val="004B5BFF"/>
    <w:rsid w:val="004B5C13"/>
    <w:rsid w:val="004B6394"/>
    <w:rsid w:val="004B64E2"/>
    <w:rsid w:val="004B6576"/>
    <w:rsid w:val="004B6994"/>
    <w:rsid w:val="004B6AF9"/>
    <w:rsid w:val="004B6DF5"/>
    <w:rsid w:val="004B7417"/>
    <w:rsid w:val="004B79EF"/>
    <w:rsid w:val="004B7AD6"/>
    <w:rsid w:val="004B7BB0"/>
    <w:rsid w:val="004B7EF9"/>
    <w:rsid w:val="004B7FA4"/>
    <w:rsid w:val="004B7FFE"/>
    <w:rsid w:val="004C0669"/>
    <w:rsid w:val="004C1118"/>
    <w:rsid w:val="004C12CA"/>
    <w:rsid w:val="004C2070"/>
    <w:rsid w:val="004C36F1"/>
    <w:rsid w:val="004C39FB"/>
    <w:rsid w:val="004C3B66"/>
    <w:rsid w:val="004C3FBB"/>
    <w:rsid w:val="004C4F7D"/>
    <w:rsid w:val="004C536C"/>
    <w:rsid w:val="004C6A05"/>
    <w:rsid w:val="004C6BE2"/>
    <w:rsid w:val="004C7912"/>
    <w:rsid w:val="004D0038"/>
    <w:rsid w:val="004D03D9"/>
    <w:rsid w:val="004D06C5"/>
    <w:rsid w:val="004D079A"/>
    <w:rsid w:val="004D088D"/>
    <w:rsid w:val="004D13A8"/>
    <w:rsid w:val="004D18A8"/>
    <w:rsid w:val="004D2B6A"/>
    <w:rsid w:val="004D351E"/>
    <w:rsid w:val="004D376B"/>
    <w:rsid w:val="004D421B"/>
    <w:rsid w:val="004D479B"/>
    <w:rsid w:val="004D48E8"/>
    <w:rsid w:val="004D502C"/>
    <w:rsid w:val="004D5A3B"/>
    <w:rsid w:val="004D5A45"/>
    <w:rsid w:val="004D5EB4"/>
    <w:rsid w:val="004D6174"/>
    <w:rsid w:val="004D70A7"/>
    <w:rsid w:val="004D75CA"/>
    <w:rsid w:val="004D7BBE"/>
    <w:rsid w:val="004D7F50"/>
    <w:rsid w:val="004E0270"/>
    <w:rsid w:val="004E08FE"/>
    <w:rsid w:val="004E1087"/>
    <w:rsid w:val="004E1EBB"/>
    <w:rsid w:val="004E219F"/>
    <w:rsid w:val="004E227B"/>
    <w:rsid w:val="004E2709"/>
    <w:rsid w:val="004E2AD0"/>
    <w:rsid w:val="004E2B15"/>
    <w:rsid w:val="004E2B9A"/>
    <w:rsid w:val="004E35A6"/>
    <w:rsid w:val="004E35D9"/>
    <w:rsid w:val="004E3840"/>
    <w:rsid w:val="004E3B5F"/>
    <w:rsid w:val="004E3EC6"/>
    <w:rsid w:val="004E49C3"/>
    <w:rsid w:val="004E55CF"/>
    <w:rsid w:val="004E59F2"/>
    <w:rsid w:val="004E5BF0"/>
    <w:rsid w:val="004E6D19"/>
    <w:rsid w:val="004E73C5"/>
    <w:rsid w:val="004E77B4"/>
    <w:rsid w:val="004E785E"/>
    <w:rsid w:val="004E7B70"/>
    <w:rsid w:val="004F119E"/>
    <w:rsid w:val="004F1760"/>
    <w:rsid w:val="004F298F"/>
    <w:rsid w:val="004F3066"/>
    <w:rsid w:val="004F372F"/>
    <w:rsid w:val="004F37A8"/>
    <w:rsid w:val="004F399A"/>
    <w:rsid w:val="004F409F"/>
    <w:rsid w:val="004F436F"/>
    <w:rsid w:val="004F485D"/>
    <w:rsid w:val="004F4C90"/>
    <w:rsid w:val="004F5466"/>
    <w:rsid w:val="004F6233"/>
    <w:rsid w:val="004F6681"/>
    <w:rsid w:val="004F748F"/>
    <w:rsid w:val="004F75A3"/>
    <w:rsid w:val="004F761B"/>
    <w:rsid w:val="004F7781"/>
    <w:rsid w:val="004F7CD9"/>
    <w:rsid w:val="00500259"/>
    <w:rsid w:val="00500BE5"/>
    <w:rsid w:val="00501491"/>
    <w:rsid w:val="005016F4"/>
    <w:rsid w:val="00501F15"/>
    <w:rsid w:val="0050257F"/>
    <w:rsid w:val="005025E1"/>
    <w:rsid w:val="005028A4"/>
    <w:rsid w:val="005030AE"/>
    <w:rsid w:val="0050321C"/>
    <w:rsid w:val="00504150"/>
    <w:rsid w:val="00504624"/>
    <w:rsid w:val="00504827"/>
    <w:rsid w:val="005055CA"/>
    <w:rsid w:val="00505B9F"/>
    <w:rsid w:val="005067A8"/>
    <w:rsid w:val="0050693D"/>
    <w:rsid w:val="00506D54"/>
    <w:rsid w:val="00506FD7"/>
    <w:rsid w:val="00507A04"/>
    <w:rsid w:val="00507C53"/>
    <w:rsid w:val="00510C65"/>
    <w:rsid w:val="005110E9"/>
    <w:rsid w:val="00511294"/>
    <w:rsid w:val="005112C7"/>
    <w:rsid w:val="005118CF"/>
    <w:rsid w:val="005119E1"/>
    <w:rsid w:val="005119E4"/>
    <w:rsid w:val="00512556"/>
    <w:rsid w:val="0051270D"/>
    <w:rsid w:val="00512CEF"/>
    <w:rsid w:val="00512FD7"/>
    <w:rsid w:val="00513814"/>
    <w:rsid w:val="005143CB"/>
    <w:rsid w:val="00514ED3"/>
    <w:rsid w:val="00515BED"/>
    <w:rsid w:val="00515E7E"/>
    <w:rsid w:val="00515F8B"/>
    <w:rsid w:val="005165D5"/>
    <w:rsid w:val="00516BCD"/>
    <w:rsid w:val="00517318"/>
    <w:rsid w:val="00517652"/>
    <w:rsid w:val="00517C09"/>
    <w:rsid w:val="00517D77"/>
    <w:rsid w:val="00521815"/>
    <w:rsid w:val="00521C77"/>
    <w:rsid w:val="00521FBC"/>
    <w:rsid w:val="00522602"/>
    <w:rsid w:val="00522AAC"/>
    <w:rsid w:val="00522B5D"/>
    <w:rsid w:val="00522CFD"/>
    <w:rsid w:val="005235BB"/>
    <w:rsid w:val="00523A0B"/>
    <w:rsid w:val="005241ED"/>
    <w:rsid w:val="0052440D"/>
    <w:rsid w:val="00525155"/>
    <w:rsid w:val="0052566C"/>
    <w:rsid w:val="0052569D"/>
    <w:rsid w:val="005259EA"/>
    <w:rsid w:val="00526B9D"/>
    <w:rsid w:val="00527E31"/>
    <w:rsid w:val="00530D09"/>
    <w:rsid w:val="00530E70"/>
    <w:rsid w:val="00531453"/>
    <w:rsid w:val="00531788"/>
    <w:rsid w:val="00531C3E"/>
    <w:rsid w:val="005320AB"/>
    <w:rsid w:val="0053268D"/>
    <w:rsid w:val="0053298A"/>
    <w:rsid w:val="00533880"/>
    <w:rsid w:val="00533AAD"/>
    <w:rsid w:val="00533E81"/>
    <w:rsid w:val="00533F70"/>
    <w:rsid w:val="0053403F"/>
    <w:rsid w:val="00534BBA"/>
    <w:rsid w:val="00534DC1"/>
    <w:rsid w:val="00535183"/>
    <w:rsid w:val="005353A3"/>
    <w:rsid w:val="0053565D"/>
    <w:rsid w:val="005363AA"/>
    <w:rsid w:val="005376A6"/>
    <w:rsid w:val="00537773"/>
    <w:rsid w:val="00537A1B"/>
    <w:rsid w:val="00537EC9"/>
    <w:rsid w:val="005405F4"/>
    <w:rsid w:val="005417A2"/>
    <w:rsid w:val="00541826"/>
    <w:rsid w:val="00541D7A"/>
    <w:rsid w:val="005420A2"/>
    <w:rsid w:val="0054244F"/>
    <w:rsid w:val="0054286D"/>
    <w:rsid w:val="005431D4"/>
    <w:rsid w:val="005433BC"/>
    <w:rsid w:val="0054366C"/>
    <w:rsid w:val="005439C7"/>
    <w:rsid w:val="00543C4C"/>
    <w:rsid w:val="00543CBB"/>
    <w:rsid w:val="00543EC5"/>
    <w:rsid w:val="005444D9"/>
    <w:rsid w:val="00544B59"/>
    <w:rsid w:val="00544E9E"/>
    <w:rsid w:val="0054592B"/>
    <w:rsid w:val="005467E0"/>
    <w:rsid w:val="00547121"/>
    <w:rsid w:val="005471C8"/>
    <w:rsid w:val="00547211"/>
    <w:rsid w:val="00547494"/>
    <w:rsid w:val="005475FA"/>
    <w:rsid w:val="00547C46"/>
    <w:rsid w:val="00547E13"/>
    <w:rsid w:val="0055164E"/>
    <w:rsid w:val="00551650"/>
    <w:rsid w:val="005523AF"/>
    <w:rsid w:val="00552708"/>
    <w:rsid w:val="00554BEA"/>
    <w:rsid w:val="00554D2E"/>
    <w:rsid w:val="005554CF"/>
    <w:rsid w:val="00555C91"/>
    <w:rsid w:val="00555CD1"/>
    <w:rsid w:val="00555F25"/>
    <w:rsid w:val="00555FD7"/>
    <w:rsid w:val="00556062"/>
    <w:rsid w:val="005560D8"/>
    <w:rsid w:val="00556411"/>
    <w:rsid w:val="005567CF"/>
    <w:rsid w:val="0055697C"/>
    <w:rsid w:val="00557F12"/>
    <w:rsid w:val="00560167"/>
    <w:rsid w:val="00560568"/>
    <w:rsid w:val="0056252D"/>
    <w:rsid w:val="00562ABE"/>
    <w:rsid w:val="00562AFB"/>
    <w:rsid w:val="00562C7F"/>
    <w:rsid w:val="00563BAD"/>
    <w:rsid w:val="00563C6F"/>
    <w:rsid w:val="00563CE9"/>
    <w:rsid w:val="00564923"/>
    <w:rsid w:val="0056510F"/>
    <w:rsid w:val="00565969"/>
    <w:rsid w:val="00566091"/>
    <w:rsid w:val="005669DB"/>
    <w:rsid w:val="00566E35"/>
    <w:rsid w:val="00566ECF"/>
    <w:rsid w:val="005700AC"/>
    <w:rsid w:val="005709F6"/>
    <w:rsid w:val="00570CB9"/>
    <w:rsid w:val="00570FC1"/>
    <w:rsid w:val="005710E5"/>
    <w:rsid w:val="0057162A"/>
    <w:rsid w:val="00571838"/>
    <w:rsid w:val="00571FC7"/>
    <w:rsid w:val="00572687"/>
    <w:rsid w:val="00572A46"/>
    <w:rsid w:val="00573B57"/>
    <w:rsid w:val="00574A6F"/>
    <w:rsid w:val="00574CC8"/>
    <w:rsid w:val="00575168"/>
    <w:rsid w:val="0057594F"/>
    <w:rsid w:val="00576803"/>
    <w:rsid w:val="005777B1"/>
    <w:rsid w:val="00580014"/>
    <w:rsid w:val="00580712"/>
    <w:rsid w:val="005808C7"/>
    <w:rsid w:val="00580A25"/>
    <w:rsid w:val="005815CD"/>
    <w:rsid w:val="00581A89"/>
    <w:rsid w:val="00581E1B"/>
    <w:rsid w:val="005822DF"/>
    <w:rsid w:val="005822F8"/>
    <w:rsid w:val="005826BB"/>
    <w:rsid w:val="00582884"/>
    <w:rsid w:val="00583107"/>
    <w:rsid w:val="00583B23"/>
    <w:rsid w:val="00584A77"/>
    <w:rsid w:val="005855F6"/>
    <w:rsid w:val="00585A89"/>
    <w:rsid w:val="00585CCD"/>
    <w:rsid w:val="00585D18"/>
    <w:rsid w:val="005868DE"/>
    <w:rsid w:val="005869D7"/>
    <w:rsid w:val="00586B04"/>
    <w:rsid w:val="00586C63"/>
    <w:rsid w:val="00586ED0"/>
    <w:rsid w:val="00587499"/>
    <w:rsid w:val="005875A8"/>
    <w:rsid w:val="005900DB"/>
    <w:rsid w:val="005904DF"/>
    <w:rsid w:val="00590D04"/>
    <w:rsid w:val="00590FBC"/>
    <w:rsid w:val="00591081"/>
    <w:rsid w:val="00591C88"/>
    <w:rsid w:val="005929E2"/>
    <w:rsid w:val="00593723"/>
    <w:rsid w:val="00593EB1"/>
    <w:rsid w:val="00593FCD"/>
    <w:rsid w:val="00594078"/>
    <w:rsid w:val="00594079"/>
    <w:rsid w:val="005945E0"/>
    <w:rsid w:val="00594BEE"/>
    <w:rsid w:val="00595047"/>
    <w:rsid w:val="00595179"/>
    <w:rsid w:val="005954DE"/>
    <w:rsid w:val="00596064"/>
    <w:rsid w:val="00596DDE"/>
    <w:rsid w:val="005973C3"/>
    <w:rsid w:val="00597963"/>
    <w:rsid w:val="00597C47"/>
    <w:rsid w:val="00597D1E"/>
    <w:rsid w:val="005A03A3"/>
    <w:rsid w:val="005A03E7"/>
    <w:rsid w:val="005A192F"/>
    <w:rsid w:val="005A1F92"/>
    <w:rsid w:val="005A21EA"/>
    <w:rsid w:val="005A2219"/>
    <w:rsid w:val="005A24DE"/>
    <w:rsid w:val="005A25B7"/>
    <w:rsid w:val="005A26C9"/>
    <w:rsid w:val="005A294E"/>
    <w:rsid w:val="005A380E"/>
    <w:rsid w:val="005A3FE0"/>
    <w:rsid w:val="005A560F"/>
    <w:rsid w:val="005A64E8"/>
    <w:rsid w:val="005A6723"/>
    <w:rsid w:val="005A7104"/>
    <w:rsid w:val="005A717D"/>
    <w:rsid w:val="005A76E5"/>
    <w:rsid w:val="005A7721"/>
    <w:rsid w:val="005A77D6"/>
    <w:rsid w:val="005A7A1B"/>
    <w:rsid w:val="005A7BBC"/>
    <w:rsid w:val="005A7DB5"/>
    <w:rsid w:val="005B0F3D"/>
    <w:rsid w:val="005B153A"/>
    <w:rsid w:val="005B1E51"/>
    <w:rsid w:val="005B1FCA"/>
    <w:rsid w:val="005B291F"/>
    <w:rsid w:val="005B297A"/>
    <w:rsid w:val="005B2B62"/>
    <w:rsid w:val="005B3088"/>
    <w:rsid w:val="005B327D"/>
    <w:rsid w:val="005B3733"/>
    <w:rsid w:val="005B4433"/>
    <w:rsid w:val="005B45E3"/>
    <w:rsid w:val="005B484E"/>
    <w:rsid w:val="005B4A22"/>
    <w:rsid w:val="005B4F42"/>
    <w:rsid w:val="005B51E1"/>
    <w:rsid w:val="005B55D7"/>
    <w:rsid w:val="005B55E9"/>
    <w:rsid w:val="005B5B25"/>
    <w:rsid w:val="005B5EA8"/>
    <w:rsid w:val="005B6331"/>
    <w:rsid w:val="005B6C5C"/>
    <w:rsid w:val="005B7098"/>
    <w:rsid w:val="005B7492"/>
    <w:rsid w:val="005B7DD9"/>
    <w:rsid w:val="005C0694"/>
    <w:rsid w:val="005C0F73"/>
    <w:rsid w:val="005C1D8D"/>
    <w:rsid w:val="005C2987"/>
    <w:rsid w:val="005C3571"/>
    <w:rsid w:val="005C3FAA"/>
    <w:rsid w:val="005C4EC2"/>
    <w:rsid w:val="005C5423"/>
    <w:rsid w:val="005C58B1"/>
    <w:rsid w:val="005C5A7B"/>
    <w:rsid w:val="005C6E1F"/>
    <w:rsid w:val="005C71DA"/>
    <w:rsid w:val="005C77F9"/>
    <w:rsid w:val="005C7F67"/>
    <w:rsid w:val="005D0842"/>
    <w:rsid w:val="005D11E7"/>
    <w:rsid w:val="005D17C2"/>
    <w:rsid w:val="005D1C96"/>
    <w:rsid w:val="005D22A5"/>
    <w:rsid w:val="005D34AF"/>
    <w:rsid w:val="005D34B9"/>
    <w:rsid w:val="005D3B86"/>
    <w:rsid w:val="005D3C7A"/>
    <w:rsid w:val="005D3EC0"/>
    <w:rsid w:val="005D43A1"/>
    <w:rsid w:val="005D4638"/>
    <w:rsid w:val="005D55C0"/>
    <w:rsid w:val="005D56F0"/>
    <w:rsid w:val="005D5FB1"/>
    <w:rsid w:val="005D7240"/>
    <w:rsid w:val="005D77E4"/>
    <w:rsid w:val="005D78DD"/>
    <w:rsid w:val="005E039D"/>
    <w:rsid w:val="005E0C9E"/>
    <w:rsid w:val="005E1CE2"/>
    <w:rsid w:val="005E1E1B"/>
    <w:rsid w:val="005E2423"/>
    <w:rsid w:val="005E2C04"/>
    <w:rsid w:val="005E3006"/>
    <w:rsid w:val="005E3511"/>
    <w:rsid w:val="005E42B4"/>
    <w:rsid w:val="005E43AD"/>
    <w:rsid w:val="005E4517"/>
    <w:rsid w:val="005E543F"/>
    <w:rsid w:val="005E549F"/>
    <w:rsid w:val="005E575C"/>
    <w:rsid w:val="005E5DBC"/>
    <w:rsid w:val="005E693B"/>
    <w:rsid w:val="005E6940"/>
    <w:rsid w:val="005E707E"/>
    <w:rsid w:val="005E73C9"/>
    <w:rsid w:val="005F0086"/>
    <w:rsid w:val="005F05DE"/>
    <w:rsid w:val="005F073C"/>
    <w:rsid w:val="005F0A0A"/>
    <w:rsid w:val="005F0D13"/>
    <w:rsid w:val="005F0E25"/>
    <w:rsid w:val="005F1778"/>
    <w:rsid w:val="005F1A87"/>
    <w:rsid w:val="005F1D22"/>
    <w:rsid w:val="005F299C"/>
    <w:rsid w:val="005F31FC"/>
    <w:rsid w:val="005F378B"/>
    <w:rsid w:val="005F3886"/>
    <w:rsid w:val="005F39CE"/>
    <w:rsid w:val="005F3EAF"/>
    <w:rsid w:val="005F41CF"/>
    <w:rsid w:val="005F494A"/>
    <w:rsid w:val="005F4F89"/>
    <w:rsid w:val="005F5076"/>
    <w:rsid w:val="005F523B"/>
    <w:rsid w:val="005F5461"/>
    <w:rsid w:val="005F5AAA"/>
    <w:rsid w:val="005F5E19"/>
    <w:rsid w:val="005F61E1"/>
    <w:rsid w:val="005F6405"/>
    <w:rsid w:val="005F6521"/>
    <w:rsid w:val="005F66AB"/>
    <w:rsid w:val="005F7114"/>
    <w:rsid w:val="005F71FF"/>
    <w:rsid w:val="005F7C86"/>
    <w:rsid w:val="005F7F21"/>
    <w:rsid w:val="00600970"/>
    <w:rsid w:val="00600B4C"/>
    <w:rsid w:val="00600BCD"/>
    <w:rsid w:val="0060139F"/>
    <w:rsid w:val="0060150B"/>
    <w:rsid w:val="006028DF"/>
    <w:rsid w:val="00602C7C"/>
    <w:rsid w:val="00602F3F"/>
    <w:rsid w:val="006037D6"/>
    <w:rsid w:val="00603B5C"/>
    <w:rsid w:val="00603F4B"/>
    <w:rsid w:val="006049E2"/>
    <w:rsid w:val="00604EAD"/>
    <w:rsid w:val="00605126"/>
    <w:rsid w:val="00605454"/>
    <w:rsid w:val="00606361"/>
    <w:rsid w:val="00606701"/>
    <w:rsid w:val="00606755"/>
    <w:rsid w:val="00606822"/>
    <w:rsid w:val="006069EA"/>
    <w:rsid w:val="00606E3F"/>
    <w:rsid w:val="006074F5"/>
    <w:rsid w:val="00607D31"/>
    <w:rsid w:val="00610996"/>
    <w:rsid w:val="00610BF4"/>
    <w:rsid w:val="00610CEE"/>
    <w:rsid w:val="006119F6"/>
    <w:rsid w:val="00611E35"/>
    <w:rsid w:val="006127FF"/>
    <w:rsid w:val="00612E1A"/>
    <w:rsid w:val="00612F68"/>
    <w:rsid w:val="006130A3"/>
    <w:rsid w:val="00613C56"/>
    <w:rsid w:val="00614E4A"/>
    <w:rsid w:val="00615448"/>
    <w:rsid w:val="00616376"/>
    <w:rsid w:val="00617468"/>
    <w:rsid w:val="0062064C"/>
    <w:rsid w:val="00620822"/>
    <w:rsid w:val="00621073"/>
    <w:rsid w:val="00621132"/>
    <w:rsid w:val="0062121A"/>
    <w:rsid w:val="00621415"/>
    <w:rsid w:val="006216CD"/>
    <w:rsid w:val="00622EEF"/>
    <w:rsid w:val="00623A30"/>
    <w:rsid w:val="0062462D"/>
    <w:rsid w:val="00625401"/>
    <w:rsid w:val="006259D0"/>
    <w:rsid w:val="00625A40"/>
    <w:rsid w:val="00625CF9"/>
    <w:rsid w:val="00625F2D"/>
    <w:rsid w:val="00626278"/>
    <w:rsid w:val="0062642C"/>
    <w:rsid w:val="00626DE9"/>
    <w:rsid w:val="0062713A"/>
    <w:rsid w:val="0062738B"/>
    <w:rsid w:val="006276F7"/>
    <w:rsid w:val="006277E4"/>
    <w:rsid w:val="00627C65"/>
    <w:rsid w:val="00630072"/>
    <w:rsid w:val="006300C3"/>
    <w:rsid w:val="00630E5A"/>
    <w:rsid w:val="00630F82"/>
    <w:rsid w:val="006313C9"/>
    <w:rsid w:val="00632064"/>
    <w:rsid w:val="00632BE7"/>
    <w:rsid w:val="00633545"/>
    <w:rsid w:val="00634D4D"/>
    <w:rsid w:val="006356FB"/>
    <w:rsid w:val="00635887"/>
    <w:rsid w:val="00635FE3"/>
    <w:rsid w:val="006365EE"/>
    <w:rsid w:val="00636855"/>
    <w:rsid w:val="006369EE"/>
    <w:rsid w:val="00637618"/>
    <w:rsid w:val="00637688"/>
    <w:rsid w:val="00637AEB"/>
    <w:rsid w:val="00637FD8"/>
    <w:rsid w:val="00640454"/>
    <w:rsid w:val="00640579"/>
    <w:rsid w:val="0064086E"/>
    <w:rsid w:val="00640965"/>
    <w:rsid w:val="00641869"/>
    <w:rsid w:val="00641D8F"/>
    <w:rsid w:val="0064268A"/>
    <w:rsid w:val="00642A63"/>
    <w:rsid w:val="00643310"/>
    <w:rsid w:val="0064343F"/>
    <w:rsid w:val="00643975"/>
    <w:rsid w:val="006444E3"/>
    <w:rsid w:val="006446AF"/>
    <w:rsid w:val="00645B91"/>
    <w:rsid w:val="006467D3"/>
    <w:rsid w:val="00646EB2"/>
    <w:rsid w:val="00647E57"/>
    <w:rsid w:val="006501F4"/>
    <w:rsid w:val="0065134E"/>
    <w:rsid w:val="00651508"/>
    <w:rsid w:val="00651FEE"/>
    <w:rsid w:val="006526E1"/>
    <w:rsid w:val="00652CA2"/>
    <w:rsid w:val="0065317C"/>
    <w:rsid w:val="00653308"/>
    <w:rsid w:val="00654B44"/>
    <w:rsid w:val="00654EDD"/>
    <w:rsid w:val="006557E3"/>
    <w:rsid w:val="00655837"/>
    <w:rsid w:val="0065584E"/>
    <w:rsid w:val="00656481"/>
    <w:rsid w:val="00656583"/>
    <w:rsid w:val="0065680B"/>
    <w:rsid w:val="00656D89"/>
    <w:rsid w:val="006575DB"/>
    <w:rsid w:val="00657751"/>
    <w:rsid w:val="00657DBD"/>
    <w:rsid w:val="0066010D"/>
    <w:rsid w:val="0066023C"/>
    <w:rsid w:val="00660977"/>
    <w:rsid w:val="00660C33"/>
    <w:rsid w:val="00660EC6"/>
    <w:rsid w:val="00661165"/>
    <w:rsid w:val="00661BF1"/>
    <w:rsid w:val="00661D07"/>
    <w:rsid w:val="006648D7"/>
    <w:rsid w:val="0066578C"/>
    <w:rsid w:val="00665C2E"/>
    <w:rsid w:val="00665D66"/>
    <w:rsid w:val="00667236"/>
    <w:rsid w:val="00667454"/>
    <w:rsid w:val="006676D2"/>
    <w:rsid w:val="00667B5E"/>
    <w:rsid w:val="00667D4C"/>
    <w:rsid w:val="00670301"/>
    <w:rsid w:val="006704ED"/>
    <w:rsid w:val="006707F2"/>
    <w:rsid w:val="00670805"/>
    <w:rsid w:val="00670AD9"/>
    <w:rsid w:val="00670CE2"/>
    <w:rsid w:val="0067117B"/>
    <w:rsid w:val="0067185F"/>
    <w:rsid w:val="0067189E"/>
    <w:rsid w:val="0067258F"/>
    <w:rsid w:val="0067263C"/>
    <w:rsid w:val="00672BEE"/>
    <w:rsid w:val="00672E07"/>
    <w:rsid w:val="006731BF"/>
    <w:rsid w:val="006732A7"/>
    <w:rsid w:val="00673D6B"/>
    <w:rsid w:val="00674067"/>
    <w:rsid w:val="00674C2E"/>
    <w:rsid w:val="00675E40"/>
    <w:rsid w:val="00676196"/>
    <w:rsid w:val="00676B81"/>
    <w:rsid w:val="006773B1"/>
    <w:rsid w:val="0067748F"/>
    <w:rsid w:val="00677854"/>
    <w:rsid w:val="006778E6"/>
    <w:rsid w:val="00677B9C"/>
    <w:rsid w:val="006808B5"/>
    <w:rsid w:val="00680C83"/>
    <w:rsid w:val="00681364"/>
    <w:rsid w:val="00681D31"/>
    <w:rsid w:val="0068243D"/>
    <w:rsid w:val="00682509"/>
    <w:rsid w:val="006826E7"/>
    <w:rsid w:val="006831A2"/>
    <w:rsid w:val="006831E4"/>
    <w:rsid w:val="00683D5C"/>
    <w:rsid w:val="00683F85"/>
    <w:rsid w:val="00684C07"/>
    <w:rsid w:val="0068552A"/>
    <w:rsid w:val="00685DF1"/>
    <w:rsid w:val="006871A7"/>
    <w:rsid w:val="0068760E"/>
    <w:rsid w:val="00687E54"/>
    <w:rsid w:val="006911C0"/>
    <w:rsid w:val="00692BD4"/>
    <w:rsid w:val="00693A1E"/>
    <w:rsid w:val="00693B61"/>
    <w:rsid w:val="00693F78"/>
    <w:rsid w:val="00694467"/>
    <w:rsid w:val="00694582"/>
    <w:rsid w:val="0069463C"/>
    <w:rsid w:val="00694CE1"/>
    <w:rsid w:val="00694D5E"/>
    <w:rsid w:val="00694E03"/>
    <w:rsid w:val="00695302"/>
    <w:rsid w:val="006957C6"/>
    <w:rsid w:val="00695AB4"/>
    <w:rsid w:val="00695B72"/>
    <w:rsid w:val="006963FE"/>
    <w:rsid w:val="00696A4B"/>
    <w:rsid w:val="00696B34"/>
    <w:rsid w:val="00697CA4"/>
    <w:rsid w:val="00697E1A"/>
    <w:rsid w:val="006A0059"/>
    <w:rsid w:val="006A00A8"/>
    <w:rsid w:val="006A053F"/>
    <w:rsid w:val="006A0550"/>
    <w:rsid w:val="006A0769"/>
    <w:rsid w:val="006A0DAC"/>
    <w:rsid w:val="006A254A"/>
    <w:rsid w:val="006A29F9"/>
    <w:rsid w:val="006A372D"/>
    <w:rsid w:val="006A3815"/>
    <w:rsid w:val="006A4314"/>
    <w:rsid w:val="006A45B7"/>
    <w:rsid w:val="006A48DB"/>
    <w:rsid w:val="006A4937"/>
    <w:rsid w:val="006A499D"/>
    <w:rsid w:val="006A4EF7"/>
    <w:rsid w:val="006A5435"/>
    <w:rsid w:val="006A5AB5"/>
    <w:rsid w:val="006A5D0F"/>
    <w:rsid w:val="006A66BD"/>
    <w:rsid w:val="006A795C"/>
    <w:rsid w:val="006B047E"/>
    <w:rsid w:val="006B0AC2"/>
    <w:rsid w:val="006B0EC4"/>
    <w:rsid w:val="006B0FB1"/>
    <w:rsid w:val="006B1041"/>
    <w:rsid w:val="006B1498"/>
    <w:rsid w:val="006B326D"/>
    <w:rsid w:val="006B344C"/>
    <w:rsid w:val="006B3990"/>
    <w:rsid w:val="006B4548"/>
    <w:rsid w:val="006B45CF"/>
    <w:rsid w:val="006B4A70"/>
    <w:rsid w:val="006B4B21"/>
    <w:rsid w:val="006B4D36"/>
    <w:rsid w:val="006B4D9F"/>
    <w:rsid w:val="006B4F8D"/>
    <w:rsid w:val="006B4FEF"/>
    <w:rsid w:val="006B59F2"/>
    <w:rsid w:val="006B5C54"/>
    <w:rsid w:val="006B5E6F"/>
    <w:rsid w:val="006B607B"/>
    <w:rsid w:val="006B60D1"/>
    <w:rsid w:val="006B6643"/>
    <w:rsid w:val="006B6FED"/>
    <w:rsid w:val="006B7247"/>
    <w:rsid w:val="006B728E"/>
    <w:rsid w:val="006C0A04"/>
    <w:rsid w:val="006C0BB5"/>
    <w:rsid w:val="006C159D"/>
    <w:rsid w:val="006C205E"/>
    <w:rsid w:val="006C2B0E"/>
    <w:rsid w:val="006C3044"/>
    <w:rsid w:val="006C326E"/>
    <w:rsid w:val="006C39FD"/>
    <w:rsid w:val="006C40FE"/>
    <w:rsid w:val="006C4CBA"/>
    <w:rsid w:val="006C5019"/>
    <w:rsid w:val="006C5309"/>
    <w:rsid w:val="006C5819"/>
    <w:rsid w:val="006C6222"/>
    <w:rsid w:val="006C625E"/>
    <w:rsid w:val="006C6767"/>
    <w:rsid w:val="006C6F16"/>
    <w:rsid w:val="006C70B2"/>
    <w:rsid w:val="006C7844"/>
    <w:rsid w:val="006C7B16"/>
    <w:rsid w:val="006C7BA6"/>
    <w:rsid w:val="006D06E5"/>
    <w:rsid w:val="006D0AEF"/>
    <w:rsid w:val="006D0C6C"/>
    <w:rsid w:val="006D1183"/>
    <w:rsid w:val="006D132F"/>
    <w:rsid w:val="006D165C"/>
    <w:rsid w:val="006D19E6"/>
    <w:rsid w:val="006D1DE6"/>
    <w:rsid w:val="006D1E34"/>
    <w:rsid w:val="006D1EBC"/>
    <w:rsid w:val="006D203B"/>
    <w:rsid w:val="006D219A"/>
    <w:rsid w:val="006D22F4"/>
    <w:rsid w:val="006D284A"/>
    <w:rsid w:val="006D2ECC"/>
    <w:rsid w:val="006D3175"/>
    <w:rsid w:val="006D31B3"/>
    <w:rsid w:val="006D4145"/>
    <w:rsid w:val="006D4655"/>
    <w:rsid w:val="006D46F1"/>
    <w:rsid w:val="006D4F8F"/>
    <w:rsid w:val="006D5429"/>
    <w:rsid w:val="006D58EB"/>
    <w:rsid w:val="006D59F0"/>
    <w:rsid w:val="006D5AAE"/>
    <w:rsid w:val="006D6284"/>
    <w:rsid w:val="006D7376"/>
    <w:rsid w:val="006D75D4"/>
    <w:rsid w:val="006D77E0"/>
    <w:rsid w:val="006D77F7"/>
    <w:rsid w:val="006E01C4"/>
    <w:rsid w:val="006E044C"/>
    <w:rsid w:val="006E0B24"/>
    <w:rsid w:val="006E12C4"/>
    <w:rsid w:val="006E1558"/>
    <w:rsid w:val="006E1B89"/>
    <w:rsid w:val="006E3483"/>
    <w:rsid w:val="006E37EC"/>
    <w:rsid w:val="006E3A53"/>
    <w:rsid w:val="006E4151"/>
    <w:rsid w:val="006E420A"/>
    <w:rsid w:val="006E4D88"/>
    <w:rsid w:val="006E4F38"/>
    <w:rsid w:val="006E5A5F"/>
    <w:rsid w:val="006E5AF1"/>
    <w:rsid w:val="006E5CAE"/>
    <w:rsid w:val="006E5D3A"/>
    <w:rsid w:val="006E6217"/>
    <w:rsid w:val="006E6A36"/>
    <w:rsid w:val="006E6A46"/>
    <w:rsid w:val="006E7371"/>
    <w:rsid w:val="006E77D2"/>
    <w:rsid w:val="006E7A34"/>
    <w:rsid w:val="006E7CD8"/>
    <w:rsid w:val="006E7E09"/>
    <w:rsid w:val="006E7FCF"/>
    <w:rsid w:val="006F0012"/>
    <w:rsid w:val="006F017C"/>
    <w:rsid w:val="006F0510"/>
    <w:rsid w:val="006F0897"/>
    <w:rsid w:val="006F0AB8"/>
    <w:rsid w:val="006F0DC5"/>
    <w:rsid w:val="006F158C"/>
    <w:rsid w:val="006F17C6"/>
    <w:rsid w:val="006F2D53"/>
    <w:rsid w:val="006F2E72"/>
    <w:rsid w:val="006F339B"/>
    <w:rsid w:val="006F38C6"/>
    <w:rsid w:val="006F3F2C"/>
    <w:rsid w:val="006F3FD4"/>
    <w:rsid w:val="006F41E4"/>
    <w:rsid w:val="006F47DA"/>
    <w:rsid w:val="006F48D4"/>
    <w:rsid w:val="006F4ACC"/>
    <w:rsid w:val="006F4CED"/>
    <w:rsid w:val="006F542F"/>
    <w:rsid w:val="006F6674"/>
    <w:rsid w:val="006F691D"/>
    <w:rsid w:val="006F69C6"/>
    <w:rsid w:val="006F6BB1"/>
    <w:rsid w:val="006F7665"/>
    <w:rsid w:val="00700744"/>
    <w:rsid w:val="00700BEA"/>
    <w:rsid w:val="00700C14"/>
    <w:rsid w:val="007012F6"/>
    <w:rsid w:val="007015FA"/>
    <w:rsid w:val="0070176F"/>
    <w:rsid w:val="007018F8"/>
    <w:rsid w:val="00701D94"/>
    <w:rsid w:val="00701F69"/>
    <w:rsid w:val="00702626"/>
    <w:rsid w:val="007028A9"/>
    <w:rsid w:val="007028B8"/>
    <w:rsid w:val="0070358A"/>
    <w:rsid w:val="00703717"/>
    <w:rsid w:val="00703858"/>
    <w:rsid w:val="00703BE6"/>
    <w:rsid w:val="00703CEB"/>
    <w:rsid w:val="00703CFF"/>
    <w:rsid w:val="00703E59"/>
    <w:rsid w:val="0070401C"/>
    <w:rsid w:val="00704CF8"/>
    <w:rsid w:val="00705BD6"/>
    <w:rsid w:val="00705C2F"/>
    <w:rsid w:val="007062C1"/>
    <w:rsid w:val="007063B7"/>
    <w:rsid w:val="00706822"/>
    <w:rsid w:val="0070743B"/>
    <w:rsid w:val="00707A04"/>
    <w:rsid w:val="00707A2E"/>
    <w:rsid w:val="00707AD2"/>
    <w:rsid w:val="00707AD7"/>
    <w:rsid w:val="007102CD"/>
    <w:rsid w:val="00711200"/>
    <w:rsid w:val="007123E4"/>
    <w:rsid w:val="00712772"/>
    <w:rsid w:val="00713E28"/>
    <w:rsid w:val="00714CE7"/>
    <w:rsid w:val="007152B0"/>
    <w:rsid w:val="007152C2"/>
    <w:rsid w:val="0071596C"/>
    <w:rsid w:val="007164BF"/>
    <w:rsid w:val="00716516"/>
    <w:rsid w:val="00716A42"/>
    <w:rsid w:val="00717002"/>
    <w:rsid w:val="007178E3"/>
    <w:rsid w:val="00717E96"/>
    <w:rsid w:val="00717FD8"/>
    <w:rsid w:val="0072040E"/>
    <w:rsid w:val="007204EA"/>
    <w:rsid w:val="007205E9"/>
    <w:rsid w:val="00720C4E"/>
    <w:rsid w:val="007213EE"/>
    <w:rsid w:val="00721AA0"/>
    <w:rsid w:val="00721EEB"/>
    <w:rsid w:val="00722272"/>
    <w:rsid w:val="00722409"/>
    <w:rsid w:val="007227E1"/>
    <w:rsid w:val="00722E30"/>
    <w:rsid w:val="00723323"/>
    <w:rsid w:val="00725046"/>
    <w:rsid w:val="00725986"/>
    <w:rsid w:val="00726938"/>
    <w:rsid w:val="00726B60"/>
    <w:rsid w:val="00727652"/>
    <w:rsid w:val="00727A6A"/>
    <w:rsid w:val="00727AD5"/>
    <w:rsid w:val="00727F7C"/>
    <w:rsid w:val="0073034C"/>
    <w:rsid w:val="00730498"/>
    <w:rsid w:val="00731497"/>
    <w:rsid w:val="00731816"/>
    <w:rsid w:val="00731CC1"/>
    <w:rsid w:val="00731FE6"/>
    <w:rsid w:val="00732272"/>
    <w:rsid w:val="007322E8"/>
    <w:rsid w:val="00732460"/>
    <w:rsid w:val="0073265E"/>
    <w:rsid w:val="00732A08"/>
    <w:rsid w:val="00732BCD"/>
    <w:rsid w:val="00732F19"/>
    <w:rsid w:val="00733962"/>
    <w:rsid w:val="00733C0D"/>
    <w:rsid w:val="00733D08"/>
    <w:rsid w:val="00734918"/>
    <w:rsid w:val="007350F2"/>
    <w:rsid w:val="007352F7"/>
    <w:rsid w:val="00736512"/>
    <w:rsid w:val="007366B1"/>
    <w:rsid w:val="00736780"/>
    <w:rsid w:val="007367FF"/>
    <w:rsid w:val="00736DDF"/>
    <w:rsid w:val="007376B7"/>
    <w:rsid w:val="00737E4F"/>
    <w:rsid w:val="0074020D"/>
    <w:rsid w:val="00741247"/>
    <w:rsid w:val="007412F5"/>
    <w:rsid w:val="00741825"/>
    <w:rsid w:val="00741AC6"/>
    <w:rsid w:val="00741C0B"/>
    <w:rsid w:val="0074246B"/>
    <w:rsid w:val="00742668"/>
    <w:rsid w:val="00742AEB"/>
    <w:rsid w:val="00742B64"/>
    <w:rsid w:val="00742E84"/>
    <w:rsid w:val="0074355F"/>
    <w:rsid w:val="007439B9"/>
    <w:rsid w:val="00743A7B"/>
    <w:rsid w:val="0074547F"/>
    <w:rsid w:val="0074581E"/>
    <w:rsid w:val="00745AFC"/>
    <w:rsid w:val="00745C45"/>
    <w:rsid w:val="00745F66"/>
    <w:rsid w:val="0074618A"/>
    <w:rsid w:val="007464FB"/>
    <w:rsid w:val="00746A04"/>
    <w:rsid w:val="00746F35"/>
    <w:rsid w:val="00747046"/>
    <w:rsid w:val="0074738D"/>
    <w:rsid w:val="00747399"/>
    <w:rsid w:val="00747641"/>
    <w:rsid w:val="0075022A"/>
    <w:rsid w:val="0075098B"/>
    <w:rsid w:val="00750E33"/>
    <w:rsid w:val="00750F7E"/>
    <w:rsid w:val="007511CC"/>
    <w:rsid w:val="00751BC3"/>
    <w:rsid w:val="00751BD6"/>
    <w:rsid w:val="00751C9F"/>
    <w:rsid w:val="007520E6"/>
    <w:rsid w:val="0075229B"/>
    <w:rsid w:val="00752BC5"/>
    <w:rsid w:val="00752E18"/>
    <w:rsid w:val="00753D8E"/>
    <w:rsid w:val="00753EB6"/>
    <w:rsid w:val="00754BC8"/>
    <w:rsid w:val="00755625"/>
    <w:rsid w:val="007558DF"/>
    <w:rsid w:val="00755B0C"/>
    <w:rsid w:val="00755C04"/>
    <w:rsid w:val="00755E12"/>
    <w:rsid w:val="007562B1"/>
    <w:rsid w:val="0075667A"/>
    <w:rsid w:val="0075668E"/>
    <w:rsid w:val="00756DFB"/>
    <w:rsid w:val="00757241"/>
    <w:rsid w:val="00757D06"/>
    <w:rsid w:val="007609AD"/>
    <w:rsid w:val="00760CCB"/>
    <w:rsid w:val="007611AC"/>
    <w:rsid w:val="0076259D"/>
    <w:rsid w:val="007625B0"/>
    <w:rsid w:val="00762D83"/>
    <w:rsid w:val="007631B1"/>
    <w:rsid w:val="0076348A"/>
    <w:rsid w:val="00763A2A"/>
    <w:rsid w:val="007644EE"/>
    <w:rsid w:val="00764776"/>
    <w:rsid w:val="00764E13"/>
    <w:rsid w:val="0076594B"/>
    <w:rsid w:val="0076779B"/>
    <w:rsid w:val="007700CD"/>
    <w:rsid w:val="007704D4"/>
    <w:rsid w:val="00770666"/>
    <w:rsid w:val="007709ED"/>
    <w:rsid w:val="00770B5B"/>
    <w:rsid w:val="00773089"/>
    <w:rsid w:val="00773A2B"/>
    <w:rsid w:val="00774945"/>
    <w:rsid w:val="007758C0"/>
    <w:rsid w:val="00775CCA"/>
    <w:rsid w:val="00776797"/>
    <w:rsid w:val="007769D9"/>
    <w:rsid w:val="00776BCF"/>
    <w:rsid w:val="0077727C"/>
    <w:rsid w:val="00780084"/>
    <w:rsid w:val="00781203"/>
    <w:rsid w:val="00781826"/>
    <w:rsid w:val="007826F4"/>
    <w:rsid w:val="0078271B"/>
    <w:rsid w:val="00782949"/>
    <w:rsid w:val="00782D34"/>
    <w:rsid w:val="00783B79"/>
    <w:rsid w:val="00783D43"/>
    <w:rsid w:val="007844FC"/>
    <w:rsid w:val="007856D0"/>
    <w:rsid w:val="00786213"/>
    <w:rsid w:val="00786526"/>
    <w:rsid w:val="007866A7"/>
    <w:rsid w:val="00786DA8"/>
    <w:rsid w:val="00791035"/>
    <w:rsid w:val="00791412"/>
    <w:rsid w:val="00792893"/>
    <w:rsid w:val="00792A20"/>
    <w:rsid w:val="0079356F"/>
    <w:rsid w:val="00793589"/>
    <w:rsid w:val="0079381A"/>
    <w:rsid w:val="007944FD"/>
    <w:rsid w:val="00794DDF"/>
    <w:rsid w:val="00796424"/>
    <w:rsid w:val="0079690F"/>
    <w:rsid w:val="00796F25"/>
    <w:rsid w:val="00797213"/>
    <w:rsid w:val="00797300"/>
    <w:rsid w:val="0079747E"/>
    <w:rsid w:val="0079748B"/>
    <w:rsid w:val="00797CAA"/>
    <w:rsid w:val="00797D74"/>
    <w:rsid w:val="007A0622"/>
    <w:rsid w:val="007A0A61"/>
    <w:rsid w:val="007A141B"/>
    <w:rsid w:val="007A164B"/>
    <w:rsid w:val="007A1DE5"/>
    <w:rsid w:val="007A210E"/>
    <w:rsid w:val="007A38A2"/>
    <w:rsid w:val="007A3F7A"/>
    <w:rsid w:val="007A4EEB"/>
    <w:rsid w:val="007A587B"/>
    <w:rsid w:val="007A5D73"/>
    <w:rsid w:val="007A6367"/>
    <w:rsid w:val="007A66D5"/>
    <w:rsid w:val="007A71AD"/>
    <w:rsid w:val="007A7367"/>
    <w:rsid w:val="007A7FD6"/>
    <w:rsid w:val="007B0AAC"/>
    <w:rsid w:val="007B1A25"/>
    <w:rsid w:val="007B1B08"/>
    <w:rsid w:val="007B203D"/>
    <w:rsid w:val="007B2548"/>
    <w:rsid w:val="007B27B2"/>
    <w:rsid w:val="007B3E2A"/>
    <w:rsid w:val="007B42F7"/>
    <w:rsid w:val="007B4317"/>
    <w:rsid w:val="007B4702"/>
    <w:rsid w:val="007B4D16"/>
    <w:rsid w:val="007B512F"/>
    <w:rsid w:val="007B628E"/>
    <w:rsid w:val="007B6E03"/>
    <w:rsid w:val="007B6F21"/>
    <w:rsid w:val="007C03A3"/>
    <w:rsid w:val="007C06EE"/>
    <w:rsid w:val="007C080F"/>
    <w:rsid w:val="007C0F49"/>
    <w:rsid w:val="007C1518"/>
    <w:rsid w:val="007C16B9"/>
    <w:rsid w:val="007C198C"/>
    <w:rsid w:val="007C1A6E"/>
    <w:rsid w:val="007C2362"/>
    <w:rsid w:val="007C2D9D"/>
    <w:rsid w:val="007C2F11"/>
    <w:rsid w:val="007C3089"/>
    <w:rsid w:val="007C31AF"/>
    <w:rsid w:val="007C3D2F"/>
    <w:rsid w:val="007C3EBA"/>
    <w:rsid w:val="007C401D"/>
    <w:rsid w:val="007C40B4"/>
    <w:rsid w:val="007C59C1"/>
    <w:rsid w:val="007C5CD3"/>
    <w:rsid w:val="007C5EA2"/>
    <w:rsid w:val="007C63F5"/>
    <w:rsid w:val="007C6DD8"/>
    <w:rsid w:val="007C6E02"/>
    <w:rsid w:val="007C7985"/>
    <w:rsid w:val="007D0981"/>
    <w:rsid w:val="007D23EC"/>
    <w:rsid w:val="007D242B"/>
    <w:rsid w:val="007D2804"/>
    <w:rsid w:val="007D37C4"/>
    <w:rsid w:val="007D4651"/>
    <w:rsid w:val="007D4D8F"/>
    <w:rsid w:val="007D521B"/>
    <w:rsid w:val="007D5EBB"/>
    <w:rsid w:val="007D693A"/>
    <w:rsid w:val="007D79B6"/>
    <w:rsid w:val="007E0A79"/>
    <w:rsid w:val="007E16D5"/>
    <w:rsid w:val="007E1FDD"/>
    <w:rsid w:val="007E2313"/>
    <w:rsid w:val="007E2FB1"/>
    <w:rsid w:val="007E3700"/>
    <w:rsid w:val="007E39C5"/>
    <w:rsid w:val="007E42B8"/>
    <w:rsid w:val="007E46CE"/>
    <w:rsid w:val="007E4855"/>
    <w:rsid w:val="007E48D0"/>
    <w:rsid w:val="007E4A94"/>
    <w:rsid w:val="007E5117"/>
    <w:rsid w:val="007E5755"/>
    <w:rsid w:val="007E5956"/>
    <w:rsid w:val="007E5BFE"/>
    <w:rsid w:val="007E5DF0"/>
    <w:rsid w:val="007E5F1A"/>
    <w:rsid w:val="007E606D"/>
    <w:rsid w:val="007E60A8"/>
    <w:rsid w:val="007E6487"/>
    <w:rsid w:val="007E657B"/>
    <w:rsid w:val="007E71EF"/>
    <w:rsid w:val="007E7CA6"/>
    <w:rsid w:val="007F0227"/>
    <w:rsid w:val="007F06C5"/>
    <w:rsid w:val="007F0811"/>
    <w:rsid w:val="007F0B9F"/>
    <w:rsid w:val="007F0DC4"/>
    <w:rsid w:val="007F1212"/>
    <w:rsid w:val="007F1689"/>
    <w:rsid w:val="007F1744"/>
    <w:rsid w:val="007F38F6"/>
    <w:rsid w:val="007F3A24"/>
    <w:rsid w:val="007F3BEC"/>
    <w:rsid w:val="007F48EF"/>
    <w:rsid w:val="007F4BDB"/>
    <w:rsid w:val="007F5267"/>
    <w:rsid w:val="007F5900"/>
    <w:rsid w:val="007F5BDF"/>
    <w:rsid w:val="007F5C65"/>
    <w:rsid w:val="007F5C77"/>
    <w:rsid w:val="007F5D74"/>
    <w:rsid w:val="007F60D7"/>
    <w:rsid w:val="007F7DA4"/>
    <w:rsid w:val="007F7EF8"/>
    <w:rsid w:val="00800F63"/>
    <w:rsid w:val="00801463"/>
    <w:rsid w:val="00801D25"/>
    <w:rsid w:val="0080242F"/>
    <w:rsid w:val="00802CB6"/>
    <w:rsid w:val="00802EE1"/>
    <w:rsid w:val="008033FE"/>
    <w:rsid w:val="00803497"/>
    <w:rsid w:val="00803D82"/>
    <w:rsid w:val="00804C82"/>
    <w:rsid w:val="00805174"/>
    <w:rsid w:val="00805279"/>
    <w:rsid w:val="00805644"/>
    <w:rsid w:val="00805882"/>
    <w:rsid w:val="00805A3F"/>
    <w:rsid w:val="00805B53"/>
    <w:rsid w:val="008065D2"/>
    <w:rsid w:val="008074CB"/>
    <w:rsid w:val="00807C1D"/>
    <w:rsid w:val="00811CC5"/>
    <w:rsid w:val="00812549"/>
    <w:rsid w:val="008128A2"/>
    <w:rsid w:val="008132A3"/>
    <w:rsid w:val="0081428E"/>
    <w:rsid w:val="0081547A"/>
    <w:rsid w:val="008156C1"/>
    <w:rsid w:val="00815F75"/>
    <w:rsid w:val="008162FF"/>
    <w:rsid w:val="00816372"/>
    <w:rsid w:val="008164E1"/>
    <w:rsid w:val="00816FF5"/>
    <w:rsid w:val="00817838"/>
    <w:rsid w:val="008207A9"/>
    <w:rsid w:val="00820809"/>
    <w:rsid w:val="008209F9"/>
    <w:rsid w:val="00820F51"/>
    <w:rsid w:val="008214FA"/>
    <w:rsid w:val="008229E3"/>
    <w:rsid w:val="00823AAD"/>
    <w:rsid w:val="0082404F"/>
    <w:rsid w:val="0082458A"/>
    <w:rsid w:val="00824C25"/>
    <w:rsid w:val="00824D8E"/>
    <w:rsid w:val="0082673F"/>
    <w:rsid w:val="008273F6"/>
    <w:rsid w:val="00827662"/>
    <w:rsid w:val="008323D5"/>
    <w:rsid w:val="00832CD6"/>
    <w:rsid w:val="00833321"/>
    <w:rsid w:val="0083352D"/>
    <w:rsid w:val="0083362A"/>
    <w:rsid w:val="00833F78"/>
    <w:rsid w:val="00834140"/>
    <w:rsid w:val="008344B8"/>
    <w:rsid w:val="0083491E"/>
    <w:rsid w:val="00834991"/>
    <w:rsid w:val="0083549F"/>
    <w:rsid w:val="008357F8"/>
    <w:rsid w:val="00835B2D"/>
    <w:rsid w:val="00835DA1"/>
    <w:rsid w:val="008360D6"/>
    <w:rsid w:val="00836466"/>
    <w:rsid w:val="00837868"/>
    <w:rsid w:val="0084011E"/>
    <w:rsid w:val="0084058E"/>
    <w:rsid w:val="0084080F"/>
    <w:rsid w:val="00840A61"/>
    <w:rsid w:val="008411AF"/>
    <w:rsid w:val="00841602"/>
    <w:rsid w:val="00841616"/>
    <w:rsid w:val="0084226A"/>
    <w:rsid w:val="00842C19"/>
    <w:rsid w:val="00842FE6"/>
    <w:rsid w:val="00843C6A"/>
    <w:rsid w:val="00843E02"/>
    <w:rsid w:val="0084420D"/>
    <w:rsid w:val="00844871"/>
    <w:rsid w:val="008449CD"/>
    <w:rsid w:val="00844D0B"/>
    <w:rsid w:val="00844EA1"/>
    <w:rsid w:val="00845271"/>
    <w:rsid w:val="0084554E"/>
    <w:rsid w:val="00845C3C"/>
    <w:rsid w:val="008466B3"/>
    <w:rsid w:val="0084686F"/>
    <w:rsid w:val="00846DD9"/>
    <w:rsid w:val="00847330"/>
    <w:rsid w:val="008507FE"/>
    <w:rsid w:val="0085106F"/>
    <w:rsid w:val="00851520"/>
    <w:rsid w:val="00851527"/>
    <w:rsid w:val="008517CC"/>
    <w:rsid w:val="00851C63"/>
    <w:rsid w:val="00851C7F"/>
    <w:rsid w:val="00852067"/>
    <w:rsid w:val="00852F3C"/>
    <w:rsid w:val="00853074"/>
    <w:rsid w:val="008534EF"/>
    <w:rsid w:val="0085365E"/>
    <w:rsid w:val="00854B58"/>
    <w:rsid w:val="00855BF6"/>
    <w:rsid w:val="00856409"/>
    <w:rsid w:val="00856705"/>
    <w:rsid w:val="0085684F"/>
    <w:rsid w:val="00856D9A"/>
    <w:rsid w:val="0085754E"/>
    <w:rsid w:val="008578AD"/>
    <w:rsid w:val="00857CEC"/>
    <w:rsid w:val="00860D6D"/>
    <w:rsid w:val="00860DE7"/>
    <w:rsid w:val="00860FA2"/>
    <w:rsid w:val="008612C9"/>
    <w:rsid w:val="00861577"/>
    <w:rsid w:val="00861690"/>
    <w:rsid w:val="00861E51"/>
    <w:rsid w:val="00862158"/>
    <w:rsid w:val="00862B11"/>
    <w:rsid w:val="00862E3E"/>
    <w:rsid w:val="00862FF0"/>
    <w:rsid w:val="008631AD"/>
    <w:rsid w:val="0086358A"/>
    <w:rsid w:val="00863A73"/>
    <w:rsid w:val="00863CDB"/>
    <w:rsid w:val="008643B8"/>
    <w:rsid w:val="00864CFF"/>
    <w:rsid w:val="00864FB3"/>
    <w:rsid w:val="00865302"/>
    <w:rsid w:val="008653FB"/>
    <w:rsid w:val="008659EC"/>
    <w:rsid w:val="008669C9"/>
    <w:rsid w:val="00866A8A"/>
    <w:rsid w:val="00867143"/>
    <w:rsid w:val="008673F3"/>
    <w:rsid w:val="00867A9C"/>
    <w:rsid w:val="008700C0"/>
    <w:rsid w:val="0087143C"/>
    <w:rsid w:val="00871929"/>
    <w:rsid w:val="00871D5D"/>
    <w:rsid w:val="0087233A"/>
    <w:rsid w:val="00872DA2"/>
    <w:rsid w:val="008731CF"/>
    <w:rsid w:val="008733FC"/>
    <w:rsid w:val="008735B4"/>
    <w:rsid w:val="008735E8"/>
    <w:rsid w:val="00873E61"/>
    <w:rsid w:val="00873F28"/>
    <w:rsid w:val="008749FE"/>
    <w:rsid w:val="00874BFB"/>
    <w:rsid w:val="00875185"/>
    <w:rsid w:val="00875213"/>
    <w:rsid w:val="00875423"/>
    <w:rsid w:val="00875ECC"/>
    <w:rsid w:val="00875EE7"/>
    <w:rsid w:val="00875F48"/>
    <w:rsid w:val="008760BE"/>
    <w:rsid w:val="00876508"/>
    <w:rsid w:val="00877087"/>
    <w:rsid w:val="008775CE"/>
    <w:rsid w:val="008777AD"/>
    <w:rsid w:val="00877DF3"/>
    <w:rsid w:val="00880AAC"/>
    <w:rsid w:val="00881175"/>
    <w:rsid w:val="00881778"/>
    <w:rsid w:val="008819AD"/>
    <w:rsid w:val="00882226"/>
    <w:rsid w:val="0088289D"/>
    <w:rsid w:val="00882C2D"/>
    <w:rsid w:val="00882DF1"/>
    <w:rsid w:val="0088331E"/>
    <w:rsid w:val="00883D43"/>
    <w:rsid w:val="00883EE0"/>
    <w:rsid w:val="00883F58"/>
    <w:rsid w:val="00884158"/>
    <w:rsid w:val="00885823"/>
    <w:rsid w:val="00885FAD"/>
    <w:rsid w:val="0088667D"/>
    <w:rsid w:val="00887082"/>
    <w:rsid w:val="008870B9"/>
    <w:rsid w:val="00890597"/>
    <w:rsid w:val="00890C97"/>
    <w:rsid w:val="0089200C"/>
    <w:rsid w:val="00892062"/>
    <w:rsid w:val="008924CD"/>
    <w:rsid w:val="008928D5"/>
    <w:rsid w:val="00893BEB"/>
    <w:rsid w:val="008944FD"/>
    <w:rsid w:val="00894C01"/>
    <w:rsid w:val="00895BFF"/>
    <w:rsid w:val="0089665D"/>
    <w:rsid w:val="0089703B"/>
    <w:rsid w:val="00897090"/>
    <w:rsid w:val="008971B6"/>
    <w:rsid w:val="00897439"/>
    <w:rsid w:val="0089749F"/>
    <w:rsid w:val="008974F0"/>
    <w:rsid w:val="00897AAA"/>
    <w:rsid w:val="008A0103"/>
    <w:rsid w:val="008A078E"/>
    <w:rsid w:val="008A0810"/>
    <w:rsid w:val="008A0A5C"/>
    <w:rsid w:val="008A0E21"/>
    <w:rsid w:val="008A1318"/>
    <w:rsid w:val="008A1793"/>
    <w:rsid w:val="008A1A8A"/>
    <w:rsid w:val="008A2062"/>
    <w:rsid w:val="008A2355"/>
    <w:rsid w:val="008A3675"/>
    <w:rsid w:val="008A3EF6"/>
    <w:rsid w:val="008A42CE"/>
    <w:rsid w:val="008A437F"/>
    <w:rsid w:val="008A478F"/>
    <w:rsid w:val="008A59C1"/>
    <w:rsid w:val="008A5A9F"/>
    <w:rsid w:val="008A5B30"/>
    <w:rsid w:val="008A5B8B"/>
    <w:rsid w:val="008A6168"/>
    <w:rsid w:val="008A6BE7"/>
    <w:rsid w:val="008A74D3"/>
    <w:rsid w:val="008A7545"/>
    <w:rsid w:val="008A757A"/>
    <w:rsid w:val="008A761A"/>
    <w:rsid w:val="008A7CE3"/>
    <w:rsid w:val="008B0A5F"/>
    <w:rsid w:val="008B0C28"/>
    <w:rsid w:val="008B0DA6"/>
    <w:rsid w:val="008B0F82"/>
    <w:rsid w:val="008B123D"/>
    <w:rsid w:val="008B13EE"/>
    <w:rsid w:val="008B29A8"/>
    <w:rsid w:val="008B2EDB"/>
    <w:rsid w:val="008B30D7"/>
    <w:rsid w:val="008B35A8"/>
    <w:rsid w:val="008B3B2E"/>
    <w:rsid w:val="008B3F1D"/>
    <w:rsid w:val="008B4D87"/>
    <w:rsid w:val="008B53D7"/>
    <w:rsid w:val="008B6173"/>
    <w:rsid w:val="008B623F"/>
    <w:rsid w:val="008B658B"/>
    <w:rsid w:val="008B65E7"/>
    <w:rsid w:val="008B6D1F"/>
    <w:rsid w:val="008B719F"/>
    <w:rsid w:val="008B7B84"/>
    <w:rsid w:val="008C0E45"/>
    <w:rsid w:val="008C0FC8"/>
    <w:rsid w:val="008C1462"/>
    <w:rsid w:val="008C149C"/>
    <w:rsid w:val="008C1A2B"/>
    <w:rsid w:val="008C209C"/>
    <w:rsid w:val="008C20CE"/>
    <w:rsid w:val="008C27E7"/>
    <w:rsid w:val="008C2A32"/>
    <w:rsid w:val="008C2D8B"/>
    <w:rsid w:val="008C311C"/>
    <w:rsid w:val="008C3977"/>
    <w:rsid w:val="008C39B7"/>
    <w:rsid w:val="008C3B30"/>
    <w:rsid w:val="008C47D7"/>
    <w:rsid w:val="008C527C"/>
    <w:rsid w:val="008C529E"/>
    <w:rsid w:val="008C564F"/>
    <w:rsid w:val="008C57BC"/>
    <w:rsid w:val="008C5F08"/>
    <w:rsid w:val="008C5F68"/>
    <w:rsid w:val="008C6198"/>
    <w:rsid w:val="008C676C"/>
    <w:rsid w:val="008C6D02"/>
    <w:rsid w:val="008C70C9"/>
    <w:rsid w:val="008C7304"/>
    <w:rsid w:val="008C7E0F"/>
    <w:rsid w:val="008C7F05"/>
    <w:rsid w:val="008D014A"/>
    <w:rsid w:val="008D0981"/>
    <w:rsid w:val="008D0BE5"/>
    <w:rsid w:val="008D0D6E"/>
    <w:rsid w:val="008D117A"/>
    <w:rsid w:val="008D1A20"/>
    <w:rsid w:val="008D20E6"/>
    <w:rsid w:val="008D2112"/>
    <w:rsid w:val="008D289C"/>
    <w:rsid w:val="008D2D33"/>
    <w:rsid w:val="008D2DE7"/>
    <w:rsid w:val="008D2EDF"/>
    <w:rsid w:val="008D339B"/>
    <w:rsid w:val="008D3C16"/>
    <w:rsid w:val="008D42E4"/>
    <w:rsid w:val="008D48F5"/>
    <w:rsid w:val="008D5F6B"/>
    <w:rsid w:val="008D6741"/>
    <w:rsid w:val="008D6956"/>
    <w:rsid w:val="008D6C8D"/>
    <w:rsid w:val="008D70A3"/>
    <w:rsid w:val="008D7313"/>
    <w:rsid w:val="008D75F2"/>
    <w:rsid w:val="008D7FC8"/>
    <w:rsid w:val="008E04C6"/>
    <w:rsid w:val="008E086D"/>
    <w:rsid w:val="008E0EAF"/>
    <w:rsid w:val="008E1436"/>
    <w:rsid w:val="008E1625"/>
    <w:rsid w:val="008E1693"/>
    <w:rsid w:val="008E1992"/>
    <w:rsid w:val="008E2996"/>
    <w:rsid w:val="008E2DBE"/>
    <w:rsid w:val="008E35DC"/>
    <w:rsid w:val="008E3A9A"/>
    <w:rsid w:val="008E4282"/>
    <w:rsid w:val="008E54C5"/>
    <w:rsid w:val="008E58E0"/>
    <w:rsid w:val="008E5A80"/>
    <w:rsid w:val="008E5C18"/>
    <w:rsid w:val="008E60D6"/>
    <w:rsid w:val="008E69C1"/>
    <w:rsid w:val="008E6F5B"/>
    <w:rsid w:val="008E711B"/>
    <w:rsid w:val="008E758F"/>
    <w:rsid w:val="008E7B88"/>
    <w:rsid w:val="008E7BDD"/>
    <w:rsid w:val="008F0181"/>
    <w:rsid w:val="008F03C0"/>
    <w:rsid w:val="008F0976"/>
    <w:rsid w:val="008F0E91"/>
    <w:rsid w:val="008F1EA8"/>
    <w:rsid w:val="008F26DA"/>
    <w:rsid w:val="008F2838"/>
    <w:rsid w:val="008F3198"/>
    <w:rsid w:val="008F348C"/>
    <w:rsid w:val="008F5482"/>
    <w:rsid w:val="008F76CA"/>
    <w:rsid w:val="00900316"/>
    <w:rsid w:val="0090033B"/>
    <w:rsid w:val="00900602"/>
    <w:rsid w:val="009006FB"/>
    <w:rsid w:val="009008D9"/>
    <w:rsid w:val="00901553"/>
    <w:rsid w:val="009019B8"/>
    <w:rsid w:val="00901B72"/>
    <w:rsid w:val="00901E22"/>
    <w:rsid w:val="00901EBE"/>
    <w:rsid w:val="0090209F"/>
    <w:rsid w:val="009025CD"/>
    <w:rsid w:val="00902844"/>
    <w:rsid w:val="009028CE"/>
    <w:rsid w:val="0090303E"/>
    <w:rsid w:val="009033B7"/>
    <w:rsid w:val="00903A60"/>
    <w:rsid w:val="00904480"/>
    <w:rsid w:val="00904EF5"/>
    <w:rsid w:val="00905B1C"/>
    <w:rsid w:val="00905C23"/>
    <w:rsid w:val="00906050"/>
    <w:rsid w:val="00906EED"/>
    <w:rsid w:val="00906F76"/>
    <w:rsid w:val="009071B4"/>
    <w:rsid w:val="00907B9F"/>
    <w:rsid w:val="00910161"/>
    <w:rsid w:val="00910274"/>
    <w:rsid w:val="00910301"/>
    <w:rsid w:val="00910359"/>
    <w:rsid w:val="00910750"/>
    <w:rsid w:val="00910E16"/>
    <w:rsid w:val="00912AE3"/>
    <w:rsid w:val="00912DE4"/>
    <w:rsid w:val="00912F98"/>
    <w:rsid w:val="009135D5"/>
    <w:rsid w:val="009137E5"/>
    <w:rsid w:val="00913839"/>
    <w:rsid w:val="00913D77"/>
    <w:rsid w:val="00913EE6"/>
    <w:rsid w:val="00914180"/>
    <w:rsid w:val="009145F5"/>
    <w:rsid w:val="00914CCC"/>
    <w:rsid w:val="00914F77"/>
    <w:rsid w:val="00915398"/>
    <w:rsid w:val="009154B1"/>
    <w:rsid w:val="00915654"/>
    <w:rsid w:val="0091706F"/>
    <w:rsid w:val="009178EE"/>
    <w:rsid w:val="00917921"/>
    <w:rsid w:val="00917975"/>
    <w:rsid w:val="00917D74"/>
    <w:rsid w:val="00917DAF"/>
    <w:rsid w:val="009200CB"/>
    <w:rsid w:val="00920964"/>
    <w:rsid w:val="009209A7"/>
    <w:rsid w:val="00920E0A"/>
    <w:rsid w:val="00920FFF"/>
    <w:rsid w:val="00922327"/>
    <w:rsid w:val="00922E75"/>
    <w:rsid w:val="00922FA3"/>
    <w:rsid w:val="0092420A"/>
    <w:rsid w:val="009249E8"/>
    <w:rsid w:val="00925DD0"/>
    <w:rsid w:val="00926329"/>
    <w:rsid w:val="00926891"/>
    <w:rsid w:val="00926D00"/>
    <w:rsid w:val="009272B5"/>
    <w:rsid w:val="00927A82"/>
    <w:rsid w:val="00930C7F"/>
    <w:rsid w:val="00930D31"/>
    <w:rsid w:val="00930E00"/>
    <w:rsid w:val="00931677"/>
    <w:rsid w:val="00932453"/>
    <w:rsid w:val="00933858"/>
    <w:rsid w:val="009338CE"/>
    <w:rsid w:val="009339F7"/>
    <w:rsid w:val="009346AF"/>
    <w:rsid w:val="009346E4"/>
    <w:rsid w:val="0093488E"/>
    <w:rsid w:val="00934A88"/>
    <w:rsid w:val="00935D2B"/>
    <w:rsid w:val="0093605F"/>
    <w:rsid w:val="009367D1"/>
    <w:rsid w:val="009368ED"/>
    <w:rsid w:val="00936D86"/>
    <w:rsid w:val="009379A0"/>
    <w:rsid w:val="00937AEA"/>
    <w:rsid w:val="00937CB2"/>
    <w:rsid w:val="00940687"/>
    <w:rsid w:val="00940FCD"/>
    <w:rsid w:val="009416D5"/>
    <w:rsid w:val="009417C3"/>
    <w:rsid w:val="009418D4"/>
    <w:rsid w:val="00941A77"/>
    <w:rsid w:val="0094203D"/>
    <w:rsid w:val="00942101"/>
    <w:rsid w:val="00942C05"/>
    <w:rsid w:val="00943299"/>
    <w:rsid w:val="009432D2"/>
    <w:rsid w:val="009433F5"/>
    <w:rsid w:val="00943634"/>
    <w:rsid w:val="00943688"/>
    <w:rsid w:val="009436A6"/>
    <w:rsid w:val="00943C36"/>
    <w:rsid w:val="00945377"/>
    <w:rsid w:val="009454A1"/>
    <w:rsid w:val="00946191"/>
    <w:rsid w:val="00946677"/>
    <w:rsid w:val="009471C7"/>
    <w:rsid w:val="0094791E"/>
    <w:rsid w:val="00947AB7"/>
    <w:rsid w:val="0095030A"/>
    <w:rsid w:val="00950BB2"/>
    <w:rsid w:val="00950D08"/>
    <w:rsid w:val="00950F53"/>
    <w:rsid w:val="00952894"/>
    <w:rsid w:val="00953157"/>
    <w:rsid w:val="0095347A"/>
    <w:rsid w:val="0095352A"/>
    <w:rsid w:val="00953551"/>
    <w:rsid w:val="0095375C"/>
    <w:rsid w:val="009541E8"/>
    <w:rsid w:val="009550E7"/>
    <w:rsid w:val="0095579A"/>
    <w:rsid w:val="0095581F"/>
    <w:rsid w:val="009558B3"/>
    <w:rsid w:val="00955C71"/>
    <w:rsid w:val="00955D22"/>
    <w:rsid w:val="009563BF"/>
    <w:rsid w:val="00956674"/>
    <w:rsid w:val="00956710"/>
    <w:rsid w:val="009567A0"/>
    <w:rsid w:val="00956A30"/>
    <w:rsid w:val="00957032"/>
    <w:rsid w:val="009572C9"/>
    <w:rsid w:val="009578BD"/>
    <w:rsid w:val="00957B42"/>
    <w:rsid w:val="00960064"/>
    <w:rsid w:val="00960DAD"/>
    <w:rsid w:val="00961238"/>
    <w:rsid w:val="0096162C"/>
    <w:rsid w:val="00961786"/>
    <w:rsid w:val="00962180"/>
    <w:rsid w:val="00962C7D"/>
    <w:rsid w:val="00962C81"/>
    <w:rsid w:val="00962E70"/>
    <w:rsid w:val="00963BB4"/>
    <w:rsid w:val="00964460"/>
    <w:rsid w:val="009648BF"/>
    <w:rsid w:val="00964B89"/>
    <w:rsid w:val="00964C56"/>
    <w:rsid w:val="00965481"/>
    <w:rsid w:val="00966A1C"/>
    <w:rsid w:val="0097078E"/>
    <w:rsid w:val="00970931"/>
    <w:rsid w:val="00970E7D"/>
    <w:rsid w:val="00971178"/>
    <w:rsid w:val="00971456"/>
    <w:rsid w:val="00971540"/>
    <w:rsid w:val="00971612"/>
    <w:rsid w:val="0097161D"/>
    <w:rsid w:val="00971770"/>
    <w:rsid w:val="00971964"/>
    <w:rsid w:val="00971CE2"/>
    <w:rsid w:val="009733A3"/>
    <w:rsid w:val="00974583"/>
    <w:rsid w:val="009747B5"/>
    <w:rsid w:val="009748EA"/>
    <w:rsid w:val="00974E04"/>
    <w:rsid w:val="00976725"/>
    <w:rsid w:val="009768A6"/>
    <w:rsid w:val="00976ECF"/>
    <w:rsid w:val="00976EDA"/>
    <w:rsid w:val="00977125"/>
    <w:rsid w:val="009776DD"/>
    <w:rsid w:val="00980251"/>
    <w:rsid w:val="009804D6"/>
    <w:rsid w:val="009806B7"/>
    <w:rsid w:val="00980AB8"/>
    <w:rsid w:val="0098101F"/>
    <w:rsid w:val="00981021"/>
    <w:rsid w:val="00981085"/>
    <w:rsid w:val="00981D76"/>
    <w:rsid w:val="00982209"/>
    <w:rsid w:val="009832CB"/>
    <w:rsid w:val="00983C25"/>
    <w:rsid w:val="00983E26"/>
    <w:rsid w:val="009841BF"/>
    <w:rsid w:val="00984331"/>
    <w:rsid w:val="009845FA"/>
    <w:rsid w:val="00984918"/>
    <w:rsid w:val="00985731"/>
    <w:rsid w:val="009864C7"/>
    <w:rsid w:val="00986BDD"/>
    <w:rsid w:val="00986C07"/>
    <w:rsid w:val="00987C35"/>
    <w:rsid w:val="00987E65"/>
    <w:rsid w:val="00987ECF"/>
    <w:rsid w:val="00990AEC"/>
    <w:rsid w:val="00990E59"/>
    <w:rsid w:val="0099182F"/>
    <w:rsid w:val="00991AA3"/>
    <w:rsid w:val="00991C2B"/>
    <w:rsid w:val="00991FFF"/>
    <w:rsid w:val="009927D3"/>
    <w:rsid w:val="009929CF"/>
    <w:rsid w:val="00993B99"/>
    <w:rsid w:val="0099411D"/>
    <w:rsid w:val="00994742"/>
    <w:rsid w:val="00994839"/>
    <w:rsid w:val="00994E56"/>
    <w:rsid w:val="009957FA"/>
    <w:rsid w:val="00995976"/>
    <w:rsid w:val="009959D1"/>
    <w:rsid w:val="00995F3E"/>
    <w:rsid w:val="00996357"/>
    <w:rsid w:val="00996CE9"/>
    <w:rsid w:val="00997AAA"/>
    <w:rsid w:val="00997E9E"/>
    <w:rsid w:val="00997F17"/>
    <w:rsid w:val="009A00EB"/>
    <w:rsid w:val="009A036A"/>
    <w:rsid w:val="009A0E92"/>
    <w:rsid w:val="009A135D"/>
    <w:rsid w:val="009A199C"/>
    <w:rsid w:val="009A1C75"/>
    <w:rsid w:val="009A4521"/>
    <w:rsid w:val="009A54BF"/>
    <w:rsid w:val="009A57EE"/>
    <w:rsid w:val="009A63EF"/>
    <w:rsid w:val="009A6459"/>
    <w:rsid w:val="009A6FF2"/>
    <w:rsid w:val="009A7526"/>
    <w:rsid w:val="009A7A3B"/>
    <w:rsid w:val="009B011D"/>
    <w:rsid w:val="009B07BA"/>
    <w:rsid w:val="009B0BC1"/>
    <w:rsid w:val="009B0E1E"/>
    <w:rsid w:val="009B1661"/>
    <w:rsid w:val="009B16AD"/>
    <w:rsid w:val="009B17A4"/>
    <w:rsid w:val="009B1914"/>
    <w:rsid w:val="009B1EDA"/>
    <w:rsid w:val="009B3C63"/>
    <w:rsid w:val="009B44AC"/>
    <w:rsid w:val="009B4617"/>
    <w:rsid w:val="009B4F11"/>
    <w:rsid w:val="009B4FDE"/>
    <w:rsid w:val="009B5004"/>
    <w:rsid w:val="009B5341"/>
    <w:rsid w:val="009B5913"/>
    <w:rsid w:val="009B6A6B"/>
    <w:rsid w:val="009B7A27"/>
    <w:rsid w:val="009C02AF"/>
    <w:rsid w:val="009C1503"/>
    <w:rsid w:val="009C1D6C"/>
    <w:rsid w:val="009C29C2"/>
    <w:rsid w:val="009C2B84"/>
    <w:rsid w:val="009C2FF2"/>
    <w:rsid w:val="009C37C0"/>
    <w:rsid w:val="009C39D8"/>
    <w:rsid w:val="009C3D4B"/>
    <w:rsid w:val="009C3EA2"/>
    <w:rsid w:val="009C4E37"/>
    <w:rsid w:val="009C51F5"/>
    <w:rsid w:val="009C5323"/>
    <w:rsid w:val="009C53B2"/>
    <w:rsid w:val="009C5450"/>
    <w:rsid w:val="009C61A5"/>
    <w:rsid w:val="009C67E9"/>
    <w:rsid w:val="009C6823"/>
    <w:rsid w:val="009C6A31"/>
    <w:rsid w:val="009C7178"/>
    <w:rsid w:val="009C76AE"/>
    <w:rsid w:val="009D0483"/>
    <w:rsid w:val="009D0A29"/>
    <w:rsid w:val="009D1444"/>
    <w:rsid w:val="009D175B"/>
    <w:rsid w:val="009D2206"/>
    <w:rsid w:val="009D2A90"/>
    <w:rsid w:val="009D2D32"/>
    <w:rsid w:val="009D380A"/>
    <w:rsid w:val="009D3A76"/>
    <w:rsid w:val="009D3BE0"/>
    <w:rsid w:val="009D43C3"/>
    <w:rsid w:val="009D4988"/>
    <w:rsid w:val="009D60DC"/>
    <w:rsid w:val="009D711C"/>
    <w:rsid w:val="009D71D8"/>
    <w:rsid w:val="009E0315"/>
    <w:rsid w:val="009E112A"/>
    <w:rsid w:val="009E15A4"/>
    <w:rsid w:val="009E1D70"/>
    <w:rsid w:val="009E2748"/>
    <w:rsid w:val="009E2FCE"/>
    <w:rsid w:val="009E3A33"/>
    <w:rsid w:val="009E4AEB"/>
    <w:rsid w:val="009E4D9C"/>
    <w:rsid w:val="009E5908"/>
    <w:rsid w:val="009E5AAF"/>
    <w:rsid w:val="009E5D16"/>
    <w:rsid w:val="009E6048"/>
    <w:rsid w:val="009E6511"/>
    <w:rsid w:val="009E6FA5"/>
    <w:rsid w:val="009E7B5A"/>
    <w:rsid w:val="009E7E31"/>
    <w:rsid w:val="009E7F75"/>
    <w:rsid w:val="009F04F3"/>
    <w:rsid w:val="009F0893"/>
    <w:rsid w:val="009F0E1D"/>
    <w:rsid w:val="009F0ED4"/>
    <w:rsid w:val="009F1318"/>
    <w:rsid w:val="009F1538"/>
    <w:rsid w:val="009F15AA"/>
    <w:rsid w:val="009F1E52"/>
    <w:rsid w:val="009F2F2C"/>
    <w:rsid w:val="009F33EC"/>
    <w:rsid w:val="009F383D"/>
    <w:rsid w:val="009F3A47"/>
    <w:rsid w:val="009F3DAA"/>
    <w:rsid w:val="009F3F3F"/>
    <w:rsid w:val="009F488C"/>
    <w:rsid w:val="009F4AD0"/>
    <w:rsid w:val="009F4CAA"/>
    <w:rsid w:val="009F4DA0"/>
    <w:rsid w:val="009F5207"/>
    <w:rsid w:val="009F58C6"/>
    <w:rsid w:val="009F5966"/>
    <w:rsid w:val="009F59D7"/>
    <w:rsid w:val="009F5F2E"/>
    <w:rsid w:val="009F6437"/>
    <w:rsid w:val="009F6C5C"/>
    <w:rsid w:val="009F79FE"/>
    <w:rsid w:val="009F7B98"/>
    <w:rsid w:val="009F7B99"/>
    <w:rsid w:val="009F7F31"/>
    <w:rsid w:val="009F7F5E"/>
    <w:rsid w:val="00A0007B"/>
    <w:rsid w:val="00A00753"/>
    <w:rsid w:val="00A00E7E"/>
    <w:rsid w:val="00A0258A"/>
    <w:rsid w:val="00A02AE9"/>
    <w:rsid w:val="00A02FC7"/>
    <w:rsid w:val="00A0368B"/>
    <w:rsid w:val="00A036D1"/>
    <w:rsid w:val="00A048DE"/>
    <w:rsid w:val="00A049CD"/>
    <w:rsid w:val="00A04E4D"/>
    <w:rsid w:val="00A04E5C"/>
    <w:rsid w:val="00A05742"/>
    <w:rsid w:val="00A058A9"/>
    <w:rsid w:val="00A06813"/>
    <w:rsid w:val="00A07B1E"/>
    <w:rsid w:val="00A07C4F"/>
    <w:rsid w:val="00A1028D"/>
    <w:rsid w:val="00A107AE"/>
    <w:rsid w:val="00A11A5D"/>
    <w:rsid w:val="00A11C94"/>
    <w:rsid w:val="00A11F9E"/>
    <w:rsid w:val="00A1518A"/>
    <w:rsid w:val="00A152C4"/>
    <w:rsid w:val="00A15434"/>
    <w:rsid w:val="00A15A60"/>
    <w:rsid w:val="00A15C4F"/>
    <w:rsid w:val="00A15C6D"/>
    <w:rsid w:val="00A15F52"/>
    <w:rsid w:val="00A1657F"/>
    <w:rsid w:val="00A1668F"/>
    <w:rsid w:val="00A169A6"/>
    <w:rsid w:val="00A17B3F"/>
    <w:rsid w:val="00A2097F"/>
    <w:rsid w:val="00A20B4D"/>
    <w:rsid w:val="00A20FB1"/>
    <w:rsid w:val="00A2126D"/>
    <w:rsid w:val="00A213BC"/>
    <w:rsid w:val="00A2179B"/>
    <w:rsid w:val="00A222DD"/>
    <w:rsid w:val="00A22700"/>
    <w:rsid w:val="00A22A67"/>
    <w:rsid w:val="00A23973"/>
    <w:rsid w:val="00A23A9D"/>
    <w:rsid w:val="00A23D95"/>
    <w:rsid w:val="00A24080"/>
    <w:rsid w:val="00A2492F"/>
    <w:rsid w:val="00A24C86"/>
    <w:rsid w:val="00A24CAB"/>
    <w:rsid w:val="00A24E48"/>
    <w:rsid w:val="00A2508B"/>
    <w:rsid w:val="00A258A9"/>
    <w:rsid w:val="00A25F95"/>
    <w:rsid w:val="00A25FA7"/>
    <w:rsid w:val="00A26200"/>
    <w:rsid w:val="00A26496"/>
    <w:rsid w:val="00A26E87"/>
    <w:rsid w:val="00A2706D"/>
    <w:rsid w:val="00A27246"/>
    <w:rsid w:val="00A30017"/>
    <w:rsid w:val="00A30525"/>
    <w:rsid w:val="00A305C2"/>
    <w:rsid w:val="00A30C22"/>
    <w:rsid w:val="00A31DF5"/>
    <w:rsid w:val="00A32C93"/>
    <w:rsid w:val="00A3366C"/>
    <w:rsid w:val="00A338DB"/>
    <w:rsid w:val="00A33F02"/>
    <w:rsid w:val="00A34113"/>
    <w:rsid w:val="00A34B95"/>
    <w:rsid w:val="00A35597"/>
    <w:rsid w:val="00A35886"/>
    <w:rsid w:val="00A3652E"/>
    <w:rsid w:val="00A37195"/>
    <w:rsid w:val="00A3792C"/>
    <w:rsid w:val="00A37CD4"/>
    <w:rsid w:val="00A402A7"/>
    <w:rsid w:val="00A406D5"/>
    <w:rsid w:val="00A40D5A"/>
    <w:rsid w:val="00A416BB"/>
    <w:rsid w:val="00A41B74"/>
    <w:rsid w:val="00A41CFD"/>
    <w:rsid w:val="00A41EFB"/>
    <w:rsid w:val="00A42907"/>
    <w:rsid w:val="00A42E7E"/>
    <w:rsid w:val="00A43BBB"/>
    <w:rsid w:val="00A45CA5"/>
    <w:rsid w:val="00A45DD1"/>
    <w:rsid w:val="00A45E8B"/>
    <w:rsid w:val="00A47772"/>
    <w:rsid w:val="00A477AA"/>
    <w:rsid w:val="00A47AF1"/>
    <w:rsid w:val="00A47C11"/>
    <w:rsid w:val="00A50434"/>
    <w:rsid w:val="00A50F21"/>
    <w:rsid w:val="00A51E74"/>
    <w:rsid w:val="00A52249"/>
    <w:rsid w:val="00A52478"/>
    <w:rsid w:val="00A53641"/>
    <w:rsid w:val="00A54AE9"/>
    <w:rsid w:val="00A54B9F"/>
    <w:rsid w:val="00A54C24"/>
    <w:rsid w:val="00A553B1"/>
    <w:rsid w:val="00A557BC"/>
    <w:rsid w:val="00A55B02"/>
    <w:rsid w:val="00A5621E"/>
    <w:rsid w:val="00A56AAE"/>
    <w:rsid w:val="00A578F1"/>
    <w:rsid w:val="00A57FA9"/>
    <w:rsid w:val="00A6002A"/>
    <w:rsid w:val="00A60545"/>
    <w:rsid w:val="00A60809"/>
    <w:rsid w:val="00A6178D"/>
    <w:rsid w:val="00A619C5"/>
    <w:rsid w:val="00A62C02"/>
    <w:rsid w:val="00A63551"/>
    <w:rsid w:val="00A63AB8"/>
    <w:rsid w:val="00A63B14"/>
    <w:rsid w:val="00A63C8B"/>
    <w:rsid w:val="00A63D33"/>
    <w:rsid w:val="00A6417C"/>
    <w:rsid w:val="00A64288"/>
    <w:rsid w:val="00A64AA5"/>
    <w:rsid w:val="00A64DC9"/>
    <w:rsid w:val="00A64DD2"/>
    <w:rsid w:val="00A65398"/>
    <w:rsid w:val="00A65B56"/>
    <w:rsid w:val="00A664E8"/>
    <w:rsid w:val="00A66B07"/>
    <w:rsid w:val="00A66D16"/>
    <w:rsid w:val="00A66EA4"/>
    <w:rsid w:val="00A66FD6"/>
    <w:rsid w:val="00A67617"/>
    <w:rsid w:val="00A67BA7"/>
    <w:rsid w:val="00A67EAF"/>
    <w:rsid w:val="00A70871"/>
    <w:rsid w:val="00A70B4C"/>
    <w:rsid w:val="00A70D28"/>
    <w:rsid w:val="00A70E0A"/>
    <w:rsid w:val="00A71A0C"/>
    <w:rsid w:val="00A71FEE"/>
    <w:rsid w:val="00A72C1C"/>
    <w:rsid w:val="00A72C34"/>
    <w:rsid w:val="00A72E35"/>
    <w:rsid w:val="00A72FAD"/>
    <w:rsid w:val="00A7326C"/>
    <w:rsid w:val="00A741AF"/>
    <w:rsid w:val="00A741DA"/>
    <w:rsid w:val="00A7422C"/>
    <w:rsid w:val="00A74764"/>
    <w:rsid w:val="00A75628"/>
    <w:rsid w:val="00A75A75"/>
    <w:rsid w:val="00A75DA0"/>
    <w:rsid w:val="00A75EB9"/>
    <w:rsid w:val="00A75F97"/>
    <w:rsid w:val="00A761FA"/>
    <w:rsid w:val="00A76743"/>
    <w:rsid w:val="00A76A82"/>
    <w:rsid w:val="00A7708A"/>
    <w:rsid w:val="00A775E3"/>
    <w:rsid w:val="00A777B8"/>
    <w:rsid w:val="00A77B6F"/>
    <w:rsid w:val="00A77E81"/>
    <w:rsid w:val="00A80A6E"/>
    <w:rsid w:val="00A80CA6"/>
    <w:rsid w:val="00A81A77"/>
    <w:rsid w:val="00A81BC2"/>
    <w:rsid w:val="00A8202A"/>
    <w:rsid w:val="00A82416"/>
    <w:rsid w:val="00A82B62"/>
    <w:rsid w:val="00A82D99"/>
    <w:rsid w:val="00A82DEF"/>
    <w:rsid w:val="00A84A98"/>
    <w:rsid w:val="00A84BD5"/>
    <w:rsid w:val="00A85058"/>
    <w:rsid w:val="00A85110"/>
    <w:rsid w:val="00A8581F"/>
    <w:rsid w:val="00A85C8F"/>
    <w:rsid w:val="00A86AE5"/>
    <w:rsid w:val="00A86BA8"/>
    <w:rsid w:val="00A86C6C"/>
    <w:rsid w:val="00A86EB9"/>
    <w:rsid w:val="00A86FE0"/>
    <w:rsid w:val="00A87193"/>
    <w:rsid w:val="00A873A5"/>
    <w:rsid w:val="00A874AB"/>
    <w:rsid w:val="00A87948"/>
    <w:rsid w:val="00A907CA"/>
    <w:rsid w:val="00A907CF"/>
    <w:rsid w:val="00A908BB"/>
    <w:rsid w:val="00A909F9"/>
    <w:rsid w:val="00A90D4C"/>
    <w:rsid w:val="00A92200"/>
    <w:rsid w:val="00A9231B"/>
    <w:rsid w:val="00A9267E"/>
    <w:rsid w:val="00A92E8C"/>
    <w:rsid w:val="00A9358A"/>
    <w:rsid w:val="00A93679"/>
    <w:rsid w:val="00A937A5"/>
    <w:rsid w:val="00A937D7"/>
    <w:rsid w:val="00A93D92"/>
    <w:rsid w:val="00A94D74"/>
    <w:rsid w:val="00A94E1A"/>
    <w:rsid w:val="00A95602"/>
    <w:rsid w:val="00A95B8F"/>
    <w:rsid w:val="00A95F29"/>
    <w:rsid w:val="00A96365"/>
    <w:rsid w:val="00A966E9"/>
    <w:rsid w:val="00A966F1"/>
    <w:rsid w:val="00A96A23"/>
    <w:rsid w:val="00A96AAA"/>
    <w:rsid w:val="00A971E6"/>
    <w:rsid w:val="00A97524"/>
    <w:rsid w:val="00A975CC"/>
    <w:rsid w:val="00A97DBE"/>
    <w:rsid w:val="00A97F05"/>
    <w:rsid w:val="00AA10A4"/>
    <w:rsid w:val="00AA13F8"/>
    <w:rsid w:val="00AA1642"/>
    <w:rsid w:val="00AA1B97"/>
    <w:rsid w:val="00AA2518"/>
    <w:rsid w:val="00AA295A"/>
    <w:rsid w:val="00AA2992"/>
    <w:rsid w:val="00AA2B00"/>
    <w:rsid w:val="00AA3504"/>
    <w:rsid w:val="00AA392F"/>
    <w:rsid w:val="00AA3C3C"/>
    <w:rsid w:val="00AA3ECC"/>
    <w:rsid w:val="00AA4361"/>
    <w:rsid w:val="00AA47EC"/>
    <w:rsid w:val="00AA4AE2"/>
    <w:rsid w:val="00AA5CD3"/>
    <w:rsid w:val="00AA5E2F"/>
    <w:rsid w:val="00AA62DA"/>
    <w:rsid w:val="00AA649B"/>
    <w:rsid w:val="00AA64B4"/>
    <w:rsid w:val="00AA6867"/>
    <w:rsid w:val="00AA6C6D"/>
    <w:rsid w:val="00AA704B"/>
    <w:rsid w:val="00AA7639"/>
    <w:rsid w:val="00AB0450"/>
    <w:rsid w:val="00AB0481"/>
    <w:rsid w:val="00AB052E"/>
    <w:rsid w:val="00AB0641"/>
    <w:rsid w:val="00AB0AD2"/>
    <w:rsid w:val="00AB11BE"/>
    <w:rsid w:val="00AB1216"/>
    <w:rsid w:val="00AB1454"/>
    <w:rsid w:val="00AB14D7"/>
    <w:rsid w:val="00AB1908"/>
    <w:rsid w:val="00AB1E86"/>
    <w:rsid w:val="00AB314A"/>
    <w:rsid w:val="00AB485F"/>
    <w:rsid w:val="00AB57E7"/>
    <w:rsid w:val="00AB5816"/>
    <w:rsid w:val="00AB5A2F"/>
    <w:rsid w:val="00AB6160"/>
    <w:rsid w:val="00AB63BD"/>
    <w:rsid w:val="00AB6B45"/>
    <w:rsid w:val="00AB7C53"/>
    <w:rsid w:val="00AB7C95"/>
    <w:rsid w:val="00AB7E27"/>
    <w:rsid w:val="00AB7EFC"/>
    <w:rsid w:val="00AC068B"/>
    <w:rsid w:val="00AC0877"/>
    <w:rsid w:val="00AC12A8"/>
    <w:rsid w:val="00AC250A"/>
    <w:rsid w:val="00AC27E3"/>
    <w:rsid w:val="00AC2CA9"/>
    <w:rsid w:val="00AC2E22"/>
    <w:rsid w:val="00AC3159"/>
    <w:rsid w:val="00AC35D2"/>
    <w:rsid w:val="00AC364B"/>
    <w:rsid w:val="00AC3A54"/>
    <w:rsid w:val="00AC3CD5"/>
    <w:rsid w:val="00AC5086"/>
    <w:rsid w:val="00AC5619"/>
    <w:rsid w:val="00AC5EB5"/>
    <w:rsid w:val="00AC6029"/>
    <w:rsid w:val="00AC60D2"/>
    <w:rsid w:val="00AC6355"/>
    <w:rsid w:val="00AC6BBE"/>
    <w:rsid w:val="00AC6EAA"/>
    <w:rsid w:val="00AC7005"/>
    <w:rsid w:val="00AC7B5E"/>
    <w:rsid w:val="00AD0223"/>
    <w:rsid w:val="00AD066C"/>
    <w:rsid w:val="00AD0D7A"/>
    <w:rsid w:val="00AD166E"/>
    <w:rsid w:val="00AD2BAD"/>
    <w:rsid w:val="00AD3136"/>
    <w:rsid w:val="00AD33CE"/>
    <w:rsid w:val="00AD3C46"/>
    <w:rsid w:val="00AD3D0E"/>
    <w:rsid w:val="00AD53F6"/>
    <w:rsid w:val="00AD593C"/>
    <w:rsid w:val="00AD5A24"/>
    <w:rsid w:val="00AD5C12"/>
    <w:rsid w:val="00AD5D3A"/>
    <w:rsid w:val="00AD64CE"/>
    <w:rsid w:val="00AD64E1"/>
    <w:rsid w:val="00AD68CB"/>
    <w:rsid w:val="00AD701C"/>
    <w:rsid w:val="00AE039B"/>
    <w:rsid w:val="00AE0458"/>
    <w:rsid w:val="00AE0B44"/>
    <w:rsid w:val="00AE0D8F"/>
    <w:rsid w:val="00AE0E9B"/>
    <w:rsid w:val="00AE0FB6"/>
    <w:rsid w:val="00AE1342"/>
    <w:rsid w:val="00AE18D3"/>
    <w:rsid w:val="00AE1B49"/>
    <w:rsid w:val="00AE1B4E"/>
    <w:rsid w:val="00AE2923"/>
    <w:rsid w:val="00AE407C"/>
    <w:rsid w:val="00AE45C5"/>
    <w:rsid w:val="00AE4A15"/>
    <w:rsid w:val="00AE4B2D"/>
    <w:rsid w:val="00AE5BEF"/>
    <w:rsid w:val="00AE621A"/>
    <w:rsid w:val="00AE6A91"/>
    <w:rsid w:val="00AE6F85"/>
    <w:rsid w:val="00AE7733"/>
    <w:rsid w:val="00AE7E99"/>
    <w:rsid w:val="00AF07E0"/>
    <w:rsid w:val="00AF0E5E"/>
    <w:rsid w:val="00AF107F"/>
    <w:rsid w:val="00AF1AE1"/>
    <w:rsid w:val="00AF1DFA"/>
    <w:rsid w:val="00AF216A"/>
    <w:rsid w:val="00AF2394"/>
    <w:rsid w:val="00AF2459"/>
    <w:rsid w:val="00AF254C"/>
    <w:rsid w:val="00AF281F"/>
    <w:rsid w:val="00AF2BDD"/>
    <w:rsid w:val="00AF31D2"/>
    <w:rsid w:val="00AF3471"/>
    <w:rsid w:val="00AF350E"/>
    <w:rsid w:val="00AF3703"/>
    <w:rsid w:val="00AF3737"/>
    <w:rsid w:val="00AF42CB"/>
    <w:rsid w:val="00AF483B"/>
    <w:rsid w:val="00AF4A26"/>
    <w:rsid w:val="00AF4F17"/>
    <w:rsid w:val="00AF4F46"/>
    <w:rsid w:val="00AF562B"/>
    <w:rsid w:val="00AF5C5D"/>
    <w:rsid w:val="00AF5F6F"/>
    <w:rsid w:val="00AF61B4"/>
    <w:rsid w:val="00AF6419"/>
    <w:rsid w:val="00AF66EE"/>
    <w:rsid w:val="00AF6C02"/>
    <w:rsid w:val="00AF7942"/>
    <w:rsid w:val="00AF7CD7"/>
    <w:rsid w:val="00B000F3"/>
    <w:rsid w:val="00B010C3"/>
    <w:rsid w:val="00B01301"/>
    <w:rsid w:val="00B01584"/>
    <w:rsid w:val="00B01FD1"/>
    <w:rsid w:val="00B0230F"/>
    <w:rsid w:val="00B0274A"/>
    <w:rsid w:val="00B02A70"/>
    <w:rsid w:val="00B02C7D"/>
    <w:rsid w:val="00B02F43"/>
    <w:rsid w:val="00B036B0"/>
    <w:rsid w:val="00B03C61"/>
    <w:rsid w:val="00B0402D"/>
    <w:rsid w:val="00B040F4"/>
    <w:rsid w:val="00B0437F"/>
    <w:rsid w:val="00B04443"/>
    <w:rsid w:val="00B0452B"/>
    <w:rsid w:val="00B045B7"/>
    <w:rsid w:val="00B049E2"/>
    <w:rsid w:val="00B04B61"/>
    <w:rsid w:val="00B04E57"/>
    <w:rsid w:val="00B0520C"/>
    <w:rsid w:val="00B05280"/>
    <w:rsid w:val="00B059CC"/>
    <w:rsid w:val="00B05F6D"/>
    <w:rsid w:val="00B05FCE"/>
    <w:rsid w:val="00B06106"/>
    <w:rsid w:val="00B06211"/>
    <w:rsid w:val="00B0628B"/>
    <w:rsid w:val="00B062F5"/>
    <w:rsid w:val="00B06380"/>
    <w:rsid w:val="00B06508"/>
    <w:rsid w:val="00B06807"/>
    <w:rsid w:val="00B06941"/>
    <w:rsid w:val="00B06990"/>
    <w:rsid w:val="00B06A45"/>
    <w:rsid w:val="00B072D9"/>
    <w:rsid w:val="00B07A33"/>
    <w:rsid w:val="00B10437"/>
    <w:rsid w:val="00B113AF"/>
    <w:rsid w:val="00B12ABC"/>
    <w:rsid w:val="00B134E6"/>
    <w:rsid w:val="00B14B4C"/>
    <w:rsid w:val="00B14C94"/>
    <w:rsid w:val="00B14FA1"/>
    <w:rsid w:val="00B154A5"/>
    <w:rsid w:val="00B15518"/>
    <w:rsid w:val="00B15BF3"/>
    <w:rsid w:val="00B1683A"/>
    <w:rsid w:val="00B176D6"/>
    <w:rsid w:val="00B17C3C"/>
    <w:rsid w:val="00B17D15"/>
    <w:rsid w:val="00B201CC"/>
    <w:rsid w:val="00B2105C"/>
    <w:rsid w:val="00B2120E"/>
    <w:rsid w:val="00B2137B"/>
    <w:rsid w:val="00B219DB"/>
    <w:rsid w:val="00B225B1"/>
    <w:rsid w:val="00B22790"/>
    <w:rsid w:val="00B229B5"/>
    <w:rsid w:val="00B22A84"/>
    <w:rsid w:val="00B22C3B"/>
    <w:rsid w:val="00B231AD"/>
    <w:rsid w:val="00B23400"/>
    <w:rsid w:val="00B234E2"/>
    <w:rsid w:val="00B237E2"/>
    <w:rsid w:val="00B238F3"/>
    <w:rsid w:val="00B23CD4"/>
    <w:rsid w:val="00B24B48"/>
    <w:rsid w:val="00B24D6C"/>
    <w:rsid w:val="00B24E8E"/>
    <w:rsid w:val="00B2552F"/>
    <w:rsid w:val="00B255C8"/>
    <w:rsid w:val="00B26176"/>
    <w:rsid w:val="00B26AF0"/>
    <w:rsid w:val="00B26F96"/>
    <w:rsid w:val="00B27859"/>
    <w:rsid w:val="00B3044D"/>
    <w:rsid w:val="00B304D5"/>
    <w:rsid w:val="00B31060"/>
    <w:rsid w:val="00B31A07"/>
    <w:rsid w:val="00B321CC"/>
    <w:rsid w:val="00B3297A"/>
    <w:rsid w:val="00B32F84"/>
    <w:rsid w:val="00B33015"/>
    <w:rsid w:val="00B3303C"/>
    <w:rsid w:val="00B33FED"/>
    <w:rsid w:val="00B3425C"/>
    <w:rsid w:val="00B347DE"/>
    <w:rsid w:val="00B3515F"/>
    <w:rsid w:val="00B351CD"/>
    <w:rsid w:val="00B35373"/>
    <w:rsid w:val="00B360D9"/>
    <w:rsid w:val="00B36424"/>
    <w:rsid w:val="00B365E7"/>
    <w:rsid w:val="00B36C45"/>
    <w:rsid w:val="00B373A5"/>
    <w:rsid w:val="00B377AC"/>
    <w:rsid w:val="00B37943"/>
    <w:rsid w:val="00B37B41"/>
    <w:rsid w:val="00B40075"/>
    <w:rsid w:val="00B4020D"/>
    <w:rsid w:val="00B406EC"/>
    <w:rsid w:val="00B4085E"/>
    <w:rsid w:val="00B41491"/>
    <w:rsid w:val="00B42365"/>
    <w:rsid w:val="00B42F9C"/>
    <w:rsid w:val="00B432F3"/>
    <w:rsid w:val="00B43539"/>
    <w:rsid w:val="00B43B9E"/>
    <w:rsid w:val="00B43FDF"/>
    <w:rsid w:val="00B44691"/>
    <w:rsid w:val="00B44B60"/>
    <w:rsid w:val="00B44D5D"/>
    <w:rsid w:val="00B44F0B"/>
    <w:rsid w:val="00B45C0C"/>
    <w:rsid w:val="00B46654"/>
    <w:rsid w:val="00B46FD0"/>
    <w:rsid w:val="00B47720"/>
    <w:rsid w:val="00B501DC"/>
    <w:rsid w:val="00B50491"/>
    <w:rsid w:val="00B50C97"/>
    <w:rsid w:val="00B51FF2"/>
    <w:rsid w:val="00B522BD"/>
    <w:rsid w:val="00B5258B"/>
    <w:rsid w:val="00B52A68"/>
    <w:rsid w:val="00B52B3A"/>
    <w:rsid w:val="00B53B26"/>
    <w:rsid w:val="00B53DA1"/>
    <w:rsid w:val="00B53F6E"/>
    <w:rsid w:val="00B5493B"/>
    <w:rsid w:val="00B54FA3"/>
    <w:rsid w:val="00B5537E"/>
    <w:rsid w:val="00B5539B"/>
    <w:rsid w:val="00B555D6"/>
    <w:rsid w:val="00B569E2"/>
    <w:rsid w:val="00B56CDE"/>
    <w:rsid w:val="00B56F69"/>
    <w:rsid w:val="00B56FE5"/>
    <w:rsid w:val="00B57758"/>
    <w:rsid w:val="00B57881"/>
    <w:rsid w:val="00B60CE9"/>
    <w:rsid w:val="00B616C2"/>
    <w:rsid w:val="00B61984"/>
    <w:rsid w:val="00B61A0D"/>
    <w:rsid w:val="00B6279F"/>
    <w:rsid w:val="00B631D7"/>
    <w:rsid w:val="00B63CB0"/>
    <w:rsid w:val="00B644A2"/>
    <w:rsid w:val="00B646FD"/>
    <w:rsid w:val="00B6490B"/>
    <w:rsid w:val="00B64BEA"/>
    <w:rsid w:val="00B64F20"/>
    <w:rsid w:val="00B65D96"/>
    <w:rsid w:val="00B6633B"/>
    <w:rsid w:val="00B66460"/>
    <w:rsid w:val="00B66C86"/>
    <w:rsid w:val="00B6789A"/>
    <w:rsid w:val="00B679AA"/>
    <w:rsid w:val="00B7017F"/>
    <w:rsid w:val="00B70A52"/>
    <w:rsid w:val="00B70DA2"/>
    <w:rsid w:val="00B7177E"/>
    <w:rsid w:val="00B71993"/>
    <w:rsid w:val="00B719ED"/>
    <w:rsid w:val="00B71A9F"/>
    <w:rsid w:val="00B71CC3"/>
    <w:rsid w:val="00B71CD4"/>
    <w:rsid w:val="00B7229A"/>
    <w:rsid w:val="00B7235A"/>
    <w:rsid w:val="00B724A5"/>
    <w:rsid w:val="00B7314D"/>
    <w:rsid w:val="00B73541"/>
    <w:rsid w:val="00B738A2"/>
    <w:rsid w:val="00B73DDD"/>
    <w:rsid w:val="00B740EF"/>
    <w:rsid w:val="00B74767"/>
    <w:rsid w:val="00B748B4"/>
    <w:rsid w:val="00B74DC3"/>
    <w:rsid w:val="00B7506A"/>
    <w:rsid w:val="00B7524C"/>
    <w:rsid w:val="00B7594F"/>
    <w:rsid w:val="00B75A87"/>
    <w:rsid w:val="00B760BB"/>
    <w:rsid w:val="00B77C10"/>
    <w:rsid w:val="00B8020C"/>
    <w:rsid w:val="00B8050F"/>
    <w:rsid w:val="00B8071C"/>
    <w:rsid w:val="00B80D32"/>
    <w:rsid w:val="00B80D43"/>
    <w:rsid w:val="00B80EF3"/>
    <w:rsid w:val="00B81411"/>
    <w:rsid w:val="00B82E10"/>
    <w:rsid w:val="00B83C22"/>
    <w:rsid w:val="00B8408E"/>
    <w:rsid w:val="00B8414F"/>
    <w:rsid w:val="00B8434E"/>
    <w:rsid w:val="00B84936"/>
    <w:rsid w:val="00B84A79"/>
    <w:rsid w:val="00B84F6F"/>
    <w:rsid w:val="00B85885"/>
    <w:rsid w:val="00B8591E"/>
    <w:rsid w:val="00B85C1A"/>
    <w:rsid w:val="00B85F33"/>
    <w:rsid w:val="00B8643A"/>
    <w:rsid w:val="00B86632"/>
    <w:rsid w:val="00B86896"/>
    <w:rsid w:val="00B86F8D"/>
    <w:rsid w:val="00B877C2"/>
    <w:rsid w:val="00B87959"/>
    <w:rsid w:val="00B90505"/>
    <w:rsid w:val="00B9074C"/>
    <w:rsid w:val="00B91376"/>
    <w:rsid w:val="00B92917"/>
    <w:rsid w:val="00B92C4A"/>
    <w:rsid w:val="00B93A31"/>
    <w:rsid w:val="00B93C19"/>
    <w:rsid w:val="00B94040"/>
    <w:rsid w:val="00B94700"/>
    <w:rsid w:val="00B94CFD"/>
    <w:rsid w:val="00B95536"/>
    <w:rsid w:val="00B95C22"/>
    <w:rsid w:val="00B95E5E"/>
    <w:rsid w:val="00B96352"/>
    <w:rsid w:val="00B97EAC"/>
    <w:rsid w:val="00BA0226"/>
    <w:rsid w:val="00BA077C"/>
    <w:rsid w:val="00BA24F4"/>
    <w:rsid w:val="00BA2A4D"/>
    <w:rsid w:val="00BA2D0C"/>
    <w:rsid w:val="00BA2E1A"/>
    <w:rsid w:val="00BA31AC"/>
    <w:rsid w:val="00BA380B"/>
    <w:rsid w:val="00BA3A3D"/>
    <w:rsid w:val="00BA3AF3"/>
    <w:rsid w:val="00BA433A"/>
    <w:rsid w:val="00BA5229"/>
    <w:rsid w:val="00BA5577"/>
    <w:rsid w:val="00BA6B66"/>
    <w:rsid w:val="00BA6F7C"/>
    <w:rsid w:val="00BA794A"/>
    <w:rsid w:val="00BB0246"/>
    <w:rsid w:val="00BB03F4"/>
    <w:rsid w:val="00BB0CAC"/>
    <w:rsid w:val="00BB115C"/>
    <w:rsid w:val="00BB1A0E"/>
    <w:rsid w:val="00BB1C71"/>
    <w:rsid w:val="00BB1D1F"/>
    <w:rsid w:val="00BB2039"/>
    <w:rsid w:val="00BB2358"/>
    <w:rsid w:val="00BB2496"/>
    <w:rsid w:val="00BB2588"/>
    <w:rsid w:val="00BB2700"/>
    <w:rsid w:val="00BB2A85"/>
    <w:rsid w:val="00BB2AF2"/>
    <w:rsid w:val="00BB2F69"/>
    <w:rsid w:val="00BB4801"/>
    <w:rsid w:val="00BB4B81"/>
    <w:rsid w:val="00BB5438"/>
    <w:rsid w:val="00BB5D31"/>
    <w:rsid w:val="00BB62BD"/>
    <w:rsid w:val="00BB6BA0"/>
    <w:rsid w:val="00BB738C"/>
    <w:rsid w:val="00BB7A09"/>
    <w:rsid w:val="00BC00E2"/>
    <w:rsid w:val="00BC0203"/>
    <w:rsid w:val="00BC03A1"/>
    <w:rsid w:val="00BC05AD"/>
    <w:rsid w:val="00BC0646"/>
    <w:rsid w:val="00BC14D3"/>
    <w:rsid w:val="00BC16B6"/>
    <w:rsid w:val="00BC1978"/>
    <w:rsid w:val="00BC201A"/>
    <w:rsid w:val="00BC2725"/>
    <w:rsid w:val="00BC2A22"/>
    <w:rsid w:val="00BC33B9"/>
    <w:rsid w:val="00BC3649"/>
    <w:rsid w:val="00BC453E"/>
    <w:rsid w:val="00BC4596"/>
    <w:rsid w:val="00BC4682"/>
    <w:rsid w:val="00BC4734"/>
    <w:rsid w:val="00BC4A06"/>
    <w:rsid w:val="00BC4EEA"/>
    <w:rsid w:val="00BC559D"/>
    <w:rsid w:val="00BC55A4"/>
    <w:rsid w:val="00BC57AB"/>
    <w:rsid w:val="00BC5C38"/>
    <w:rsid w:val="00BC666C"/>
    <w:rsid w:val="00BC69DF"/>
    <w:rsid w:val="00BC6C88"/>
    <w:rsid w:val="00BC74A2"/>
    <w:rsid w:val="00BC76E9"/>
    <w:rsid w:val="00BD0E43"/>
    <w:rsid w:val="00BD2364"/>
    <w:rsid w:val="00BD2706"/>
    <w:rsid w:val="00BD31CE"/>
    <w:rsid w:val="00BD38F0"/>
    <w:rsid w:val="00BD5829"/>
    <w:rsid w:val="00BD6349"/>
    <w:rsid w:val="00BD6C8E"/>
    <w:rsid w:val="00BD6D1C"/>
    <w:rsid w:val="00BD6E02"/>
    <w:rsid w:val="00BD6F57"/>
    <w:rsid w:val="00BD70C1"/>
    <w:rsid w:val="00BD77DB"/>
    <w:rsid w:val="00BE0416"/>
    <w:rsid w:val="00BE0424"/>
    <w:rsid w:val="00BE0D1B"/>
    <w:rsid w:val="00BE1B61"/>
    <w:rsid w:val="00BE1B6B"/>
    <w:rsid w:val="00BE1EEB"/>
    <w:rsid w:val="00BE1F91"/>
    <w:rsid w:val="00BE20E4"/>
    <w:rsid w:val="00BE22A7"/>
    <w:rsid w:val="00BE250E"/>
    <w:rsid w:val="00BE27F7"/>
    <w:rsid w:val="00BE2ADC"/>
    <w:rsid w:val="00BE2CB0"/>
    <w:rsid w:val="00BE4AD3"/>
    <w:rsid w:val="00BE4EC0"/>
    <w:rsid w:val="00BE5B7B"/>
    <w:rsid w:val="00BE60AC"/>
    <w:rsid w:val="00BE62F7"/>
    <w:rsid w:val="00BE65CF"/>
    <w:rsid w:val="00BE65D1"/>
    <w:rsid w:val="00BE69E5"/>
    <w:rsid w:val="00BE6D3B"/>
    <w:rsid w:val="00BE6DBE"/>
    <w:rsid w:val="00BE741E"/>
    <w:rsid w:val="00BE7904"/>
    <w:rsid w:val="00BE799B"/>
    <w:rsid w:val="00BE7EE0"/>
    <w:rsid w:val="00BE7F1A"/>
    <w:rsid w:val="00BF06E0"/>
    <w:rsid w:val="00BF091C"/>
    <w:rsid w:val="00BF0B85"/>
    <w:rsid w:val="00BF0D83"/>
    <w:rsid w:val="00BF11E6"/>
    <w:rsid w:val="00BF180E"/>
    <w:rsid w:val="00BF2837"/>
    <w:rsid w:val="00BF2C01"/>
    <w:rsid w:val="00BF2E58"/>
    <w:rsid w:val="00BF34C2"/>
    <w:rsid w:val="00BF3579"/>
    <w:rsid w:val="00BF3641"/>
    <w:rsid w:val="00BF40EC"/>
    <w:rsid w:val="00BF4113"/>
    <w:rsid w:val="00BF4776"/>
    <w:rsid w:val="00BF5A13"/>
    <w:rsid w:val="00BF630B"/>
    <w:rsid w:val="00BF6F50"/>
    <w:rsid w:val="00C00022"/>
    <w:rsid w:val="00C0012F"/>
    <w:rsid w:val="00C00D2B"/>
    <w:rsid w:val="00C01462"/>
    <w:rsid w:val="00C01E6A"/>
    <w:rsid w:val="00C02267"/>
    <w:rsid w:val="00C02299"/>
    <w:rsid w:val="00C028C0"/>
    <w:rsid w:val="00C02E6E"/>
    <w:rsid w:val="00C03096"/>
    <w:rsid w:val="00C031F3"/>
    <w:rsid w:val="00C033B1"/>
    <w:rsid w:val="00C03723"/>
    <w:rsid w:val="00C03D38"/>
    <w:rsid w:val="00C03DA7"/>
    <w:rsid w:val="00C03F63"/>
    <w:rsid w:val="00C048FE"/>
    <w:rsid w:val="00C04F06"/>
    <w:rsid w:val="00C04F6F"/>
    <w:rsid w:val="00C0536C"/>
    <w:rsid w:val="00C0582B"/>
    <w:rsid w:val="00C05AF3"/>
    <w:rsid w:val="00C065E9"/>
    <w:rsid w:val="00C06E89"/>
    <w:rsid w:val="00C06F81"/>
    <w:rsid w:val="00C101B3"/>
    <w:rsid w:val="00C1068A"/>
    <w:rsid w:val="00C10796"/>
    <w:rsid w:val="00C111EC"/>
    <w:rsid w:val="00C116D2"/>
    <w:rsid w:val="00C117EB"/>
    <w:rsid w:val="00C11B1E"/>
    <w:rsid w:val="00C11FE8"/>
    <w:rsid w:val="00C12240"/>
    <w:rsid w:val="00C12947"/>
    <w:rsid w:val="00C12B6C"/>
    <w:rsid w:val="00C12DFA"/>
    <w:rsid w:val="00C13053"/>
    <w:rsid w:val="00C1327D"/>
    <w:rsid w:val="00C14081"/>
    <w:rsid w:val="00C14163"/>
    <w:rsid w:val="00C15126"/>
    <w:rsid w:val="00C15DBB"/>
    <w:rsid w:val="00C15F16"/>
    <w:rsid w:val="00C16768"/>
    <w:rsid w:val="00C168D4"/>
    <w:rsid w:val="00C16BFF"/>
    <w:rsid w:val="00C1705C"/>
    <w:rsid w:val="00C17232"/>
    <w:rsid w:val="00C1743A"/>
    <w:rsid w:val="00C1748F"/>
    <w:rsid w:val="00C20072"/>
    <w:rsid w:val="00C21191"/>
    <w:rsid w:val="00C214D9"/>
    <w:rsid w:val="00C222E8"/>
    <w:rsid w:val="00C22B6E"/>
    <w:rsid w:val="00C22FE9"/>
    <w:rsid w:val="00C23158"/>
    <w:rsid w:val="00C234F2"/>
    <w:rsid w:val="00C2395C"/>
    <w:rsid w:val="00C23E24"/>
    <w:rsid w:val="00C2410B"/>
    <w:rsid w:val="00C2490A"/>
    <w:rsid w:val="00C25134"/>
    <w:rsid w:val="00C254F3"/>
    <w:rsid w:val="00C26019"/>
    <w:rsid w:val="00C26089"/>
    <w:rsid w:val="00C26137"/>
    <w:rsid w:val="00C262E7"/>
    <w:rsid w:val="00C26D48"/>
    <w:rsid w:val="00C27330"/>
    <w:rsid w:val="00C27465"/>
    <w:rsid w:val="00C27530"/>
    <w:rsid w:val="00C31EFD"/>
    <w:rsid w:val="00C321F7"/>
    <w:rsid w:val="00C3257C"/>
    <w:rsid w:val="00C3276A"/>
    <w:rsid w:val="00C32D3C"/>
    <w:rsid w:val="00C3319D"/>
    <w:rsid w:val="00C33270"/>
    <w:rsid w:val="00C333FF"/>
    <w:rsid w:val="00C33524"/>
    <w:rsid w:val="00C3357F"/>
    <w:rsid w:val="00C33896"/>
    <w:rsid w:val="00C342B1"/>
    <w:rsid w:val="00C344C7"/>
    <w:rsid w:val="00C3468C"/>
    <w:rsid w:val="00C34D0C"/>
    <w:rsid w:val="00C34FD9"/>
    <w:rsid w:val="00C355FE"/>
    <w:rsid w:val="00C356CD"/>
    <w:rsid w:val="00C365FD"/>
    <w:rsid w:val="00C37162"/>
    <w:rsid w:val="00C377AF"/>
    <w:rsid w:val="00C40422"/>
    <w:rsid w:val="00C407E5"/>
    <w:rsid w:val="00C4082A"/>
    <w:rsid w:val="00C40CCA"/>
    <w:rsid w:val="00C41288"/>
    <w:rsid w:val="00C42E2F"/>
    <w:rsid w:val="00C4301D"/>
    <w:rsid w:val="00C43543"/>
    <w:rsid w:val="00C43D77"/>
    <w:rsid w:val="00C446E2"/>
    <w:rsid w:val="00C44746"/>
    <w:rsid w:val="00C4494E"/>
    <w:rsid w:val="00C451FD"/>
    <w:rsid w:val="00C4529A"/>
    <w:rsid w:val="00C45F41"/>
    <w:rsid w:val="00C463E1"/>
    <w:rsid w:val="00C476CD"/>
    <w:rsid w:val="00C47D9A"/>
    <w:rsid w:val="00C5011B"/>
    <w:rsid w:val="00C50133"/>
    <w:rsid w:val="00C5017A"/>
    <w:rsid w:val="00C510DB"/>
    <w:rsid w:val="00C52355"/>
    <w:rsid w:val="00C531CA"/>
    <w:rsid w:val="00C53B8A"/>
    <w:rsid w:val="00C54829"/>
    <w:rsid w:val="00C553E7"/>
    <w:rsid w:val="00C5559E"/>
    <w:rsid w:val="00C56364"/>
    <w:rsid w:val="00C5656E"/>
    <w:rsid w:val="00C5690B"/>
    <w:rsid w:val="00C5692A"/>
    <w:rsid w:val="00C56C0A"/>
    <w:rsid w:val="00C57001"/>
    <w:rsid w:val="00C578A5"/>
    <w:rsid w:val="00C57AFA"/>
    <w:rsid w:val="00C60129"/>
    <w:rsid w:val="00C60338"/>
    <w:rsid w:val="00C6033F"/>
    <w:rsid w:val="00C6043C"/>
    <w:rsid w:val="00C60B15"/>
    <w:rsid w:val="00C60F3B"/>
    <w:rsid w:val="00C60F4E"/>
    <w:rsid w:val="00C61972"/>
    <w:rsid w:val="00C61AC3"/>
    <w:rsid w:val="00C6231A"/>
    <w:rsid w:val="00C6318C"/>
    <w:rsid w:val="00C63264"/>
    <w:rsid w:val="00C63B69"/>
    <w:rsid w:val="00C63FDD"/>
    <w:rsid w:val="00C6435D"/>
    <w:rsid w:val="00C64408"/>
    <w:rsid w:val="00C6536C"/>
    <w:rsid w:val="00C655CF"/>
    <w:rsid w:val="00C65BFF"/>
    <w:rsid w:val="00C65EFD"/>
    <w:rsid w:val="00C6697A"/>
    <w:rsid w:val="00C66C34"/>
    <w:rsid w:val="00C66D83"/>
    <w:rsid w:val="00C6732C"/>
    <w:rsid w:val="00C6743A"/>
    <w:rsid w:val="00C6772E"/>
    <w:rsid w:val="00C70092"/>
    <w:rsid w:val="00C702B0"/>
    <w:rsid w:val="00C704BE"/>
    <w:rsid w:val="00C707D4"/>
    <w:rsid w:val="00C70A2A"/>
    <w:rsid w:val="00C70D15"/>
    <w:rsid w:val="00C70FE3"/>
    <w:rsid w:val="00C7222E"/>
    <w:rsid w:val="00C73055"/>
    <w:rsid w:val="00C73254"/>
    <w:rsid w:val="00C73278"/>
    <w:rsid w:val="00C738F6"/>
    <w:rsid w:val="00C742B6"/>
    <w:rsid w:val="00C74BBD"/>
    <w:rsid w:val="00C7619D"/>
    <w:rsid w:val="00C76791"/>
    <w:rsid w:val="00C770E5"/>
    <w:rsid w:val="00C772BC"/>
    <w:rsid w:val="00C773F8"/>
    <w:rsid w:val="00C77414"/>
    <w:rsid w:val="00C77583"/>
    <w:rsid w:val="00C77925"/>
    <w:rsid w:val="00C77CBA"/>
    <w:rsid w:val="00C80A1E"/>
    <w:rsid w:val="00C80A4D"/>
    <w:rsid w:val="00C80C07"/>
    <w:rsid w:val="00C80D42"/>
    <w:rsid w:val="00C80E68"/>
    <w:rsid w:val="00C80ED5"/>
    <w:rsid w:val="00C815C1"/>
    <w:rsid w:val="00C827F2"/>
    <w:rsid w:val="00C834F2"/>
    <w:rsid w:val="00C83B71"/>
    <w:rsid w:val="00C83DD5"/>
    <w:rsid w:val="00C84DD6"/>
    <w:rsid w:val="00C84F1B"/>
    <w:rsid w:val="00C85043"/>
    <w:rsid w:val="00C85883"/>
    <w:rsid w:val="00C85AC2"/>
    <w:rsid w:val="00C908FA"/>
    <w:rsid w:val="00C914EA"/>
    <w:rsid w:val="00C918F6"/>
    <w:rsid w:val="00C91FFF"/>
    <w:rsid w:val="00C92254"/>
    <w:rsid w:val="00C92B67"/>
    <w:rsid w:val="00C92C97"/>
    <w:rsid w:val="00C93448"/>
    <w:rsid w:val="00C9348F"/>
    <w:rsid w:val="00C93742"/>
    <w:rsid w:val="00C93769"/>
    <w:rsid w:val="00C9380B"/>
    <w:rsid w:val="00C93BE1"/>
    <w:rsid w:val="00C9402D"/>
    <w:rsid w:val="00C943C8"/>
    <w:rsid w:val="00C946B2"/>
    <w:rsid w:val="00C946BF"/>
    <w:rsid w:val="00C94ED2"/>
    <w:rsid w:val="00C94F22"/>
    <w:rsid w:val="00C95660"/>
    <w:rsid w:val="00C95962"/>
    <w:rsid w:val="00C95E0D"/>
    <w:rsid w:val="00C9632F"/>
    <w:rsid w:val="00C96E99"/>
    <w:rsid w:val="00C97385"/>
    <w:rsid w:val="00C97459"/>
    <w:rsid w:val="00CA00EF"/>
    <w:rsid w:val="00CA0617"/>
    <w:rsid w:val="00CA075A"/>
    <w:rsid w:val="00CA0792"/>
    <w:rsid w:val="00CA086C"/>
    <w:rsid w:val="00CA1267"/>
    <w:rsid w:val="00CA1C93"/>
    <w:rsid w:val="00CA1C95"/>
    <w:rsid w:val="00CA2E3B"/>
    <w:rsid w:val="00CA2E60"/>
    <w:rsid w:val="00CA31B1"/>
    <w:rsid w:val="00CA3435"/>
    <w:rsid w:val="00CA39FF"/>
    <w:rsid w:val="00CA4357"/>
    <w:rsid w:val="00CA45D6"/>
    <w:rsid w:val="00CA497B"/>
    <w:rsid w:val="00CA4A3F"/>
    <w:rsid w:val="00CA4E01"/>
    <w:rsid w:val="00CA52AD"/>
    <w:rsid w:val="00CA5705"/>
    <w:rsid w:val="00CA5B7E"/>
    <w:rsid w:val="00CA5BA0"/>
    <w:rsid w:val="00CA5E2A"/>
    <w:rsid w:val="00CA646A"/>
    <w:rsid w:val="00CA653B"/>
    <w:rsid w:val="00CA6569"/>
    <w:rsid w:val="00CA6757"/>
    <w:rsid w:val="00CA6AFF"/>
    <w:rsid w:val="00CA759C"/>
    <w:rsid w:val="00CA7B74"/>
    <w:rsid w:val="00CA7EAF"/>
    <w:rsid w:val="00CB0591"/>
    <w:rsid w:val="00CB0BAD"/>
    <w:rsid w:val="00CB0C03"/>
    <w:rsid w:val="00CB13AC"/>
    <w:rsid w:val="00CB2032"/>
    <w:rsid w:val="00CB2610"/>
    <w:rsid w:val="00CB371E"/>
    <w:rsid w:val="00CB3ED2"/>
    <w:rsid w:val="00CB47B0"/>
    <w:rsid w:val="00CB4B01"/>
    <w:rsid w:val="00CB4D94"/>
    <w:rsid w:val="00CB5342"/>
    <w:rsid w:val="00CB573B"/>
    <w:rsid w:val="00CB59A1"/>
    <w:rsid w:val="00CB6175"/>
    <w:rsid w:val="00CB63B0"/>
    <w:rsid w:val="00CB68DD"/>
    <w:rsid w:val="00CB698E"/>
    <w:rsid w:val="00CB69DF"/>
    <w:rsid w:val="00CB7119"/>
    <w:rsid w:val="00CB7CCC"/>
    <w:rsid w:val="00CB7CF9"/>
    <w:rsid w:val="00CB7EC4"/>
    <w:rsid w:val="00CC07C3"/>
    <w:rsid w:val="00CC0C1E"/>
    <w:rsid w:val="00CC0EC6"/>
    <w:rsid w:val="00CC1482"/>
    <w:rsid w:val="00CC1AFE"/>
    <w:rsid w:val="00CC1DF2"/>
    <w:rsid w:val="00CC31C6"/>
    <w:rsid w:val="00CC34D4"/>
    <w:rsid w:val="00CC363E"/>
    <w:rsid w:val="00CC3FB9"/>
    <w:rsid w:val="00CC55C0"/>
    <w:rsid w:val="00CC5848"/>
    <w:rsid w:val="00CC5A96"/>
    <w:rsid w:val="00CC6771"/>
    <w:rsid w:val="00CC68B4"/>
    <w:rsid w:val="00CC6D36"/>
    <w:rsid w:val="00CD0697"/>
    <w:rsid w:val="00CD0F7A"/>
    <w:rsid w:val="00CD14AC"/>
    <w:rsid w:val="00CD1542"/>
    <w:rsid w:val="00CD179B"/>
    <w:rsid w:val="00CD1862"/>
    <w:rsid w:val="00CD1B24"/>
    <w:rsid w:val="00CD1CD7"/>
    <w:rsid w:val="00CD1E66"/>
    <w:rsid w:val="00CD21C1"/>
    <w:rsid w:val="00CD281F"/>
    <w:rsid w:val="00CD2DC5"/>
    <w:rsid w:val="00CD2DCE"/>
    <w:rsid w:val="00CD30B2"/>
    <w:rsid w:val="00CD3157"/>
    <w:rsid w:val="00CD31F2"/>
    <w:rsid w:val="00CD337B"/>
    <w:rsid w:val="00CD349E"/>
    <w:rsid w:val="00CD3EDD"/>
    <w:rsid w:val="00CD50AF"/>
    <w:rsid w:val="00CD549C"/>
    <w:rsid w:val="00CD57D6"/>
    <w:rsid w:val="00CD5BA1"/>
    <w:rsid w:val="00CD5E2A"/>
    <w:rsid w:val="00CD604D"/>
    <w:rsid w:val="00CD6A09"/>
    <w:rsid w:val="00CD6EFF"/>
    <w:rsid w:val="00CD7044"/>
    <w:rsid w:val="00CD74A6"/>
    <w:rsid w:val="00CD74C2"/>
    <w:rsid w:val="00CD7A7E"/>
    <w:rsid w:val="00CE002A"/>
    <w:rsid w:val="00CE03BD"/>
    <w:rsid w:val="00CE05A8"/>
    <w:rsid w:val="00CE097C"/>
    <w:rsid w:val="00CE1A9B"/>
    <w:rsid w:val="00CE1D36"/>
    <w:rsid w:val="00CE1E7D"/>
    <w:rsid w:val="00CE2646"/>
    <w:rsid w:val="00CE27C2"/>
    <w:rsid w:val="00CE28B9"/>
    <w:rsid w:val="00CE2B68"/>
    <w:rsid w:val="00CE2BB9"/>
    <w:rsid w:val="00CE2C02"/>
    <w:rsid w:val="00CE2FE0"/>
    <w:rsid w:val="00CE30E4"/>
    <w:rsid w:val="00CE3141"/>
    <w:rsid w:val="00CE3210"/>
    <w:rsid w:val="00CE32A1"/>
    <w:rsid w:val="00CE35C8"/>
    <w:rsid w:val="00CE3B1C"/>
    <w:rsid w:val="00CE50E3"/>
    <w:rsid w:val="00CE54E1"/>
    <w:rsid w:val="00CE6464"/>
    <w:rsid w:val="00CE74A4"/>
    <w:rsid w:val="00CE758B"/>
    <w:rsid w:val="00CE7ED6"/>
    <w:rsid w:val="00CF003F"/>
    <w:rsid w:val="00CF046C"/>
    <w:rsid w:val="00CF0518"/>
    <w:rsid w:val="00CF15FD"/>
    <w:rsid w:val="00CF1F98"/>
    <w:rsid w:val="00CF21FE"/>
    <w:rsid w:val="00CF2A5F"/>
    <w:rsid w:val="00CF2BD7"/>
    <w:rsid w:val="00CF367D"/>
    <w:rsid w:val="00CF3B02"/>
    <w:rsid w:val="00CF4A55"/>
    <w:rsid w:val="00CF5F2B"/>
    <w:rsid w:val="00CF6B26"/>
    <w:rsid w:val="00CF711D"/>
    <w:rsid w:val="00CF763B"/>
    <w:rsid w:val="00CF7DCB"/>
    <w:rsid w:val="00D000FE"/>
    <w:rsid w:val="00D00254"/>
    <w:rsid w:val="00D00255"/>
    <w:rsid w:val="00D00726"/>
    <w:rsid w:val="00D00C4D"/>
    <w:rsid w:val="00D0103B"/>
    <w:rsid w:val="00D01082"/>
    <w:rsid w:val="00D0271A"/>
    <w:rsid w:val="00D027DB"/>
    <w:rsid w:val="00D0299B"/>
    <w:rsid w:val="00D02D39"/>
    <w:rsid w:val="00D032A0"/>
    <w:rsid w:val="00D03637"/>
    <w:rsid w:val="00D037F8"/>
    <w:rsid w:val="00D03EDF"/>
    <w:rsid w:val="00D03F82"/>
    <w:rsid w:val="00D042B3"/>
    <w:rsid w:val="00D04B37"/>
    <w:rsid w:val="00D05841"/>
    <w:rsid w:val="00D06724"/>
    <w:rsid w:val="00D06787"/>
    <w:rsid w:val="00D068B7"/>
    <w:rsid w:val="00D071EB"/>
    <w:rsid w:val="00D07A23"/>
    <w:rsid w:val="00D07A73"/>
    <w:rsid w:val="00D07C01"/>
    <w:rsid w:val="00D1000D"/>
    <w:rsid w:val="00D1009C"/>
    <w:rsid w:val="00D10DF9"/>
    <w:rsid w:val="00D11814"/>
    <w:rsid w:val="00D11AA5"/>
    <w:rsid w:val="00D121F6"/>
    <w:rsid w:val="00D12DC8"/>
    <w:rsid w:val="00D12F0E"/>
    <w:rsid w:val="00D13988"/>
    <w:rsid w:val="00D13AB2"/>
    <w:rsid w:val="00D13D73"/>
    <w:rsid w:val="00D13F7A"/>
    <w:rsid w:val="00D142B1"/>
    <w:rsid w:val="00D14337"/>
    <w:rsid w:val="00D144AB"/>
    <w:rsid w:val="00D14CDC"/>
    <w:rsid w:val="00D156B3"/>
    <w:rsid w:val="00D15854"/>
    <w:rsid w:val="00D1592E"/>
    <w:rsid w:val="00D15C05"/>
    <w:rsid w:val="00D1600F"/>
    <w:rsid w:val="00D16189"/>
    <w:rsid w:val="00D16A93"/>
    <w:rsid w:val="00D209E0"/>
    <w:rsid w:val="00D21311"/>
    <w:rsid w:val="00D2236F"/>
    <w:rsid w:val="00D2273D"/>
    <w:rsid w:val="00D2298A"/>
    <w:rsid w:val="00D23339"/>
    <w:rsid w:val="00D244B3"/>
    <w:rsid w:val="00D25888"/>
    <w:rsid w:val="00D258FD"/>
    <w:rsid w:val="00D25AC6"/>
    <w:rsid w:val="00D25ACF"/>
    <w:rsid w:val="00D25FA6"/>
    <w:rsid w:val="00D26119"/>
    <w:rsid w:val="00D26750"/>
    <w:rsid w:val="00D2689F"/>
    <w:rsid w:val="00D30456"/>
    <w:rsid w:val="00D30509"/>
    <w:rsid w:val="00D317A4"/>
    <w:rsid w:val="00D31B25"/>
    <w:rsid w:val="00D32532"/>
    <w:rsid w:val="00D32AB1"/>
    <w:rsid w:val="00D32EA7"/>
    <w:rsid w:val="00D33B37"/>
    <w:rsid w:val="00D33C5D"/>
    <w:rsid w:val="00D34411"/>
    <w:rsid w:val="00D352AF"/>
    <w:rsid w:val="00D35AE0"/>
    <w:rsid w:val="00D3769F"/>
    <w:rsid w:val="00D37B3A"/>
    <w:rsid w:val="00D37C26"/>
    <w:rsid w:val="00D40229"/>
    <w:rsid w:val="00D40511"/>
    <w:rsid w:val="00D4097F"/>
    <w:rsid w:val="00D40A6C"/>
    <w:rsid w:val="00D411B3"/>
    <w:rsid w:val="00D4162A"/>
    <w:rsid w:val="00D41E95"/>
    <w:rsid w:val="00D42441"/>
    <w:rsid w:val="00D43C27"/>
    <w:rsid w:val="00D44086"/>
    <w:rsid w:val="00D4457A"/>
    <w:rsid w:val="00D445ED"/>
    <w:rsid w:val="00D44A8A"/>
    <w:rsid w:val="00D4589B"/>
    <w:rsid w:val="00D45EC4"/>
    <w:rsid w:val="00D45F2F"/>
    <w:rsid w:val="00D460CE"/>
    <w:rsid w:val="00D463CE"/>
    <w:rsid w:val="00D465FD"/>
    <w:rsid w:val="00D46AFC"/>
    <w:rsid w:val="00D47394"/>
    <w:rsid w:val="00D47460"/>
    <w:rsid w:val="00D475EA"/>
    <w:rsid w:val="00D479AF"/>
    <w:rsid w:val="00D47CD3"/>
    <w:rsid w:val="00D47E63"/>
    <w:rsid w:val="00D50491"/>
    <w:rsid w:val="00D504AA"/>
    <w:rsid w:val="00D50EFC"/>
    <w:rsid w:val="00D50FA3"/>
    <w:rsid w:val="00D513CD"/>
    <w:rsid w:val="00D517C5"/>
    <w:rsid w:val="00D522AB"/>
    <w:rsid w:val="00D52595"/>
    <w:rsid w:val="00D529CE"/>
    <w:rsid w:val="00D52B0D"/>
    <w:rsid w:val="00D53469"/>
    <w:rsid w:val="00D535CD"/>
    <w:rsid w:val="00D537E6"/>
    <w:rsid w:val="00D53BB5"/>
    <w:rsid w:val="00D53E77"/>
    <w:rsid w:val="00D5430E"/>
    <w:rsid w:val="00D544D2"/>
    <w:rsid w:val="00D54855"/>
    <w:rsid w:val="00D560C7"/>
    <w:rsid w:val="00D5635E"/>
    <w:rsid w:val="00D567C4"/>
    <w:rsid w:val="00D56BFB"/>
    <w:rsid w:val="00D57DF3"/>
    <w:rsid w:val="00D624BD"/>
    <w:rsid w:val="00D62804"/>
    <w:rsid w:val="00D62E96"/>
    <w:rsid w:val="00D631AD"/>
    <w:rsid w:val="00D635B1"/>
    <w:rsid w:val="00D6389E"/>
    <w:rsid w:val="00D639B7"/>
    <w:rsid w:val="00D6427C"/>
    <w:rsid w:val="00D6477A"/>
    <w:rsid w:val="00D647D8"/>
    <w:rsid w:val="00D64A7E"/>
    <w:rsid w:val="00D64AEE"/>
    <w:rsid w:val="00D64FD7"/>
    <w:rsid w:val="00D65096"/>
    <w:rsid w:val="00D650F3"/>
    <w:rsid w:val="00D6556B"/>
    <w:rsid w:val="00D655F6"/>
    <w:rsid w:val="00D665F1"/>
    <w:rsid w:val="00D66D0A"/>
    <w:rsid w:val="00D6721F"/>
    <w:rsid w:val="00D67294"/>
    <w:rsid w:val="00D67953"/>
    <w:rsid w:val="00D67A24"/>
    <w:rsid w:val="00D67E4B"/>
    <w:rsid w:val="00D67FA0"/>
    <w:rsid w:val="00D708A7"/>
    <w:rsid w:val="00D70E0F"/>
    <w:rsid w:val="00D7145E"/>
    <w:rsid w:val="00D716B8"/>
    <w:rsid w:val="00D71F41"/>
    <w:rsid w:val="00D7206C"/>
    <w:rsid w:val="00D725F4"/>
    <w:rsid w:val="00D72ABA"/>
    <w:rsid w:val="00D73240"/>
    <w:rsid w:val="00D73747"/>
    <w:rsid w:val="00D74278"/>
    <w:rsid w:val="00D74A32"/>
    <w:rsid w:val="00D762C6"/>
    <w:rsid w:val="00D76A67"/>
    <w:rsid w:val="00D76E6B"/>
    <w:rsid w:val="00D774DD"/>
    <w:rsid w:val="00D7761C"/>
    <w:rsid w:val="00D8036D"/>
    <w:rsid w:val="00D8077A"/>
    <w:rsid w:val="00D81038"/>
    <w:rsid w:val="00D81490"/>
    <w:rsid w:val="00D81CF9"/>
    <w:rsid w:val="00D82265"/>
    <w:rsid w:val="00D8227A"/>
    <w:rsid w:val="00D82C3B"/>
    <w:rsid w:val="00D833F9"/>
    <w:rsid w:val="00D8442C"/>
    <w:rsid w:val="00D84678"/>
    <w:rsid w:val="00D848A6"/>
    <w:rsid w:val="00D84A55"/>
    <w:rsid w:val="00D86770"/>
    <w:rsid w:val="00D867D9"/>
    <w:rsid w:val="00D869F0"/>
    <w:rsid w:val="00D86AA7"/>
    <w:rsid w:val="00D86F79"/>
    <w:rsid w:val="00D870F3"/>
    <w:rsid w:val="00D8763B"/>
    <w:rsid w:val="00D903DF"/>
    <w:rsid w:val="00D90AA7"/>
    <w:rsid w:val="00D91508"/>
    <w:rsid w:val="00D9275C"/>
    <w:rsid w:val="00D92888"/>
    <w:rsid w:val="00D94A90"/>
    <w:rsid w:val="00D957C9"/>
    <w:rsid w:val="00D9593D"/>
    <w:rsid w:val="00D960C3"/>
    <w:rsid w:val="00D9664E"/>
    <w:rsid w:val="00D967DF"/>
    <w:rsid w:val="00D967EF"/>
    <w:rsid w:val="00D96923"/>
    <w:rsid w:val="00D97B4C"/>
    <w:rsid w:val="00D97EBC"/>
    <w:rsid w:val="00D97F2E"/>
    <w:rsid w:val="00DA010C"/>
    <w:rsid w:val="00DA01EC"/>
    <w:rsid w:val="00DA0343"/>
    <w:rsid w:val="00DA0494"/>
    <w:rsid w:val="00DA0A1D"/>
    <w:rsid w:val="00DA0AD5"/>
    <w:rsid w:val="00DA0EA4"/>
    <w:rsid w:val="00DA167E"/>
    <w:rsid w:val="00DA17E7"/>
    <w:rsid w:val="00DA1830"/>
    <w:rsid w:val="00DA20B8"/>
    <w:rsid w:val="00DA21B7"/>
    <w:rsid w:val="00DA21E9"/>
    <w:rsid w:val="00DA233D"/>
    <w:rsid w:val="00DA2561"/>
    <w:rsid w:val="00DA258A"/>
    <w:rsid w:val="00DA2A68"/>
    <w:rsid w:val="00DA2CAA"/>
    <w:rsid w:val="00DA354D"/>
    <w:rsid w:val="00DA3704"/>
    <w:rsid w:val="00DA37B4"/>
    <w:rsid w:val="00DA3CB5"/>
    <w:rsid w:val="00DA3F92"/>
    <w:rsid w:val="00DA4DE6"/>
    <w:rsid w:val="00DA5851"/>
    <w:rsid w:val="00DA5C95"/>
    <w:rsid w:val="00DA6146"/>
    <w:rsid w:val="00DA64DA"/>
    <w:rsid w:val="00DA77E5"/>
    <w:rsid w:val="00DB1163"/>
    <w:rsid w:val="00DB1564"/>
    <w:rsid w:val="00DB1E2E"/>
    <w:rsid w:val="00DB2312"/>
    <w:rsid w:val="00DB23F5"/>
    <w:rsid w:val="00DB29C1"/>
    <w:rsid w:val="00DB2C3B"/>
    <w:rsid w:val="00DB2E8A"/>
    <w:rsid w:val="00DB3C36"/>
    <w:rsid w:val="00DB3D22"/>
    <w:rsid w:val="00DB3FE4"/>
    <w:rsid w:val="00DB42C9"/>
    <w:rsid w:val="00DB472C"/>
    <w:rsid w:val="00DB4765"/>
    <w:rsid w:val="00DB5143"/>
    <w:rsid w:val="00DB6CC6"/>
    <w:rsid w:val="00DB7E7D"/>
    <w:rsid w:val="00DC0804"/>
    <w:rsid w:val="00DC0C5B"/>
    <w:rsid w:val="00DC19B6"/>
    <w:rsid w:val="00DC1AF1"/>
    <w:rsid w:val="00DC1B7C"/>
    <w:rsid w:val="00DC1B83"/>
    <w:rsid w:val="00DC29C5"/>
    <w:rsid w:val="00DC2DD6"/>
    <w:rsid w:val="00DC2F86"/>
    <w:rsid w:val="00DC3079"/>
    <w:rsid w:val="00DC3316"/>
    <w:rsid w:val="00DC3445"/>
    <w:rsid w:val="00DC419A"/>
    <w:rsid w:val="00DC4323"/>
    <w:rsid w:val="00DC4A3F"/>
    <w:rsid w:val="00DC4CB6"/>
    <w:rsid w:val="00DC56A5"/>
    <w:rsid w:val="00DC5DC8"/>
    <w:rsid w:val="00DC60A8"/>
    <w:rsid w:val="00DC60B3"/>
    <w:rsid w:val="00DC6863"/>
    <w:rsid w:val="00DC68D9"/>
    <w:rsid w:val="00DC6FA0"/>
    <w:rsid w:val="00DC70EC"/>
    <w:rsid w:val="00DC7889"/>
    <w:rsid w:val="00DC7B2D"/>
    <w:rsid w:val="00DD200C"/>
    <w:rsid w:val="00DD2FD9"/>
    <w:rsid w:val="00DD301A"/>
    <w:rsid w:val="00DD31E1"/>
    <w:rsid w:val="00DD36FD"/>
    <w:rsid w:val="00DD3896"/>
    <w:rsid w:val="00DD3948"/>
    <w:rsid w:val="00DD3C58"/>
    <w:rsid w:val="00DD4018"/>
    <w:rsid w:val="00DD405F"/>
    <w:rsid w:val="00DD5579"/>
    <w:rsid w:val="00DD5677"/>
    <w:rsid w:val="00DD5E50"/>
    <w:rsid w:val="00DD646C"/>
    <w:rsid w:val="00DD68B3"/>
    <w:rsid w:val="00DD6C1B"/>
    <w:rsid w:val="00DD7275"/>
    <w:rsid w:val="00DD74B6"/>
    <w:rsid w:val="00DE0B45"/>
    <w:rsid w:val="00DE1331"/>
    <w:rsid w:val="00DE16F9"/>
    <w:rsid w:val="00DE1882"/>
    <w:rsid w:val="00DE1BCF"/>
    <w:rsid w:val="00DE2301"/>
    <w:rsid w:val="00DE2941"/>
    <w:rsid w:val="00DE31FE"/>
    <w:rsid w:val="00DE3A92"/>
    <w:rsid w:val="00DE3C9E"/>
    <w:rsid w:val="00DE3E47"/>
    <w:rsid w:val="00DE4509"/>
    <w:rsid w:val="00DE5768"/>
    <w:rsid w:val="00DE58B0"/>
    <w:rsid w:val="00DE5AD1"/>
    <w:rsid w:val="00DE5C3E"/>
    <w:rsid w:val="00DE61B8"/>
    <w:rsid w:val="00DE628C"/>
    <w:rsid w:val="00DE62B7"/>
    <w:rsid w:val="00DE6763"/>
    <w:rsid w:val="00DE684C"/>
    <w:rsid w:val="00DE6ACB"/>
    <w:rsid w:val="00DE70C7"/>
    <w:rsid w:val="00DE7909"/>
    <w:rsid w:val="00DE7915"/>
    <w:rsid w:val="00DF00D6"/>
    <w:rsid w:val="00DF0FD3"/>
    <w:rsid w:val="00DF2142"/>
    <w:rsid w:val="00DF31C2"/>
    <w:rsid w:val="00DF3C1B"/>
    <w:rsid w:val="00DF43B6"/>
    <w:rsid w:val="00DF45DC"/>
    <w:rsid w:val="00DF4A35"/>
    <w:rsid w:val="00DF4FC4"/>
    <w:rsid w:val="00DF50B8"/>
    <w:rsid w:val="00DF57AC"/>
    <w:rsid w:val="00DF5FCA"/>
    <w:rsid w:val="00DF6690"/>
    <w:rsid w:val="00DF6909"/>
    <w:rsid w:val="00DF695C"/>
    <w:rsid w:val="00DF6A51"/>
    <w:rsid w:val="00DF6DF0"/>
    <w:rsid w:val="00DF7F2D"/>
    <w:rsid w:val="00E0003E"/>
    <w:rsid w:val="00E0021F"/>
    <w:rsid w:val="00E00DE7"/>
    <w:rsid w:val="00E014C7"/>
    <w:rsid w:val="00E01A31"/>
    <w:rsid w:val="00E01A6F"/>
    <w:rsid w:val="00E01A82"/>
    <w:rsid w:val="00E02C3D"/>
    <w:rsid w:val="00E0302F"/>
    <w:rsid w:val="00E030EF"/>
    <w:rsid w:val="00E031E0"/>
    <w:rsid w:val="00E03794"/>
    <w:rsid w:val="00E037A1"/>
    <w:rsid w:val="00E03C8B"/>
    <w:rsid w:val="00E0445E"/>
    <w:rsid w:val="00E04BBA"/>
    <w:rsid w:val="00E05054"/>
    <w:rsid w:val="00E05843"/>
    <w:rsid w:val="00E05998"/>
    <w:rsid w:val="00E059CD"/>
    <w:rsid w:val="00E05B40"/>
    <w:rsid w:val="00E0606B"/>
    <w:rsid w:val="00E061EE"/>
    <w:rsid w:val="00E0788B"/>
    <w:rsid w:val="00E07C1C"/>
    <w:rsid w:val="00E10FC2"/>
    <w:rsid w:val="00E1135F"/>
    <w:rsid w:val="00E12541"/>
    <w:rsid w:val="00E129E8"/>
    <w:rsid w:val="00E12C90"/>
    <w:rsid w:val="00E12D2A"/>
    <w:rsid w:val="00E12E2C"/>
    <w:rsid w:val="00E13003"/>
    <w:rsid w:val="00E13C04"/>
    <w:rsid w:val="00E13FAA"/>
    <w:rsid w:val="00E141C3"/>
    <w:rsid w:val="00E15051"/>
    <w:rsid w:val="00E1531D"/>
    <w:rsid w:val="00E1563F"/>
    <w:rsid w:val="00E156B7"/>
    <w:rsid w:val="00E15D25"/>
    <w:rsid w:val="00E1692D"/>
    <w:rsid w:val="00E16944"/>
    <w:rsid w:val="00E16A8E"/>
    <w:rsid w:val="00E17185"/>
    <w:rsid w:val="00E17517"/>
    <w:rsid w:val="00E200F1"/>
    <w:rsid w:val="00E2027F"/>
    <w:rsid w:val="00E203C9"/>
    <w:rsid w:val="00E208B8"/>
    <w:rsid w:val="00E20D72"/>
    <w:rsid w:val="00E212F0"/>
    <w:rsid w:val="00E212FB"/>
    <w:rsid w:val="00E219F8"/>
    <w:rsid w:val="00E22734"/>
    <w:rsid w:val="00E234D1"/>
    <w:rsid w:val="00E23B13"/>
    <w:rsid w:val="00E24277"/>
    <w:rsid w:val="00E244B8"/>
    <w:rsid w:val="00E24CAE"/>
    <w:rsid w:val="00E2550B"/>
    <w:rsid w:val="00E2566E"/>
    <w:rsid w:val="00E25C69"/>
    <w:rsid w:val="00E27618"/>
    <w:rsid w:val="00E27CA1"/>
    <w:rsid w:val="00E27F1A"/>
    <w:rsid w:val="00E3020F"/>
    <w:rsid w:val="00E3027C"/>
    <w:rsid w:val="00E30521"/>
    <w:rsid w:val="00E307A0"/>
    <w:rsid w:val="00E309B3"/>
    <w:rsid w:val="00E30F83"/>
    <w:rsid w:val="00E313B6"/>
    <w:rsid w:val="00E31750"/>
    <w:rsid w:val="00E322A6"/>
    <w:rsid w:val="00E32ADE"/>
    <w:rsid w:val="00E3358A"/>
    <w:rsid w:val="00E33AEC"/>
    <w:rsid w:val="00E346BD"/>
    <w:rsid w:val="00E34DD4"/>
    <w:rsid w:val="00E350C5"/>
    <w:rsid w:val="00E353F8"/>
    <w:rsid w:val="00E35B22"/>
    <w:rsid w:val="00E35C0C"/>
    <w:rsid w:val="00E35F3C"/>
    <w:rsid w:val="00E3633C"/>
    <w:rsid w:val="00E368A8"/>
    <w:rsid w:val="00E368E6"/>
    <w:rsid w:val="00E36B13"/>
    <w:rsid w:val="00E36B5D"/>
    <w:rsid w:val="00E3723C"/>
    <w:rsid w:val="00E37250"/>
    <w:rsid w:val="00E37878"/>
    <w:rsid w:val="00E400E8"/>
    <w:rsid w:val="00E40334"/>
    <w:rsid w:val="00E4056D"/>
    <w:rsid w:val="00E406FA"/>
    <w:rsid w:val="00E40842"/>
    <w:rsid w:val="00E40FF0"/>
    <w:rsid w:val="00E41361"/>
    <w:rsid w:val="00E41B7D"/>
    <w:rsid w:val="00E42906"/>
    <w:rsid w:val="00E429FE"/>
    <w:rsid w:val="00E42F71"/>
    <w:rsid w:val="00E43C56"/>
    <w:rsid w:val="00E43C88"/>
    <w:rsid w:val="00E440BA"/>
    <w:rsid w:val="00E44455"/>
    <w:rsid w:val="00E444CD"/>
    <w:rsid w:val="00E44D6B"/>
    <w:rsid w:val="00E45771"/>
    <w:rsid w:val="00E45BB2"/>
    <w:rsid w:val="00E4606E"/>
    <w:rsid w:val="00E465C4"/>
    <w:rsid w:val="00E468DA"/>
    <w:rsid w:val="00E4691E"/>
    <w:rsid w:val="00E46970"/>
    <w:rsid w:val="00E46BE6"/>
    <w:rsid w:val="00E4705B"/>
    <w:rsid w:val="00E47427"/>
    <w:rsid w:val="00E47507"/>
    <w:rsid w:val="00E50321"/>
    <w:rsid w:val="00E5071A"/>
    <w:rsid w:val="00E50CD0"/>
    <w:rsid w:val="00E50FF3"/>
    <w:rsid w:val="00E51ABC"/>
    <w:rsid w:val="00E51B71"/>
    <w:rsid w:val="00E51E8D"/>
    <w:rsid w:val="00E51F8D"/>
    <w:rsid w:val="00E526F0"/>
    <w:rsid w:val="00E527DF"/>
    <w:rsid w:val="00E52C6C"/>
    <w:rsid w:val="00E53042"/>
    <w:rsid w:val="00E53165"/>
    <w:rsid w:val="00E536C0"/>
    <w:rsid w:val="00E53763"/>
    <w:rsid w:val="00E538D8"/>
    <w:rsid w:val="00E54436"/>
    <w:rsid w:val="00E54548"/>
    <w:rsid w:val="00E545F9"/>
    <w:rsid w:val="00E54754"/>
    <w:rsid w:val="00E54CF6"/>
    <w:rsid w:val="00E550F8"/>
    <w:rsid w:val="00E5571D"/>
    <w:rsid w:val="00E55865"/>
    <w:rsid w:val="00E56C88"/>
    <w:rsid w:val="00E56FCA"/>
    <w:rsid w:val="00E57155"/>
    <w:rsid w:val="00E57361"/>
    <w:rsid w:val="00E6034B"/>
    <w:rsid w:val="00E604F1"/>
    <w:rsid w:val="00E60CF4"/>
    <w:rsid w:val="00E60F66"/>
    <w:rsid w:val="00E6140B"/>
    <w:rsid w:val="00E619F5"/>
    <w:rsid w:val="00E621F7"/>
    <w:rsid w:val="00E6250B"/>
    <w:rsid w:val="00E62B85"/>
    <w:rsid w:val="00E62D7C"/>
    <w:rsid w:val="00E62F0F"/>
    <w:rsid w:val="00E6305C"/>
    <w:rsid w:val="00E635EB"/>
    <w:rsid w:val="00E635FE"/>
    <w:rsid w:val="00E6378C"/>
    <w:rsid w:val="00E638DD"/>
    <w:rsid w:val="00E64580"/>
    <w:rsid w:val="00E64FEF"/>
    <w:rsid w:val="00E654D4"/>
    <w:rsid w:val="00E6557A"/>
    <w:rsid w:val="00E65860"/>
    <w:rsid w:val="00E65B24"/>
    <w:rsid w:val="00E65C08"/>
    <w:rsid w:val="00E65D84"/>
    <w:rsid w:val="00E6634E"/>
    <w:rsid w:val="00E66557"/>
    <w:rsid w:val="00E669FC"/>
    <w:rsid w:val="00E70060"/>
    <w:rsid w:val="00E70200"/>
    <w:rsid w:val="00E70EBF"/>
    <w:rsid w:val="00E712D1"/>
    <w:rsid w:val="00E715BF"/>
    <w:rsid w:val="00E71658"/>
    <w:rsid w:val="00E718F3"/>
    <w:rsid w:val="00E71D14"/>
    <w:rsid w:val="00E71E43"/>
    <w:rsid w:val="00E721B1"/>
    <w:rsid w:val="00E72AF5"/>
    <w:rsid w:val="00E74323"/>
    <w:rsid w:val="00E744F6"/>
    <w:rsid w:val="00E7480D"/>
    <w:rsid w:val="00E751A7"/>
    <w:rsid w:val="00E75ECD"/>
    <w:rsid w:val="00E76558"/>
    <w:rsid w:val="00E766C7"/>
    <w:rsid w:val="00E76FE7"/>
    <w:rsid w:val="00E77618"/>
    <w:rsid w:val="00E7776C"/>
    <w:rsid w:val="00E800A2"/>
    <w:rsid w:val="00E802E7"/>
    <w:rsid w:val="00E80C00"/>
    <w:rsid w:val="00E81C47"/>
    <w:rsid w:val="00E823BE"/>
    <w:rsid w:val="00E82686"/>
    <w:rsid w:val="00E82890"/>
    <w:rsid w:val="00E828F3"/>
    <w:rsid w:val="00E84B9F"/>
    <w:rsid w:val="00E84BB6"/>
    <w:rsid w:val="00E854C7"/>
    <w:rsid w:val="00E8552C"/>
    <w:rsid w:val="00E85ABC"/>
    <w:rsid w:val="00E86172"/>
    <w:rsid w:val="00E86E01"/>
    <w:rsid w:val="00E86E99"/>
    <w:rsid w:val="00E873A8"/>
    <w:rsid w:val="00E8787E"/>
    <w:rsid w:val="00E87CE4"/>
    <w:rsid w:val="00E9013F"/>
    <w:rsid w:val="00E9120D"/>
    <w:rsid w:val="00E912A4"/>
    <w:rsid w:val="00E91329"/>
    <w:rsid w:val="00E913C3"/>
    <w:rsid w:val="00E91466"/>
    <w:rsid w:val="00E91758"/>
    <w:rsid w:val="00E917E1"/>
    <w:rsid w:val="00E924AA"/>
    <w:rsid w:val="00E92510"/>
    <w:rsid w:val="00E9271A"/>
    <w:rsid w:val="00E92A55"/>
    <w:rsid w:val="00E9329C"/>
    <w:rsid w:val="00E932A7"/>
    <w:rsid w:val="00E935A4"/>
    <w:rsid w:val="00E94074"/>
    <w:rsid w:val="00E941C1"/>
    <w:rsid w:val="00E9551C"/>
    <w:rsid w:val="00E95657"/>
    <w:rsid w:val="00E95D07"/>
    <w:rsid w:val="00E96AE8"/>
    <w:rsid w:val="00E9779D"/>
    <w:rsid w:val="00E97F2B"/>
    <w:rsid w:val="00EA0168"/>
    <w:rsid w:val="00EA0516"/>
    <w:rsid w:val="00EA0C63"/>
    <w:rsid w:val="00EA0CD3"/>
    <w:rsid w:val="00EA0D24"/>
    <w:rsid w:val="00EA123D"/>
    <w:rsid w:val="00EA1A21"/>
    <w:rsid w:val="00EA2ADC"/>
    <w:rsid w:val="00EA31D7"/>
    <w:rsid w:val="00EA400C"/>
    <w:rsid w:val="00EA4834"/>
    <w:rsid w:val="00EA4C8F"/>
    <w:rsid w:val="00EA544F"/>
    <w:rsid w:val="00EA5EBF"/>
    <w:rsid w:val="00EA60DF"/>
    <w:rsid w:val="00EA6F69"/>
    <w:rsid w:val="00EA6FCB"/>
    <w:rsid w:val="00EA7119"/>
    <w:rsid w:val="00EA7263"/>
    <w:rsid w:val="00EA7BA7"/>
    <w:rsid w:val="00EA7F38"/>
    <w:rsid w:val="00EB0316"/>
    <w:rsid w:val="00EB03A5"/>
    <w:rsid w:val="00EB0418"/>
    <w:rsid w:val="00EB0FE0"/>
    <w:rsid w:val="00EB1585"/>
    <w:rsid w:val="00EB1A8A"/>
    <w:rsid w:val="00EB1A93"/>
    <w:rsid w:val="00EB2364"/>
    <w:rsid w:val="00EB2E9B"/>
    <w:rsid w:val="00EB323A"/>
    <w:rsid w:val="00EB337A"/>
    <w:rsid w:val="00EB3850"/>
    <w:rsid w:val="00EB3AB9"/>
    <w:rsid w:val="00EB3B6F"/>
    <w:rsid w:val="00EB3EA0"/>
    <w:rsid w:val="00EB4D23"/>
    <w:rsid w:val="00EB59B0"/>
    <w:rsid w:val="00EB6226"/>
    <w:rsid w:val="00EB6277"/>
    <w:rsid w:val="00EB6829"/>
    <w:rsid w:val="00EB682C"/>
    <w:rsid w:val="00EB698A"/>
    <w:rsid w:val="00EB7A5A"/>
    <w:rsid w:val="00EB7DC4"/>
    <w:rsid w:val="00EB7E9D"/>
    <w:rsid w:val="00EC07BD"/>
    <w:rsid w:val="00EC0968"/>
    <w:rsid w:val="00EC0ADB"/>
    <w:rsid w:val="00EC0F5B"/>
    <w:rsid w:val="00EC13BF"/>
    <w:rsid w:val="00EC19FF"/>
    <w:rsid w:val="00EC1A2C"/>
    <w:rsid w:val="00EC2091"/>
    <w:rsid w:val="00EC2422"/>
    <w:rsid w:val="00EC264C"/>
    <w:rsid w:val="00EC3638"/>
    <w:rsid w:val="00EC3882"/>
    <w:rsid w:val="00EC393A"/>
    <w:rsid w:val="00EC3EBD"/>
    <w:rsid w:val="00EC5031"/>
    <w:rsid w:val="00EC519B"/>
    <w:rsid w:val="00EC57A8"/>
    <w:rsid w:val="00EC6018"/>
    <w:rsid w:val="00EC6D58"/>
    <w:rsid w:val="00EC7A3F"/>
    <w:rsid w:val="00EC7EEC"/>
    <w:rsid w:val="00ED0162"/>
    <w:rsid w:val="00ED04E2"/>
    <w:rsid w:val="00ED081A"/>
    <w:rsid w:val="00ED0AD9"/>
    <w:rsid w:val="00ED249F"/>
    <w:rsid w:val="00ED361D"/>
    <w:rsid w:val="00ED41B1"/>
    <w:rsid w:val="00ED4459"/>
    <w:rsid w:val="00ED4614"/>
    <w:rsid w:val="00ED517F"/>
    <w:rsid w:val="00ED51F1"/>
    <w:rsid w:val="00ED53E2"/>
    <w:rsid w:val="00ED55F9"/>
    <w:rsid w:val="00ED5FEC"/>
    <w:rsid w:val="00ED62AC"/>
    <w:rsid w:val="00ED69CD"/>
    <w:rsid w:val="00ED6D65"/>
    <w:rsid w:val="00ED6FD0"/>
    <w:rsid w:val="00ED7614"/>
    <w:rsid w:val="00ED78CD"/>
    <w:rsid w:val="00ED7A1E"/>
    <w:rsid w:val="00ED7ABB"/>
    <w:rsid w:val="00ED7C31"/>
    <w:rsid w:val="00ED7FF5"/>
    <w:rsid w:val="00EE0284"/>
    <w:rsid w:val="00EE0330"/>
    <w:rsid w:val="00EE0684"/>
    <w:rsid w:val="00EE10BB"/>
    <w:rsid w:val="00EE1176"/>
    <w:rsid w:val="00EE1F4F"/>
    <w:rsid w:val="00EE24A7"/>
    <w:rsid w:val="00EE26F4"/>
    <w:rsid w:val="00EE2860"/>
    <w:rsid w:val="00EE2B1A"/>
    <w:rsid w:val="00EE2CFC"/>
    <w:rsid w:val="00EE2DF2"/>
    <w:rsid w:val="00EE34B4"/>
    <w:rsid w:val="00EE3A9C"/>
    <w:rsid w:val="00EE3C2C"/>
    <w:rsid w:val="00EE3EC2"/>
    <w:rsid w:val="00EE4406"/>
    <w:rsid w:val="00EE516D"/>
    <w:rsid w:val="00EE536F"/>
    <w:rsid w:val="00EE5517"/>
    <w:rsid w:val="00EE55AF"/>
    <w:rsid w:val="00EE65F9"/>
    <w:rsid w:val="00EE67F2"/>
    <w:rsid w:val="00EE6EAE"/>
    <w:rsid w:val="00EE7354"/>
    <w:rsid w:val="00EE7761"/>
    <w:rsid w:val="00EE7CD2"/>
    <w:rsid w:val="00EF0303"/>
    <w:rsid w:val="00EF03BB"/>
    <w:rsid w:val="00EF045B"/>
    <w:rsid w:val="00EF17B8"/>
    <w:rsid w:val="00EF1EF2"/>
    <w:rsid w:val="00EF2339"/>
    <w:rsid w:val="00EF2395"/>
    <w:rsid w:val="00EF24F1"/>
    <w:rsid w:val="00EF26A8"/>
    <w:rsid w:val="00EF2AD2"/>
    <w:rsid w:val="00EF2F59"/>
    <w:rsid w:val="00EF36D7"/>
    <w:rsid w:val="00EF3DDB"/>
    <w:rsid w:val="00EF3E87"/>
    <w:rsid w:val="00EF3F9D"/>
    <w:rsid w:val="00EF4884"/>
    <w:rsid w:val="00EF49A3"/>
    <w:rsid w:val="00EF4C80"/>
    <w:rsid w:val="00EF515E"/>
    <w:rsid w:val="00EF57FC"/>
    <w:rsid w:val="00EF5E4A"/>
    <w:rsid w:val="00EF60BA"/>
    <w:rsid w:val="00EF623E"/>
    <w:rsid w:val="00EF623F"/>
    <w:rsid w:val="00EF67B8"/>
    <w:rsid w:val="00EF69A5"/>
    <w:rsid w:val="00EF69F9"/>
    <w:rsid w:val="00EF7B7F"/>
    <w:rsid w:val="00F003F7"/>
    <w:rsid w:val="00F007DA"/>
    <w:rsid w:val="00F00EA4"/>
    <w:rsid w:val="00F011AC"/>
    <w:rsid w:val="00F01ACD"/>
    <w:rsid w:val="00F01D0E"/>
    <w:rsid w:val="00F02594"/>
    <w:rsid w:val="00F02ADB"/>
    <w:rsid w:val="00F03A56"/>
    <w:rsid w:val="00F03BBA"/>
    <w:rsid w:val="00F03D66"/>
    <w:rsid w:val="00F03ED2"/>
    <w:rsid w:val="00F042FF"/>
    <w:rsid w:val="00F0431E"/>
    <w:rsid w:val="00F04C89"/>
    <w:rsid w:val="00F0518E"/>
    <w:rsid w:val="00F05451"/>
    <w:rsid w:val="00F06862"/>
    <w:rsid w:val="00F070F3"/>
    <w:rsid w:val="00F074B4"/>
    <w:rsid w:val="00F07A38"/>
    <w:rsid w:val="00F07EA0"/>
    <w:rsid w:val="00F103E1"/>
    <w:rsid w:val="00F11324"/>
    <w:rsid w:val="00F11665"/>
    <w:rsid w:val="00F11B2C"/>
    <w:rsid w:val="00F11E5A"/>
    <w:rsid w:val="00F12517"/>
    <w:rsid w:val="00F128E9"/>
    <w:rsid w:val="00F12B60"/>
    <w:rsid w:val="00F12FD4"/>
    <w:rsid w:val="00F13418"/>
    <w:rsid w:val="00F13709"/>
    <w:rsid w:val="00F137F8"/>
    <w:rsid w:val="00F13B36"/>
    <w:rsid w:val="00F13B7B"/>
    <w:rsid w:val="00F14328"/>
    <w:rsid w:val="00F1494C"/>
    <w:rsid w:val="00F149CB"/>
    <w:rsid w:val="00F14E5D"/>
    <w:rsid w:val="00F152CA"/>
    <w:rsid w:val="00F15D85"/>
    <w:rsid w:val="00F15F50"/>
    <w:rsid w:val="00F163EC"/>
    <w:rsid w:val="00F16421"/>
    <w:rsid w:val="00F16868"/>
    <w:rsid w:val="00F17253"/>
    <w:rsid w:val="00F20663"/>
    <w:rsid w:val="00F20776"/>
    <w:rsid w:val="00F2080D"/>
    <w:rsid w:val="00F20A47"/>
    <w:rsid w:val="00F2114C"/>
    <w:rsid w:val="00F21844"/>
    <w:rsid w:val="00F2192F"/>
    <w:rsid w:val="00F2206B"/>
    <w:rsid w:val="00F220B4"/>
    <w:rsid w:val="00F22A95"/>
    <w:rsid w:val="00F22C71"/>
    <w:rsid w:val="00F22CAC"/>
    <w:rsid w:val="00F22E65"/>
    <w:rsid w:val="00F23258"/>
    <w:rsid w:val="00F23351"/>
    <w:rsid w:val="00F2378D"/>
    <w:rsid w:val="00F23C58"/>
    <w:rsid w:val="00F249C1"/>
    <w:rsid w:val="00F24CBE"/>
    <w:rsid w:val="00F24FA9"/>
    <w:rsid w:val="00F25577"/>
    <w:rsid w:val="00F256ED"/>
    <w:rsid w:val="00F258FA"/>
    <w:rsid w:val="00F25C1E"/>
    <w:rsid w:val="00F26145"/>
    <w:rsid w:val="00F262C3"/>
    <w:rsid w:val="00F2643A"/>
    <w:rsid w:val="00F265AC"/>
    <w:rsid w:val="00F27799"/>
    <w:rsid w:val="00F27C01"/>
    <w:rsid w:val="00F303FD"/>
    <w:rsid w:val="00F309DB"/>
    <w:rsid w:val="00F30B91"/>
    <w:rsid w:val="00F30C08"/>
    <w:rsid w:val="00F31A22"/>
    <w:rsid w:val="00F31DE7"/>
    <w:rsid w:val="00F31E9B"/>
    <w:rsid w:val="00F3253D"/>
    <w:rsid w:val="00F33088"/>
    <w:rsid w:val="00F3308C"/>
    <w:rsid w:val="00F341AC"/>
    <w:rsid w:val="00F343CA"/>
    <w:rsid w:val="00F34A21"/>
    <w:rsid w:val="00F34B39"/>
    <w:rsid w:val="00F3511C"/>
    <w:rsid w:val="00F35270"/>
    <w:rsid w:val="00F353BD"/>
    <w:rsid w:val="00F354A6"/>
    <w:rsid w:val="00F35850"/>
    <w:rsid w:val="00F35AAC"/>
    <w:rsid w:val="00F35B88"/>
    <w:rsid w:val="00F35E49"/>
    <w:rsid w:val="00F36222"/>
    <w:rsid w:val="00F36463"/>
    <w:rsid w:val="00F3681A"/>
    <w:rsid w:val="00F36D85"/>
    <w:rsid w:val="00F37350"/>
    <w:rsid w:val="00F3758F"/>
    <w:rsid w:val="00F405D2"/>
    <w:rsid w:val="00F4098B"/>
    <w:rsid w:val="00F40F8C"/>
    <w:rsid w:val="00F41427"/>
    <w:rsid w:val="00F42854"/>
    <w:rsid w:val="00F4287B"/>
    <w:rsid w:val="00F4311A"/>
    <w:rsid w:val="00F43909"/>
    <w:rsid w:val="00F43B28"/>
    <w:rsid w:val="00F45343"/>
    <w:rsid w:val="00F45596"/>
    <w:rsid w:val="00F45A17"/>
    <w:rsid w:val="00F45E28"/>
    <w:rsid w:val="00F46B32"/>
    <w:rsid w:val="00F46D11"/>
    <w:rsid w:val="00F46DBE"/>
    <w:rsid w:val="00F4770B"/>
    <w:rsid w:val="00F478CE"/>
    <w:rsid w:val="00F47E38"/>
    <w:rsid w:val="00F50284"/>
    <w:rsid w:val="00F50B88"/>
    <w:rsid w:val="00F518A7"/>
    <w:rsid w:val="00F51BD5"/>
    <w:rsid w:val="00F51CDA"/>
    <w:rsid w:val="00F51DA1"/>
    <w:rsid w:val="00F51F8A"/>
    <w:rsid w:val="00F52227"/>
    <w:rsid w:val="00F52C40"/>
    <w:rsid w:val="00F537E1"/>
    <w:rsid w:val="00F538A7"/>
    <w:rsid w:val="00F53FF3"/>
    <w:rsid w:val="00F54BC6"/>
    <w:rsid w:val="00F55EE5"/>
    <w:rsid w:val="00F57046"/>
    <w:rsid w:val="00F570F2"/>
    <w:rsid w:val="00F574BE"/>
    <w:rsid w:val="00F60A7A"/>
    <w:rsid w:val="00F60AFF"/>
    <w:rsid w:val="00F60CBE"/>
    <w:rsid w:val="00F60FB6"/>
    <w:rsid w:val="00F6124C"/>
    <w:rsid w:val="00F61D95"/>
    <w:rsid w:val="00F62142"/>
    <w:rsid w:val="00F6296C"/>
    <w:rsid w:val="00F62CDE"/>
    <w:rsid w:val="00F62FCB"/>
    <w:rsid w:val="00F6344C"/>
    <w:rsid w:val="00F63FC0"/>
    <w:rsid w:val="00F64943"/>
    <w:rsid w:val="00F6548D"/>
    <w:rsid w:val="00F6566F"/>
    <w:rsid w:val="00F65DFE"/>
    <w:rsid w:val="00F66248"/>
    <w:rsid w:val="00F6666A"/>
    <w:rsid w:val="00F67885"/>
    <w:rsid w:val="00F67E72"/>
    <w:rsid w:val="00F70510"/>
    <w:rsid w:val="00F7154C"/>
    <w:rsid w:val="00F71A2F"/>
    <w:rsid w:val="00F71C26"/>
    <w:rsid w:val="00F72046"/>
    <w:rsid w:val="00F720F8"/>
    <w:rsid w:val="00F72130"/>
    <w:rsid w:val="00F72241"/>
    <w:rsid w:val="00F722F6"/>
    <w:rsid w:val="00F72BD8"/>
    <w:rsid w:val="00F73307"/>
    <w:rsid w:val="00F73350"/>
    <w:rsid w:val="00F733C2"/>
    <w:rsid w:val="00F733C8"/>
    <w:rsid w:val="00F735CA"/>
    <w:rsid w:val="00F73AEF"/>
    <w:rsid w:val="00F75C0B"/>
    <w:rsid w:val="00F7624E"/>
    <w:rsid w:val="00F76C0D"/>
    <w:rsid w:val="00F76F32"/>
    <w:rsid w:val="00F77453"/>
    <w:rsid w:val="00F804A0"/>
    <w:rsid w:val="00F80C6C"/>
    <w:rsid w:val="00F80F13"/>
    <w:rsid w:val="00F81823"/>
    <w:rsid w:val="00F81B7D"/>
    <w:rsid w:val="00F8210F"/>
    <w:rsid w:val="00F8221E"/>
    <w:rsid w:val="00F82852"/>
    <w:rsid w:val="00F8315F"/>
    <w:rsid w:val="00F83777"/>
    <w:rsid w:val="00F83BDE"/>
    <w:rsid w:val="00F83D57"/>
    <w:rsid w:val="00F83E26"/>
    <w:rsid w:val="00F8465A"/>
    <w:rsid w:val="00F84D92"/>
    <w:rsid w:val="00F85E23"/>
    <w:rsid w:val="00F86E60"/>
    <w:rsid w:val="00F871D6"/>
    <w:rsid w:val="00F8791D"/>
    <w:rsid w:val="00F87B23"/>
    <w:rsid w:val="00F87E04"/>
    <w:rsid w:val="00F87F7E"/>
    <w:rsid w:val="00F90475"/>
    <w:rsid w:val="00F907E9"/>
    <w:rsid w:val="00F90D22"/>
    <w:rsid w:val="00F9187D"/>
    <w:rsid w:val="00F91C7F"/>
    <w:rsid w:val="00F91D74"/>
    <w:rsid w:val="00F920C8"/>
    <w:rsid w:val="00F921D9"/>
    <w:rsid w:val="00F9281E"/>
    <w:rsid w:val="00F935DC"/>
    <w:rsid w:val="00F9366F"/>
    <w:rsid w:val="00F93D8B"/>
    <w:rsid w:val="00F94111"/>
    <w:rsid w:val="00F94188"/>
    <w:rsid w:val="00F94549"/>
    <w:rsid w:val="00F94AC1"/>
    <w:rsid w:val="00F95515"/>
    <w:rsid w:val="00F95E89"/>
    <w:rsid w:val="00F96BAA"/>
    <w:rsid w:val="00F9790D"/>
    <w:rsid w:val="00F97B67"/>
    <w:rsid w:val="00F97D54"/>
    <w:rsid w:val="00F97DE7"/>
    <w:rsid w:val="00FA02DE"/>
    <w:rsid w:val="00FA03EC"/>
    <w:rsid w:val="00FA1047"/>
    <w:rsid w:val="00FA16B1"/>
    <w:rsid w:val="00FA19F7"/>
    <w:rsid w:val="00FA1C9D"/>
    <w:rsid w:val="00FA20AC"/>
    <w:rsid w:val="00FA278E"/>
    <w:rsid w:val="00FA2C47"/>
    <w:rsid w:val="00FA2F96"/>
    <w:rsid w:val="00FA3735"/>
    <w:rsid w:val="00FA3E76"/>
    <w:rsid w:val="00FA3FAE"/>
    <w:rsid w:val="00FA4913"/>
    <w:rsid w:val="00FA6688"/>
    <w:rsid w:val="00FA6A85"/>
    <w:rsid w:val="00FA6AA9"/>
    <w:rsid w:val="00FA7BA7"/>
    <w:rsid w:val="00FA7DD9"/>
    <w:rsid w:val="00FB0179"/>
    <w:rsid w:val="00FB09A7"/>
    <w:rsid w:val="00FB16C7"/>
    <w:rsid w:val="00FB1DD7"/>
    <w:rsid w:val="00FB1F3E"/>
    <w:rsid w:val="00FB1F9C"/>
    <w:rsid w:val="00FB22C0"/>
    <w:rsid w:val="00FB38ED"/>
    <w:rsid w:val="00FB3A3E"/>
    <w:rsid w:val="00FB47B7"/>
    <w:rsid w:val="00FB4E5B"/>
    <w:rsid w:val="00FB5D87"/>
    <w:rsid w:val="00FB5FC8"/>
    <w:rsid w:val="00FB650C"/>
    <w:rsid w:val="00FB7A1F"/>
    <w:rsid w:val="00FB7EB5"/>
    <w:rsid w:val="00FC03C4"/>
    <w:rsid w:val="00FC0752"/>
    <w:rsid w:val="00FC13EC"/>
    <w:rsid w:val="00FC1F97"/>
    <w:rsid w:val="00FC2153"/>
    <w:rsid w:val="00FC2725"/>
    <w:rsid w:val="00FC2DB0"/>
    <w:rsid w:val="00FC3BE9"/>
    <w:rsid w:val="00FC4C92"/>
    <w:rsid w:val="00FC4CEC"/>
    <w:rsid w:val="00FC6018"/>
    <w:rsid w:val="00FC6051"/>
    <w:rsid w:val="00FC663F"/>
    <w:rsid w:val="00FC6B45"/>
    <w:rsid w:val="00FC6D10"/>
    <w:rsid w:val="00FC6E71"/>
    <w:rsid w:val="00FC7213"/>
    <w:rsid w:val="00FC7242"/>
    <w:rsid w:val="00FC7906"/>
    <w:rsid w:val="00FC7AA1"/>
    <w:rsid w:val="00FD179A"/>
    <w:rsid w:val="00FD24E9"/>
    <w:rsid w:val="00FD25B0"/>
    <w:rsid w:val="00FD2923"/>
    <w:rsid w:val="00FD31DB"/>
    <w:rsid w:val="00FD371F"/>
    <w:rsid w:val="00FD3A01"/>
    <w:rsid w:val="00FD3E66"/>
    <w:rsid w:val="00FD45BE"/>
    <w:rsid w:val="00FD4A37"/>
    <w:rsid w:val="00FD4CB7"/>
    <w:rsid w:val="00FD5DB9"/>
    <w:rsid w:val="00FD5DFD"/>
    <w:rsid w:val="00FD6BBB"/>
    <w:rsid w:val="00FD753F"/>
    <w:rsid w:val="00FD7965"/>
    <w:rsid w:val="00FE0131"/>
    <w:rsid w:val="00FE092D"/>
    <w:rsid w:val="00FE14C9"/>
    <w:rsid w:val="00FE151F"/>
    <w:rsid w:val="00FE18F2"/>
    <w:rsid w:val="00FE1910"/>
    <w:rsid w:val="00FE2411"/>
    <w:rsid w:val="00FE253F"/>
    <w:rsid w:val="00FE2A2C"/>
    <w:rsid w:val="00FE2C8A"/>
    <w:rsid w:val="00FE372A"/>
    <w:rsid w:val="00FE4910"/>
    <w:rsid w:val="00FE4912"/>
    <w:rsid w:val="00FE535B"/>
    <w:rsid w:val="00FE5900"/>
    <w:rsid w:val="00FE6B81"/>
    <w:rsid w:val="00FE6BB9"/>
    <w:rsid w:val="00FE7E0E"/>
    <w:rsid w:val="00FF02B8"/>
    <w:rsid w:val="00FF12C7"/>
    <w:rsid w:val="00FF14A2"/>
    <w:rsid w:val="00FF1C1B"/>
    <w:rsid w:val="00FF1D96"/>
    <w:rsid w:val="00FF1FC9"/>
    <w:rsid w:val="00FF28FE"/>
    <w:rsid w:val="00FF295E"/>
    <w:rsid w:val="00FF3467"/>
    <w:rsid w:val="00FF34CC"/>
    <w:rsid w:val="00FF390F"/>
    <w:rsid w:val="00FF3B5F"/>
    <w:rsid w:val="00FF3F11"/>
    <w:rsid w:val="00FF436F"/>
    <w:rsid w:val="00FF48E9"/>
    <w:rsid w:val="00FF4EBF"/>
    <w:rsid w:val="00FF5271"/>
    <w:rsid w:val="00FF5A19"/>
    <w:rsid w:val="00FF5EAB"/>
    <w:rsid w:val="00FF62E1"/>
    <w:rsid w:val="00FF6592"/>
    <w:rsid w:val="00FF71B8"/>
    <w:rsid w:val="00FF736D"/>
    <w:rsid w:val="00FF7405"/>
    <w:rsid w:val="00FF79F3"/>
    <w:rsid w:val="00FF7B46"/>
    <w:rsid w:val="00FF7D0B"/>
    <w:rsid w:val="00FF7D83"/>
    <w:rsid w:val="00FF7D99"/>
    <w:rsid w:val="00FF7DA2"/>
    <w:rsid w:val="00FF7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EE2BA5"/>
  <w15:chartTrackingRefBased/>
  <w15:docId w15:val="{2CC6CD8F-6C8A-432A-9F06-4616ECCBB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22A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41B1"/>
    <w:pPr>
      <w:ind w:left="720"/>
      <w:contextualSpacing/>
    </w:pPr>
  </w:style>
  <w:style w:type="paragraph" w:styleId="NoSpacing">
    <w:name w:val="No Spacing"/>
    <w:uiPriority w:val="1"/>
    <w:qFormat/>
    <w:rsid w:val="005F494A"/>
    <w:pPr>
      <w:spacing w:after="0" w:line="240" w:lineRule="auto"/>
    </w:pPr>
  </w:style>
  <w:style w:type="character" w:styleId="CommentReference">
    <w:name w:val="annotation reference"/>
    <w:basedOn w:val="DefaultParagraphFont"/>
    <w:uiPriority w:val="99"/>
    <w:semiHidden/>
    <w:unhideWhenUsed/>
    <w:rsid w:val="002348CC"/>
    <w:rPr>
      <w:sz w:val="16"/>
      <w:szCs w:val="16"/>
    </w:rPr>
  </w:style>
  <w:style w:type="paragraph" w:styleId="CommentText">
    <w:name w:val="annotation text"/>
    <w:basedOn w:val="Normal"/>
    <w:link w:val="CommentTextChar"/>
    <w:uiPriority w:val="99"/>
    <w:unhideWhenUsed/>
    <w:rsid w:val="002348CC"/>
    <w:pPr>
      <w:spacing w:line="240" w:lineRule="auto"/>
    </w:pPr>
    <w:rPr>
      <w:sz w:val="20"/>
      <w:szCs w:val="20"/>
    </w:rPr>
  </w:style>
  <w:style w:type="character" w:customStyle="1" w:styleId="CommentTextChar">
    <w:name w:val="Comment Text Char"/>
    <w:basedOn w:val="DefaultParagraphFont"/>
    <w:link w:val="CommentText"/>
    <w:uiPriority w:val="99"/>
    <w:rsid w:val="002348CC"/>
    <w:rPr>
      <w:sz w:val="20"/>
      <w:szCs w:val="20"/>
    </w:rPr>
  </w:style>
  <w:style w:type="paragraph" w:styleId="CommentSubject">
    <w:name w:val="annotation subject"/>
    <w:basedOn w:val="CommentText"/>
    <w:next w:val="CommentText"/>
    <w:link w:val="CommentSubjectChar"/>
    <w:uiPriority w:val="99"/>
    <w:semiHidden/>
    <w:unhideWhenUsed/>
    <w:rsid w:val="002348CC"/>
    <w:rPr>
      <w:b/>
      <w:bCs/>
    </w:rPr>
  </w:style>
  <w:style w:type="character" w:customStyle="1" w:styleId="CommentSubjectChar">
    <w:name w:val="Comment Subject Char"/>
    <w:basedOn w:val="CommentTextChar"/>
    <w:link w:val="CommentSubject"/>
    <w:uiPriority w:val="99"/>
    <w:semiHidden/>
    <w:rsid w:val="002348CC"/>
    <w:rPr>
      <w:b/>
      <w:bCs/>
      <w:sz w:val="20"/>
      <w:szCs w:val="20"/>
    </w:rPr>
  </w:style>
  <w:style w:type="paragraph" w:styleId="Header">
    <w:name w:val="header"/>
    <w:basedOn w:val="Normal"/>
    <w:link w:val="HeaderChar"/>
    <w:uiPriority w:val="99"/>
    <w:unhideWhenUsed/>
    <w:rsid w:val="00A72F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2FAD"/>
  </w:style>
  <w:style w:type="paragraph" w:styleId="Footer">
    <w:name w:val="footer"/>
    <w:basedOn w:val="Normal"/>
    <w:link w:val="FooterChar"/>
    <w:uiPriority w:val="99"/>
    <w:unhideWhenUsed/>
    <w:rsid w:val="00A72F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2FAD"/>
  </w:style>
  <w:style w:type="character" w:styleId="Hyperlink">
    <w:name w:val="Hyperlink"/>
    <w:basedOn w:val="DefaultParagraphFont"/>
    <w:uiPriority w:val="99"/>
    <w:unhideWhenUsed/>
    <w:rsid w:val="001435FE"/>
    <w:rPr>
      <w:color w:val="0563C1" w:themeColor="hyperlink"/>
      <w:u w:val="single"/>
    </w:rPr>
  </w:style>
  <w:style w:type="character" w:customStyle="1" w:styleId="UnresolvedMention1">
    <w:name w:val="Unresolved Mention1"/>
    <w:basedOn w:val="DefaultParagraphFont"/>
    <w:uiPriority w:val="99"/>
    <w:semiHidden/>
    <w:unhideWhenUsed/>
    <w:rsid w:val="001435FE"/>
    <w:rPr>
      <w:color w:val="605E5C"/>
      <w:shd w:val="clear" w:color="auto" w:fill="E1DFDD"/>
    </w:rPr>
  </w:style>
  <w:style w:type="paragraph" w:styleId="BalloonText">
    <w:name w:val="Balloon Text"/>
    <w:basedOn w:val="Normal"/>
    <w:link w:val="BalloonTextChar"/>
    <w:uiPriority w:val="99"/>
    <w:semiHidden/>
    <w:unhideWhenUsed/>
    <w:rsid w:val="00F249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49C1"/>
    <w:rPr>
      <w:rFonts w:ascii="Segoe UI" w:hAnsi="Segoe UI" w:cs="Segoe UI"/>
      <w:sz w:val="18"/>
      <w:szCs w:val="18"/>
    </w:rPr>
  </w:style>
  <w:style w:type="paragraph" w:styleId="Revision">
    <w:name w:val="Revision"/>
    <w:hidden/>
    <w:uiPriority w:val="99"/>
    <w:semiHidden/>
    <w:rsid w:val="00950D08"/>
    <w:pPr>
      <w:spacing w:after="0" w:line="240" w:lineRule="auto"/>
    </w:pPr>
  </w:style>
  <w:style w:type="paragraph" w:customStyle="1" w:styleId="xmsonormal">
    <w:name w:val="x_msonormal"/>
    <w:basedOn w:val="Normal"/>
    <w:rsid w:val="00C97385"/>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8229E3"/>
    <w:pPr>
      <w:spacing w:after="0" w:line="480" w:lineRule="auto"/>
      <w:ind w:left="720" w:hanging="720"/>
    </w:pPr>
  </w:style>
  <w:style w:type="table" w:styleId="TableGrid">
    <w:name w:val="Table Grid"/>
    <w:basedOn w:val="TableNormal"/>
    <w:uiPriority w:val="39"/>
    <w:rsid w:val="00486FB9"/>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49288">
      <w:bodyDiv w:val="1"/>
      <w:marLeft w:val="0"/>
      <w:marRight w:val="0"/>
      <w:marTop w:val="0"/>
      <w:marBottom w:val="0"/>
      <w:divBdr>
        <w:top w:val="none" w:sz="0" w:space="0" w:color="auto"/>
        <w:left w:val="none" w:sz="0" w:space="0" w:color="auto"/>
        <w:bottom w:val="none" w:sz="0" w:space="0" w:color="auto"/>
        <w:right w:val="none" w:sz="0" w:space="0" w:color="auto"/>
      </w:divBdr>
    </w:div>
    <w:div w:id="116678720">
      <w:bodyDiv w:val="1"/>
      <w:marLeft w:val="0"/>
      <w:marRight w:val="0"/>
      <w:marTop w:val="0"/>
      <w:marBottom w:val="0"/>
      <w:divBdr>
        <w:top w:val="none" w:sz="0" w:space="0" w:color="auto"/>
        <w:left w:val="none" w:sz="0" w:space="0" w:color="auto"/>
        <w:bottom w:val="none" w:sz="0" w:space="0" w:color="auto"/>
        <w:right w:val="none" w:sz="0" w:space="0" w:color="auto"/>
      </w:divBdr>
    </w:div>
    <w:div w:id="122236192">
      <w:bodyDiv w:val="1"/>
      <w:marLeft w:val="0"/>
      <w:marRight w:val="0"/>
      <w:marTop w:val="0"/>
      <w:marBottom w:val="0"/>
      <w:divBdr>
        <w:top w:val="none" w:sz="0" w:space="0" w:color="auto"/>
        <w:left w:val="none" w:sz="0" w:space="0" w:color="auto"/>
        <w:bottom w:val="none" w:sz="0" w:space="0" w:color="auto"/>
        <w:right w:val="none" w:sz="0" w:space="0" w:color="auto"/>
      </w:divBdr>
    </w:div>
    <w:div w:id="132529361">
      <w:bodyDiv w:val="1"/>
      <w:marLeft w:val="0"/>
      <w:marRight w:val="0"/>
      <w:marTop w:val="0"/>
      <w:marBottom w:val="0"/>
      <w:divBdr>
        <w:top w:val="none" w:sz="0" w:space="0" w:color="auto"/>
        <w:left w:val="none" w:sz="0" w:space="0" w:color="auto"/>
        <w:bottom w:val="none" w:sz="0" w:space="0" w:color="auto"/>
        <w:right w:val="none" w:sz="0" w:space="0" w:color="auto"/>
      </w:divBdr>
    </w:div>
    <w:div w:id="153494744">
      <w:bodyDiv w:val="1"/>
      <w:marLeft w:val="0"/>
      <w:marRight w:val="0"/>
      <w:marTop w:val="0"/>
      <w:marBottom w:val="0"/>
      <w:divBdr>
        <w:top w:val="none" w:sz="0" w:space="0" w:color="auto"/>
        <w:left w:val="none" w:sz="0" w:space="0" w:color="auto"/>
        <w:bottom w:val="none" w:sz="0" w:space="0" w:color="auto"/>
        <w:right w:val="none" w:sz="0" w:space="0" w:color="auto"/>
      </w:divBdr>
    </w:div>
    <w:div w:id="176114981">
      <w:bodyDiv w:val="1"/>
      <w:marLeft w:val="0"/>
      <w:marRight w:val="0"/>
      <w:marTop w:val="0"/>
      <w:marBottom w:val="0"/>
      <w:divBdr>
        <w:top w:val="none" w:sz="0" w:space="0" w:color="auto"/>
        <w:left w:val="none" w:sz="0" w:space="0" w:color="auto"/>
        <w:bottom w:val="none" w:sz="0" w:space="0" w:color="auto"/>
        <w:right w:val="none" w:sz="0" w:space="0" w:color="auto"/>
      </w:divBdr>
    </w:div>
    <w:div w:id="180630462">
      <w:bodyDiv w:val="1"/>
      <w:marLeft w:val="0"/>
      <w:marRight w:val="0"/>
      <w:marTop w:val="0"/>
      <w:marBottom w:val="0"/>
      <w:divBdr>
        <w:top w:val="none" w:sz="0" w:space="0" w:color="auto"/>
        <w:left w:val="none" w:sz="0" w:space="0" w:color="auto"/>
        <w:bottom w:val="none" w:sz="0" w:space="0" w:color="auto"/>
        <w:right w:val="none" w:sz="0" w:space="0" w:color="auto"/>
      </w:divBdr>
    </w:div>
    <w:div w:id="213391987">
      <w:bodyDiv w:val="1"/>
      <w:marLeft w:val="0"/>
      <w:marRight w:val="0"/>
      <w:marTop w:val="0"/>
      <w:marBottom w:val="0"/>
      <w:divBdr>
        <w:top w:val="none" w:sz="0" w:space="0" w:color="auto"/>
        <w:left w:val="none" w:sz="0" w:space="0" w:color="auto"/>
        <w:bottom w:val="none" w:sz="0" w:space="0" w:color="auto"/>
        <w:right w:val="none" w:sz="0" w:space="0" w:color="auto"/>
      </w:divBdr>
    </w:div>
    <w:div w:id="221066091">
      <w:bodyDiv w:val="1"/>
      <w:marLeft w:val="0"/>
      <w:marRight w:val="0"/>
      <w:marTop w:val="0"/>
      <w:marBottom w:val="0"/>
      <w:divBdr>
        <w:top w:val="none" w:sz="0" w:space="0" w:color="auto"/>
        <w:left w:val="none" w:sz="0" w:space="0" w:color="auto"/>
        <w:bottom w:val="none" w:sz="0" w:space="0" w:color="auto"/>
        <w:right w:val="none" w:sz="0" w:space="0" w:color="auto"/>
      </w:divBdr>
    </w:div>
    <w:div w:id="237371446">
      <w:bodyDiv w:val="1"/>
      <w:marLeft w:val="0"/>
      <w:marRight w:val="0"/>
      <w:marTop w:val="0"/>
      <w:marBottom w:val="0"/>
      <w:divBdr>
        <w:top w:val="none" w:sz="0" w:space="0" w:color="auto"/>
        <w:left w:val="none" w:sz="0" w:space="0" w:color="auto"/>
        <w:bottom w:val="none" w:sz="0" w:space="0" w:color="auto"/>
        <w:right w:val="none" w:sz="0" w:space="0" w:color="auto"/>
      </w:divBdr>
    </w:div>
    <w:div w:id="243564498">
      <w:bodyDiv w:val="1"/>
      <w:marLeft w:val="0"/>
      <w:marRight w:val="0"/>
      <w:marTop w:val="0"/>
      <w:marBottom w:val="0"/>
      <w:divBdr>
        <w:top w:val="none" w:sz="0" w:space="0" w:color="auto"/>
        <w:left w:val="none" w:sz="0" w:space="0" w:color="auto"/>
        <w:bottom w:val="none" w:sz="0" w:space="0" w:color="auto"/>
        <w:right w:val="none" w:sz="0" w:space="0" w:color="auto"/>
      </w:divBdr>
    </w:div>
    <w:div w:id="259457416">
      <w:bodyDiv w:val="1"/>
      <w:marLeft w:val="0"/>
      <w:marRight w:val="0"/>
      <w:marTop w:val="0"/>
      <w:marBottom w:val="0"/>
      <w:divBdr>
        <w:top w:val="none" w:sz="0" w:space="0" w:color="auto"/>
        <w:left w:val="none" w:sz="0" w:space="0" w:color="auto"/>
        <w:bottom w:val="none" w:sz="0" w:space="0" w:color="auto"/>
        <w:right w:val="none" w:sz="0" w:space="0" w:color="auto"/>
      </w:divBdr>
    </w:div>
    <w:div w:id="295991204">
      <w:bodyDiv w:val="1"/>
      <w:marLeft w:val="0"/>
      <w:marRight w:val="0"/>
      <w:marTop w:val="0"/>
      <w:marBottom w:val="0"/>
      <w:divBdr>
        <w:top w:val="none" w:sz="0" w:space="0" w:color="auto"/>
        <w:left w:val="none" w:sz="0" w:space="0" w:color="auto"/>
        <w:bottom w:val="none" w:sz="0" w:space="0" w:color="auto"/>
        <w:right w:val="none" w:sz="0" w:space="0" w:color="auto"/>
      </w:divBdr>
    </w:div>
    <w:div w:id="465440730">
      <w:bodyDiv w:val="1"/>
      <w:marLeft w:val="0"/>
      <w:marRight w:val="0"/>
      <w:marTop w:val="0"/>
      <w:marBottom w:val="0"/>
      <w:divBdr>
        <w:top w:val="none" w:sz="0" w:space="0" w:color="auto"/>
        <w:left w:val="none" w:sz="0" w:space="0" w:color="auto"/>
        <w:bottom w:val="none" w:sz="0" w:space="0" w:color="auto"/>
        <w:right w:val="none" w:sz="0" w:space="0" w:color="auto"/>
      </w:divBdr>
    </w:div>
    <w:div w:id="466092912">
      <w:bodyDiv w:val="1"/>
      <w:marLeft w:val="0"/>
      <w:marRight w:val="0"/>
      <w:marTop w:val="0"/>
      <w:marBottom w:val="0"/>
      <w:divBdr>
        <w:top w:val="none" w:sz="0" w:space="0" w:color="auto"/>
        <w:left w:val="none" w:sz="0" w:space="0" w:color="auto"/>
        <w:bottom w:val="none" w:sz="0" w:space="0" w:color="auto"/>
        <w:right w:val="none" w:sz="0" w:space="0" w:color="auto"/>
      </w:divBdr>
    </w:div>
    <w:div w:id="586620372">
      <w:bodyDiv w:val="1"/>
      <w:marLeft w:val="0"/>
      <w:marRight w:val="0"/>
      <w:marTop w:val="0"/>
      <w:marBottom w:val="0"/>
      <w:divBdr>
        <w:top w:val="none" w:sz="0" w:space="0" w:color="auto"/>
        <w:left w:val="none" w:sz="0" w:space="0" w:color="auto"/>
        <w:bottom w:val="none" w:sz="0" w:space="0" w:color="auto"/>
        <w:right w:val="none" w:sz="0" w:space="0" w:color="auto"/>
      </w:divBdr>
    </w:div>
    <w:div w:id="592055884">
      <w:bodyDiv w:val="1"/>
      <w:marLeft w:val="0"/>
      <w:marRight w:val="0"/>
      <w:marTop w:val="0"/>
      <w:marBottom w:val="0"/>
      <w:divBdr>
        <w:top w:val="none" w:sz="0" w:space="0" w:color="auto"/>
        <w:left w:val="none" w:sz="0" w:space="0" w:color="auto"/>
        <w:bottom w:val="none" w:sz="0" w:space="0" w:color="auto"/>
        <w:right w:val="none" w:sz="0" w:space="0" w:color="auto"/>
      </w:divBdr>
    </w:div>
    <w:div w:id="614562857">
      <w:bodyDiv w:val="1"/>
      <w:marLeft w:val="0"/>
      <w:marRight w:val="0"/>
      <w:marTop w:val="0"/>
      <w:marBottom w:val="0"/>
      <w:divBdr>
        <w:top w:val="none" w:sz="0" w:space="0" w:color="auto"/>
        <w:left w:val="none" w:sz="0" w:space="0" w:color="auto"/>
        <w:bottom w:val="none" w:sz="0" w:space="0" w:color="auto"/>
        <w:right w:val="none" w:sz="0" w:space="0" w:color="auto"/>
      </w:divBdr>
    </w:div>
    <w:div w:id="618529929">
      <w:bodyDiv w:val="1"/>
      <w:marLeft w:val="0"/>
      <w:marRight w:val="0"/>
      <w:marTop w:val="0"/>
      <w:marBottom w:val="0"/>
      <w:divBdr>
        <w:top w:val="none" w:sz="0" w:space="0" w:color="auto"/>
        <w:left w:val="none" w:sz="0" w:space="0" w:color="auto"/>
        <w:bottom w:val="none" w:sz="0" w:space="0" w:color="auto"/>
        <w:right w:val="none" w:sz="0" w:space="0" w:color="auto"/>
      </w:divBdr>
    </w:div>
    <w:div w:id="645353061">
      <w:bodyDiv w:val="1"/>
      <w:marLeft w:val="0"/>
      <w:marRight w:val="0"/>
      <w:marTop w:val="0"/>
      <w:marBottom w:val="0"/>
      <w:divBdr>
        <w:top w:val="none" w:sz="0" w:space="0" w:color="auto"/>
        <w:left w:val="none" w:sz="0" w:space="0" w:color="auto"/>
        <w:bottom w:val="none" w:sz="0" w:space="0" w:color="auto"/>
        <w:right w:val="none" w:sz="0" w:space="0" w:color="auto"/>
      </w:divBdr>
    </w:div>
    <w:div w:id="773324820">
      <w:bodyDiv w:val="1"/>
      <w:marLeft w:val="0"/>
      <w:marRight w:val="0"/>
      <w:marTop w:val="0"/>
      <w:marBottom w:val="0"/>
      <w:divBdr>
        <w:top w:val="none" w:sz="0" w:space="0" w:color="auto"/>
        <w:left w:val="none" w:sz="0" w:space="0" w:color="auto"/>
        <w:bottom w:val="none" w:sz="0" w:space="0" w:color="auto"/>
        <w:right w:val="none" w:sz="0" w:space="0" w:color="auto"/>
      </w:divBdr>
    </w:div>
    <w:div w:id="816191889">
      <w:bodyDiv w:val="1"/>
      <w:marLeft w:val="0"/>
      <w:marRight w:val="0"/>
      <w:marTop w:val="0"/>
      <w:marBottom w:val="0"/>
      <w:divBdr>
        <w:top w:val="none" w:sz="0" w:space="0" w:color="auto"/>
        <w:left w:val="none" w:sz="0" w:space="0" w:color="auto"/>
        <w:bottom w:val="none" w:sz="0" w:space="0" w:color="auto"/>
        <w:right w:val="none" w:sz="0" w:space="0" w:color="auto"/>
      </w:divBdr>
    </w:div>
    <w:div w:id="824592943">
      <w:bodyDiv w:val="1"/>
      <w:marLeft w:val="0"/>
      <w:marRight w:val="0"/>
      <w:marTop w:val="0"/>
      <w:marBottom w:val="0"/>
      <w:divBdr>
        <w:top w:val="none" w:sz="0" w:space="0" w:color="auto"/>
        <w:left w:val="none" w:sz="0" w:space="0" w:color="auto"/>
        <w:bottom w:val="none" w:sz="0" w:space="0" w:color="auto"/>
        <w:right w:val="none" w:sz="0" w:space="0" w:color="auto"/>
      </w:divBdr>
    </w:div>
    <w:div w:id="916475815">
      <w:bodyDiv w:val="1"/>
      <w:marLeft w:val="0"/>
      <w:marRight w:val="0"/>
      <w:marTop w:val="0"/>
      <w:marBottom w:val="0"/>
      <w:divBdr>
        <w:top w:val="none" w:sz="0" w:space="0" w:color="auto"/>
        <w:left w:val="none" w:sz="0" w:space="0" w:color="auto"/>
        <w:bottom w:val="none" w:sz="0" w:space="0" w:color="auto"/>
        <w:right w:val="none" w:sz="0" w:space="0" w:color="auto"/>
      </w:divBdr>
    </w:div>
    <w:div w:id="925109941">
      <w:bodyDiv w:val="1"/>
      <w:marLeft w:val="0"/>
      <w:marRight w:val="0"/>
      <w:marTop w:val="0"/>
      <w:marBottom w:val="0"/>
      <w:divBdr>
        <w:top w:val="none" w:sz="0" w:space="0" w:color="auto"/>
        <w:left w:val="none" w:sz="0" w:space="0" w:color="auto"/>
        <w:bottom w:val="none" w:sz="0" w:space="0" w:color="auto"/>
        <w:right w:val="none" w:sz="0" w:space="0" w:color="auto"/>
      </w:divBdr>
    </w:div>
    <w:div w:id="927693634">
      <w:bodyDiv w:val="1"/>
      <w:marLeft w:val="0"/>
      <w:marRight w:val="0"/>
      <w:marTop w:val="0"/>
      <w:marBottom w:val="0"/>
      <w:divBdr>
        <w:top w:val="none" w:sz="0" w:space="0" w:color="auto"/>
        <w:left w:val="none" w:sz="0" w:space="0" w:color="auto"/>
        <w:bottom w:val="none" w:sz="0" w:space="0" w:color="auto"/>
        <w:right w:val="none" w:sz="0" w:space="0" w:color="auto"/>
      </w:divBdr>
    </w:div>
    <w:div w:id="955602037">
      <w:bodyDiv w:val="1"/>
      <w:marLeft w:val="0"/>
      <w:marRight w:val="0"/>
      <w:marTop w:val="0"/>
      <w:marBottom w:val="0"/>
      <w:divBdr>
        <w:top w:val="none" w:sz="0" w:space="0" w:color="auto"/>
        <w:left w:val="none" w:sz="0" w:space="0" w:color="auto"/>
        <w:bottom w:val="none" w:sz="0" w:space="0" w:color="auto"/>
        <w:right w:val="none" w:sz="0" w:space="0" w:color="auto"/>
      </w:divBdr>
      <w:divsChild>
        <w:div w:id="1967083404">
          <w:marLeft w:val="0"/>
          <w:marRight w:val="0"/>
          <w:marTop w:val="0"/>
          <w:marBottom w:val="0"/>
          <w:divBdr>
            <w:top w:val="single" w:sz="2" w:space="0" w:color="D9D9E3"/>
            <w:left w:val="single" w:sz="2" w:space="0" w:color="D9D9E3"/>
            <w:bottom w:val="single" w:sz="2" w:space="0" w:color="D9D9E3"/>
            <w:right w:val="single" w:sz="2" w:space="0" w:color="D9D9E3"/>
          </w:divBdr>
          <w:divsChild>
            <w:div w:id="262226535">
              <w:marLeft w:val="0"/>
              <w:marRight w:val="0"/>
              <w:marTop w:val="0"/>
              <w:marBottom w:val="0"/>
              <w:divBdr>
                <w:top w:val="single" w:sz="2" w:space="0" w:color="D9D9E3"/>
                <w:left w:val="single" w:sz="2" w:space="0" w:color="D9D9E3"/>
                <w:bottom w:val="single" w:sz="2" w:space="0" w:color="D9D9E3"/>
                <w:right w:val="single" w:sz="2" w:space="0" w:color="D9D9E3"/>
              </w:divBdr>
              <w:divsChild>
                <w:div w:id="2060933760">
                  <w:marLeft w:val="0"/>
                  <w:marRight w:val="0"/>
                  <w:marTop w:val="0"/>
                  <w:marBottom w:val="0"/>
                  <w:divBdr>
                    <w:top w:val="single" w:sz="2" w:space="0" w:color="D9D9E3"/>
                    <w:left w:val="single" w:sz="2" w:space="0" w:color="D9D9E3"/>
                    <w:bottom w:val="single" w:sz="2" w:space="0" w:color="D9D9E3"/>
                    <w:right w:val="single" w:sz="2" w:space="0" w:color="D9D9E3"/>
                  </w:divBdr>
                  <w:divsChild>
                    <w:div w:id="529688313">
                      <w:marLeft w:val="0"/>
                      <w:marRight w:val="0"/>
                      <w:marTop w:val="0"/>
                      <w:marBottom w:val="0"/>
                      <w:divBdr>
                        <w:top w:val="single" w:sz="2" w:space="0" w:color="D9D9E3"/>
                        <w:left w:val="single" w:sz="2" w:space="0" w:color="D9D9E3"/>
                        <w:bottom w:val="single" w:sz="2" w:space="0" w:color="D9D9E3"/>
                        <w:right w:val="single" w:sz="2" w:space="0" w:color="D9D9E3"/>
                      </w:divBdr>
                      <w:divsChild>
                        <w:div w:id="794519844">
                          <w:marLeft w:val="0"/>
                          <w:marRight w:val="0"/>
                          <w:marTop w:val="0"/>
                          <w:marBottom w:val="0"/>
                          <w:divBdr>
                            <w:top w:val="single" w:sz="2" w:space="0" w:color="D9D9E3"/>
                            <w:left w:val="single" w:sz="2" w:space="0" w:color="D9D9E3"/>
                            <w:bottom w:val="single" w:sz="2" w:space="0" w:color="D9D9E3"/>
                            <w:right w:val="single" w:sz="2" w:space="0" w:color="D9D9E3"/>
                          </w:divBdr>
                          <w:divsChild>
                            <w:div w:id="344943434">
                              <w:marLeft w:val="0"/>
                              <w:marRight w:val="0"/>
                              <w:marTop w:val="100"/>
                              <w:marBottom w:val="100"/>
                              <w:divBdr>
                                <w:top w:val="single" w:sz="2" w:space="0" w:color="D9D9E3"/>
                                <w:left w:val="single" w:sz="2" w:space="0" w:color="D9D9E3"/>
                                <w:bottom w:val="single" w:sz="2" w:space="0" w:color="D9D9E3"/>
                                <w:right w:val="single" w:sz="2" w:space="0" w:color="D9D9E3"/>
                              </w:divBdr>
                              <w:divsChild>
                                <w:div w:id="649406814">
                                  <w:marLeft w:val="0"/>
                                  <w:marRight w:val="0"/>
                                  <w:marTop w:val="0"/>
                                  <w:marBottom w:val="0"/>
                                  <w:divBdr>
                                    <w:top w:val="single" w:sz="2" w:space="0" w:color="D9D9E3"/>
                                    <w:left w:val="single" w:sz="2" w:space="0" w:color="D9D9E3"/>
                                    <w:bottom w:val="single" w:sz="2" w:space="0" w:color="D9D9E3"/>
                                    <w:right w:val="single" w:sz="2" w:space="0" w:color="D9D9E3"/>
                                  </w:divBdr>
                                  <w:divsChild>
                                    <w:div w:id="2002419602">
                                      <w:marLeft w:val="0"/>
                                      <w:marRight w:val="0"/>
                                      <w:marTop w:val="0"/>
                                      <w:marBottom w:val="0"/>
                                      <w:divBdr>
                                        <w:top w:val="single" w:sz="2" w:space="0" w:color="D9D9E3"/>
                                        <w:left w:val="single" w:sz="2" w:space="0" w:color="D9D9E3"/>
                                        <w:bottom w:val="single" w:sz="2" w:space="0" w:color="D9D9E3"/>
                                        <w:right w:val="single" w:sz="2" w:space="0" w:color="D9D9E3"/>
                                      </w:divBdr>
                                      <w:divsChild>
                                        <w:div w:id="635912356">
                                          <w:marLeft w:val="0"/>
                                          <w:marRight w:val="0"/>
                                          <w:marTop w:val="0"/>
                                          <w:marBottom w:val="0"/>
                                          <w:divBdr>
                                            <w:top w:val="single" w:sz="2" w:space="0" w:color="D9D9E3"/>
                                            <w:left w:val="single" w:sz="2" w:space="0" w:color="D9D9E3"/>
                                            <w:bottom w:val="single" w:sz="2" w:space="0" w:color="D9D9E3"/>
                                            <w:right w:val="single" w:sz="2" w:space="0" w:color="D9D9E3"/>
                                          </w:divBdr>
                                          <w:divsChild>
                                            <w:div w:id="624695162">
                                              <w:marLeft w:val="0"/>
                                              <w:marRight w:val="0"/>
                                              <w:marTop w:val="0"/>
                                              <w:marBottom w:val="0"/>
                                              <w:divBdr>
                                                <w:top w:val="single" w:sz="2" w:space="0" w:color="D9D9E3"/>
                                                <w:left w:val="single" w:sz="2" w:space="0" w:color="D9D9E3"/>
                                                <w:bottom w:val="single" w:sz="2" w:space="0" w:color="D9D9E3"/>
                                                <w:right w:val="single" w:sz="2" w:space="0" w:color="D9D9E3"/>
                                              </w:divBdr>
                                              <w:divsChild>
                                                <w:div w:id="758520838">
                                                  <w:marLeft w:val="0"/>
                                                  <w:marRight w:val="0"/>
                                                  <w:marTop w:val="0"/>
                                                  <w:marBottom w:val="0"/>
                                                  <w:divBdr>
                                                    <w:top w:val="single" w:sz="2" w:space="0" w:color="D9D9E3"/>
                                                    <w:left w:val="single" w:sz="2" w:space="0" w:color="D9D9E3"/>
                                                    <w:bottom w:val="single" w:sz="2" w:space="0" w:color="D9D9E3"/>
                                                    <w:right w:val="single" w:sz="2" w:space="0" w:color="D9D9E3"/>
                                                  </w:divBdr>
                                                  <w:divsChild>
                                                    <w:div w:id="18654403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37400226">
          <w:marLeft w:val="0"/>
          <w:marRight w:val="0"/>
          <w:marTop w:val="0"/>
          <w:marBottom w:val="0"/>
          <w:divBdr>
            <w:top w:val="none" w:sz="0" w:space="0" w:color="auto"/>
            <w:left w:val="none" w:sz="0" w:space="0" w:color="auto"/>
            <w:bottom w:val="none" w:sz="0" w:space="0" w:color="auto"/>
            <w:right w:val="none" w:sz="0" w:space="0" w:color="auto"/>
          </w:divBdr>
        </w:div>
      </w:divsChild>
    </w:div>
    <w:div w:id="1004629482">
      <w:bodyDiv w:val="1"/>
      <w:marLeft w:val="0"/>
      <w:marRight w:val="0"/>
      <w:marTop w:val="0"/>
      <w:marBottom w:val="0"/>
      <w:divBdr>
        <w:top w:val="none" w:sz="0" w:space="0" w:color="auto"/>
        <w:left w:val="none" w:sz="0" w:space="0" w:color="auto"/>
        <w:bottom w:val="none" w:sz="0" w:space="0" w:color="auto"/>
        <w:right w:val="none" w:sz="0" w:space="0" w:color="auto"/>
      </w:divBdr>
    </w:div>
    <w:div w:id="1052970043">
      <w:bodyDiv w:val="1"/>
      <w:marLeft w:val="0"/>
      <w:marRight w:val="0"/>
      <w:marTop w:val="0"/>
      <w:marBottom w:val="0"/>
      <w:divBdr>
        <w:top w:val="none" w:sz="0" w:space="0" w:color="auto"/>
        <w:left w:val="none" w:sz="0" w:space="0" w:color="auto"/>
        <w:bottom w:val="none" w:sz="0" w:space="0" w:color="auto"/>
        <w:right w:val="none" w:sz="0" w:space="0" w:color="auto"/>
      </w:divBdr>
    </w:div>
    <w:div w:id="1057557601">
      <w:bodyDiv w:val="1"/>
      <w:marLeft w:val="0"/>
      <w:marRight w:val="0"/>
      <w:marTop w:val="0"/>
      <w:marBottom w:val="0"/>
      <w:divBdr>
        <w:top w:val="none" w:sz="0" w:space="0" w:color="auto"/>
        <w:left w:val="none" w:sz="0" w:space="0" w:color="auto"/>
        <w:bottom w:val="none" w:sz="0" w:space="0" w:color="auto"/>
        <w:right w:val="none" w:sz="0" w:space="0" w:color="auto"/>
      </w:divBdr>
    </w:div>
    <w:div w:id="1084258333">
      <w:bodyDiv w:val="1"/>
      <w:marLeft w:val="0"/>
      <w:marRight w:val="0"/>
      <w:marTop w:val="0"/>
      <w:marBottom w:val="0"/>
      <w:divBdr>
        <w:top w:val="none" w:sz="0" w:space="0" w:color="auto"/>
        <w:left w:val="none" w:sz="0" w:space="0" w:color="auto"/>
        <w:bottom w:val="none" w:sz="0" w:space="0" w:color="auto"/>
        <w:right w:val="none" w:sz="0" w:space="0" w:color="auto"/>
      </w:divBdr>
    </w:div>
    <w:div w:id="1108965477">
      <w:bodyDiv w:val="1"/>
      <w:marLeft w:val="0"/>
      <w:marRight w:val="0"/>
      <w:marTop w:val="0"/>
      <w:marBottom w:val="0"/>
      <w:divBdr>
        <w:top w:val="none" w:sz="0" w:space="0" w:color="auto"/>
        <w:left w:val="none" w:sz="0" w:space="0" w:color="auto"/>
        <w:bottom w:val="none" w:sz="0" w:space="0" w:color="auto"/>
        <w:right w:val="none" w:sz="0" w:space="0" w:color="auto"/>
      </w:divBdr>
    </w:div>
    <w:div w:id="1130169627">
      <w:bodyDiv w:val="1"/>
      <w:marLeft w:val="0"/>
      <w:marRight w:val="0"/>
      <w:marTop w:val="0"/>
      <w:marBottom w:val="0"/>
      <w:divBdr>
        <w:top w:val="none" w:sz="0" w:space="0" w:color="auto"/>
        <w:left w:val="none" w:sz="0" w:space="0" w:color="auto"/>
        <w:bottom w:val="none" w:sz="0" w:space="0" w:color="auto"/>
        <w:right w:val="none" w:sz="0" w:space="0" w:color="auto"/>
      </w:divBdr>
    </w:div>
    <w:div w:id="1216089206">
      <w:bodyDiv w:val="1"/>
      <w:marLeft w:val="0"/>
      <w:marRight w:val="0"/>
      <w:marTop w:val="0"/>
      <w:marBottom w:val="0"/>
      <w:divBdr>
        <w:top w:val="none" w:sz="0" w:space="0" w:color="auto"/>
        <w:left w:val="none" w:sz="0" w:space="0" w:color="auto"/>
        <w:bottom w:val="none" w:sz="0" w:space="0" w:color="auto"/>
        <w:right w:val="none" w:sz="0" w:space="0" w:color="auto"/>
      </w:divBdr>
    </w:div>
    <w:div w:id="1270746772">
      <w:bodyDiv w:val="1"/>
      <w:marLeft w:val="0"/>
      <w:marRight w:val="0"/>
      <w:marTop w:val="0"/>
      <w:marBottom w:val="0"/>
      <w:divBdr>
        <w:top w:val="none" w:sz="0" w:space="0" w:color="auto"/>
        <w:left w:val="none" w:sz="0" w:space="0" w:color="auto"/>
        <w:bottom w:val="none" w:sz="0" w:space="0" w:color="auto"/>
        <w:right w:val="none" w:sz="0" w:space="0" w:color="auto"/>
      </w:divBdr>
    </w:div>
    <w:div w:id="1275482201">
      <w:bodyDiv w:val="1"/>
      <w:marLeft w:val="0"/>
      <w:marRight w:val="0"/>
      <w:marTop w:val="0"/>
      <w:marBottom w:val="0"/>
      <w:divBdr>
        <w:top w:val="none" w:sz="0" w:space="0" w:color="auto"/>
        <w:left w:val="none" w:sz="0" w:space="0" w:color="auto"/>
        <w:bottom w:val="none" w:sz="0" w:space="0" w:color="auto"/>
        <w:right w:val="none" w:sz="0" w:space="0" w:color="auto"/>
      </w:divBdr>
    </w:div>
    <w:div w:id="1299382978">
      <w:bodyDiv w:val="1"/>
      <w:marLeft w:val="0"/>
      <w:marRight w:val="0"/>
      <w:marTop w:val="0"/>
      <w:marBottom w:val="0"/>
      <w:divBdr>
        <w:top w:val="none" w:sz="0" w:space="0" w:color="auto"/>
        <w:left w:val="none" w:sz="0" w:space="0" w:color="auto"/>
        <w:bottom w:val="none" w:sz="0" w:space="0" w:color="auto"/>
        <w:right w:val="none" w:sz="0" w:space="0" w:color="auto"/>
      </w:divBdr>
    </w:div>
    <w:div w:id="1387215368">
      <w:bodyDiv w:val="1"/>
      <w:marLeft w:val="0"/>
      <w:marRight w:val="0"/>
      <w:marTop w:val="0"/>
      <w:marBottom w:val="0"/>
      <w:divBdr>
        <w:top w:val="none" w:sz="0" w:space="0" w:color="auto"/>
        <w:left w:val="none" w:sz="0" w:space="0" w:color="auto"/>
        <w:bottom w:val="none" w:sz="0" w:space="0" w:color="auto"/>
        <w:right w:val="none" w:sz="0" w:space="0" w:color="auto"/>
      </w:divBdr>
    </w:div>
    <w:div w:id="1411973764">
      <w:bodyDiv w:val="1"/>
      <w:marLeft w:val="0"/>
      <w:marRight w:val="0"/>
      <w:marTop w:val="0"/>
      <w:marBottom w:val="0"/>
      <w:divBdr>
        <w:top w:val="none" w:sz="0" w:space="0" w:color="auto"/>
        <w:left w:val="none" w:sz="0" w:space="0" w:color="auto"/>
        <w:bottom w:val="none" w:sz="0" w:space="0" w:color="auto"/>
        <w:right w:val="none" w:sz="0" w:space="0" w:color="auto"/>
      </w:divBdr>
    </w:div>
    <w:div w:id="1639803566">
      <w:bodyDiv w:val="1"/>
      <w:marLeft w:val="0"/>
      <w:marRight w:val="0"/>
      <w:marTop w:val="0"/>
      <w:marBottom w:val="0"/>
      <w:divBdr>
        <w:top w:val="none" w:sz="0" w:space="0" w:color="auto"/>
        <w:left w:val="none" w:sz="0" w:space="0" w:color="auto"/>
        <w:bottom w:val="none" w:sz="0" w:space="0" w:color="auto"/>
        <w:right w:val="none" w:sz="0" w:space="0" w:color="auto"/>
      </w:divBdr>
    </w:div>
    <w:div w:id="1642998050">
      <w:bodyDiv w:val="1"/>
      <w:marLeft w:val="0"/>
      <w:marRight w:val="0"/>
      <w:marTop w:val="0"/>
      <w:marBottom w:val="0"/>
      <w:divBdr>
        <w:top w:val="none" w:sz="0" w:space="0" w:color="auto"/>
        <w:left w:val="none" w:sz="0" w:space="0" w:color="auto"/>
        <w:bottom w:val="none" w:sz="0" w:space="0" w:color="auto"/>
        <w:right w:val="none" w:sz="0" w:space="0" w:color="auto"/>
      </w:divBdr>
    </w:div>
    <w:div w:id="1706565189">
      <w:bodyDiv w:val="1"/>
      <w:marLeft w:val="0"/>
      <w:marRight w:val="0"/>
      <w:marTop w:val="0"/>
      <w:marBottom w:val="0"/>
      <w:divBdr>
        <w:top w:val="none" w:sz="0" w:space="0" w:color="auto"/>
        <w:left w:val="none" w:sz="0" w:space="0" w:color="auto"/>
        <w:bottom w:val="none" w:sz="0" w:space="0" w:color="auto"/>
        <w:right w:val="none" w:sz="0" w:space="0" w:color="auto"/>
      </w:divBdr>
    </w:div>
    <w:div w:id="1723139558">
      <w:bodyDiv w:val="1"/>
      <w:marLeft w:val="0"/>
      <w:marRight w:val="0"/>
      <w:marTop w:val="0"/>
      <w:marBottom w:val="0"/>
      <w:divBdr>
        <w:top w:val="none" w:sz="0" w:space="0" w:color="auto"/>
        <w:left w:val="none" w:sz="0" w:space="0" w:color="auto"/>
        <w:bottom w:val="none" w:sz="0" w:space="0" w:color="auto"/>
        <w:right w:val="none" w:sz="0" w:space="0" w:color="auto"/>
      </w:divBdr>
    </w:div>
    <w:div w:id="1775779394">
      <w:bodyDiv w:val="1"/>
      <w:marLeft w:val="0"/>
      <w:marRight w:val="0"/>
      <w:marTop w:val="0"/>
      <w:marBottom w:val="0"/>
      <w:divBdr>
        <w:top w:val="none" w:sz="0" w:space="0" w:color="auto"/>
        <w:left w:val="none" w:sz="0" w:space="0" w:color="auto"/>
        <w:bottom w:val="none" w:sz="0" w:space="0" w:color="auto"/>
        <w:right w:val="none" w:sz="0" w:space="0" w:color="auto"/>
      </w:divBdr>
    </w:div>
    <w:div w:id="1778405265">
      <w:bodyDiv w:val="1"/>
      <w:marLeft w:val="0"/>
      <w:marRight w:val="0"/>
      <w:marTop w:val="0"/>
      <w:marBottom w:val="0"/>
      <w:divBdr>
        <w:top w:val="none" w:sz="0" w:space="0" w:color="auto"/>
        <w:left w:val="none" w:sz="0" w:space="0" w:color="auto"/>
        <w:bottom w:val="none" w:sz="0" w:space="0" w:color="auto"/>
        <w:right w:val="none" w:sz="0" w:space="0" w:color="auto"/>
      </w:divBdr>
    </w:div>
    <w:div w:id="1821573541">
      <w:bodyDiv w:val="1"/>
      <w:marLeft w:val="0"/>
      <w:marRight w:val="0"/>
      <w:marTop w:val="0"/>
      <w:marBottom w:val="0"/>
      <w:divBdr>
        <w:top w:val="none" w:sz="0" w:space="0" w:color="auto"/>
        <w:left w:val="none" w:sz="0" w:space="0" w:color="auto"/>
        <w:bottom w:val="none" w:sz="0" w:space="0" w:color="auto"/>
        <w:right w:val="none" w:sz="0" w:space="0" w:color="auto"/>
      </w:divBdr>
    </w:div>
    <w:div w:id="1827671203">
      <w:bodyDiv w:val="1"/>
      <w:marLeft w:val="0"/>
      <w:marRight w:val="0"/>
      <w:marTop w:val="0"/>
      <w:marBottom w:val="0"/>
      <w:divBdr>
        <w:top w:val="none" w:sz="0" w:space="0" w:color="auto"/>
        <w:left w:val="none" w:sz="0" w:space="0" w:color="auto"/>
        <w:bottom w:val="none" w:sz="0" w:space="0" w:color="auto"/>
        <w:right w:val="none" w:sz="0" w:space="0" w:color="auto"/>
      </w:divBdr>
    </w:div>
    <w:div w:id="1941908496">
      <w:bodyDiv w:val="1"/>
      <w:marLeft w:val="0"/>
      <w:marRight w:val="0"/>
      <w:marTop w:val="0"/>
      <w:marBottom w:val="0"/>
      <w:divBdr>
        <w:top w:val="none" w:sz="0" w:space="0" w:color="auto"/>
        <w:left w:val="none" w:sz="0" w:space="0" w:color="auto"/>
        <w:bottom w:val="none" w:sz="0" w:space="0" w:color="auto"/>
        <w:right w:val="none" w:sz="0" w:space="0" w:color="auto"/>
      </w:divBdr>
    </w:div>
    <w:div w:id="2022316093">
      <w:bodyDiv w:val="1"/>
      <w:marLeft w:val="0"/>
      <w:marRight w:val="0"/>
      <w:marTop w:val="0"/>
      <w:marBottom w:val="0"/>
      <w:divBdr>
        <w:top w:val="none" w:sz="0" w:space="0" w:color="auto"/>
        <w:left w:val="none" w:sz="0" w:space="0" w:color="auto"/>
        <w:bottom w:val="none" w:sz="0" w:space="0" w:color="auto"/>
        <w:right w:val="none" w:sz="0" w:space="0" w:color="auto"/>
      </w:divBdr>
    </w:div>
    <w:div w:id="2024670259">
      <w:bodyDiv w:val="1"/>
      <w:marLeft w:val="0"/>
      <w:marRight w:val="0"/>
      <w:marTop w:val="0"/>
      <w:marBottom w:val="0"/>
      <w:divBdr>
        <w:top w:val="none" w:sz="0" w:space="0" w:color="auto"/>
        <w:left w:val="none" w:sz="0" w:space="0" w:color="auto"/>
        <w:bottom w:val="none" w:sz="0" w:space="0" w:color="auto"/>
        <w:right w:val="none" w:sz="0" w:space="0" w:color="auto"/>
      </w:divBdr>
    </w:div>
    <w:div w:id="2114476552">
      <w:bodyDiv w:val="1"/>
      <w:marLeft w:val="0"/>
      <w:marRight w:val="0"/>
      <w:marTop w:val="0"/>
      <w:marBottom w:val="0"/>
      <w:divBdr>
        <w:top w:val="none" w:sz="0" w:space="0" w:color="auto"/>
        <w:left w:val="none" w:sz="0" w:space="0" w:color="auto"/>
        <w:bottom w:val="none" w:sz="0" w:space="0" w:color="auto"/>
        <w:right w:val="none" w:sz="0" w:space="0" w:color="auto"/>
      </w:divBdr>
    </w:div>
    <w:div w:id="2123838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footer" Target="footer1.xm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86</TotalTime>
  <Pages>40</Pages>
  <Words>34577</Words>
  <Characters>197090</Characters>
  <Application>Microsoft Office Word</Application>
  <DocSecurity>0</DocSecurity>
  <Lines>1642</Lines>
  <Paragraphs>4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ha saley</dc:creator>
  <cp:keywords/>
  <dc:description/>
  <cp:lastModifiedBy>alisha saley</cp:lastModifiedBy>
  <cp:revision>187</cp:revision>
  <dcterms:created xsi:type="dcterms:W3CDTF">2023-12-02T02:17:00Z</dcterms:created>
  <dcterms:modified xsi:type="dcterms:W3CDTF">2023-12-03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Vqj5yO8A"/&gt;&lt;style id="http://www.zotero.org/styles/ecology" hasBibliography="1" bibliographyStyleHasBeenSet="1"/&gt;&lt;prefs&gt;&lt;pref name="fieldType" value="Field"/&gt;&lt;/prefs&gt;&lt;/data&gt;</vt:lpwstr>
  </property>
</Properties>
</file>